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145CE" w14:textId="77777777" w:rsidR="00D6645F" w:rsidRPr="003312CF" w:rsidRDefault="00D6645F" w:rsidP="00D6645F">
      <w:pPr>
        <w:spacing w:after="0" w:line="240" w:lineRule="auto"/>
        <w:jc w:val="center"/>
        <w:rPr>
          <w:rFonts w:cs="Arial"/>
          <w:b/>
          <w:sz w:val="32"/>
          <w:szCs w:val="32"/>
        </w:rPr>
      </w:pPr>
      <w:r w:rsidRPr="003312CF">
        <w:rPr>
          <w:rFonts w:cs="Arial"/>
          <w:b/>
          <w:sz w:val="36"/>
          <w:szCs w:val="32"/>
        </w:rPr>
        <w:t>UNIVERSIDAD NACIONAL DEL CALLAO</w:t>
      </w:r>
    </w:p>
    <w:p w14:paraId="7FDFD450" w14:textId="77777777" w:rsidR="00692F75" w:rsidRPr="00692F75" w:rsidRDefault="00692F75" w:rsidP="00D6645F">
      <w:pPr>
        <w:spacing w:after="0" w:line="240" w:lineRule="auto"/>
        <w:jc w:val="center"/>
        <w:rPr>
          <w:rFonts w:cs="Arial"/>
          <w:b/>
          <w:sz w:val="32"/>
          <w:szCs w:val="32"/>
        </w:rPr>
      </w:pPr>
    </w:p>
    <w:p w14:paraId="48E0F128" w14:textId="77777777" w:rsidR="00D6645F" w:rsidRPr="00692F75" w:rsidRDefault="00D6645F" w:rsidP="00D6645F">
      <w:pPr>
        <w:spacing w:after="0"/>
        <w:jc w:val="center"/>
        <w:rPr>
          <w:rFonts w:cs="Arial"/>
          <w:b/>
          <w:sz w:val="32"/>
          <w:szCs w:val="32"/>
        </w:rPr>
      </w:pPr>
      <w:r w:rsidRPr="00692F75">
        <w:rPr>
          <w:rFonts w:cs="Arial"/>
          <w:b/>
          <w:sz w:val="32"/>
          <w:szCs w:val="32"/>
        </w:rPr>
        <w:t>FACULTAD DE INGENIERÍA AMBIENTAL Y R</w:t>
      </w:r>
      <w:r w:rsidR="00AD61EC">
        <w:rPr>
          <w:rFonts w:cs="Arial"/>
          <w:b/>
          <w:sz w:val="32"/>
          <w:szCs w:val="32"/>
        </w:rPr>
        <w:t>ECURSOS NATURALES</w:t>
      </w:r>
    </w:p>
    <w:p w14:paraId="0184067D" w14:textId="77777777" w:rsidR="00D6645F" w:rsidRPr="00692F75" w:rsidRDefault="00D6645F" w:rsidP="00EC6274">
      <w:pPr>
        <w:spacing w:after="0" w:line="480" w:lineRule="auto"/>
        <w:rPr>
          <w:rFonts w:cs="Arial"/>
          <w:b/>
          <w:sz w:val="32"/>
          <w:szCs w:val="32"/>
        </w:rPr>
      </w:pPr>
    </w:p>
    <w:p w14:paraId="40F9929F" w14:textId="77777777" w:rsidR="00D6645F" w:rsidRPr="00692F75" w:rsidRDefault="00D6645F" w:rsidP="00E7176B">
      <w:pPr>
        <w:spacing w:after="0"/>
        <w:jc w:val="center"/>
        <w:rPr>
          <w:rFonts w:cs="Arial"/>
          <w:sz w:val="32"/>
          <w:szCs w:val="32"/>
        </w:rPr>
      </w:pPr>
      <w:r w:rsidRPr="00692F75">
        <w:rPr>
          <w:rFonts w:cs="Arial"/>
          <w:noProof/>
          <w:sz w:val="32"/>
          <w:szCs w:val="32"/>
          <w:lang w:eastAsia="es-PE"/>
        </w:rPr>
        <w:drawing>
          <wp:inline distT="0" distB="0" distL="0" distR="0" wp14:anchorId="6D04F048" wp14:editId="6095F60C">
            <wp:extent cx="1924050" cy="2425264"/>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versidad-nacional-del-calla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9561" cy="2432211"/>
                    </a:xfrm>
                    <a:prstGeom prst="rect">
                      <a:avLst/>
                    </a:prstGeom>
                  </pic:spPr>
                </pic:pic>
              </a:graphicData>
            </a:graphic>
          </wp:inline>
        </w:drawing>
      </w:r>
    </w:p>
    <w:p w14:paraId="417AB3DB" w14:textId="0741F4F1" w:rsidR="00D6645F" w:rsidRDefault="00D6645F" w:rsidP="00E7176B">
      <w:pPr>
        <w:spacing w:after="0" w:line="240" w:lineRule="auto"/>
        <w:jc w:val="center"/>
        <w:rPr>
          <w:rFonts w:cs="Arial"/>
          <w:sz w:val="32"/>
          <w:szCs w:val="32"/>
        </w:rPr>
      </w:pPr>
    </w:p>
    <w:p w14:paraId="085E75DB" w14:textId="77777777" w:rsidR="00EC6274" w:rsidRPr="00692F75" w:rsidRDefault="00EC6274" w:rsidP="00E7176B">
      <w:pPr>
        <w:spacing w:after="0" w:line="240" w:lineRule="auto"/>
        <w:jc w:val="center"/>
        <w:rPr>
          <w:rFonts w:cs="Arial"/>
          <w:sz w:val="32"/>
          <w:szCs w:val="32"/>
        </w:rPr>
      </w:pPr>
    </w:p>
    <w:p w14:paraId="4C1EC0BE" w14:textId="2F7B8639" w:rsidR="00E7176B" w:rsidRDefault="00D6645F" w:rsidP="00494E2E">
      <w:pPr>
        <w:jc w:val="center"/>
        <w:rPr>
          <w:rFonts w:cs="Arial"/>
          <w:b/>
          <w:bCs/>
          <w:sz w:val="32"/>
          <w:szCs w:val="32"/>
        </w:rPr>
      </w:pPr>
      <w:r w:rsidRPr="00EC6274">
        <w:rPr>
          <w:rFonts w:cs="Arial"/>
          <w:b/>
          <w:bCs/>
          <w:sz w:val="32"/>
          <w:szCs w:val="32"/>
        </w:rPr>
        <w:t>PROYECTO DE INVESTIGACIÓN</w:t>
      </w:r>
    </w:p>
    <w:p w14:paraId="30D90296" w14:textId="77777777" w:rsidR="00494E2E" w:rsidRDefault="00494E2E" w:rsidP="00494E2E">
      <w:pPr>
        <w:jc w:val="center"/>
        <w:rPr>
          <w:rFonts w:cs="Arial"/>
          <w:b/>
          <w:bCs/>
          <w:sz w:val="32"/>
          <w:szCs w:val="32"/>
        </w:rPr>
      </w:pPr>
    </w:p>
    <w:p w14:paraId="7984F570" w14:textId="5AA8E0D2" w:rsidR="00BA4D48" w:rsidRPr="00EC6274" w:rsidRDefault="00BA4D48" w:rsidP="00BA4D48">
      <w:pPr>
        <w:jc w:val="center"/>
        <w:rPr>
          <w:rFonts w:cs="Arial"/>
          <w:b/>
          <w:bCs/>
          <w:sz w:val="32"/>
          <w:szCs w:val="32"/>
        </w:rPr>
      </w:pPr>
      <w:r>
        <w:rPr>
          <w:rFonts w:cs="Arial"/>
          <w:b/>
          <w:bCs/>
          <w:sz w:val="32"/>
          <w:szCs w:val="32"/>
        </w:rPr>
        <w:t xml:space="preserve">“MICROESTRUCTURA DE LOS EVENTOS DE LLUVIA OCURRIDOS EN EL TEMPORAL DE LLUVIAS 2018 – 2019 </w:t>
      </w:r>
      <w:r w:rsidRPr="00BA4D48">
        <w:rPr>
          <w:rFonts w:cs="Arial"/>
          <w:b/>
          <w:bCs/>
          <w:sz w:val="32"/>
          <w:szCs w:val="32"/>
        </w:rPr>
        <w:t>SOBRE EL OBSERVATORIO DE HUANCAYO, JUNÍN-PERÚ</w:t>
      </w:r>
      <w:r>
        <w:rPr>
          <w:rFonts w:cs="Arial"/>
          <w:b/>
          <w:bCs/>
          <w:sz w:val="32"/>
          <w:szCs w:val="32"/>
        </w:rPr>
        <w:t>”</w:t>
      </w:r>
    </w:p>
    <w:p w14:paraId="1C0E8B40" w14:textId="77777777" w:rsidR="00D6645F" w:rsidRPr="00EC6274" w:rsidRDefault="00D6645F" w:rsidP="00D6645F">
      <w:pPr>
        <w:spacing w:after="0"/>
        <w:jc w:val="center"/>
        <w:rPr>
          <w:rFonts w:cs="Arial"/>
          <w:szCs w:val="24"/>
        </w:rPr>
      </w:pPr>
    </w:p>
    <w:p w14:paraId="7500D483" w14:textId="77777777" w:rsidR="00D6645F" w:rsidRPr="00EC6274" w:rsidRDefault="00D6645F" w:rsidP="00D6645F">
      <w:pPr>
        <w:spacing w:after="0"/>
        <w:jc w:val="center"/>
        <w:rPr>
          <w:rFonts w:cs="Arial"/>
          <w:b/>
          <w:bCs/>
          <w:sz w:val="32"/>
          <w:szCs w:val="32"/>
        </w:rPr>
      </w:pPr>
      <w:r w:rsidRPr="00EC6274">
        <w:rPr>
          <w:rFonts w:cs="Arial"/>
          <w:b/>
          <w:bCs/>
          <w:sz w:val="32"/>
          <w:szCs w:val="32"/>
        </w:rPr>
        <w:t>CONTRERAS REYNAGA, KEVIN IRWING</w:t>
      </w:r>
    </w:p>
    <w:p w14:paraId="3BE5A39F" w14:textId="77777777" w:rsidR="00D6645F" w:rsidRPr="00692F75" w:rsidRDefault="00D6645F" w:rsidP="004B70D5">
      <w:pPr>
        <w:spacing w:after="0"/>
        <w:rPr>
          <w:rFonts w:cs="Arial"/>
          <w:sz w:val="32"/>
          <w:szCs w:val="32"/>
        </w:rPr>
      </w:pPr>
    </w:p>
    <w:p w14:paraId="73C2D251" w14:textId="77777777" w:rsidR="00D6645F" w:rsidRPr="00692F75" w:rsidRDefault="00D6645F" w:rsidP="00D6645F">
      <w:pPr>
        <w:spacing w:after="0"/>
        <w:jc w:val="center"/>
        <w:rPr>
          <w:rFonts w:cs="Arial"/>
          <w:sz w:val="32"/>
          <w:szCs w:val="32"/>
        </w:rPr>
      </w:pPr>
    </w:p>
    <w:p w14:paraId="140B592D" w14:textId="3E5FF35D" w:rsidR="00D6645F" w:rsidRPr="00EC6274" w:rsidRDefault="00A27846" w:rsidP="00D6645F">
      <w:pPr>
        <w:jc w:val="center"/>
        <w:rPr>
          <w:rFonts w:cs="Arial"/>
          <w:b/>
          <w:bCs/>
          <w:szCs w:val="24"/>
        </w:rPr>
      </w:pPr>
      <w:r w:rsidRPr="00EC6274">
        <w:rPr>
          <w:rFonts w:cs="Arial"/>
          <w:b/>
          <w:bCs/>
          <w:szCs w:val="24"/>
        </w:rPr>
        <w:t>Callao</w:t>
      </w:r>
      <w:r w:rsidR="00D6645F" w:rsidRPr="00EC6274">
        <w:rPr>
          <w:rFonts w:cs="Arial"/>
          <w:b/>
          <w:bCs/>
          <w:szCs w:val="24"/>
        </w:rPr>
        <w:t>, 2</w:t>
      </w:r>
      <w:r w:rsidRPr="00EC6274">
        <w:rPr>
          <w:rFonts w:cs="Arial"/>
          <w:b/>
          <w:bCs/>
          <w:szCs w:val="24"/>
        </w:rPr>
        <w:t>020</w:t>
      </w:r>
    </w:p>
    <w:p w14:paraId="095EA837" w14:textId="77777777" w:rsidR="00EC6274" w:rsidRDefault="00EC6274" w:rsidP="00D6645F">
      <w:pPr>
        <w:jc w:val="center"/>
        <w:rPr>
          <w:rFonts w:cs="Arial"/>
          <w:b/>
          <w:szCs w:val="24"/>
        </w:rPr>
      </w:pPr>
    </w:p>
    <w:p w14:paraId="1268CE9E" w14:textId="0F680500" w:rsidR="00D6645F" w:rsidRPr="004B70D5" w:rsidRDefault="00D6645F" w:rsidP="00D6645F">
      <w:pPr>
        <w:jc w:val="center"/>
        <w:rPr>
          <w:rFonts w:cs="Arial"/>
          <w:b/>
          <w:szCs w:val="24"/>
        </w:rPr>
      </w:pPr>
      <w:r w:rsidRPr="004B70D5">
        <w:rPr>
          <w:rFonts w:cs="Arial"/>
          <w:b/>
          <w:szCs w:val="24"/>
        </w:rPr>
        <w:t>PERÚ</w:t>
      </w:r>
    </w:p>
    <w:p w14:paraId="59CB50DF" w14:textId="77777777" w:rsidR="00E23597" w:rsidRDefault="00E23597" w:rsidP="00D6645F"/>
    <w:p w14:paraId="1EFD2596" w14:textId="77777777" w:rsidR="00D6645F" w:rsidRDefault="00D6645F" w:rsidP="00D6645F"/>
    <w:p w14:paraId="78BB6F6C" w14:textId="77777777" w:rsidR="0031351D" w:rsidRDefault="0031351D" w:rsidP="00D6645F"/>
    <w:p w14:paraId="47786CE1" w14:textId="77777777" w:rsidR="0031351D" w:rsidRDefault="0031351D" w:rsidP="00D6645F"/>
    <w:p w14:paraId="7DF09787" w14:textId="77777777" w:rsidR="0031351D" w:rsidRDefault="0031351D" w:rsidP="00D6645F"/>
    <w:p w14:paraId="10AAF0DC" w14:textId="77777777" w:rsidR="0031351D" w:rsidRDefault="0031351D" w:rsidP="00D6645F"/>
    <w:p w14:paraId="1BDA8576" w14:textId="77777777" w:rsidR="0031351D" w:rsidRDefault="0031351D" w:rsidP="00D6645F"/>
    <w:p w14:paraId="67FF8B48" w14:textId="77777777" w:rsidR="0031351D" w:rsidRDefault="0031351D" w:rsidP="00D6645F"/>
    <w:p w14:paraId="7EB69A58" w14:textId="77777777" w:rsidR="0031351D" w:rsidRDefault="0031351D" w:rsidP="00D6645F"/>
    <w:p w14:paraId="0899F164" w14:textId="77777777" w:rsidR="0031351D" w:rsidRDefault="0031351D" w:rsidP="00D6645F"/>
    <w:p w14:paraId="44E034F3" w14:textId="77777777" w:rsidR="0031351D" w:rsidRDefault="0031351D" w:rsidP="00D6645F"/>
    <w:p w14:paraId="3428254D" w14:textId="77777777" w:rsidR="0031351D" w:rsidRDefault="0031351D" w:rsidP="00D6645F"/>
    <w:p w14:paraId="43762266" w14:textId="77777777" w:rsidR="0031351D" w:rsidRDefault="0031351D" w:rsidP="00D6645F"/>
    <w:p w14:paraId="2E0C28D8" w14:textId="77777777" w:rsidR="0031351D" w:rsidRDefault="0031351D" w:rsidP="00D6645F"/>
    <w:p w14:paraId="25715BD8" w14:textId="77777777" w:rsidR="0031351D" w:rsidRDefault="0031351D" w:rsidP="00D6645F"/>
    <w:p w14:paraId="2A8A0472" w14:textId="77777777" w:rsidR="0031351D" w:rsidRDefault="0031351D" w:rsidP="00D6645F"/>
    <w:p w14:paraId="28F8FD61" w14:textId="77777777" w:rsidR="0031351D" w:rsidRDefault="0031351D" w:rsidP="00D6645F"/>
    <w:p w14:paraId="448C7D7E" w14:textId="77777777" w:rsidR="0031351D" w:rsidRDefault="0031351D" w:rsidP="00D6645F"/>
    <w:p w14:paraId="7788FDC6" w14:textId="77777777" w:rsidR="0031351D" w:rsidRDefault="0031351D" w:rsidP="00D6645F"/>
    <w:p w14:paraId="67EA742B" w14:textId="5CB71AB8" w:rsidR="0031351D" w:rsidRDefault="0031351D" w:rsidP="00D6645F">
      <w:pPr>
        <w:sectPr w:rsidR="0031351D" w:rsidSect="00AD61EC">
          <w:pgSz w:w="11906" w:h="16838" w:code="9"/>
          <w:pgMar w:top="1701" w:right="1418" w:bottom="1701" w:left="1418" w:header="709" w:footer="709" w:gutter="0"/>
          <w:cols w:space="708"/>
          <w:docGrid w:linePitch="360"/>
        </w:sectPr>
      </w:pPr>
    </w:p>
    <w:p w14:paraId="5CBB6E84" w14:textId="403F765E" w:rsidR="006168A0" w:rsidRPr="006168A0" w:rsidRDefault="006168A0">
      <w:pPr>
        <w:rPr>
          <w:b/>
          <w:bCs/>
          <w:sz w:val="28"/>
          <w:szCs w:val="24"/>
        </w:rPr>
      </w:pPr>
      <w:r w:rsidRPr="006168A0">
        <w:rPr>
          <w:b/>
          <w:bCs/>
          <w:sz w:val="28"/>
          <w:szCs w:val="24"/>
        </w:rPr>
        <w:lastRenderedPageBreak/>
        <w:t xml:space="preserve">INFORMACIÓN BÁSICA </w:t>
      </w:r>
    </w:p>
    <w:p w14:paraId="28778AD0" w14:textId="07A4EA41" w:rsidR="0005517A" w:rsidRDefault="0005517A">
      <w:r>
        <w:t xml:space="preserve">FACULTAD </w:t>
      </w:r>
    </w:p>
    <w:p w14:paraId="0D150457" w14:textId="77777777" w:rsidR="00E7176B" w:rsidRDefault="00E7176B">
      <w:r>
        <w:t xml:space="preserve">Facultad de Ingeniería Ambiental y Recursos Naturales </w:t>
      </w:r>
    </w:p>
    <w:p w14:paraId="7A54289C" w14:textId="77777777" w:rsidR="0005517A" w:rsidRDefault="0005517A">
      <w:r>
        <w:t>UNIDAD DE INVESTIGACIÓN</w:t>
      </w:r>
    </w:p>
    <w:p w14:paraId="7BE6EB05" w14:textId="7E9E06AF" w:rsidR="004D1FF5" w:rsidRDefault="004D1FF5">
      <w:r>
        <w:t>Meteorología y Ciencias Atmosféricas</w:t>
      </w:r>
    </w:p>
    <w:p w14:paraId="64C1D9CA" w14:textId="743A4E9E" w:rsidR="0005517A" w:rsidRDefault="0005517A">
      <w:r>
        <w:t xml:space="preserve">TÍTULO </w:t>
      </w:r>
    </w:p>
    <w:p w14:paraId="7BCD11F7" w14:textId="77777777" w:rsidR="00AE2889" w:rsidRDefault="00C85EDD">
      <w:r>
        <w:t>Comportamiento y Microestructura de la Lluvia en el Valle d</w:t>
      </w:r>
      <w:r w:rsidRPr="00C85EDD">
        <w:t>el Río Mantaro</w:t>
      </w:r>
    </w:p>
    <w:p w14:paraId="05372D0A" w14:textId="55BF5749" w:rsidR="0005517A" w:rsidRDefault="006168A0">
      <w:r>
        <w:t>AU</w:t>
      </w:r>
      <w:r w:rsidR="0005517A">
        <w:t>TOR (es)</w:t>
      </w:r>
    </w:p>
    <w:p w14:paraId="30C7994C" w14:textId="77777777" w:rsidR="00AE2889" w:rsidRDefault="00AE2889">
      <w:r>
        <w:t>Kevin Contreras Reynaga</w:t>
      </w:r>
    </w:p>
    <w:p w14:paraId="7450C914" w14:textId="77777777" w:rsidR="0005517A" w:rsidRDefault="0005517A">
      <w:r>
        <w:t xml:space="preserve">ASESOR </w:t>
      </w:r>
      <w:r w:rsidR="00C85EDD">
        <w:t>INTERNO</w:t>
      </w:r>
    </w:p>
    <w:p w14:paraId="5A3F079D" w14:textId="77777777" w:rsidR="00C85EDD" w:rsidRDefault="00C85EDD">
      <w:r w:rsidRPr="00C85EDD">
        <w:t>Mg.</w:t>
      </w:r>
      <w:r>
        <w:t xml:space="preserve"> Ena </w:t>
      </w:r>
      <w:r w:rsidRPr="00C85EDD">
        <w:t>María</w:t>
      </w:r>
      <w:r>
        <w:t xml:space="preserve"> Jaimes Espinoza</w:t>
      </w:r>
    </w:p>
    <w:p w14:paraId="3F13FBE9" w14:textId="77777777" w:rsidR="00C85EDD" w:rsidRDefault="00C85EDD">
      <w:r>
        <w:t>ASESOR EXTERNO</w:t>
      </w:r>
    </w:p>
    <w:p w14:paraId="7CB3E65E" w14:textId="77777777" w:rsidR="00AE2889" w:rsidRDefault="00C85EDD">
      <w:r w:rsidRPr="00C85EDD">
        <w:t>Ph.D.</w:t>
      </w:r>
      <w:r>
        <w:t xml:space="preserve"> Daniel Martínez Castro  </w:t>
      </w:r>
    </w:p>
    <w:p w14:paraId="1C99A45A" w14:textId="77777777" w:rsidR="0005517A" w:rsidRDefault="0005517A">
      <w:r>
        <w:t xml:space="preserve">LUGAR DE EJECUCIÓN </w:t>
      </w:r>
    </w:p>
    <w:p w14:paraId="4D42E271" w14:textId="77777777" w:rsidR="00AE2889" w:rsidRDefault="00AE2889">
      <w:r>
        <w:t>Observatorio de Huancayo – Instituto Geofísico del Perú (IGP)</w:t>
      </w:r>
    </w:p>
    <w:p w14:paraId="19F5E969" w14:textId="77777777" w:rsidR="0005517A" w:rsidRDefault="0005517A">
      <w:r>
        <w:t xml:space="preserve">TIPO DE INVESTIGACIÓN </w:t>
      </w:r>
    </w:p>
    <w:p w14:paraId="0A082B41" w14:textId="2D25D090" w:rsidR="00AE2889" w:rsidRDefault="00687599">
      <w:r>
        <w:t>Descriptivo</w:t>
      </w:r>
    </w:p>
    <w:p w14:paraId="76700260" w14:textId="77777777" w:rsidR="00D6645F" w:rsidRDefault="0005517A">
      <w:r>
        <w:t>UNIDADES DE ANÁLISIS</w:t>
      </w:r>
    </w:p>
    <w:p w14:paraId="42180BB2" w14:textId="77777777" w:rsidR="0005517A" w:rsidRDefault="009153AC">
      <w:r>
        <w:t>Microestructura de lluvia en el valle del río Mantaro</w:t>
      </w:r>
    </w:p>
    <w:p w14:paraId="2F857804" w14:textId="77777777" w:rsidR="009153AC" w:rsidRDefault="009153AC">
      <w:r>
        <w:t xml:space="preserve">Comportamiento y características de la microestructura de lluvia </w:t>
      </w:r>
    </w:p>
    <w:p w14:paraId="2E5A0ED1" w14:textId="77777777" w:rsidR="0005517A" w:rsidRDefault="0005517A"/>
    <w:p w14:paraId="4FF727D7" w14:textId="77777777" w:rsidR="0005517A" w:rsidRDefault="0005517A"/>
    <w:p w14:paraId="57C03A9F" w14:textId="77777777" w:rsidR="0005517A" w:rsidRDefault="0005517A"/>
    <w:p w14:paraId="0495C599" w14:textId="77777777" w:rsidR="0005517A" w:rsidRDefault="0005517A"/>
    <w:p w14:paraId="00CA3E46" w14:textId="77777777" w:rsidR="0005517A" w:rsidRDefault="0005517A"/>
    <w:p w14:paraId="69C3C60A" w14:textId="77777777" w:rsidR="0005517A" w:rsidRDefault="0005517A"/>
    <w:p w14:paraId="169159D5" w14:textId="77777777" w:rsidR="0030642C" w:rsidRDefault="0030642C">
      <w:pPr>
        <w:sectPr w:rsidR="0030642C" w:rsidSect="00EC6274">
          <w:pgSz w:w="11906" w:h="16838"/>
          <w:pgMar w:top="1701" w:right="1418" w:bottom="1701" w:left="1418" w:header="708" w:footer="708" w:gutter="0"/>
          <w:cols w:space="708"/>
          <w:docGrid w:linePitch="360"/>
        </w:sectPr>
      </w:pPr>
    </w:p>
    <w:p w14:paraId="61300A68" w14:textId="77777777" w:rsidR="00270BBB" w:rsidRPr="006168A0" w:rsidRDefault="00574ED2" w:rsidP="00270BBB">
      <w:pPr>
        <w:rPr>
          <w:sz w:val="28"/>
          <w:szCs w:val="28"/>
        </w:rPr>
      </w:pPr>
      <w:r w:rsidRPr="006168A0">
        <w:rPr>
          <w:b/>
          <w:sz w:val="28"/>
          <w:szCs w:val="28"/>
        </w:rPr>
        <w:lastRenderedPageBreak/>
        <w:t>Í</w:t>
      </w:r>
      <w:r w:rsidR="0005517A" w:rsidRPr="006168A0">
        <w:rPr>
          <w:b/>
          <w:sz w:val="28"/>
          <w:szCs w:val="28"/>
        </w:rPr>
        <w:t>NDICE</w:t>
      </w:r>
    </w:p>
    <w:p w14:paraId="13DB41A0" w14:textId="784FBC95" w:rsidR="00E35289" w:rsidRDefault="00806E28">
      <w:pPr>
        <w:pStyle w:val="TDC1"/>
        <w:tabs>
          <w:tab w:val="right" w:leader="dot" w:pos="9060"/>
        </w:tabs>
        <w:rPr>
          <w:rFonts w:asciiTheme="minorHAnsi" w:eastAsiaTheme="minorEastAsia" w:hAnsiTheme="minorHAnsi"/>
          <w:noProof/>
          <w:sz w:val="22"/>
          <w:lang w:eastAsia="es-PE"/>
        </w:rPr>
      </w:pPr>
      <w:r>
        <w:rPr>
          <w:szCs w:val="24"/>
        </w:rPr>
        <w:fldChar w:fldCharType="begin"/>
      </w:r>
      <w:r w:rsidR="00E227FD">
        <w:rPr>
          <w:szCs w:val="24"/>
        </w:rPr>
        <w:instrText xml:space="preserve"> TOC \o "1-4" \h \z \u </w:instrText>
      </w:r>
      <w:r>
        <w:rPr>
          <w:szCs w:val="24"/>
        </w:rPr>
        <w:fldChar w:fldCharType="separate"/>
      </w:r>
      <w:hyperlink w:anchor="_Toc81644570" w:history="1">
        <w:r w:rsidR="00E35289" w:rsidRPr="00AB4B7F">
          <w:rPr>
            <w:rStyle w:val="Hipervnculo"/>
            <w:noProof/>
          </w:rPr>
          <w:t>INTRODUCCIÓN</w:t>
        </w:r>
        <w:r w:rsidR="00E35289">
          <w:rPr>
            <w:noProof/>
            <w:webHidden/>
          </w:rPr>
          <w:tab/>
        </w:r>
        <w:r w:rsidR="00E35289">
          <w:rPr>
            <w:noProof/>
            <w:webHidden/>
          </w:rPr>
          <w:fldChar w:fldCharType="begin"/>
        </w:r>
        <w:r w:rsidR="00E35289">
          <w:rPr>
            <w:noProof/>
            <w:webHidden/>
          </w:rPr>
          <w:instrText xml:space="preserve"> PAGEREF _Toc81644570 \h </w:instrText>
        </w:r>
        <w:r w:rsidR="00E35289">
          <w:rPr>
            <w:noProof/>
            <w:webHidden/>
          </w:rPr>
        </w:r>
        <w:r w:rsidR="00E35289">
          <w:rPr>
            <w:noProof/>
            <w:webHidden/>
          </w:rPr>
          <w:fldChar w:fldCharType="separate"/>
        </w:r>
        <w:r w:rsidR="006F0658">
          <w:rPr>
            <w:noProof/>
            <w:webHidden/>
          </w:rPr>
          <w:t>4</w:t>
        </w:r>
        <w:r w:rsidR="00E35289">
          <w:rPr>
            <w:noProof/>
            <w:webHidden/>
          </w:rPr>
          <w:fldChar w:fldCharType="end"/>
        </w:r>
      </w:hyperlink>
    </w:p>
    <w:p w14:paraId="5D715949" w14:textId="5D509924" w:rsidR="00E35289" w:rsidRDefault="00C6754C">
      <w:pPr>
        <w:pStyle w:val="TDC1"/>
        <w:tabs>
          <w:tab w:val="left" w:pos="480"/>
          <w:tab w:val="right" w:leader="dot" w:pos="9060"/>
        </w:tabs>
        <w:rPr>
          <w:rFonts w:asciiTheme="minorHAnsi" w:eastAsiaTheme="minorEastAsia" w:hAnsiTheme="minorHAnsi"/>
          <w:noProof/>
          <w:sz w:val="22"/>
          <w:lang w:eastAsia="es-PE"/>
        </w:rPr>
      </w:pPr>
      <w:hyperlink w:anchor="_Toc81644571" w:history="1">
        <w:r w:rsidR="00E35289" w:rsidRPr="00AB4B7F">
          <w:rPr>
            <w:rStyle w:val="Hipervnculo"/>
            <w:noProof/>
          </w:rPr>
          <w:t>I.</w:t>
        </w:r>
        <w:r w:rsidR="00E35289">
          <w:rPr>
            <w:rFonts w:asciiTheme="minorHAnsi" w:eastAsiaTheme="minorEastAsia" w:hAnsiTheme="minorHAnsi"/>
            <w:noProof/>
            <w:sz w:val="22"/>
            <w:lang w:eastAsia="es-PE"/>
          </w:rPr>
          <w:tab/>
        </w:r>
        <w:r w:rsidR="00E35289" w:rsidRPr="00AB4B7F">
          <w:rPr>
            <w:rStyle w:val="Hipervnculo"/>
            <w:noProof/>
          </w:rPr>
          <w:t>PLANTEAMIENTO DEL PROBLEMA</w:t>
        </w:r>
        <w:r w:rsidR="00E35289">
          <w:rPr>
            <w:noProof/>
            <w:webHidden/>
          </w:rPr>
          <w:tab/>
        </w:r>
        <w:r w:rsidR="00E35289">
          <w:rPr>
            <w:noProof/>
            <w:webHidden/>
          </w:rPr>
          <w:fldChar w:fldCharType="begin"/>
        </w:r>
        <w:r w:rsidR="00E35289">
          <w:rPr>
            <w:noProof/>
            <w:webHidden/>
          </w:rPr>
          <w:instrText xml:space="preserve"> PAGEREF _Toc81644571 \h </w:instrText>
        </w:r>
        <w:r w:rsidR="00E35289">
          <w:rPr>
            <w:noProof/>
            <w:webHidden/>
          </w:rPr>
        </w:r>
        <w:r w:rsidR="00E35289">
          <w:rPr>
            <w:noProof/>
            <w:webHidden/>
          </w:rPr>
          <w:fldChar w:fldCharType="separate"/>
        </w:r>
        <w:r w:rsidR="006F0658">
          <w:rPr>
            <w:noProof/>
            <w:webHidden/>
          </w:rPr>
          <w:t>7</w:t>
        </w:r>
        <w:r w:rsidR="00E35289">
          <w:rPr>
            <w:noProof/>
            <w:webHidden/>
          </w:rPr>
          <w:fldChar w:fldCharType="end"/>
        </w:r>
      </w:hyperlink>
    </w:p>
    <w:p w14:paraId="607B2E45" w14:textId="4DB2765B"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72" w:history="1">
        <w:r w:rsidR="00E35289" w:rsidRPr="00AB4B7F">
          <w:rPr>
            <w:rStyle w:val="Hipervnculo"/>
            <w:noProof/>
          </w:rPr>
          <w:t>1.1.</w:t>
        </w:r>
        <w:r w:rsidR="00E35289">
          <w:rPr>
            <w:rFonts w:asciiTheme="minorHAnsi" w:eastAsiaTheme="minorEastAsia" w:hAnsiTheme="minorHAnsi"/>
            <w:noProof/>
            <w:sz w:val="22"/>
            <w:lang w:eastAsia="es-PE"/>
          </w:rPr>
          <w:tab/>
        </w:r>
        <w:r w:rsidR="00E35289" w:rsidRPr="00AB4B7F">
          <w:rPr>
            <w:rStyle w:val="Hipervnculo"/>
            <w:noProof/>
          </w:rPr>
          <w:t>Descripción de la realidad problemática</w:t>
        </w:r>
        <w:r w:rsidR="00E35289">
          <w:rPr>
            <w:noProof/>
            <w:webHidden/>
          </w:rPr>
          <w:tab/>
        </w:r>
        <w:r w:rsidR="00E35289">
          <w:rPr>
            <w:noProof/>
            <w:webHidden/>
          </w:rPr>
          <w:fldChar w:fldCharType="begin"/>
        </w:r>
        <w:r w:rsidR="00E35289">
          <w:rPr>
            <w:noProof/>
            <w:webHidden/>
          </w:rPr>
          <w:instrText xml:space="preserve"> PAGEREF _Toc81644572 \h </w:instrText>
        </w:r>
        <w:r w:rsidR="00E35289">
          <w:rPr>
            <w:noProof/>
            <w:webHidden/>
          </w:rPr>
        </w:r>
        <w:r w:rsidR="00E35289">
          <w:rPr>
            <w:noProof/>
            <w:webHidden/>
          </w:rPr>
          <w:fldChar w:fldCharType="separate"/>
        </w:r>
        <w:r w:rsidR="006F0658">
          <w:rPr>
            <w:noProof/>
            <w:webHidden/>
          </w:rPr>
          <w:t>7</w:t>
        </w:r>
        <w:r w:rsidR="00E35289">
          <w:rPr>
            <w:noProof/>
            <w:webHidden/>
          </w:rPr>
          <w:fldChar w:fldCharType="end"/>
        </w:r>
      </w:hyperlink>
    </w:p>
    <w:p w14:paraId="70AAE45B" w14:textId="5ABDBF42"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73" w:history="1">
        <w:r w:rsidR="00E35289" w:rsidRPr="00AB4B7F">
          <w:rPr>
            <w:rStyle w:val="Hipervnculo"/>
            <w:noProof/>
          </w:rPr>
          <w:t>1.2.</w:t>
        </w:r>
        <w:r w:rsidR="00E35289">
          <w:rPr>
            <w:rFonts w:asciiTheme="minorHAnsi" w:eastAsiaTheme="minorEastAsia" w:hAnsiTheme="minorHAnsi"/>
            <w:noProof/>
            <w:sz w:val="22"/>
            <w:lang w:eastAsia="es-PE"/>
          </w:rPr>
          <w:tab/>
        </w:r>
        <w:r w:rsidR="00E35289" w:rsidRPr="00AB4B7F">
          <w:rPr>
            <w:rStyle w:val="Hipervnculo"/>
            <w:noProof/>
          </w:rPr>
          <w:t>Formulación del problema</w:t>
        </w:r>
        <w:r w:rsidR="00E35289">
          <w:rPr>
            <w:noProof/>
            <w:webHidden/>
          </w:rPr>
          <w:tab/>
        </w:r>
        <w:r w:rsidR="00E35289">
          <w:rPr>
            <w:noProof/>
            <w:webHidden/>
          </w:rPr>
          <w:fldChar w:fldCharType="begin"/>
        </w:r>
        <w:r w:rsidR="00E35289">
          <w:rPr>
            <w:noProof/>
            <w:webHidden/>
          </w:rPr>
          <w:instrText xml:space="preserve"> PAGEREF _Toc81644573 \h </w:instrText>
        </w:r>
        <w:r w:rsidR="00E35289">
          <w:rPr>
            <w:noProof/>
            <w:webHidden/>
          </w:rPr>
        </w:r>
        <w:r w:rsidR="00E35289">
          <w:rPr>
            <w:noProof/>
            <w:webHidden/>
          </w:rPr>
          <w:fldChar w:fldCharType="separate"/>
        </w:r>
        <w:r w:rsidR="006F0658">
          <w:rPr>
            <w:noProof/>
            <w:webHidden/>
          </w:rPr>
          <w:t>7</w:t>
        </w:r>
        <w:r w:rsidR="00E35289">
          <w:rPr>
            <w:noProof/>
            <w:webHidden/>
          </w:rPr>
          <w:fldChar w:fldCharType="end"/>
        </w:r>
      </w:hyperlink>
    </w:p>
    <w:p w14:paraId="67076859" w14:textId="4D319DEB"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74" w:history="1">
        <w:r w:rsidR="00E35289" w:rsidRPr="00AB4B7F">
          <w:rPr>
            <w:rStyle w:val="Hipervnculo"/>
            <w:noProof/>
          </w:rPr>
          <w:t>1.2.1.</w:t>
        </w:r>
        <w:r w:rsidR="00E35289">
          <w:rPr>
            <w:rFonts w:asciiTheme="minorHAnsi" w:eastAsiaTheme="minorEastAsia" w:hAnsiTheme="minorHAnsi"/>
            <w:noProof/>
            <w:sz w:val="22"/>
            <w:lang w:eastAsia="es-PE"/>
          </w:rPr>
          <w:tab/>
        </w:r>
        <w:r w:rsidR="00E35289" w:rsidRPr="00AB4B7F">
          <w:rPr>
            <w:rStyle w:val="Hipervnculo"/>
            <w:noProof/>
          </w:rPr>
          <w:t>Problema general</w:t>
        </w:r>
        <w:r w:rsidR="00E35289">
          <w:rPr>
            <w:noProof/>
            <w:webHidden/>
          </w:rPr>
          <w:tab/>
        </w:r>
        <w:r w:rsidR="00E35289">
          <w:rPr>
            <w:noProof/>
            <w:webHidden/>
          </w:rPr>
          <w:fldChar w:fldCharType="begin"/>
        </w:r>
        <w:r w:rsidR="00E35289">
          <w:rPr>
            <w:noProof/>
            <w:webHidden/>
          </w:rPr>
          <w:instrText xml:space="preserve"> PAGEREF _Toc81644574 \h </w:instrText>
        </w:r>
        <w:r w:rsidR="00E35289">
          <w:rPr>
            <w:noProof/>
            <w:webHidden/>
          </w:rPr>
        </w:r>
        <w:r w:rsidR="00E35289">
          <w:rPr>
            <w:noProof/>
            <w:webHidden/>
          </w:rPr>
          <w:fldChar w:fldCharType="separate"/>
        </w:r>
        <w:r w:rsidR="006F0658">
          <w:rPr>
            <w:noProof/>
            <w:webHidden/>
          </w:rPr>
          <w:t>7</w:t>
        </w:r>
        <w:r w:rsidR="00E35289">
          <w:rPr>
            <w:noProof/>
            <w:webHidden/>
          </w:rPr>
          <w:fldChar w:fldCharType="end"/>
        </w:r>
      </w:hyperlink>
    </w:p>
    <w:p w14:paraId="223B10C0" w14:textId="347651E9"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75" w:history="1">
        <w:r w:rsidR="00E35289" w:rsidRPr="00AB4B7F">
          <w:rPr>
            <w:rStyle w:val="Hipervnculo"/>
            <w:noProof/>
          </w:rPr>
          <w:t>1.2.2.</w:t>
        </w:r>
        <w:r w:rsidR="00E35289">
          <w:rPr>
            <w:rFonts w:asciiTheme="minorHAnsi" w:eastAsiaTheme="minorEastAsia" w:hAnsiTheme="minorHAnsi"/>
            <w:noProof/>
            <w:sz w:val="22"/>
            <w:lang w:eastAsia="es-PE"/>
          </w:rPr>
          <w:tab/>
        </w:r>
        <w:r w:rsidR="00E35289" w:rsidRPr="00AB4B7F">
          <w:rPr>
            <w:rStyle w:val="Hipervnculo"/>
            <w:noProof/>
          </w:rPr>
          <w:t>Problema específico</w:t>
        </w:r>
        <w:r w:rsidR="00E35289">
          <w:rPr>
            <w:noProof/>
            <w:webHidden/>
          </w:rPr>
          <w:tab/>
        </w:r>
        <w:r w:rsidR="00E35289">
          <w:rPr>
            <w:noProof/>
            <w:webHidden/>
          </w:rPr>
          <w:fldChar w:fldCharType="begin"/>
        </w:r>
        <w:r w:rsidR="00E35289">
          <w:rPr>
            <w:noProof/>
            <w:webHidden/>
          </w:rPr>
          <w:instrText xml:space="preserve"> PAGEREF _Toc81644575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4EFE573D" w14:textId="2D9A0F2C"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76" w:history="1">
        <w:r w:rsidR="00E35289" w:rsidRPr="00AB4B7F">
          <w:rPr>
            <w:rStyle w:val="Hipervnculo"/>
            <w:noProof/>
          </w:rPr>
          <w:t>1.3.</w:t>
        </w:r>
        <w:r w:rsidR="00E35289">
          <w:rPr>
            <w:rFonts w:asciiTheme="minorHAnsi" w:eastAsiaTheme="minorEastAsia" w:hAnsiTheme="minorHAnsi"/>
            <w:noProof/>
            <w:sz w:val="22"/>
            <w:lang w:eastAsia="es-PE"/>
          </w:rPr>
          <w:tab/>
        </w:r>
        <w:r w:rsidR="00E35289" w:rsidRPr="00AB4B7F">
          <w:rPr>
            <w:rStyle w:val="Hipervnculo"/>
            <w:noProof/>
          </w:rPr>
          <w:t>Objetivos</w:t>
        </w:r>
        <w:r w:rsidR="00E35289">
          <w:rPr>
            <w:noProof/>
            <w:webHidden/>
          </w:rPr>
          <w:tab/>
        </w:r>
        <w:r w:rsidR="00E35289">
          <w:rPr>
            <w:noProof/>
            <w:webHidden/>
          </w:rPr>
          <w:fldChar w:fldCharType="begin"/>
        </w:r>
        <w:r w:rsidR="00E35289">
          <w:rPr>
            <w:noProof/>
            <w:webHidden/>
          </w:rPr>
          <w:instrText xml:space="preserve"> PAGEREF _Toc81644576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0E658F90" w14:textId="4D246C2B"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77" w:history="1">
        <w:r w:rsidR="00E35289" w:rsidRPr="00AB4B7F">
          <w:rPr>
            <w:rStyle w:val="Hipervnculo"/>
            <w:noProof/>
          </w:rPr>
          <w:t>1.3.1.</w:t>
        </w:r>
        <w:r w:rsidR="00E35289">
          <w:rPr>
            <w:rFonts w:asciiTheme="minorHAnsi" w:eastAsiaTheme="minorEastAsia" w:hAnsiTheme="minorHAnsi"/>
            <w:noProof/>
            <w:sz w:val="22"/>
            <w:lang w:eastAsia="es-PE"/>
          </w:rPr>
          <w:tab/>
        </w:r>
        <w:r w:rsidR="00E35289" w:rsidRPr="00AB4B7F">
          <w:rPr>
            <w:rStyle w:val="Hipervnculo"/>
            <w:noProof/>
          </w:rPr>
          <w:t>Objetivo general</w:t>
        </w:r>
        <w:r w:rsidR="00E35289">
          <w:rPr>
            <w:noProof/>
            <w:webHidden/>
          </w:rPr>
          <w:tab/>
        </w:r>
        <w:r w:rsidR="00E35289">
          <w:rPr>
            <w:noProof/>
            <w:webHidden/>
          </w:rPr>
          <w:fldChar w:fldCharType="begin"/>
        </w:r>
        <w:r w:rsidR="00E35289">
          <w:rPr>
            <w:noProof/>
            <w:webHidden/>
          </w:rPr>
          <w:instrText xml:space="preserve"> PAGEREF _Toc81644577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694136F7" w14:textId="53C732B0"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78" w:history="1">
        <w:r w:rsidR="00E35289" w:rsidRPr="00AB4B7F">
          <w:rPr>
            <w:rStyle w:val="Hipervnculo"/>
            <w:noProof/>
          </w:rPr>
          <w:t>1.3.2.</w:t>
        </w:r>
        <w:r w:rsidR="00E35289">
          <w:rPr>
            <w:rFonts w:asciiTheme="minorHAnsi" w:eastAsiaTheme="minorEastAsia" w:hAnsiTheme="minorHAnsi"/>
            <w:noProof/>
            <w:sz w:val="22"/>
            <w:lang w:eastAsia="es-PE"/>
          </w:rPr>
          <w:tab/>
        </w:r>
        <w:r w:rsidR="00E35289" w:rsidRPr="00AB4B7F">
          <w:rPr>
            <w:rStyle w:val="Hipervnculo"/>
            <w:noProof/>
          </w:rPr>
          <w:t>Objetivos específicos</w:t>
        </w:r>
        <w:r w:rsidR="00E35289">
          <w:rPr>
            <w:noProof/>
            <w:webHidden/>
          </w:rPr>
          <w:tab/>
        </w:r>
        <w:r w:rsidR="00E35289">
          <w:rPr>
            <w:noProof/>
            <w:webHidden/>
          </w:rPr>
          <w:fldChar w:fldCharType="begin"/>
        </w:r>
        <w:r w:rsidR="00E35289">
          <w:rPr>
            <w:noProof/>
            <w:webHidden/>
          </w:rPr>
          <w:instrText xml:space="preserve"> PAGEREF _Toc81644578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05E68FA7" w14:textId="3D3AFEDA"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79" w:history="1">
        <w:r w:rsidR="00E35289" w:rsidRPr="00AB4B7F">
          <w:rPr>
            <w:rStyle w:val="Hipervnculo"/>
            <w:noProof/>
          </w:rPr>
          <w:t>1.4.</w:t>
        </w:r>
        <w:r w:rsidR="00E35289">
          <w:rPr>
            <w:rFonts w:asciiTheme="minorHAnsi" w:eastAsiaTheme="minorEastAsia" w:hAnsiTheme="minorHAnsi"/>
            <w:noProof/>
            <w:sz w:val="22"/>
            <w:lang w:eastAsia="es-PE"/>
          </w:rPr>
          <w:tab/>
        </w:r>
        <w:r w:rsidR="00E35289" w:rsidRPr="00AB4B7F">
          <w:rPr>
            <w:rStyle w:val="Hipervnculo"/>
            <w:noProof/>
          </w:rPr>
          <w:t>Justificación</w:t>
        </w:r>
        <w:r w:rsidR="00E35289">
          <w:rPr>
            <w:noProof/>
            <w:webHidden/>
          </w:rPr>
          <w:tab/>
        </w:r>
        <w:r w:rsidR="00E35289">
          <w:rPr>
            <w:noProof/>
            <w:webHidden/>
          </w:rPr>
          <w:fldChar w:fldCharType="begin"/>
        </w:r>
        <w:r w:rsidR="00E35289">
          <w:rPr>
            <w:noProof/>
            <w:webHidden/>
          </w:rPr>
          <w:instrText xml:space="preserve"> PAGEREF _Toc81644579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7921BF0C" w14:textId="70E3358F"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0" w:history="1">
        <w:r w:rsidR="00E35289" w:rsidRPr="00AB4B7F">
          <w:rPr>
            <w:rStyle w:val="Hipervnculo"/>
            <w:noProof/>
          </w:rPr>
          <w:t>1.4.1.</w:t>
        </w:r>
        <w:r w:rsidR="00E35289">
          <w:rPr>
            <w:rFonts w:asciiTheme="minorHAnsi" w:eastAsiaTheme="minorEastAsia" w:hAnsiTheme="minorHAnsi"/>
            <w:noProof/>
            <w:sz w:val="22"/>
            <w:lang w:eastAsia="es-PE"/>
          </w:rPr>
          <w:tab/>
        </w:r>
        <w:r w:rsidR="00E35289" w:rsidRPr="00AB4B7F">
          <w:rPr>
            <w:rStyle w:val="Hipervnculo"/>
            <w:noProof/>
          </w:rPr>
          <w:t>Justificación Ambiental</w:t>
        </w:r>
        <w:r w:rsidR="00E35289">
          <w:rPr>
            <w:noProof/>
            <w:webHidden/>
          </w:rPr>
          <w:tab/>
        </w:r>
        <w:r w:rsidR="00E35289">
          <w:rPr>
            <w:noProof/>
            <w:webHidden/>
          </w:rPr>
          <w:fldChar w:fldCharType="begin"/>
        </w:r>
        <w:r w:rsidR="00E35289">
          <w:rPr>
            <w:noProof/>
            <w:webHidden/>
          </w:rPr>
          <w:instrText xml:space="preserve"> PAGEREF _Toc81644580 \h </w:instrText>
        </w:r>
        <w:r w:rsidR="00E35289">
          <w:rPr>
            <w:noProof/>
            <w:webHidden/>
          </w:rPr>
        </w:r>
        <w:r w:rsidR="00E35289">
          <w:rPr>
            <w:noProof/>
            <w:webHidden/>
          </w:rPr>
          <w:fldChar w:fldCharType="separate"/>
        </w:r>
        <w:r w:rsidR="006F0658">
          <w:rPr>
            <w:noProof/>
            <w:webHidden/>
          </w:rPr>
          <w:t>8</w:t>
        </w:r>
        <w:r w:rsidR="00E35289">
          <w:rPr>
            <w:noProof/>
            <w:webHidden/>
          </w:rPr>
          <w:fldChar w:fldCharType="end"/>
        </w:r>
      </w:hyperlink>
    </w:p>
    <w:p w14:paraId="1EAB3735" w14:textId="254C8892"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1" w:history="1">
        <w:r w:rsidR="00E35289" w:rsidRPr="00AB4B7F">
          <w:rPr>
            <w:rStyle w:val="Hipervnculo"/>
            <w:noProof/>
          </w:rPr>
          <w:t>1.4.2.</w:t>
        </w:r>
        <w:r w:rsidR="00E35289">
          <w:rPr>
            <w:rFonts w:asciiTheme="minorHAnsi" w:eastAsiaTheme="minorEastAsia" w:hAnsiTheme="minorHAnsi"/>
            <w:noProof/>
            <w:sz w:val="22"/>
            <w:lang w:eastAsia="es-PE"/>
          </w:rPr>
          <w:tab/>
        </w:r>
        <w:r w:rsidR="00E35289" w:rsidRPr="00AB4B7F">
          <w:rPr>
            <w:rStyle w:val="Hipervnculo"/>
            <w:noProof/>
          </w:rPr>
          <w:t>Justificación Tecnológica</w:t>
        </w:r>
        <w:r w:rsidR="00E35289">
          <w:rPr>
            <w:noProof/>
            <w:webHidden/>
          </w:rPr>
          <w:tab/>
        </w:r>
        <w:r w:rsidR="00E35289">
          <w:rPr>
            <w:noProof/>
            <w:webHidden/>
          </w:rPr>
          <w:fldChar w:fldCharType="begin"/>
        </w:r>
        <w:r w:rsidR="00E35289">
          <w:rPr>
            <w:noProof/>
            <w:webHidden/>
          </w:rPr>
          <w:instrText xml:space="preserve"> PAGEREF _Toc81644581 \h </w:instrText>
        </w:r>
        <w:r w:rsidR="00E35289">
          <w:rPr>
            <w:noProof/>
            <w:webHidden/>
          </w:rPr>
        </w:r>
        <w:r w:rsidR="00E35289">
          <w:rPr>
            <w:noProof/>
            <w:webHidden/>
          </w:rPr>
          <w:fldChar w:fldCharType="separate"/>
        </w:r>
        <w:r w:rsidR="006F0658">
          <w:rPr>
            <w:noProof/>
            <w:webHidden/>
          </w:rPr>
          <w:t>9</w:t>
        </w:r>
        <w:r w:rsidR="00E35289">
          <w:rPr>
            <w:noProof/>
            <w:webHidden/>
          </w:rPr>
          <w:fldChar w:fldCharType="end"/>
        </w:r>
      </w:hyperlink>
    </w:p>
    <w:p w14:paraId="2971ABDF" w14:textId="1847E2A9"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2" w:history="1">
        <w:r w:rsidR="00E35289" w:rsidRPr="00AB4B7F">
          <w:rPr>
            <w:rStyle w:val="Hipervnculo"/>
            <w:noProof/>
          </w:rPr>
          <w:t>1.4.3.</w:t>
        </w:r>
        <w:r w:rsidR="00E35289">
          <w:rPr>
            <w:rFonts w:asciiTheme="minorHAnsi" w:eastAsiaTheme="minorEastAsia" w:hAnsiTheme="minorHAnsi"/>
            <w:noProof/>
            <w:sz w:val="22"/>
            <w:lang w:eastAsia="es-PE"/>
          </w:rPr>
          <w:tab/>
        </w:r>
        <w:r w:rsidR="00E35289" w:rsidRPr="00AB4B7F">
          <w:rPr>
            <w:rStyle w:val="Hipervnculo"/>
            <w:noProof/>
          </w:rPr>
          <w:t>Justificación Socioeconómica</w:t>
        </w:r>
        <w:r w:rsidR="00E35289">
          <w:rPr>
            <w:noProof/>
            <w:webHidden/>
          </w:rPr>
          <w:tab/>
        </w:r>
        <w:r w:rsidR="00E35289">
          <w:rPr>
            <w:noProof/>
            <w:webHidden/>
          </w:rPr>
          <w:fldChar w:fldCharType="begin"/>
        </w:r>
        <w:r w:rsidR="00E35289">
          <w:rPr>
            <w:noProof/>
            <w:webHidden/>
          </w:rPr>
          <w:instrText xml:space="preserve"> PAGEREF _Toc81644582 \h </w:instrText>
        </w:r>
        <w:r w:rsidR="00E35289">
          <w:rPr>
            <w:noProof/>
            <w:webHidden/>
          </w:rPr>
        </w:r>
        <w:r w:rsidR="00E35289">
          <w:rPr>
            <w:noProof/>
            <w:webHidden/>
          </w:rPr>
          <w:fldChar w:fldCharType="separate"/>
        </w:r>
        <w:r w:rsidR="006F0658">
          <w:rPr>
            <w:noProof/>
            <w:webHidden/>
          </w:rPr>
          <w:t>9</w:t>
        </w:r>
        <w:r w:rsidR="00E35289">
          <w:rPr>
            <w:noProof/>
            <w:webHidden/>
          </w:rPr>
          <w:fldChar w:fldCharType="end"/>
        </w:r>
      </w:hyperlink>
    </w:p>
    <w:p w14:paraId="08DB45A9" w14:textId="4848D88B"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83" w:history="1">
        <w:r w:rsidR="00E35289" w:rsidRPr="00AB4B7F">
          <w:rPr>
            <w:rStyle w:val="Hipervnculo"/>
            <w:noProof/>
          </w:rPr>
          <w:t>1.5.</w:t>
        </w:r>
        <w:r w:rsidR="00E35289">
          <w:rPr>
            <w:rFonts w:asciiTheme="minorHAnsi" w:eastAsiaTheme="minorEastAsia" w:hAnsiTheme="minorHAnsi"/>
            <w:noProof/>
            <w:sz w:val="22"/>
            <w:lang w:eastAsia="es-PE"/>
          </w:rPr>
          <w:tab/>
        </w:r>
        <w:r w:rsidR="00E35289" w:rsidRPr="00AB4B7F">
          <w:rPr>
            <w:rStyle w:val="Hipervnculo"/>
            <w:noProof/>
          </w:rPr>
          <w:t>Limitantes de la investigación</w:t>
        </w:r>
        <w:r w:rsidR="00E35289">
          <w:rPr>
            <w:noProof/>
            <w:webHidden/>
          </w:rPr>
          <w:tab/>
        </w:r>
        <w:r w:rsidR="00E35289">
          <w:rPr>
            <w:noProof/>
            <w:webHidden/>
          </w:rPr>
          <w:fldChar w:fldCharType="begin"/>
        </w:r>
        <w:r w:rsidR="00E35289">
          <w:rPr>
            <w:noProof/>
            <w:webHidden/>
          </w:rPr>
          <w:instrText xml:space="preserve"> PAGEREF _Toc81644583 \h </w:instrText>
        </w:r>
        <w:r w:rsidR="00E35289">
          <w:rPr>
            <w:noProof/>
            <w:webHidden/>
          </w:rPr>
        </w:r>
        <w:r w:rsidR="00E35289">
          <w:rPr>
            <w:noProof/>
            <w:webHidden/>
          </w:rPr>
          <w:fldChar w:fldCharType="separate"/>
        </w:r>
        <w:r w:rsidR="006F0658">
          <w:rPr>
            <w:noProof/>
            <w:webHidden/>
          </w:rPr>
          <w:t>10</w:t>
        </w:r>
        <w:r w:rsidR="00E35289">
          <w:rPr>
            <w:noProof/>
            <w:webHidden/>
          </w:rPr>
          <w:fldChar w:fldCharType="end"/>
        </w:r>
      </w:hyperlink>
    </w:p>
    <w:p w14:paraId="5F0C07FC" w14:textId="2E954740"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4" w:history="1">
        <w:r w:rsidR="00E35289" w:rsidRPr="00AB4B7F">
          <w:rPr>
            <w:rStyle w:val="Hipervnculo"/>
            <w:noProof/>
          </w:rPr>
          <w:t>1.5.1.</w:t>
        </w:r>
        <w:r w:rsidR="00E35289">
          <w:rPr>
            <w:rFonts w:asciiTheme="minorHAnsi" w:eastAsiaTheme="minorEastAsia" w:hAnsiTheme="minorHAnsi"/>
            <w:noProof/>
            <w:sz w:val="22"/>
            <w:lang w:eastAsia="es-PE"/>
          </w:rPr>
          <w:tab/>
        </w:r>
        <w:r w:rsidR="00E35289" w:rsidRPr="00AB4B7F">
          <w:rPr>
            <w:rStyle w:val="Hipervnculo"/>
            <w:noProof/>
          </w:rPr>
          <w:t>Limitación Teórica:</w:t>
        </w:r>
        <w:r w:rsidR="00E35289">
          <w:rPr>
            <w:noProof/>
            <w:webHidden/>
          </w:rPr>
          <w:tab/>
        </w:r>
        <w:r w:rsidR="00E35289">
          <w:rPr>
            <w:noProof/>
            <w:webHidden/>
          </w:rPr>
          <w:fldChar w:fldCharType="begin"/>
        </w:r>
        <w:r w:rsidR="00E35289">
          <w:rPr>
            <w:noProof/>
            <w:webHidden/>
          </w:rPr>
          <w:instrText xml:space="preserve"> PAGEREF _Toc81644584 \h </w:instrText>
        </w:r>
        <w:r w:rsidR="00E35289">
          <w:rPr>
            <w:noProof/>
            <w:webHidden/>
          </w:rPr>
        </w:r>
        <w:r w:rsidR="00E35289">
          <w:rPr>
            <w:noProof/>
            <w:webHidden/>
          </w:rPr>
          <w:fldChar w:fldCharType="separate"/>
        </w:r>
        <w:r w:rsidR="006F0658">
          <w:rPr>
            <w:noProof/>
            <w:webHidden/>
          </w:rPr>
          <w:t>10</w:t>
        </w:r>
        <w:r w:rsidR="00E35289">
          <w:rPr>
            <w:noProof/>
            <w:webHidden/>
          </w:rPr>
          <w:fldChar w:fldCharType="end"/>
        </w:r>
      </w:hyperlink>
    </w:p>
    <w:p w14:paraId="6B9B3319" w14:textId="0E82B71B"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5" w:history="1">
        <w:r w:rsidR="00E35289" w:rsidRPr="00AB4B7F">
          <w:rPr>
            <w:rStyle w:val="Hipervnculo"/>
            <w:noProof/>
          </w:rPr>
          <w:t>1.5.2.</w:t>
        </w:r>
        <w:r w:rsidR="00E35289">
          <w:rPr>
            <w:rFonts w:asciiTheme="minorHAnsi" w:eastAsiaTheme="minorEastAsia" w:hAnsiTheme="minorHAnsi"/>
            <w:noProof/>
            <w:sz w:val="22"/>
            <w:lang w:eastAsia="es-PE"/>
          </w:rPr>
          <w:tab/>
        </w:r>
        <w:r w:rsidR="00E35289" w:rsidRPr="00AB4B7F">
          <w:rPr>
            <w:rStyle w:val="Hipervnculo"/>
            <w:noProof/>
          </w:rPr>
          <w:t>Limitación Temporal:</w:t>
        </w:r>
        <w:r w:rsidR="00E35289">
          <w:rPr>
            <w:noProof/>
            <w:webHidden/>
          </w:rPr>
          <w:tab/>
        </w:r>
        <w:r w:rsidR="00E35289">
          <w:rPr>
            <w:noProof/>
            <w:webHidden/>
          </w:rPr>
          <w:fldChar w:fldCharType="begin"/>
        </w:r>
        <w:r w:rsidR="00E35289">
          <w:rPr>
            <w:noProof/>
            <w:webHidden/>
          </w:rPr>
          <w:instrText xml:space="preserve"> PAGEREF _Toc81644585 \h </w:instrText>
        </w:r>
        <w:r w:rsidR="00E35289">
          <w:rPr>
            <w:noProof/>
            <w:webHidden/>
          </w:rPr>
        </w:r>
        <w:r w:rsidR="00E35289">
          <w:rPr>
            <w:noProof/>
            <w:webHidden/>
          </w:rPr>
          <w:fldChar w:fldCharType="separate"/>
        </w:r>
        <w:r w:rsidR="006F0658">
          <w:rPr>
            <w:noProof/>
            <w:webHidden/>
          </w:rPr>
          <w:t>10</w:t>
        </w:r>
        <w:r w:rsidR="00E35289">
          <w:rPr>
            <w:noProof/>
            <w:webHidden/>
          </w:rPr>
          <w:fldChar w:fldCharType="end"/>
        </w:r>
      </w:hyperlink>
    </w:p>
    <w:p w14:paraId="3C043D25" w14:textId="267FE603"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86" w:history="1">
        <w:r w:rsidR="00E35289" w:rsidRPr="00AB4B7F">
          <w:rPr>
            <w:rStyle w:val="Hipervnculo"/>
            <w:noProof/>
          </w:rPr>
          <w:t>1.5.3.</w:t>
        </w:r>
        <w:r w:rsidR="00E35289">
          <w:rPr>
            <w:rFonts w:asciiTheme="minorHAnsi" w:eastAsiaTheme="minorEastAsia" w:hAnsiTheme="minorHAnsi"/>
            <w:noProof/>
            <w:sz w:val="22"/>
            <w:lang w:eastAsia="es-PE"/>
          </w:rPr>
          <w:tab/>
        </w:r>
        <w:r w:rsidR="00E35289" w:rsidRPr="00AB4B7F">
          <w:rPr>
            <w:rStyle w:val="Hipervnculo"/>
            <w:noProof/>
          </w:rPr>
          <w:t>Limitación Espacial:</w:t>
        </w:r>
        <w:r w:rsidR="00E35289">
          <w:rPr>
            <w:noProof/>
            <w:webHidden/>
          </w:rPr>
          <w:tab/>
        </w:r>
        <w:r w:rsidR="00E35289">
          <w:rPr>
            <w:noProof/>
            <w:webHidden/>
          </w:rPr>
          <w:fldChar w:fldCharType="begin"/>
        </w:r>
        <w:r w:rsidR="00E35289">
          <w:rPr>
            <w:noProof/>
            <w:webHidden/>
          </w:rPr>
          <w:instrText xml:space="preserve"> PAGEREF _Toc81644586 \h </w:instrText>
        </w:r>
        <w:r w:rsidR="00E35289">
          <w:rPr>
            <w:noProof/>
            <w:webHidden/>
          </w:rPr>
        </w:r>
        <w:r w:rsidR="00E35289">
          <w:rPr>
            <w:noProof/>
            <w:webHidden/>
          </w:rPr>
          <w:fldChar w:fldCharType="separate"/>
        </w:r>
        <w:r w:rsidR="006F0658">
          <w:rPr>
            <w:noProof/>
            <w:webHidden/>
          </w:rPr>
          <w:t>10</w:t>
        </w:r>
        <w:r w:rsidR="00E35289">
          <w:rPr>
            <w:noProof/>
            <w:webHidden/>
          </w:rPr>
          <w:fldChar w:fldCharType="end"/>
        </w:r>
      </w:hyperlink>
    </w:p>
    <w:p w14:paraId="09AA800C" w14:textId="6C17EEC0" w:rsidR="00E35289" w:rsidRDefault="00C6754C">
      <w:pPr>
        <w:pStyle w:val="TDC1"/>
        <w:tabs>
          <w:tab w:val="left" w:pos="480"/>
          <w:tab w:val="right" w:leader="dot" w:pos="9060"/>
        </w:tabs>
        <w:rPr>
          <w:rFonts w:asciiTheme="minorHAnsi" w:eastAsiaTheme="minorEastAsia" w:hAnsiTheme="minorHAnsi"/>
          <w:noProof/>
          <w:sz w:val="22"/>
          <w:lang w:eastAsia="es-PE"/>
        </w:rPr>
      </w:pPr>
      <w:hyperlink w:anchor="_Toc81644587" w:history="1">
        <w:r w:rsidR="00E35289" w:rsidRPr="00AB4B7F">
          <w:rPr>
            <w:rStyle w:val="Hipervnculo"/>
            <w:noProof/>
          </w:rPr>
          <w:t>II.</w:t>
        </w:r>
        <w:r w:rsidR="00E35289">
          <w:rPr>
            <w:rFonts w:asciiTheme="minorHAnsi" w:eastAsiaTheme="minorEastAsia" w:hAnsiTheme="minorHAnsi"/>
            <w:noProof/>
            <w:sz w:val="22"/>
            <w:lang w:eastAsia="es-PE"/>
          </w:rPr>
          <w:tab/>
        </w:r>
        <w:r w:rsidR="00E35289" w:rsidRPr="00AB4B7F">
          <w:rPr>
            <w:rStyle w:val="Hipervnculo"/>
            <w:noProof/>
          </w:rPr>
          <w:t>MARCO TEÓRICO</w:t>
        </w:r>
        <w:r w:rsidR="00E35289">
          <w:rPr>
            <w:noProof/>
            <w:webHidden/>
          </w:rPr>
          <w:tab/>
        </w:r>
        <w:r w:rsidR="00E35289">
          <w:rPr>
            <w:noProof/>
            <w:webHidden/>
          </w:rPr>
          <w:fldChar w:fldCharType="begin"/>
        </w:r>
        <w:r w:rsidR="00E35289">
          <w:rPr>
            <w:noProof/>
            <w:webHidden/>
          </w:rPr>
          <w:instrText xml:space="preserve"> PAGEREF _Toc81644587 \h </w:instrText>
        </w:r>
        <w:r w:rsidR="00E35289">
          <w:rPr>
            <w:noProof/>
            <w:webHidden/>
          </w:rPr>
        </w:r>
        <w:r w:rsidR="00E35289">
          <w:rPr>
            <w:noProof/>
            <w:webHidden/>
          </w:rPr>
          <w:fldChar w:fldCharType="separate"/>
        </w:r>
        <w:r w:rsidR="006F0658">
          <w:rPr>
            <w:noProof/>
            <w:webHidden/>
          </w:rPr>
          <w:t>11</w:t>
        </w:r>
        <w:r w:rsidR="00E35289">
          <w:rPr>
            <w:noProof/>
            <w:webHidden/>
          </w:rPr>
          <w:fldChar w:fldCharType="end"/>
        </w:r>
      </w:hyperlink>
    </w:p>
    <w:p w14:paraId="6CFF0A66" w14:textId="68C6316B"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88" w:history="1">
        <w:r w:rsidR="00E35289" w:rsidRPr="00AB4B7F">
          <w:rPr>
            <w:rStyle w:val="Hipervnculo"/>
            <w:noProof/>
          </w:rPr>
          <w:t>2.1.</w:t>
        </w:r>
        <w:r w:rsidR="00E35289">
          <w:rPr>
            <w:rFonts w:asciiTheme="minorHAnsi" w:eastAsiaTheme="minorEastAsia" w:hAnsiTheme="minorHAnsi"/>
            <w:noProof/>
            <w:sz w:val="22"/>
            <w:lang w:eastAsia="es-PE"/>
          </w:rPr>
          <w:tab/>
        </w:r>
        <w:r w:rsidR="00E35289" w:rsidRPr="00AB4B7F">
          <w:rPr>
            <w:rStyle w:val="Hipervnculo"/>
            <w:noProof/>
          </w:rPr>
          <w:t>Antecedentes</w:t>
        </w:r>
        <w:r w:rsidR="00E35289">
          <w:rPr>
            <w:noProof/>
            <w:webHidden/>
          </w:rPr>
          <w:tab/>
        </w:r>
        <w:r w:rsidR="00E35289">
          <w:rPr>
            <w:noProof/>
            <w:webHidden/>
          </w:rPr>
          <w:fldChar w:fldCharType="begin"/>
        </w:r>
        <w:r w:rsidR="00E35289">
          <w:rPr>
            <w:noProof/>
            <w:webHidden/>
          </w:rPr>
          <w:instrText xml:space="preserve"> PAGEREF _Toc81644588 \h </w:instrText>
        </w:r>
        <w:r w:rsidR="00E35289">
          <w:rPr>
            <w:noProof/>
            <w:webHidden/>
          </w:rPr>
        </w:r>
        <w:r w:rsidR="00E35289">
          <w:rPr>
            <w:noProof/>
            <w:webHidden/>
          </w:rPr>
          <w:fldChar w:fldCharType="separate"/>
        </w:r>
        <w:r w:rsidR="006F0658">
          <w:rPr>
            <w:noProof/>
            <w:webHidden/>
          </w:rPr>
          <w:t>11</w:t>
        </w:r>
        <w:r w:rsidR="00E35289">
          <w:rPr>
            <w:noProof/>
            <w:webHidden/>
          </w:rPr>
          <w:fldChar w:fldCharType="end"/>
        </w:r>
      </w:hyperlink>
    </w:p>
    <w:p w14:paraId="0F3ED42F" w14:textId="10D099BD"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589" w:history="1">
        <w:r w:rsidR="00E35289" w:rsidRPr="00AB4B7F">
          <w:rPr>
            <w:rStyle w:val="Hipervnculo"/>
            <w:noProof/>
          </w:rPr>
          <w:t>2.2.</w:t>
        </w:r>
        <w:r w:rsidR="00E35289">
          <w:rPr>
            <w:rFonts w:asciiTheme="minorHAnsi" w:eastAsiaTheme="minorEastAsia" w:hAnsiTheme="minorHAnsi"/>
            <w:noProof/>
            <w:sz w:val="22"/>
            <w:lang w:eastAsia="es-PE"/>
          </w:rPr>
          <w:tab/>
        </w:r>
        <w:r w:rsidR="00E35289" w:rsidRPr="00AB4B7F">
          <w:rPr>
            <w:rStyle w:val="Hipervnculo"/>
            <w:noProof/>
          </w:rPr>
          <w:t>Bases Teóricas:</w:t>
        </w:r>
        <w:r w:rsidR="00E35289">
          <w:rPr>
            <w:noProof/>
            <w:webHidden/>
          </w:rPr>
          <w:tab/>
        </w:r>
        <w:r w:rsidR="00E35289">
          <w:rPr>
            <w:noProof/>
            <w:webHidden/>
          </w:rPr>
          <w:fldChar w:fldCharType="begin"/>
        </w:r>
        <w:r w:rsidR="00E35289">
          <w:rPr>
            <w:noProof/>
            <w:webHidden/>
          </w:rPr>
          <w:instrText xml:space="preserve"> PAGEREF _Toc81644589 \h </w:instrText>
        </w:r>
        <w:r w:rsidR="00E35289">
          <w:rPr>
            <w:noProof/>
            <w:webHidden/>
          </w:rPr>
        </w:r>
        <w:r w:rsidR="00E35289">
          <w:rPr>
            <w:noProof/>
            <w:webHidden/>
          </w:rPr>
          <w:fldChar w:fldCharType="separate"/>
        </w:r>
        <w:r w:rsidR="006F0658">
          <w:rPr>
            <w:noProof/>
            <w:webHidden/>
          </w:rPr>
          <w:t>13</w:t>
        </w:r>
        <w:r w:rsidR="00E35289">
          <w:rPr>
            <w:noProof/>
            <w:webHidden/>
          </w:rPr>
          <w:fldChar w:fldCharType="end"/>
        </w:r>
      </w:hyperlink>
    </w:p>
    <w:p w14:paraId="785EBC8D" w14:textId="76F02212"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90" w:history="1">
        <w:r w:rsidR="00E35289" w:rsidRPr="00AB4B7F">
          <w:rPr>
            <w:rStyle w:val="Hipervnculo"/>
            <w:noProof/>
          </w:rPr>
          <w:t>2.2.1.</w:t>
        </w:r>
        <w:r w:rsidR="00E35289">
          <w:rPr>
            <w:rFonts w:asciiTheme="minorHAnsi" w:eastAsiaTheme="minorEastAsia" w:hAnsiTheme="minorHAnsi"/>
            <w:noProof/>
            <w:sz w:val="22"/>
            <w:lang w:eastAsia="es-PE"/>
          </w:rPr>
          <w:tab/>
        </w:r>
        <w:r w:rsidR="00E35289" w:rsidRPr="00AB4B7F">
          <w:rPr>
            <w:rStyle w:val="Hipervnculo"/>
            <w:noProof/>
          </w:rPr>
          <w:t>Precipitación</w:t>
        </w:r>
        <w:r w:rsidR="00E35289">
          <w:rPr>
            <w:noProof/>
            <w:webHidden/>
          </w:rPr>
          <w:tab/>
        </w:r>
        <w:r w:rsidR="00E35289">
          <w:rPr>
            <w:noProof/>
            <w:webHidden/>
          </w:rPr>
          <w:fldChar w:fldCharType="begin"/>
        </w:r>
        <w:r w:rsidR="00E35289">
          <w:rPr>
            <w:noProof/>
            <w:webHidden/>
          </w:rPr>
          <w:instrText xml:space="preserve"> PAGEREF _Toc81644590 \h </w:instrText>
        </w:r>
        <w:r w:rsidR="00E35289">
          <w:rPr>
            <w:noProof/>
            <w:webHidden/>
          </w:rPr>
        </w:r>
        <w:r w:rsidR="00E35289">
          <w:rPr>
            <w:noProof/>
            <w:webHidden/>
          </w:rPr>
          <w:fldChar w:fldCharType="separate"/>
        </w:r>
        <w:r w:rsidR="006F0658">
          <w:rPr>
            <w:noProof/>
            <w:webHidden/>
          </w:rPr>
          <w:t>13</w:t>
        </w:r>
        <w:r w:rsidR="00E35289">
          <w:rPr>
            <w:noProof/>
            <w:webHidden/>
          </w:rPr>
          <w:fldChar w:fldCharType="end"/>
        </w:r>
      </w:hyperlink>
    </w:p>
    <w:p w14:paraId="6574773D" w14:textId="2005AF6D"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1" w:history="1">
        <w:r w:rsidR="00E35289" w:rsidRPr="00AB4B7F">
          <w:rPr>
            <w:rStyle w:val="Hipervnculo"/>
            <w:noProof/>
          </w:rPr>
          <w:t>2.2.1.1.</w:t>
        </w:r>
        <w:r w:rsidR="00E35289">
          <w:rPr>
            <w:rFonts w:asciiTheme="minorHAnsi" w:eastAsiaTheme="minorEastAsia" w:hAnsiTheme="minorHAnsi"/>
            <w:noProof/>
            <w:sz w:val="22"/>
            <w:lang w:eastAsia="es-PE"/>
          </w:rPr>
          <w:tab/>
        </w:r>
        <w:r w:rsidR="00E35289" w:rsidRPr="00AB4B7F">
          <w:rPr>
            <w:rStyle w:val="Hipervnculo"/>
            <w:noProof/>
          </w:rPr>
          <w:t>Formación de la precipitación</w:t>
        </w:r>
        <w:r w:rsidR="00E35289">
          <w:rPr>
            <w:noProof/>
            <w:webHidden/>
          </w:rPr>
          <w:tab/>
        </w:r>
        <w:r w:rsidR="00E35289">
          <w:rPr>
            <w:noProof/>
            <w:webHidden/>
          </w:rPr>
          <w:fldChar w:fldCharType="begin"/>
        </w:r>
        <w:r w:rsidR="00E35289">
          <w:rPr>
            <w:noProof/>
            <w:webHidden/>
          </w:rPr>
          <w:instrText xml:space="preserve"> PAGEREF _Toc81644591 \h </w:instrText>
        </w:r>
        <w:r w:rsidR="00E35289">
          <w:rPr>
            <w:noProof/>
            <w:webHidden/>
          </w:rPr>
        </w:r>
        <w:r w:rsidR="00E35289">
          <w:rPr>
            <w:noProof/>
            <w:webHidden/>
          </w:rPr>
          <w:fldChar w:fldCharType="separate"/>
        </w:r>
        <w:r w:rsidR="006F0658">
          <w:rPr>
            <w:noProof/>
            <w:webHidden/>
          </w:rPr>
          <w:t>14</w:t>
        </w:r>
        <w:r w:rsidR="00E35289">
          <w:rPr>
            <w:noProof/>
            <w:webHidden/>
          </w:rPr>
          <w:fldChar w:fldCharType="end"/>
        </w:r>
      </w:hyperlink>
    </w:p>
    <w:p w14:paraId="400F4F7A" w14:textId="78DFC2C9"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2" w:history="1">
        <w:r w:rsidR="00E35289" w:rsidRPr="00AB4B7F">
          <w:rPr>
            <w:rStyle w:val="Hipervnculo"/>
            <w:noProof/>
          </w:rPr>
          <w:t>2.2.1.2.</w:t>
        </w:r>
        <w:r w:rsidR="00E35289">
          <w:rPr>
            <w:rFonts w:asciiTheme="minorHAnsi" w:eastAsiaTheme="minorEastAsia" w:hAnsiTheme="minorHAnsi"/>
            <w:noProof/>
            <w:sz w:val="22"/>
            <w:lang w:eastAsia="es-PE"/>
          </w:rPr>
          <w:tab/>
        </w:r>
        <w:r w:rsidR="00E35289" w:rsidRPr="00AB4B7F">
          <w:rPr>
            <w:rStyle w:val="Hipervnculo"/>
            <w:noProof/>
          </w:rPr>
          <w:t>Formas de precipitación</w:t>
        </w:r>
        <w:r w:rsidR="00E35289">
          <w:rPr>
            <w:noProof/>
            <w:webHidden/>
          </w:rPr>
          <w:tab/>
        </w:r>
        <w:r w:rsidR="00E35289">
          <w:rPr>
            <w:noProof/>
            <w:webHidden/>
          </w:rPr>
          <w:fldChar w:fldCharType="begin"/>
        </w:r>
        <w:r w:rsidR="00E35289">
          <w:rPr>
            <w:noProof/>
            <w:webHidden/>
          </w:rPr>
          <w:instrText xml:space="preserve"> PAGEREF _Toc81644592 \h </w:instrText>
        </w:r>
        <w:r w:rsidR="00E35289">
          <w:rPr>
            <w:noProof/>
            <w:webHidden/>
          </w:rPr>
        </w:r>
        <w:r w:rsidR="00E35289">
          <w:rPr>
            <w:noProof/>
            <w:webHidden/>
          </w:rPr>
          <w:fldChar w:fldCharType="separate"/>
        </w:r>
        <w:r w:rsidR="006F0658">
          <w:rPr>
            <w:noProof/>
            <w:webHidden/>
          </w:rPr>
          <w:t>15</w:t>
        </w:r>
        <w:r w:rsidR="00E35289">
          <w:rPr>
            <w:noProof/>
            <w:webHidden/>
          </w:rPr>
          <w:fldChar w:fldCharType="end"/>
        </w:r>
      </w:hyperlink>
    </w:p>
    <w:p w14:paraId="2668DFE0" w14:textId="65CD8E5E"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93" w:history="1">
        <w:r w:rsidR="00E35289" w:rsidRPr="00AB4B7F">
          <w:rPr>
            <w:rStyle w:val="Hipervnculo"/>
            <w:noProof/>
          </w:rPr>
          <w:t>2.2.2.</w:t>
        </w:r>
        <w:r w:rsidR="00E35289">
          <w:rPr>
            <w:rFonts w:asciiTheme="minorHAnsi" w:eastAsiaTheme="minorEastAsia" w:hAnsiTheme="minorHAnsi"/>
            <w:noProof/>
            <w:sz w:val="22"/>
            <w:lang w:eastAsia="es-PE"/>
          </w:rPr>
          <w:tab/>
        </w:r>
        <w:r w:rsidR="00E35289" w:rsidRPr="00AB4B7F">
          <w:rPr>
            <w:rStyle w:val="Hipervnculo"/>
            <w:noProof/>
          </w:rPr>
          <w:t>Instrumentos para la medición de la precipitación</w:t>
        </w:r>
        <w:r w:rsidR="00E35289">
          <w:rPr>
            <w:noProof/>
            <w:webHidden/>
          </w:rPr>
          <w:tab/>
        </w:r>
        <w:r w:rsidR="00E35289">
          <w:rPr>
            <w:noProof/>
            <w:webHidden/>
          </w:rPr>
          <w:fldChar w:fldCharType="begin"/>
        </w:r>
        <w:r w:rsidR="00E35289">
          <w:rPr>
            <w:noProof/>
            <w:webHidden/>
          </w:rPr>
          <w:instrText xml:space="preserve"> PAGEREF _Toc81644593 \h </w:instrText>
        </w:r>
        <w:r w:rsidR="00E35289">
          <w:rPr>
            <w:noProof/>
            <w:webHidden/>
          </w:rPr>
        </w:r>
        <w:r w:rsidR="00E35289">
          <w:rPr>
            <w:noProof/>
            <w:webHidden/>
          </w:rPr>
          <w:fldChar w:fldCharType="separate"/>
        </w:r>
        <w:r w:rsidR="006F0658">
          <w:rPr>
            <w:noProof/>
            <w:webHidden/>
          </w:rPr>
          <w:t>17</w:t>
        </w:r>
        <w:r w:rsidR="00E35289">
          <w:rPr>
            <w:noProof/>
            <w:webHidden/>
          </w:rPr>
          <w:fldChar w:fldCharType="end"/>
        </w:r>
      </w:hyperlink>
    </w:p>
    <w:p w14:paraId="20616513" w14:textId="56BAF6DE"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4" w:history="1">
        <w:r w:rsidR="00E35289" w:rsidRPr="00AB4B7F">
          <w:rPr>
            <w:rStyle w:val="Hipervnculo"/>
            <w:noProof/>
          </w:rPr>
          <w:t>2.2.2.1.</w:t>
        </w:r>
        <w:r w:rsidR="00E35289">
          <w:rPr>
            <w:rFonts w:asciiTheme="minorHAnsi" w:eastAsiaTheme="minorEastAsia" w:hAnsiTheme="minorHAnsi"/>
            <w:noProof/>
            <w:sz w:val="22"/>
            <w:lang w:eastAsia="es-PE"/>
          </w:rPr>
          <w:tab/>
        </w:r>
        <w:r w:rsidR="00E35289" w:rsidRPr="00AB4B7F">
          <w:rPr>
            <w:rStyle w:val="Hipervnculo"/>
            <w:noProof/>
          </w:rPr>
          <w:t>Pluviómetros</w:t>
        </w:r>
        <w:r w:rsidR="00E35289">
          <w:rPr>
            <w:noProof/>
            <w:webHidden/>
          </w:rPr>
          <w:tab/>
        </w:r>
        <w:r w:rsidR="00E35289">
          <w:rPr>
            <w:noProof/>
            <w:webHidden/>
          </w:rPr>
          <w:fldChar w:fldCharType="begin"/>
        </w:r>
        <w:r w:rsidR="00E35289">
          <w:rPr>
            <w:noProof/>
            <w:webHidden/>
          </w:rPr>
          <w:instrText xml:space="preserve"> PAGEREF _Toc81644594 \h </w:instrText>
        </w:r>
        <w:r w:rsidR="00E35289">
          <w:rPr>
            <w:noProof/>
            <w:webHidden/>
          </w:rPr>
        </w:r>
        <w:r w:rsidR="00E35289">
          <w:rPr>
            <w:noProof/>
            <w:webHidden/>
          </w:rPr>
          <w:fldChar w:fldCharType="separate"/>
        </w:r>
        <w:r w:rsidR="006F0658">
          <w:rPr>
            <w:noProof/>
            <w:webHidden/>
          </w:rPr>
          <w:t>17</w:t>
        </w:r>
        <w:r w:rsidR="00E35289">
          <w:rPr>
            <w:noProof/>
            <w:webHidden/>
          </w:rPr>
          <w:fldChar w:fldCharType="end"/>
        </w:r>
      </w:hyperlink>
    </w:p>
    <w:p w14:paraId="536F556E" w14:textId="3879D1B1"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5" w:history="1">
        <w:r w:rsidR="00E35289" w:rsidRPr="00AB4B7F">
          <w:rPr>
            <w:rStyle w:val="Hipervnculo"/>
            <w:noProof/>
          </w:rPr>
          <w:t>2.2.2.2.</w:t>
        </w:r>
        <w:r w:rsidR="00E35289">
          <w:rPr>
            <w:rFonts w:asciiTheme="minorHAnsi" w:eastAsiaTheme="minorEastAsia" w:hAnsiTheme="minorHAnsi"/>
            <w:noProof/>
            <w:sz w:val="22"/>
            <w:lang w:eastAsia="es-PE"/>
          </w:rPr>
          <w:tab/>
        </w:r>
        <w:r w:rsidR="00E35289" w:rsidRPr="00AB4B7F">
          <w:rPr>
            <w:rStyle w:val="Hipervnculo"/>
            <w:noProof/>
          </w:rPr>
          <w:t>Disdrómetro óptico</w:t>
        </w:r>
        <w:r w:rsidR="00E35289">
          <w:rPr>
            <w:noProof/>
            <w:webHidden/>
          </w:rPr>
          <w:tab/>
        </w:r>
        <w:r w:rsidR="00E35289">
          <w:rPr>
            <w:noProof/>
            <w:webHidden/>
          </w:rPr>
          <w:fldChar w:fldCharType="begin"/>
        </w:r>
        <w:r w:rsidR="00E35289">
          <w:rPr>
            <w:noProof/>
            <w:webHidden/>
          </w:rPr>
          <w:instrText xml:space="preserve"> PAGEREF _Toc81644595 \h </w:instrText>
        </w:r>
        <w:r w:rsidR="00E35289">
          <w:rPr>
            <w:noProof/>
            <w:webHidden/>
          </w:rPr>
        </w:r>
        <w:r w:rsidR="00E35289">
          <w:rPr>
            <w:noProof/>
            <w:webHidden/>
          </w:rPr>
          <w:fldChar w:fldCharType="separate"/>
        </w:r>
        <w:r w:rsidR="006F0658">
          <w:rPr>
            <w:noProof/>
            <w:webHidden/>
          </w:rPr>
          <w:t>18</w:t>
        </w:r>
        <w:r w:rsidR="00E35289">
          <w:rPr>
            <w:noProof/>
            <w:webHidden/>
          </w:rPr>
          <w:fldChar w:fldCharType="end"/>
        </w:r>
      </w:hyperlink>
    </w:p>
    <w:p w14:paraId="712D3A65" w14:textId="62BCC972"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96" w:history="1">
        <w:r w:rsidR="00E35289" w:rsidRPr="00AB4B7F">
          <w:rPr>
            <w:rStyle w:val="Hipervnculo"/>
            <w:noProof/>
          </w:rPr>
          <w:t>2.2.3.</w:t>
        </w:r>
        <w:r w:rsidR="00E35289">
          <w:rPr>
            <w:rFonts w:asciiTheme="minorHAnsi" w:eastAsiaTheme="minorEastAsia" w:hAnsiTheme="minorHAnsi"/>
            <w:noProof/>
            <w:sz w:val="22"/>
            <w:lang w:eastAsia="es-PE"/>
          </w:rPr>
          <w:tab/>
        </w:r>
        <w:r w:rsidR="00E35289" w:rsidRPr="00AB4B7F">
          <w:rPr>
            <w:rStyle w:val="Hipervnculo"/>
            <w:noProof/>
          </w:rPr>
          <w:t>Fuentes de error en la medición de la precipitación</w:t>
        </w:r>
        <w:r w:rsidR="00E35289">
          <w:rPr>
            <w:noProof/>
            <w:webHidden/>
          </w:rPr>
          <w:tab/>
        </w:r>
        <w:r w:rsidR="00E35289">
          <w:rPr>
            <w:noProof/>
            <w:webHidden/>
          </w:rPr>
          <w:fldChar w:fldCharType="begin"/>
        </w:r>
        <w:r w:rsidR="00E35289">
          <w:rPr>
            <w:noProof/>
            <w:webHidden/>
          </w:rPr>
          <w:instrText xml:space="preserve"> PAGEREF _Toc81644596 \h </w:instrText>
        </w:r>
        <w:r w:rsidR="00E35289">
          <w:rPr>
            <w:noProof/>
            <w:webHidden/>
          </w:rPr>
        </w:r>
        <w:r w:rsidR="00E35289">
          <w:rPr>
            <w:noProof/>
            <w:webHidden/>
          </w:rPr>
          <w:fldChar w:fldCharType="separate"/>
        </w:r>
        <w:r w:rsidR="006F0658">
          <w:rPr>
            <w:noProof/>
            <w:webHidden/>
          </w:rPr>
          <w:t>21</w:t>
        </w:r>
        <w:r w:rsidR="00E35289">
          <w:rPr>
            <w:noProof/>
            <w:webHidden/>
          </w:rPr>
          <w:fldChar w:fldCharType="end"/>
        </w:r>
      </w:hyperlink>
    </w:p>
    <w:p w14:paraId="6F2621EF" w14:textId="62AB3881"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597" w:history="1">
        <w:r w:rsidR="00E35289" w:rsidRPr="00AB4B7F">
          <w:rPr>
            <w:rStyle w:val="Hipervnculo"/>
            <w:noProof/>
          </w:rPr>
          <w:t>2.2.4.</w:t>
        </w:r>
        <w:r w:rsidR="00E35289">
          <w:rPr>
            <w:rFonts w:asciiTheme="minorHAnsi" w:eastAsiaTheme="minorEastAsia" w:hAnsiTheme="minorHAnsi"/>
            <w:noProof/>
            <w:sz w:val="22"/>
            <w:lang w:eastAsia="es-PE"/>
          </w:rPr>
          <w:tab/>
        </w:r>
        <w:r w:rsidR="00E35289" w:rsidRPr="00AB4B7F">
          <w:rPr>
            <w:rStyle w:val="Hipervnculo"/>
            <w:noProof/>
          </w:rPr>
          <w:t>Características climatológicas de la zona de estudio</w:t>
        </w:r>
        <w:r w:rsidR="00E35289">
          <w:rPr>
            <w:noProof/>
            <w:webHidden/>
          </w:rPr>
          <w:tab/>
        </w:r>
        <w:r w:rsidR="00E35289">
          <w:rPr>
            <w:noProof/>
            <w:webHidden/>
          </w:rPr>
          <w:fldChar w:fldCharType="begin"/>
        </w:r>
        <w:r w:rsidR="00E35289">
          <w:rPr>
            <w:noProof/>
            <w:webHidden/>
          </w:rPr>
          <w:instrText xml:space="preserve"> PAGEREF _Toc81644597 \h </w:instrText>
        </w:r>
        <w:r w:rsidR="00E35289">
          <w:rPr>
            <w:noProof/>
            <w:webHidden/>
          </w:rPr>
        </w:r>
        <w:r w:rsidR="00E35289">
          <w:rPr>
            <w:noProof/>
            <w:webHidden/>
          </w:rPr>
          <w:fldChar w:fldCharType="separate"/>
        </w:r>
        <w:r w:rsidR="006F0658">
          <w:rPr>
            <w:noProof/>
            <w:webHidden/>
          </w:rPr>
          <w:t>23</w:t>
        </w:r>
        <w:r w:rsidR="00E35289">
          <w:rPr>
            <w:noProof/>
            <w:webHidden/>
          </w:rPr>
          <w:fldChar w:fldCharType="end"/>
        </w:r>
      </w:hyperlink>
    </w:p>
    <w:p w14:paraId="24F0C7BC" w14:textId="56824C92"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8" w:history="1">
        <w:r w:rsidR="00E35289" w:rsidRPr="00AB4B7F">
          <w:rPr>
            <w:rStyle w:val="Hipervnculo"/>
            <w:noProof/>
          </w:rPr>
          <w:t>2.2.4.1.</w:t>
        </w:r>
        <w:r w:rsidR="00E35289">
          <w:rPr>
            <w:rFonts w:asciiTheme="minorHAnsi" w:eastAsiaTheme="minorEastAsia" w:hAnsiTheme="minorHAnsi"/>
            <w:noProof/>
            <w:sz w:val="22"/>
            <w:lang w:eastAsia="es-PE"/>
          </w:rPr>
          <w:tab/>
        </w:r>
        <w:r w:rsidR="00E35289" w:rsidRPr="00AB4B7F">
          <w:rPr>
            <w:rStyle w:val="Hipervnculo"/>
            <w:noProof/>
          </w:rPr>
          <w:t>Variabilidad de la Precipitación</w:t>
        </w:r>
        <w:r w:rsidR="00E35289">
          <w:rPr>
            <w:noProof/>
            <w:webHidden/>
          </w:rPr>
          <w:tab/>
        </w:r>
        <w:r w:rsidR="00E35289">
          <w:rPr>
            <w:noProof/>
            <w:webHidden/>
          </w:rPr>
          <w:fldChar w:fldCharType="begin"/>
        </w:r>
        <w:r w:rsidR="00E35289">
          <w:rPr>
            <w:noProof/>
            <w:webHidden/>
          </w:rPr>
          <w:instrText xml:space="preserve"> PAGEREF _Toc81644598 \h </w:instrText>
        </w:r>
        <w:r w:rsidR="00E35289">
          <w:rPr>
            <w:noProof/>
            <w:webHidden/>
          </w:rPr>
        </w:r>
        <w:r w:rsidR="00E35289">
          <w:rPr>
            <w:noProof/>
            <w:webHidden/>
          </w:rPr>
          <w:fldChar w:fldCharType="separate"/>
        </w:r>
        <w:r w:rsidR="006F0658">
          <w:rPr>
            <w:noProof/>
            <w:webHidden/>
          </w:rPr>
          <w:t>23</w:t>
        </w:r>
        <w:r w:rsidR="00E35289">
          <w:rPr>
            <w:noProof/>
            <w:webHidden/>
          </w:rPr>
          <w:fldChar w:fldCharType="end"/>
        </w:r>
      </w:hyperlink>
    </w:p>
    <w:p w14:paraId="442B3F27" w14:textId="0B44AD4B"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599" w:history="1">
        <w:r w:rsidR="00E35289" w:rsidRPr="00AB4B7F">
          <w:rPr>
            <w:rStyle w:val="Hipervnculo"/>
            <w:noProof/>
          </w:rPr>
          <w:t>2.2.4.2.</w:t>
        </w:r>
        <w:r w:rsidR="00E35289">
          <w:rPr>
            <w:rFonts w:asciiTheme="minorHAnsi" w:eastAsiaTheme="minorEastAsia" w:hAnsiTheme="minorHAnsi"/>
            <w:noProof/>
            <w:sz w:val="22"/>
            <w:lang w:eastAsia="es-PE"/>
          </w:rPr>
          <w:tab/>
        </w:r>
        <w:r w:rsidR="00E35289" w:rsidRPr="00AB4B7F">
          <w:rPr>
            <w:rStyle w:val="Hipervnculo"/>
            <w:noProof/>
          </w:rPr>
          <w:t>Variabilidad de la temperatura</w:t>
        </w:r>
        <w:r w:rsidR="00E35289">
          <w:rPr>
            <w:noProof/>
            <w:webHidden/>
          </w:rPr>
          <w:tab/>
        </w:r>
        <w:r w:rsidR="00E35289">
          <w:rPr>
            <w:noProof/>
            <w:webHidden/>
          </w:rPr>
          <w:fldChar w:fldCharType="begin"/>
        </w:r>
        <w:r w:rsidR="00E35289">
          <w:rPr>
            <w:noProof/>
            <w:webHidden/>
          </w:rPr>
          <w:instrText xml:space="preserve"> PAGEREF _Toc81644599 \h </w:instrText>
        </w:r>
        <w:r w:rsidR="00E35289">
          <w:rPr>
            <w:noProof/>
            <w:webHidden/>
          </w:rPr>
        </w:r>
        <w:r w:rsidR="00E35289">
          <w:rPr>
            <w:noProof/>
            <w:webHidden/>
          </w:rPr>
          <w:fldChar w:fldCharType="separate"/>
        </w:r>
        <w:r w:rsidR="006F0658">
          <w:rPr>
            <w:noProof/>
            <w:webHidden/>
          </w:rPr>
          <w:t>24</w:t>
        </w:r>
        <w:r w:rsidR="00E35289">
          <w:rPr>
            <w:noProof/>
            <w:webHidden/>
          </w:rPr>
          <w:fldChar w:fldCharType="end"/>
        </w:r>
      </w:hyperlink>
    </w:p>
    <w:p w14:paraId="4A229C6D" w14:textId="24BC08BB"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600" w:history="1">
        <w:r w:rsidR="00E35289" w:rsidRPr="00AB4B7F">
          <w:rPr>
            <w:rStyle w:val="Hipervnculo"/>
            <w:noProof/>
          </w:rPr>
          <w:t>2.2.4.3.</w:t>
        </w:r>
        <w:r w:rsidR="00E35289">
          <w:rPr>
            <w:rFonts w:asciiTheme="minorHAnsi" w:eastAsiaTheme="minorEastAsia" w:hAnsiTheme="minorHAnsi"/>
            <w:noProof/>
            <w:sz w:val="22"/>
            <w:lang w:eastAsia="es-PE"/>
          </w:rPr>
          <w:tab/>
        </w:r>
        <w:r w:rsidR="00E35289" w:rsidRPr="00AB4B7F">
          <w:rPr>
            <w:rStyle w:val="Hipervnculo"/>
            <w:noProof/>
          </w:rPr>
          <w:t>Clima</w:t>
        </w:r>
        <w:r w:rsidR="00E35289">
          <w:rPr>
            <w:noProof/>
            <w:webHidden/>
          </w:rPr>
          <w:tab/>
        </w:r>
        <w:r w:rsidR="00E35289">
          <w:rPr>
            <w:noProof/>
            <w:webHidden/>
          </w:rPr>
          <w:fldChar w:fldCharType="begin"/>
        </w:r>
        <w:r w:rsidR="00E35289">
          <w:rPr>
            <w:noProof/>
            <w:webHidden/>
          </w:rPr>
          <w:instrText xml:space="preserve"> PAGEREF _Toc81644600 \h </w:instrText>
        </w:r>
        <w:r w:rsidR="00E35289">
          <w:rPr>
            <w:noProof/>
            <w:webHidden/>
          </w:rPr>
        </w:r>
        <w:r w:rsidR="00E35289">
          <w:rPr>
            <w:noProof/>
            <w:webHidden/>
          </w:rPr>
          <w:fldChar w:fldCharType="separate"/>
        </w:r>
        <w:r w:rsidR="006F0658">
          <w:rPr>
            <w:noProof/>
            <w:webHidden/>
          </w:rPr>
          <w:t>26</w:t>
        </w:r>
        <w:r w:rsidR="00E35289">
          <w:rPr>
            <w:noProof/>
            <w:webHidden/>
          </w:rPr>
          <w:fldChar w:fldCharType="end"/>
        </w:r>
      </w:hyperlink>
    </w:p>
    <w:p w14:paraId="2CD7D299" w14:textId="6ACC7F40"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01" w:history="1">
        <w:r w:rsidR="00E35289" w:rsidRPr="00AB4B7F">
          <w:rPr>
            <w:rStyle w:val="Hipervnculo"/>
            <w:noProof/>
          </w:rPr>
          <w:t>2.2.5.</w:t>
        </w:r>
        <w:r w:rsidR="00E35289">
          <w:rPr>
            <w:rFonts w:asciiTheme="minorHAnsi" w:eastAsiaTheme="minorEastAsia" w:hAnsiTheme="minorHAnsi"/>
            <w:noProof/>
            <w:sz w:val="22"/>
            <w:lang w:eastAsia="es-PE"/>
          </w:rPr>
          <w:tab/>
        </w:r>
        <w:r w:rsidR="00E35289" w:rsidRPr="00AB4B7F">
          <w:rPr>
            <w:rStyle w:val="Hipervnculo"/>
            <w:noProof/>
          </w:rPr>
          <w:t>Eventos de lluvia</w:t>
        </w:r>
        <w:r w:rsidR="00E35289">
          <w:rPr>
            <w:noProof/>
            <w:webHidden/>
          </w:rPr>
          <w:tab/>
        </w:r>
        <w:r w:rsidR="00E35289">
          <w:rPr>
            <w:noProof/>
            <w:webHidden/>
          </w:rPr>
          <w:fldChar w:fldCharType="begin"/>
        </w:r>
        <w:r w:rsidR="00E35289">
          <w:rPr>
            <w:noProof/>
            <w:webHidden/>
          </w:rPr>
          <w:instrText xml:space="preserve"> PAGEREF _Toc81644601 \h </w:instrText>
        </w:r>
        <w:r w:rsidR="00E35289">
          <w:rPr>
            <w:noProof/>
            <w:webHidden/>
          </w:rPr>
        </w:r>
        <w:r w:rsidR="00E35289">
          <w:rPr>
            <w:noProof/>
            <w:webHidden/>
          </w:rPr>
          <w:fldChar w:fldCharType="separate"/>
        </w:r>
        <w:r w:rsidR="006F0658">
          <w:rPr>
            <w:noProof/>
            <w:webHidden/>
          </w:rPr>
          <w:t>26</w:t>
        </w:r>
        <w:r w:rsidR="00E35289">
          <w:rPr>
            <w:noProof/>
            <w:webHidden/>
          </w:rPr>
          <w:fldChar w:fldCharType="end"/>
        </w:r>
      </w:hyperlink>
    </w:p>
    <w:p w14:paraId="6EB6F89E" w14:textId="1671B261"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602" w:history="1">
        <w:r w:rsidR="00E35289" w:rsidRPr="00AB4B7F">
          <w:rPr>
            <w:rStyle w:val="Hipervnculo"/>
            <w:noProof/>
          </w:rPr>
          <w:t>2.2.5.1.</w:t>
        </w:r>
        <w:r w:rsidR="00E35289">
          <w:rPr>
            <w:rFonts w:asciiTheme="minorHAnsi" w:eastAsiaTheme="minorEastAsia" w:hAnsiTheme="minorHAnsi"/>
            <w:noProof/>
            <w:sz w:val="22"/>
            <w:lang w:eastAsia="es-PE"/>
          </w:rPr>
          <w:tab/>
        </w:r>
        <w:r w:rsidR="00E35289" w:rsidRPr="00AB4B7F">
          <w:rPr>
            <w:rStyle w:val="Hipervnculo"/>
            <w:noProof/>
          </w:rPr>
          <w:t>Clasificación de los eventos de lluvia</w:t>
        </w:r>
        <w:r w:rsidR="00E35289">
          <w:rPr>
            <w:noProof/>
            <w:webHidden/>
          </w:rPr>
          <w:tab/>
        </w:r>
        <w:r w:rsidR="00E35289">
          <w:rPr>
            <w:noProof/>
            <w:webHidden/>
          </w:rPr>
          <w:fldChar w:fldCharType="begin"/>
        </w:r>
        <w:r w:rsidR="00E35289">
          <w:rPr>
            <w:noProof/>
            <w:webHidden/>
          </w:rPr>
          <w:instrText xml:space="preserve"> PAGEREF _Toc81644602 \h </w:instrText>
        </w:r>
        <w:r w:rsidR="00E35289">
          <w:rPr>
            <w:noProof/>
            <w:webHidden/>
          </w:rPr>
        </w:r>
        <w:r w:rsidR="00E35289">
          <w:rPr>
            <w:noProof/>
            <w:webHidden/>
          </w:rPr>
          <w:fldChar w:fldCharType="separate"/>
        </w:r>
        <w:r w:rsidR="006F0658">
          <w:rPr>
            <w:noProof/>
            <w:webHidden/>
          </w:rPr>
          <w:t>26</w:t>
        </w:r>
        <w:r w:rsidR="00E35289">
          <w:rPr>
            <w:noProof/>
            <w:webHidden/>
          </w:rPr>
          <w:fldChar w:fldCharType="end"/>
        </w:r>
      </w:hyperlink>
    </w:p>
    <w:p w14:paraId="7C6CB8B6" w14:textId="5907775A"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03" w:history="1">
        <w:r w:rsidR="00E35289" w:rsidRPr="00AB4B7F">
          <w:rPr>
            <w:rStyle w:val="Hipervnculo"/>
            <w:noProof/>
          </w:rPr>
          <w:t>2.2.6.</w:t>
        </w:r>
        <w:r w:rsidR="00E35289">
          <w:rPr>
            <w:rFonts w:asciiTheme="minorHAnsi" w:eastAsiaTheme="minorEastAsia" w:hAnsiTheme="minorHAnsi"/>
            <w:noProof/>
            <w:sz w:val="22"/>
            <w:lang w:eastAsia="es-PE"/>
          </w:rPr>
          <w:tab/>
        </w:r>
        <w:r w:rsidR="00E35289" w:rsidRPr="00AB4B7F">
          <w:rPr>
            <w:rStyle w:val="Hipervnculo"/>
            <w:noProof/>
          </w:rPr>
          <w:t>Distribución de tamaño de gotas (DSD)</w:t>
        </w:r>
        <w:r w:rsidR="00E35289">
          <w:rPr>
            <w:noProof/>
            <w:webHidden/>
          </w:rPr>
          <w:tab/>
        </w:r>
        <w:r w:rsidR="00E35289">
          <w:rPr>
            <w:noProof/>
            <w:webHidden/>
          </w:rPr>
          <w:fldChar w:fldCharType="begin"/>
        </w:r>
        <w:r w:rsidR="00E35289">
          <w:rPr>
            <w:noProof/>
            <w:webHidden/>
          </w:rPr>
          <w:instrText xml:space="preserve"> PAGEREF _Toc81644603 \h </w:instrText>
        </w:r>
        <w:r w:rsidR="00E35289">
          <w:rPr>
            <w:noProof/>
            <w:webHidden/>
          </w:rPr>
        </w:r>
        <w:r w:rsidR="00E35289">
          <w:rPr>
            <w:noProof/>
            <w:webHidden/>
          </w:rPr>
          <w:fldChar w:fldCharType="separate"/>
        </w:r>
        <w:r w:rsidR="006F0658">
          <w:rPr>
            <w:noProof/>
            <w:webHidden/>
          </w:rPr>
          <w:t>28</w:t>
        </w:r>
        <w:r w:rsidR="00E35289">
          <w:rPr>
            <w:noProof/>
            <w:webHidden/>
          </w:rPr>
          <w:fldChar w:fldCharType="end"/>
        </w:r>
      </w:hyperlink>
    </w:p>
    <w:p w14:paraId="71F70CEF" w14:textId="6776D24F"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04" w:history="1">
        <w:r w:rsidR="00E35289" w:rsidRPr="00AB4B7F">
          <w:rPr>
            <w:rStyle w:val="Hipervnculo"/>
            <w:noProof/>
          </w:rPr>
          <w:t>2.2.7.</w:t>
        </w:r>
        <w:r w:rsidR="00E35289">
          <w:rPr>
            <w:rFonts w:asciiTheme="minorHAnsi" w:eastAsiaTheme="minorEastAsia" w:hAnsiTheme="minorHAnsi"/>
            <w:noProof/>
            <w:sz w:val="22"/>
            <w:lang w:eastAsia="es-PE"/>
          </w:rPr>
          <w:tab/>
        </w:r>
        <w:r w:rsidR="00E35289" w:rsidRPr="00AB4B7F">
          <w:rPr>
            <w:rStyle w:val="Hipervnculo"/>
            <w:noProof/>
          </w:rPr>
          <w:t>Variabilidad diaria de la precipitación</w:t>
        </w:r>
        <w:r w:rsidR="00E35289">
          <w:rPr>
            <w:noProof/>
            <w:webHidden/>
          </w:rPr>
          <w:tab/>
        </w:r>
        <w:r w:rsidR="00E35289">
          <w:rPr>
            <w:noProof/>
            <w:webHidden/>
          </w:rPr>
          <w:fldChar w:fldCharType="begin"/>
        </w:r>
        <w:r w:rsidR="00E35289">
          <w:rPr>
            <w:noProof/>
            <w:webHidden/>
          </w:rPr>
          <w:instrText xml:space="preserve"> PAGEREF _Toc81644604 \h </w:instrText>
        </w:r>
        <w:r w:rsidR="00E35289">
          <w:rPr>
            <w:noProof/>
            <w:webHidden/>
          </w:rPr>
        </w:r>
        <w:r w:rsidR="00E35289">
          <w:rPr>
            <w:noProof/>
            <w:webHidden/>
          </w:rPr>
          <w:fldChar w:fldCharType="separate"/>
        </w:r>
        <w:r w:rsidR="006F0658">
          <w:rPr>
            <w:noProof/>
            <w:webHidden/>
          </w:rPr>
          <w:t>28</w:t>
        </w:r>
        <w:r w:rsidR="00E35289">
          <w:rPr>
            <w:noProof/>
            <w:webHidden/>
          </w:rPr>
          <w:fldChar w:fldCharType="end"/>
        </w:r>
      </w:hyperlink>
    </w:p>
    <w:p w14:paraId="2DB81F8A" w14:textId="134BC37B"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605" w:history="1">
        <w:r w:rsidR="00E35289" w:rsidRPr="00AB4B7F">
          <w:rPr>
            <w:rStyle w:val="Hipervnculo"/>
            <w:noProof/>
          </w:rPr>
          <w:t>2.2.7.1.</w:t>
        </w:r>
        <w:r w:rsidR="00E35289">
          <w:rPr>
            <w:rFonts w:asciiTheme="minorHAnsi" w:eastAsiaTheme="minorEastAsia" w:hAnsiTheme="minorHAnsi"/>
            <w:noProof/>
            <w:sz w:val="22"/>
            <w:lang w:eastAsia="es-PE"/>
          </w:rPr>
          <w:tab/>
        </w:r>
        <w:r w:rsidR="00E35289" w:rsidRPr="00AB4B7F">
          <w:rPr>
            <w:rStyle w:val="Hipervnculo"/>
            <w:noProof/>
          </w:rPr>
          <w:t>Días secos y días con lluvia</w:t>
        </w:r>
        <w:r w:rsidR="00E35289">
          <w:rPr>
            <w:noProof/>
            <w:webHidden/>
          </w:rPr>
          <w:tab/>
        </w:r>
        <w:r w:rsidR="00E35289">
          <w:rPr>
            <w:noProof/>
            <w:webHidden/>
          </w:rPr>
          <w:fldChar w:fldCharType="begin"/>
        </w:r>
        <w:r w:rsidR="00E35289">
          <w:rPr>
            <w:noProof/>
            <w:webHidden/>
          </w:rPr>
          <w:instrText xml:space="preserve"> PAGEREF _Toc81644605 \h </w:instrText>
        </w:r>
        <w:r w:rsidR="00E35289">
          <w:rPr>
            <w:noProof/>
            <w:webHidden/>
          </w:rPr>
        </w:r>
        <w:r w:rsidR="00E35289">
          <w:rPr>
            <w:noProof/>
            <w:webHidden/>
          </w:rPr>
          <w:fldChar w:fldCharType="separate"/>
        </w:r>
        <w:r w:rsidR="006F0658">
          <w:rPr>
            <w:noProof/>
            <w:webHidden/>
          </w:rPr>
          <w:t>28</w:t>
        </w:r>
        <w:r w:rsidR="00E35289">
          <w:rPr>
            <w:noProof/>
            <w:webHidden/>
          </w:rPr>
          <w:fldChar w:fldCharType="end"/>
        </w:r>
      </w:hyperlink>
    </w:p>
    <w:p w14:paraId="0B9ECE92" w14:textId="62476D44"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606" w:history="1">
        <w:r w:rsidR="00E35289" w:rsidRPr="00AB4B7F">
          <w:rPr>
            <w:rStyle w:val="Hipervnculo"/>
            <w:noProof/>
          </w:rPr>
          <w:t>2.2.7.2.</w:t>
        </w:r>
        <w:r w:rsidR="00E35289">
          <w:rPr>
            <w:rFonts w:asciiTheme="minorHAnsi" w:eastAsiaTheme="minorEastAsia" w:hAnsiTheme="minorHAnsi"/>
            <w:noProof/>
            <w:sz w:val="22"/>
            <w:lang w:eastAsia="es-PE"/>
          </w:rPr>
          <w:tab/>
        </w:r>
        <w:r w:rsidR="00E35289" w:rsidRPr="00AB4B7F">
          <w:rPr>
            <w:rStyle w:val="Hipervnculo"/>
            <w:noProof/>
          </w:rPr>
          <w:t>Índice de concentración</w:t>
        </w:r>
        <w:r w:rsidR="00E35289">
          <w:rPr>
            <w:noProof/>
            <w:webHidden/>
          </w:rPr>
          <w:tab/>
        </w:r>
        <w:r w:rsidR="00E35289">
          <w:rPr>
            <w:noProof/>
            <w:webHidden/>
          </w:rPr>
          <w:fldChar w:fldCharType="begin"/>
        </w:r>
        <w:r w:rsidR="00E35289">
          <w:rPr>
            <w:noProof/>
            <w:webHidden/>
          </w:rPr>
          <w:instrText xml:space="preserve"> PAGEREF _Toc81644606 \h </w:instrText>
        </w:r>
        <w:r w:rsidR="00E35289">
          <w:rPr>
            <w:noProof/>
            <w:webHidden/>
          </w:rPr>
        </w:r>
        <w:r w:rsidR="00E35289">
          <w:rPr>
            <w:noProof/>
            <w:webHidden/>
          </w:rPr>
          <w:fldChar w:fldCharType="separate"/>
        </w:r>
        <w:r w:rsidR="006F0658">
          <w:rPr>
            <w:noProof/>
            <w:webHidden/>
          </w:rPr>
          <w:t>29</w:t>
        </w:r>
        <w:r w:rsidR="00E35289">
          <w:rPr>
            <w:noProof/>
            <w:webHidden/>
          </w:rPr>
          <w:fldChar w:fldCharType="end"/>
        </w:r>
      </w:hyperlink>
    </w:p>
    <w:p w14:paraId="66677DEB" w14:textId="010321FC" w:rsidR="00E35289" w:rsidRDefault="00C6754C">
      <w:pPr>
        <w:pStyle w:val="TDC4"/>
        <w:tabs>
          <w:tab w:val="left" w:pos="1760"/>
          <w:tab w:val="right" w:leader="dot" w:pos="9060"/>
        </w:tabs>
        <w:rPr>
          <w:rFonts w:asciiTheme="minorHAnsi" w:eastAsiaTheme="minorEastAsia" w:hAnsiTheme="minorHAnsi"/>
          <w:noProof/>
          <w:sz w:val="22"/>
          <w:lang w:eastAsia="es-PE"/>
        </w:rPr>
      </w:pPr>
      <w:hyperlink w:anchor="_Toc81644607" w:history="1">
        <w:r w:rsidR="00E35289" w:rsidRPr="00AB4B7F">
          <w:rPr>
            <w:rStyle w:val="Hipervnculo"/>
            <w:noProof/>
          </w:rPr>
          <w:t>2.2.7.3.</w:t>
        </w:r>
        <w:r w:rsidR="00E35289">
          <w:rPr>
            <w:rFonts w:asciiTheme="minorHAnsi" w:eastAsiaTheme="minorEastAsia" w:hAnsiTheme="minorHAnsi"/>
            <w:noProof/>
            <w:sz w:val="22"/>
            <w:lang w:eastAsia="es-PE"/>
          </w:rPr>
          <w:tab/>
        </w:r>
        <w:r w:rsidR="00E35289" w:rsidRPr="00AB4B7F">
          <w:rPr>
            <w:rStyle w:val="Hipervnculo"/>
            <w:noProof/>
          </w:rPr>
          <w:t>Umbrales de precipitación</w:t>
        </w:r>
        <w:r w:rsidR="00E35289">
          <w:rPr>
            <w:noProof/>
            <w:webHidden/>
          </w:rPr>
          <w:tab/>
        </w:r>
        <w:r w:rsidR="00E35289">
          <w:rPr>
            <w:noProof/>
            <w:webHidden/>
          </w:rPr>
          <w:fldChar w:fldCharType="begin"/>
        </w:r>
        <w:r w:rsidR="00E35289">
          <w:rPr>
            <w:noProof/>
            <w:webHidden/>
          </w:rPr>
          <w:instrText xml:space="preserve"> PAGEREF _Toc81644607 \h </w:instrText>
        </w:r>
        <w:r w:rsidR="00E35289">
          <w:rPr>
            <w:noProof/>
            <w:webHidden/>
          </w:rPr>
        </w:r>
        <w:r w:rsidR="00E35289">
          <w:rPr>
            <w:noProof/>
            <w:webHidden/>
          </w:rPr>
          <w:fldChar w:fldCharType="separate"/>
        </w:r>
        <w:r w:rsidR="006F0658">
          <w:rPr>
            <w:noProof/>
            <w:webHidden/>
          </w:rPr>
          <w:t>29</w:t>
        </w:r>
        <w:r w:rsidR="00E35289">
          <w:rPr>
            <w:noProof/>
            <w:webHidden/>
          </w:rPr>
          <w:fldChar w:fldCharType="end"/>
        </w:r>
      </w:hyperlink>
    </w:p>
    <w:p w14:paraId="2B569A22" w14:textId="7E41C7FC"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08" w:history="1">
        <w:r w:rsidR="00E35289" w:rsidRPr="00AB4B7F">
          <w:rPr>
            <w:rStyle w:val="Hipervnculo"/>
            <w:noProof/>
          </w:rPr>
          <w:t>2.3.</w:t>
        </w:r>
        <w:r w:rsidR="00E35289">
          <w:rPr>
            <w:rFonts w:asciiTheme="minorHAnsi" w:eastAsiaTheme="minorEastAsia" w:hAnsiTheme="minorHAnsi"/>
            <w:noProof/>
            <w:sz w:val="22"/>
            <w:lang w:eastAsia="es-PE"/>
          </w:rPr>
          <w:tab/>
        </w:r>
        <w:r w:rsidR="00E35289" w:rsidRPr="00AB4B7F">
          <w:rPr>
            <w:rStyle w:val="Hipervnculo"/>
            <w:noProof/>
          </w:rPr>
          <w:t>Conceptual</w:t>
        </w:r>
        <w:r w:rsidR="00E35289">
          <w:rPr>
            <w:noProof/>
            <w:webHidden/>
          </w:rPr>
          <w:tab/>
        </w:r>
        <w:r w:rsidR="00E35289">
          <w:rPr>
            <w:noProof/>
            <w:webHidden/>
          </w:rPr>
          <w:fldChar w:fldCharType="begin"/>
        </w:r>
        <w:r w:rsidR="00E35289">
          <w:rPr>
            <w:noProof/>
            <w:webHidden/>
          </w:rPr>
          <w:instrText xml:space="preserve"> PAGEREF _Toc81644608 \h </w:instrText>
        </w:r>
        <w:r w:rsidR="00E35289">
          <w:rPr>
            <w:noProof/>
            <w:webHidden/>
          </w:rPr>
        </w:r>
        <w:r w:rsidR="00E35289">
          <w:rPr>
            <w:noProof/>
            <w:webHidden/>
          </w:rPr>
          <w:fldChar w:fldCharType="separate"/>
        </w:r>
        <w:r w:rsidR="006F0658">
          <w:rPr>
            <w:noProof/>
            <w:webHidden/>
          </w:rPr>
          <w:t>30</w:t>
        </w:r>
        <w:r w:rsidR="00E35289">
          <w:rPr>
            <w:noProof/>
            <w:webHidden/>
          </w:rPr>
          <w:fldChar w:fldCharType="end"/>
        </w:r>
      </w:hyperlink>
    </w:p>
    <w:p w14:paraId="3463C432" w14:textId="050B0DA8"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09" w:history="1">
        <w:r w:rsidR="00E35289" w:rsidRPr="00AB4B7F">
          <w:rPr>
            <w:rStyle w:val="Hipervnculo"/>
            <w:noProof/>
          </w:rPr>
          <w:t>2.3.1.</w:t>
        </w:r>
        <w:r w:rsidR="00E35289">
          <w:rPr>
            <w:rFonts w:asciiTheme="minorHAnsi" w:eastAsiaTheme="minorEastAsia" w:hAnsiTheme="minorHAnsi"/>
            <w:noProof/>
            <w:sz w:val="22"/>
            <w:lang w:eastAsia="es-PE"/>
          </w:rPr>
          <w:tab/>
        </w:r>
        <w:r w:rsidR="00E35289" w:rsidRPr="00AB4B7F">
          <w:rPr>
            <w:rStyle w:val="Hipervnculo"/>
            <w:noProof/>
          </w:rPr>
          <w:t>Observación instrumental de la distribución del tamaño de gotas de lluvia</w:t>
        </w:r>
        <w:r w:rsidR="00E35289">
          <w:rPr>
            <w:noProof/>
            <w:webHidden/>
          </w:rPr>
          <w:tab/>
        </w:r>
        <w:r w:rsidR="00E35289">
          <w:rPr>
            <w:noProof/>
            <w:webHidden/>
          </w:rPr>
          <w:fldChar w:fldCharType="begin"/>
        </w:r>
        <w:r w:rsidR="00E35289">
          <w:rPr>
            <w:noProof/>
            <w:webHidden/>
          </w:rPr>
          <w:instrText xml:space="preserve"> PAGEREF _Toc81644609 \h </w:instrText>
        </w:r>
        <w:r w:rsidR="00E35289">
          <w:rPr>
            <w:noProof/>
            <w:webHidden/>
          </w:rPr>
        </w:r>
        <w:r w:rsidR="00E35289">
          <w:rPr>
            <w:noProof/>
            <w:webHidden/>
          </w:rPr>
          <w:fldChar w:fldCharType="separate"/>
        </w:r>
        <w:r w:rsidR="006F0658">
          <w:rPr>
            <w:noProof/>
            <w:webHidden/>
          </w:rPr>
          <w:t>30</w:t>
        </w:r>
        <w:r w:rsidR="00E35289">
          <w:rPr>
            <w:noProof/>
            <w:webHidden/>
          </w:rPr>
          <w:fldChar w:fldCharType="end"/>
        </w:r>
      </w:hyperlink>
    </w:p>
    <w:p w14:paraId="726A94B1" w14:textId="7F53E668"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10" w:history="1">
        <w:r w:rsidR="00E35289" w:rsidRPr="00AB4B7F">
          <w:rPr>
            <w:rStyle w:val="Hipervnculo"/>
            <w:noProof/>
          </w:rPr>
          <w:t>2.3.2.</w:t>
        </w:r>
        <w:r w:rsidR="00E35289">
          <w:rPr>
            <w:rFonts w:asciiTheme="minorHAnsi" w:eastAsiaTheme="minorEastAsia" w:hAnsiTheme="minorHAnsi"/>
            <w:noProof/>
            <w:sz w:val="22"/>
            <w:lang w:eastAsia="es-PE"/>
          </w:rPr>
          <w:tab/>
        </w:r>
        <w:r w:rsidR="00E35289" w:rsidRPr="00AB4B7F">
          <w:rPr>
            <w:rStyle w:val="Hipervnculo"/>
            <w:noProof/>
          </w:rPr>
          <w:t>Microestructura de los eventos de lluvias</w:t>
        </w:r>
        <w:r w:rsidR="00E35289">
          <w:rPr>
            <w:noProof/>
            <w:webHidden/>
          </w:rPr>
          <w:tab/>
        </w:r>
        <w:r w:rsidR="00E35289">
          <w:rPr>
            <w:noProof/>
            <w:webHidden/>
          </w:rPr>
          <w:fldChar w:fldCharType="begin"/>
        </w:r>
        <w:r w:rsidR="00E35289">
          <w:rPr>
            <w:noProof/>
            <w:webHidden/>
          </w:rPr>
          <w:instrText xml:space="preserve"> PAGEREF _Toc81644610 \h </w:instrText>
        </w:r>
        <w:r w:rsidR="00E35289">
          <w:rPr>
            <w:noProof/>
            <w:webHidden/>
          </w:rPr>
        </w:r>
        <w:r w:rsidR="00E35289">
          <w:rPr>
            <w:noProof/>
            <w:webHidden/>
          </w:rPr>
          <w:fldChar w:fldCharType="separate"/>
        </w:r>
        <w:r w:rsidR="006F0658">
          <w:rPr>
            <w:noProof/>
            <w:webHidden/>
          </w:rPr>
          <w:t>30</w:t>
        </w:r>
        <w:r w:rsidR="00E35289">
          <w:rPr>
            <w:noProof/>
            <w:webHidden/>
          </w:rPr>
          <w:fldChar w:fldCharType="end"/>
        </w:r>
      </w:hyperlink>
    </w:p>
    <w:p w14:paraId="7DD74508" w14:textId="66C87EC3"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11" w:history="1">
        <w:r w:rsidR="00E35289" w:rsidRPr="00AB4B7F">
          <w:rPr>
            <w:rStyle w:val="Hipervnculo"/>
            <w:noProof/>
          </w:rPr>
          <w:t>2.4.</w:t>
        </w:r>
        <w:r w:rsidR="00E35289">
          <w:rPr>
            <w:rFonts w:asciiTheme="minorHAnsi" w:eastAsiaTheme="minorEastAsia" w:hAnsiTheme="minorHAnsi"/>
            <w:noProof/>
            <w:sz w:val="22"/>
            <w:lang w:eastAsia="es-PE"/>
          </w:rPr>
          <w:tab/>
        </w:r>
        <w:r w:rsidR="00E35289" w:rsidRPr="00AB4B7F">
          <w:rPr>
            <w:rStyle w:val="Hipervnculo"/>
            <w:noProof/>
          </w:rPr>
          <w:t>Definición de términos básicos</w:t>
        </w:r>
        <w:r w:rsidR="00E35289">
          <w:rPr>
            <w:noProof/>
            <w:webHidden/>
          </w:rPr>
          <w:tab/>
        </w:r>
        <w:r w:rsidR="00E35289">
          <w:rPr>
            <w:noProof/>
            <w:webHidden/>
          </w:rPr>
          <w:fldChar w:fldCharType="begin"/>
        </w:r>
        <w:r w:rsidR="00E35289">
          <w:rPr>
            <w:noProof/>
            <w:webHidden/>
          </w:rPr>
          <w:instrText xml:space="preserve"> PAGEREF _Toc81644611 \h </w:instrText>
        </w:r>
        <w:r w:rsidR="00E35289">
          <w:rPr>
            <w:noProof/>
            <w:webHidden/>
          </w:rPr>
        </w:r>
        <w:r w:rsidR="00E35289">
          <w:rPr>
            <w:noProof/>
            <w:webHidden/>
          </w:rPr>
          <w:fldChar w:fldCharType="separate"/>
        </w:r>
        <w:r w:rsidR="006F0658">
          <w:rPr>
            <w:noProof/>
            <w:webHidden/>
          </w:rPr>
          <w:t>31</w:t>
        </w:r>
        <w:r w:rsidR="00E35289">
          <w:rPr>
            <w:noProof/>
            <w:webHidden/>
          </w:rPr>
          <w:fldChar w:fldCharType="end"/>
        </w:r>
      </w:hyperlink>
    </w:p>
    <w:p w14:paraId="46803220" w14:textId="4A7D58F8" w:rsidR="00E35289" w:rsidRDefault="00C6754C">
      <w:pPr>
        <w:pStyle w:val="TDC1"/>
        <w:tabs>
          <w:tab w:val="left" w:pos="720"/>
          <w:tab w:val="right" w:leader="dot" w:pos="9060"/>
        </w:tabs>
        <w:rPr>
          <w:rFonts w:asciiTheme="minorHAnsi" w:eastAsiaTheme="minorEastAsia" w:hAnsiTheme="minorHAnsi"/>
          <w:noProof/>
          <w:sz w:val="22"/>
          <w:lang w:eastAsia="es-PE"/>
        </w:rPr>
      </w:pPr>
      <w:hyperlink w:anchor="_Toc81644612" w:history="1">
        <w:r w:rsidR="00E35289" w:rsidRPr="00AB4B7F">
          <w:rPr>
            <w:rStyle w:val="Hipervnculo"/>
            <w:noProof/>
          </w:rPr>
          <w:t>III.</w:t>
        </w:r>
        <w:r w:rsidR="00E35289">
          <w:rPr>
            <w:rFonts w:asciiTheme="minorHAnsi" w:eastAsiaTheme="minorEastAsia" w:hAnsiTheme="minorHAnsi"/>
            <w:noProof/>
            <w:sz w:val="22"/>
            <w:lang w:eastAsia="es-PE"/>
          </w:rPr>
          <w:tab/>
        </w:r>
        <w:r w:rsidR="00E35289" w:rsidRPr="00AB4B7F">
          <w:rPr>
            <w:rStyle w:val="Hipervnculo"/>
            <w:noProof/>
          </w:rPr>
          <w:t>HIPÓTESIS Y VARIABLES</w:t>
        </w:r>
        <w:r w:rsidR="00E35289">
          <w:rPr>
            <w:noProof/>
            <w:webHidden/>
          </w:rPr>
          <w:tab/>
        </w:r>
        <w:r w:rsidR="00E35289">
          <w:rPr>
            <w:noProof/>
            <w:webHidden/>
          </w:rPr>
          <w:fldChar w:fldCharType="begin"/>
        </w:r>
        <w:r w:rsidR="00E35289">
          <w:rPr>
            <w:noProof/>
            <w:webHidden/>
          </w:rPr>
          <w:instrText xml:space="preserve"> PAGEREF _Toc81644612 \h </w:instrText>
        </w:r>
        <w:r w:rsidR="00E35289">
          <w:rPr>
            <w:noProof/>
            <w:webHidden/>
          </w:rPr>
        </w:r>
        <w:r w:rsidR="00E35289">
          <w:rPr>
            <w:noProof/>
            <w:webHidden/>
          </w:rPr>
          <w:fldChar w:fldCharType="separate"/>
        </w:r>
        <w:r w:rsidR="006F0658">
          <w:rPr>
            <w:noProof/>
            <w:webHidden/>
          </w:rPr>
          <w:t>33</w:t>
        </w:r>
        <w:r w:rsidR="00E35289">
          <w:rPr>
            <w:noProof/>
            <w:webHidden/>
          </w:rPr>
          <w:fldChar w:fldCharType="end"/>
        </w:r>
      </w:hyperlink>
    </w:p>
    <w:p w14:paraId="3F0FD6F5" w14:textId="5FCF96B5"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13" w:history="1">
        <w:r w:rsidR="00E35289" w:rsidRPr="00AB4B7F">
          <w:rPr>
            <w:rStyle w:val="Hipervnculo"/>
            <w:noProof/>
          </w:rPr>
          <w:t>3.1.</w:t>
        </w:r>
        <w:r w:rsidR="00E35289">
          <w:rPr>
            <w:rFonts w:asciiTheme="minorHAnsi" w:eastAsiaTheme="minorEastAsia" w:hAnsiTheme="minorHAnsi"/>
            <w:noProof/>
            <w:sz w:val="22"/>
            <w:lang w:eastAsia="es-PE"/>
          </w:rPr>
          <w:tab/>
        </w:r>
        <w:r w:rsidR="00E35289" w:rsidRPr="00AB4B7F">
          <w:rPr>
            <w:rStyle w:val="Hipervnculo"/>
            <w:noProof/>
          </w:rPr>
          <w:t>Hipótesis de la Investigación</w:t>
        </w:r>
        <w:r w:rsidR="00E35289">
          <w:rPr>
            <w:noProof/>
            <w:webHidden/>
          </w:rPr>
          <w:tab/>
        </w:r>
        <w:r w:rsidR="00E35289">
          <w:rPr>
            <w:noProof/>
            <w:webHidden/>
          </w:rPr>
          <w:fldChar w:fldCharType="begin"/>
        </w:r>
        <w:r w:rsidR="00E35289">
          <w:rPr>
            <w:noProof/>
            <w:webHidden/>
          </w:rPr>
          <w:instrText xml:space="preserve"> PAGEREF _Toc81644613 \h </w:instrText>
        </w:r>
        <w:r w:rsidR="00E35289">
          <w:rPr>
            <w:noProof/>
            <w:webHidden/>
          </w:rPr>
        </w:r>
        <w:r w:rsidR="00E35289">
          <w:rPr>
            <w:noProof/>
            <w:webHidden/>
          </w:rPr>
          <w:fldChar w:fldCharType="separate"/>
        </w:r>
        <w:r w:rsidR="006F0658">
          <w:rPr>
            <w:noProof/>
            <w:webHidden/>
          </w:rPr>
          <w:t>33</w:t>
        </w:r>
        <w:r w:rsidR="00E35289">
          <w:rPr>
            <w:noProof/>
            <w:webHidden/>
          </w:rPr>
          <w:fldChar w:fldCharType="end"/>
        </w:r>
      </w:hyperlink>
    </w:p>
    <w:p w14:paraId="5DB64CF8" w14:textId="1B9E071E"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14" w:history="1">
        <w:r w:rsidR="00E35289" w:rsidRPr="00AB4B7F">
          <w:rPr>
            <w:rStyle w:val="Hipervnculo"/>
            <w:noProof/>
          </w:rPr>
          <w:t>3.1.1.</w:t>
        </w:r>
        <w:r w:rsidR="00E35289">
          <w:rPr>
            <w:rFonts w:asciiTheme="minorHAnsi" w:eastAsiaTheme="minorEastAsia" w:hAnsiTheme="minorHAnsi"/>
            <w:noProof/>
            <w:sz w:val="22"/>
            <w:lang w:eastAsia="es-PE"/>
          </w:rPr>
          <w:tab/>
        </w:r>
        <w:r w:rsidR="00E35289" w:rsidRPr="00AB4B7F">
          <w:rPr>
            <w:rStyle w:val="Hipervnculo"/>
            <w:noProof/>
          </w:rPr>
          <w:t>Hipótesis general</w:t>
        </w:r>
        <w:r w:rsidR="00E35289">
          <w:rPr>
            <w:noProof/>
            <w:webHidden/>
          </w:rPr>
          <w:tab/>
        </w:r>
        <w:r w:rsidR="00E35289">
          <w:rPr>
            <w:noProof/>
            <w:webHidden/>
          </w:rPr>
          <w:fldChar w:fldCharType="begin"/>
        </w:r>
        <w:r w:rsidR="00E35289">
          <w:rPr>
            <w:noProof/>
            <w:webHidden/>
          </w:rPr>
          <w:instrText xml:space="preserve"> PAGEREF _Toc81644614 \h </w:instrText>
        </w:r>
        <w:r w:rsidR="00E35289">
          <w:rPr>
            <w:noProof/>
            <w:webHidden/>
          </w:rPr>
        </w:r>
        <w:r w:rsidR="00E35289">
          <w:rPr>
            <w:noProof/>
            <w:webHidden/>
          </w:rPr>
          <w:fldChar w:fldCharType="separate"/>
        </w:r>
        <w:r w:rsidR="006F0658">
          <w:rPr>
            <w:noProof/>
            <w:webHidden/>
          </w:rPr>
          <w:t>33</w:t>
        </w:r>
        <w:r w:rsidR="00E35289">
          <w:rPr>
            <w:noProof/>
            <w:webHidden/>
          </w:rPr>
          <w:fldChar w:fldCharType="end"/>
        </w:r>
      </w:hyperlink>
    </w:p>
    <w:p w14:paraId="35B3A960" w14:textId="08A703A8"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15" w:history="1">
        <w:r w:rsidR="00E35289" w:rsidRPr="00AB4B7F">
          <w:rPr>
            <w:rStyle w:val="Hipervnculo"/>
            <w:noProof/>
          </w:rPr>
          <w:t>3.1.2.</w:t>
        </w:r>
        <w:r w:rsidR="00E35289">
          <w:rPr>
            <w:rFonts w:asciiTheme="minorHAnsi" w:eastAsiaTheme="minorEastAsia" w:hAnsiTheme="minorHAnsi"/>
            <w:noProof/>
            <w:sz w:val="22"/>
            <w:lang w:eastAsia="es-PE"/>
          </w:rPr>
          <w:tab/>
        </w:r>
        <w:r w:rsidR="00E35289" w:rsidRPr="00AB4B7F">
          <w:rPr>
            <w:rStyle w:val="Hipervnculo"/>
            <w:noProof/>
          </w:rPr>
          <w:t>Hipótesis específicas</w:t>
        </w:r>
        <w:r w:rsidR="00E35289">
          <w:rPr>
            <w:noProof/>
            <w:webHidden/>
          </w:rPr>
          <w:tab/>
        </w:r>
        <w:r w:rsidR="00E35289">
          <w:rPr>
            <w:noProof/>
            <w:webHidden/>
          </w:rPr>
          <w:fldChar w:fldCharType="begin"/>
        </w:r>
        <w:r w:rsidR="00E35289">
          <w:rPr>
            <w:noProof/>
            <w:webHidden/>
          </w:rPr>
          <w:instrText xml:space="preserve"> PAGEREF _Toc81644615 \h </w:instrText>
        </w:r>
        <w:r w:rsidR="00E35289">
          <w:rPr>
            <w:noProof/>
            <w:webHidden/>
          </w:rPr>
        </w:r>
        <w:r w:rsidR="00E35289">
          <w:rPr>
            <w:noProof/>
            <w:webHidden/>
          </w:rPr>
          <w:fldChar w:fldCharType="separate"/>
        </w:r>
        <w:r w:rsidR="006F0658">
          <w:rPr>
            <w:noProof/>
            <w:webHidden/>
          </w:rPr>
          <w:t>33</w:t>
        </w:r>
        <w:r w:rsidR="00E35289">
          <w:rPr>
            <w:noProof/>
            <w:webHidden/>
          </w:rPr>
          <w:fldChar w:fldCharType="end"/>
        </w:r>
      </w:hyperlink>
    </w:p>
    <w:p w14:paraId="48759533" w14:textId="2CDB06F0"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16" w:history="1">
        <w:r w:rsidR="00E35289" w:rsidRPr="00AB4B7F">
          <w:rPr>
            <w:rStyle w:val="Hipervnculo"/>
            <w:noProof/>
          </w:rPr>
          <w:t>3.2.</w:t>
        </w:r>
        <w:r w:rsidR="00E35289">
          <w:rPr>
            <w:rFonts w:asciiTheme="minorHAnsi" w:eastAsiaTheme="minorEastAsia" w:hAnsiTheme="minorHAnsi"/>
            <w:noProof/>
            <w:sz w:val="22"/>
            <w:lang w:eastAsia="es-PE"/>
          </w:rPr>
          <w:tab/>
        </w:r>
        <w:r w:rsidR="00E35289" w:rsidRPr="00AB4B7F">
          <w:rPr>
            <w:rStyle w:val="Hipervnculo"/>
            <w:noProof/>
          </w:rPr>
          <w:t>Definición Conceptual de las Variables</w:t>
        </w:r>
        <w:r w:rsidR="00E35289">
          <w:rPr>
            <w:noProof/>
            <w:webHidden/>
          </w:rPr>
          <w:tab/>
        </w:r>
        <w:r w:rsidR="00E35289">
          <w:rPr>
            <w:noProof/>
            <w:webHidden/>
          </w:rPr>
          <w:fldChar w:fldCharType="begin"/>
        </w:r>
        <w:r w:rsidR="00E35289">
          <w:rPr>
            <w:noProof/>
            <w:webHidden/>
          </w:rPr>
          <w:instrText xml:space="preserve"> PAGEREF _Toc81644616 \h </w:instrText>
        </w:r>
        <w:r w:rsidR="00E35289">
          <w:rPr>
            <w:noProof/>
            <w:webHidden/>
          </w:rPr>
        </w:r>
        <w:r w:rsidR="00E35289">
          <w:rPr>
            <w:noProof/>
            <w:webHidden/>
          </w:rPr>
          <w:fldChar w:fldCharType="separate"/>
        </w:r>
        <w:r w:rsidR="006F0658">
          <w:rPr>
            <w:noProof/>
            <w:webHidden/>
          </w:rPr>
          <w:t>33</w:t>
        </w:r>
        <w:r w:rsidR="00E35289">
          <w:rPr>
            <w:noProof/>
            <w:webHidden/>
          </w:rPr>
          <w:fldChar w:fldCharType="end"/>
        </w:r>
      </w:hyperlink>
    </w:p>
    <w:p w14:paraId="61E9B0BF" w14:textId="5F121E3F"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17" w:history="1">
        <w:r w:rsidR="00E35289" w:rsidRPr="00AB4B7F">
          <w:rPr>
            <w:rStyle w:val="Hipervnculo"/>
            <w:noProof/>
          </w:rPr>
          <w:t>3.2.1.</w:t>
        </w:r>
        <w:r w:rsidR="00E35289">
          <w:rPr>
            <w:rFonts w:asciiTheme="minorHAnsi" w:eastAsiaTheme="minorEastAsia" w:hAnsiTheme="minorHAnsi"/>
            <w:noProof/>
            <w:sz w:val="22"/>
            <w:lang w:eastAsia="es-PE"/>
          </w:rPr>
          <w:tab/>
        </w:r>
        <w:r w:rsidR="00E35289" w:rsidRPr="00AB4B7F">
          <w:rPr>
            <w:rStyle w:val="Hipervnculo"/>
            <w:noProof/>
          </w:rPr>
          <w:t>Operacionalización de las Variables</w:t>
        </w:r>
        <w:r w:rsidR="00E35289">
          <w:rPr>
            <w:noProof/>
            <w:webHidden/>
          </w:rPr>
          <w:tab/>
        </w:r>
        <w:r w:rsidR="00E35289">
          <w:rPr>
            <w:noProof/>
            <w:webHidden/>
          </w:rPr>
          <w:fldChar w:fldCharType="begin"/>
        </w:r>
        <w:r w:rsidR="00E35289">
          <w:rPr>
            <w:noProof/>
            <w:webHidden/>
          </w:rPr>
          <w:instrText xml:space="preserve"> PAGEREF _Toc81644617 \h </w:instrText>
        </w:r>
        <w:r w:rsidR="00E35289">
          <w:rPr>
            <w:noProof/>
            <w:webHidden/>
          </w:rPr>
        </w:r>
        <w:r w:rsidR="00E35289">
          <w:rPr>
            <w:noProof/>
            <w:webHidden/>
          </w:rPr>
          <w:fldChar w:fldCharType="separate"/>
        </w:r>
        <w:r w:rsidR="006F0658">
          <w:rPr>
            <w:noProof/>
            <w:webHidden/>
          </w:rPr>
          <w:t>34</w:t>
        </w:r>
        <w:r w:rsidR="00E35289">
          <w:rPr>
            <w:noProof/>
            <w:webHidden/>
          </w:rPr>
          <w:fldChar w:fldCharType="end"/>
        </w:r>
      </w:hyperlink>
    </w:p>
    <w:p w14:paraId="5D2E8CD1" w14:textId="0772D540" w:rsidR="00E35289" w:rsidRDefault="00C6754C">
      <w:pPr>
        <w:pStyle w:val="TDC1"/>
        <w:tabs>
          <w:tab w:val="left" w:pos="720"/>
          <w:tab w:val="right" w:leader="dot" w:pos="9060"/>
        </w:tabs>
        <w:rPr>
          <w:rFonts w:asciiTheme="minorHAnsi" w:eastAsiaTheme="minorEastAsia" w:hAnsiTheme="minorHAnsi"/>
          <w:noProof/>
          <w:sz w:val="22"/>
          <w:lang w:eastAsia="es-PE"/>
        </w:rPr>
      </w:pPr>
      <w:hyperlink w:anchor="_Toc81644618" w:history="1">
        <w:r w:rsidR="00E35289" w:rsidRPr="00AB4B7F">
          <w:rPr>
            <w:rStyle w:val="Hipervnculo"/>
            <w:noProof/>
          </w:rPr>
          <w:t>IV.</w:t>
        </w:r>
        <w:r w:rsidR="00E35289">
          <w:rPr>
            <w:rFonts w:asciiTheme="minorHAnsi" w:eastAsiaTheme="minorEastAsia" w:hAnsiTheme="minorHAnsi"/>
            <w:noProof/>
            <w:sz w:val="22"/>
            <w:lang w:eastAsia="es-PE"/>
          </w:rPr>
          <w:tab/>
        </w:r>
        <w:r w:rsidR="00E35289" w:rsidRPr="00AB4B7F">
          <w:rPr>
            <w:rStyle w:val="Hipervnculo"/>
            <w:noProof/>
          </w:rPr>
          <w:t>DISEÑO METODOLÓGICO</w:t>
        </w:r>
        <w:r w:rsidR="00E35289">
          <w:rPr>
            <w:noProof/>
            <w:webHidden/>
          </w:rPr>
          <w:tab/>
        </w:r>
        <w:r w:rsidR="00E35289">
          <w:rPr>
            <w:noProof/>
            <w:webHidden/>
          </w:rPr>
          <w:fldChar w:fldCharType="begin"/>
        </w:r>
        <w:r w:rsidR="00E35289">
          <w:rPr>
            <w:noProof/>
            <w:webHidden/>
          </w:rPr>
          <w:instrText xml:space="preserve"> PAGEREF _Toc81644618 \h </w:instrText>
        </w:r>
        <w:r w:rsidR="00E35289">
          <w:rPr>
            <w:noProof/>
            <w:webHidden/>
          </w:rPr>
        </w:r>
        <w:r w:rsidR="00E35289">
          <w:rPr>
            <w:noProof/>
            <w:webHidden/>
          </w:rPr>
          <w:fldChar w:fldCharType="separate"/>
        </w:r>
        <w:r w:rsidR="006F0658">
          <w:rPr>
            <w:noProof/>
            <w:webHidden/>
          </w:rPr>
          <w:t>35</w:t>
        </w:r>
        <w:r w:rsidR="00E35289">
          <w:rPr>
            <w:noProof/>
            <w:webHidden/>
          </w:rPr>
          <w:fldChar w:fldCharType="end"/>
        </w:r>
      </w:hyperlink>
    </w:p>
    <w:p w14:paraId="5DDD0A50" w14:textId="455F5481"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19" w:history="1">
        <w:r w:rsidR="00E35289" w:rsidRPr="00AB4B7F">
          <w:rPr>
            <w:rStyle w:val="Hipervnculo"/>
            <w:noProof/>
          </w:rPr>
          <w:t>4.1.</w:t>
        </w:r>
        <w:r w:rsidR="00E35289">
          <w:rPr>
            <w:rFonts w:asciiTheme="minorHAnsi" w:eastAsiaTheme="minorEastAsia" w:hAnsiTheme="minorHAnsi"/>
            <w:noProof/>
            <w:sz w:val="22"/>
            <w:lang w:eastAsia="es-PE"/>
          </w:rPr>
          <w:tab/>
        </w:r>
        <w:r w:rsidR="00E35289" w:rsidRPr="00AB4B7F">
          <w:rPr>
            <w:rStyle w:val="Hipervnculo"/>
            <w:noProof/>
          </w:rPr>
          <w:t>Tipo y diseño de la investigación.</w:t>
        </w:r>
        <w:r w:rsidR="00E35289">
          <w:rPr>
            <w:noProof/>
            <w:webHidden/>
          </w:rPr>
          <w:tab/>
        </w:r>
        <w:r w:rsidR="00E35289">
          <w:rPr>
            <w:noProof/>
            <w:webHidden/>
          </w:rPr>
          <w:fldChar w:fldCharType="begin"/>
        </w:r>
        <w:r w:rsidR="00E35289">
          <w:rPr>
            <w:noProof/>
            <w:webHidden/>
          </w:rPr>
          <w:instrText xml:space="preserve"> PAGEREF _Toc81644619 \h </w:instrText>
        </w:r>
        <w:r w:rsidR="00E35289">
          <w:rPr>
            <w:noProof/>
            <w:webHidden/>
          </w:rPr>
        </w:r>
        <w:r w:rsidR="00E35289">
          <w:rPr>
            <w:noProof/>
            <w:webHidden/>
          </w:rPr>
          <w:fldChar w:fldCharType="separate"/>
        </w:r>
        <w:r w:rsidR="006F0658">
          <w:rPr>
            <w:noProof/>
            <w:webHidden/>
          </w:rPr>
          <w:t>35</w:t>
        </w:r>
        <w:r w:rsidR="00E35289">
          <w:rPr>
            <w:noProof/>
            <w:webHidden/>
          </w:rPr>
          <w:fldChar w:fldCharType="end"/>
        </w:r>
      </w:hyperlink>
    </w:p>
    <w:p w14:paraId="03E1777B" w14:textId="23CB8E35"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20" w:history="1">
        <w:r w:rsidR="00E35289" w:rsidRPr="00AB4B7F">
          <w:rPr>
            <w:rStyle w:val="Hipervnculo"/>
            <w:noProof/>
          </w:rPr>
          <w:t>4.2.</w:t>
        </w:r>
        <w:r w:rsidR="00E35289">
          <w:rPr>
            <w:rFonts w:asciiTheme="minorHAnsi" w:eastAsiaTheme="minorEastAsia" w:hAnsiTheme="minorHAnsi"/>
            <w:noProof/>
            <w:sz w:val="22"/>
            <w:lang w:eastAsia="es-PE"/>
          </w:rPr>
          <w:tab/>
        </w:r>
        <w:r w:rsidR="00E35289" w:rsidRPr="00AB4B7F">
          <w:rPr>
            <w:rStyle w:val="Hipervnculo"/>
            <w:noProof/>
          </w:rPr>
          <w:t>Método de investigación.</w:t>
        </w:r>
        <w:r w:rsidR="00E35289">
          <w:rPr>
            <w:noProof/>
            <w:webHidden/>
          </w:rPr>
          <w:tab/>
        </w:r>
        <w:r w:rsidR="00E35289">
          <w:rPr>
            <w:noProof/>
            <w:webHidden/>
          </w:rPr>
          <w:fldChar w:fldCharType="begin"/>
        </w:r>
        <w:r w:rsidR="00E35289">
          <w:rPr>
            <w:noProof/>
            <w:webHidden/>
          </w:rPr>
          <w:instrText xml:space="preserve"> PAGEREF _Toc81644620 \h </w:instrText>
        </w:r>
        <w:r w:rsidR="00E35289">
          <w:rPr>
            <w:noProof/>
            <w:webHidden/>
          </w:rPr>
        </w:r>
        <w:r w:rsidR="00E35289">
          <w:rPr>
            <w:noProof/>
            <w:webHidden/>
          </w:rPr>
          <w:fldChar w:fldCharType="separate"/>
        </w:r>
        <w:r w:rsidR="006F0658">
          <w:rPr>
            <w:noProof/>
            <w:webHidden/>
          </w:rPr>
          <w:t>36</w:t>
        </w:r>
        <w:r w:rsidR="00E35289">
          <w:rPr>
            <w:noProof/>
            <w:webHidden/>
          </w:rPr>
          <w:fldChar w:fldCharType="end"/>
        </w:r>
      </w:hyperlink>
    </w:p>
    <w:p w14:paraId="7BB16A0B" w14:textId="035F5119"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21" w:history="1">
        <w:r w:rsidR="00E35289" w:rsidRPr="00AB4B7F">
          <w:rPr>
            <w:rStyle w:val="Hipervnculo"/>
            <w:noProof/>
          </w:rPr>
          <w:t>4.2.1.</w:t>
        </w:r>
        <w:r w:rsidR="00E35289">
          <w:rPr>
            <w:rFonts w:asciiTheme="minorHAnsi" w:eastAsiaTheme="minorEastAsia" w:hAnsiTheme="minorHAnsi"/>
            <w:noProof/>
            <w:sz w:val="22"/>
            <w:lang w:eastAsia="es-PE"/>
          </w:rPr>
          <w:tab/>
        </w:r>
        <w:r w:rsidR="00E35289" w:rsidRPr="00AB4B7F">
          <w:rPr>
            <w:rStyle w:val="Hipervnculo"/>
            <w:noProof/>
          </w:rPr>
          <w:t>Ajuste de Distribución Exponencial</w:t>
        </w:r>
        <w:r w:rsidR="00E35289">
          <w:rPr>
            <w:noProof/>
            <w:webHidden/>
          </w:rPr>
          <w:tab/>
        </w:r>
        <w:r w:rsidR="00E35289">
          <w:rPr>
            <w:noProof/>
            <w:webHidden/>
          </w:rPr>
          <w:fldChar w:fldCharType="begin"/>
        </w:r>
        <w:r w:rsidR="00E35289">
          <w:rPr>
            <w:noProof/>
            <w:webHidden/>
          </w:rPr>
          <w:instrText xml:space="preserve"> PAGEREF _Toc81644621 \h </w:instrText>
        </w:r>
        <w:r w:rsidR="00E35289">
          <w:rPr>
            <w:noProof/>
            <w:webHidden/>
          </w:rPr>
        </w:r>
        <w:r w:rsidR="00E35289">
          <w:rPr>
            <w:noProof/>
            <w:webHidden/>
          </w:rPr>
          <w:fldChar w:fldCharType="separate"/>
        </w:r>
        <w:r w:rsidR="006F0658">
          <w:rPr>
            <w:noProof/>
            <w:webHidden/>
          </w:rPr>
          <w:t>36</w:t>
        </w:r>
        <w:r w:rsidR="00E35289">
          <w:rPr>
            <w:noProof/>
            <w:webHidden/>
          </w:rPr>
          <w:fldChar w:fldCharType="end"/>
        </w:r>
      </w:hyperlink>
    </w:p>
    <w:p w14:paraId="603E2952" w14:textId="3B1CBC10"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22" w:history="1">
        <w:r w:rsidR="00E35289" w:rsidRPr="00AB4B7F">
          <w:rPr>
            <w:rStyle w:val="Hipervnculo"/>
            <w:noProof/>
          </w:rPr>
          <w:t>4.2.2.</w:t>
        </w:r>
        <w:r w:rsidR="00E35289">
          <w:rPr>
            <w:rFonts w:asciiTheme="minorHAnsi" w:eastAsiaTheme="minorEastAsia" w:hAnsiTheme="minorHAnsi"/>
            <w:noProof/>
            <w:sz w:val="22"/>
            <w:lang w:eastAsia="es-PE"/>
          </w:rPr>
          <w:tab/>
        </w:r>
        <w:r w:rsidR="00E35289" w:rsidRPr="00AB4B7F">
          <w:rPr>
            <w:rStyle w:val="Hipervnculo"/>
            <w:noProof/>
          </w:rPr>
          <w:t>Índice de percentiles de días húmedos</w:t>
        </w:r>
        <w:r w:rsidR="00E35289">
          <w:rPr>
            <w:noProof/>
            <w:webHidden/>
          </w:rPr>
          <w:tab/>
        </w:r>
        <w:r w:rsidR="00E35289">
          <w:rPr>
            <w:noProof/>
            <w:webHidden/>
          </w:rPr>
          <w:fldChar w:fldCharType="begin"/>
        </w:r>
        <w:r w:rsidR="00E35289">
          <w:rPr>
            <w:noProof/>
            <w:webHidden/>
          </w:rPr>
          <w:instrText xml:space="preserve"> PAGEREF _Toc81644622 \h </w:instrText>
        </w:r>
        <w:r w:rsidR="00E35289">
          <w:rPr>
            <w:noProof/>
            <w:webHidden/>
          </w:rPr>
        </w:r>
        <w:r w:rsidR="00E35289">
          <w:rPr>
            <w:noProof/>
            <w:webHidden/>
          </w:rPr>
          <w:fldChar w:fldCharType="separate"/>
        </w:r>
        <w:r w:rsidR="006F0658">
          <w:rPr>
            <w:noProof/>
            <w:webHidden/>
          </w:rPr>
          <w:t>38</w:t>
        </w:r>
        <w:r w:rsidR="00E35289">
          <w:rPr>
            <w:noProof/>
            <w:webHidden/>
          </w:rPr>
          <w:fldChar w:fldCharType="end"/>
        </w:r>
      </w:hyperlink>
    </w:p>
    <w:p w14:paraId="4BC41C69" w14:textId="0E28017C"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23" w:history="1">
        <w:r w:rsidR="00E35289" w:rsidRPr="00AB4B7F">
          <w:rPr>
            <w:rStyle w:val="Hipervnculo"/>
            <w:noProof/>
          </w:rPr>
          <w:t>4.2.3.</w:t>
        </w:r>
        <w:r w:rsidR="00E35289">
          <w:rPr>
            <w:rFonts w:asciiTheme="minorHAnsi" w:eastAsiaTheme="minorEastAsia" w:hAnsiTheme="minorHAnsi"/>
            <w:noProof/>
            <w:sz w:val="22"/>
            <w:lang w:eastAsia="es-PE"/>
          </w:rPr>
          <w:tab/>
        </w:r>
        <w:r w:rsidR="00E35289" w:rsidRPr="00AB4B7F">
          <w:rPr>
            <w:rStyle w:val="Hipervnculo"/>
            <w:noProof/>
          </w:rPr>
          <w:t>Sesgo Porcentual</w:t>
        </w:r>
        <w:r w:rsidR="00E35289">
          <w:rPr>
            <w:noProof/>
            <w:webHidden/>
          </w:rPr>
          <w:tab/>
        </w:r>
        <w:r w:rsidR="00E35289">
          <w:rPr>
            <w:noProof/>
            <w:webHidden/>
          </w:rPr>
          <w:fldChar w:fldCharType="begin"/>
        </w:r>
        <w:r w:rsidR="00E35289">
          <w:rPr>
            <w:noProof/>
            <w:webHidden/>
          </w:rPr>
          <w:instrText xml:space="preserve"> PAGEREF _Toc81644623 \h </w:instrText>
        </w:r>
        <w:r w:rsidR="00E35289">
          <w:rPr>
            <w:noProof/>
            <w:webHidden/>
          </w:rPr>
        </w:r>
        <w:r w:rsidR="00E35289">
          <w:rPr>
            <w:noProof/>
            <w:webHidden/>
          </w:rPr>
          <w:fldChar w:fldCharType="separate"/>
        </w:r>
        <w:r w:rsidR="006F0658">
          <w:rPr>
            <w:noProof/>
            <w:webHidden/>
          </w:rPr>
          <w:t>39</w:t>
        </w:r>
        <w:r w:rsidR="00E35289">
          <w:rPr>
            <w:noProof/>
            <w:webHidden/>
          </w:rPr>
          <w:fldChar w:fldCharType="end"/>
        </w:r>
      </w:hyperlink>
    </w:p>
    <w:p w14:paraId="3D82B805" w14:textId="1378E576" w:rsidR="00E35289" w:rsidRDefault="00C6754C">
      <w:pPr>
        <w:pStyle w:val="TDC3"/>
        <w:tabs>
          <w:tab w:val="left" w:pos="1320"/>
          <w:tab w:val="right" w:leader="dot" w:pos="9060"/>
        </w:tabs>
        <w:rPr>
          <w:rFonts w:asciiTheme="minorHAnsi" w:eastAsiaTheme="minorEastAsia" w:hAnsiTheme="minorHAnsi"/>
          <w:noProof/>
          <w:sz w:val="22"/>
          <w:lang w:eastAsia="es-PE"/>
        </w:rPr>
      </w:pPr>
      <w:hyperlink w:anchor="_Toc81644624" w:history="1">
        <w:r w:rsidR="00E35289" w:rsidRPr="00AB4B7F">
          <w:rPr>
            <w:rStyle w:val="Hipervnculo"/>
            <w:noProof/>
          </w:rPr>
          <w:t>4.2.4.</w:t>
        </w:r>
        <w:r w:rsidR="00E35289">
          <w:rPr>
            <w:rFonts w:asciiTheme="minorHAnsi" w:eastAsiaTheme="minorEastAsia" w:hAnsiTheme="minorHAnsi"/>
            <w:noProof/>
            <w:sz w:val="22"/>
            <w:lang w:eastAsia="es-PE"/>
          </w:rPr>
          <w:tab/>
        </w:r>
        <w:r w:rsidR="00E35289" w:rsidRPr="00AB4B7F">
          <w:rPr>
            <w:rStyle w:val="Hipervnculo"/>
            <w:noProof/>
          </w:rPr>
          <w:t>Modelo de Ajuste Matemático</w:t>
        </w:r>
        <w:r w:rsidR="00E35289">
          <w:rPr>
            <w:noProof/>
            <w:webHidden/>
          </w:rPr>
          <w:tab/>
        </w:r>
        <w:r w:rsidR="00E35289">
          <w:rPr>
            <w:noProof/>
            <w:webHidden/>
          </w:rPr>
          <w:fldChar w:fldCharType="begin"/>
        </w:r>
        <w:r w:rsidR="00E35289">
          <w:rPr>
            <w:noProof/>
            <w:webHidden/>
          </w:rPr>
          <w:instrText xml:space="preserve"> PAGEREF _Toc81644624 \h </w:instrText>
        </w:r>
        <w:r w:rsidR="00E35289">
          <w:rPr>
            <w:noProof/>
            <w:webHidden/>
          </w:rPr>
        </w:r>
        <w:r w:rsidR="00E35289">
          <w:rPr>
            <w:noProof/>
            <w:webHidden/>
          </w:rPr>
          <w:fldChar w:fldCharType="separate"/>
        </w:r>
        <w:r w:rsidR="006F0658">
          <w:rPr>
            <w:noProof/>
            <w:webHidden/>
          </w:rPr>
          <w:t>40</w:t>
        </w:r>
        <w:r w:rsidR="00E35289">
          <w:rPr>
            <w:noProof/>
            <w:webHidden/>
          </w:rPr>
          <w:fldChar w:fldCharType="end"/>
        </w:r>
      </w:hyperlink>
    </w:p>
    <w:p w14:paraId="5ADA636B" w14:textId="49AC8FB1"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25" w:history="1">
        <w:r w:rsidR="00E35289" w:rsidRPr="00AB4B7F">
          <w:rPr>
            <w:rStyle w:val="Hipervnculo"/>
            <w:noProof/>
          </w:rPr>
          <w:t>4.3.</w:t>
        </w:r>
        <w:r w:rsidR="00E35289">
          <w:rPr>
            <w:rFonts w:asciiTheme="minorHAnsi" w:eastAsiaTheme="minorEastAsia" w:hAnsiTheme="minorHAnsi"/>
            <w:noProof/>
            <w:sz w:val="22"/>
            <w:lang w:eastAsia="es-PE"/>
          </w:rPr>
          <w:tab/>
        </w:r>
        <w:r w:rsidR="00E35289" w:rsidRPr="00AB4B7F">
          <w:rPr>
            <w:rStyle w:val="Hipervnculo"/>
            <w:noProof/>
          </w:rPr>
          <w:t>Población y muestra.</w:t>
        </w:r>
        <w:r w:rsidR="00E35289">
          <w:rPr>
            <w:noProof/>
            <w:webHidden/>
          </w:rPr>
          <w:tab/>
        </w:r>
        <w:r w:rsidR="00E35289">
          <w:rPr>
            <w:noProof/>
            <w:webHidden/>
          </w:rPr>
          <w:fldChar w:fldCharType="begin"/>
        </w:r>
        <w:r w:rsidR="00E35289">
          <w:rPr>
            <w:noProof/>
            <w:webHidden/>
          </w:rPr>
          <w:instrText xml:space="preserve"> PAGEREF _Toc81644625 \h </w:instrText>
        </w:r>
        <w:r w:rsidR="00E35289">
          <w:rPr>
            <w:noProof/>
            <w:webHidden/>
          </w:rPr>
        </w:r>
        <w:r w:rsidR="00E35289">
          <w:rPr>
            <w:noProof/>
            <w:webHidden/>
          </w:rPr>
          <w:fldChar w:fldCharType="separate"/>
        </w:r>
        <w:r w:rsidR="006F0658">
          <w:rPr>
            <w:noProof/>
            <w:webHidden/>
          </w:rPr>
          <w:t>41</w:t>
        </w:r>
        <w:r w:rsidR="00E35289">
          <w:rPr>
            <w:noProof/>
            <w:webHidden/>
          </w:rPr>
          <w:fldChar w:fldCharType="end"/>
        </w:r>
      </w:hyperlink>
    </w:p>
    <w:p w14:paraId="0724E447" w14:textId="418148C4"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26" w:history="1">
        <w:r w:rsidR="00E35289" w:rsidRPr="00AB4B7F">
          <w:rPr>
            <w:rStyle w:val="Hipervnculo"/>
            <w:noProof/>
          </w:rPr>
          <w:t>4.4.</w:t>
        </w:r>
        <w:r w:rsidR="00E35289">
          <w:rPr>
            <w:rFonts w:asciiTheme="minorHAnsi" w:eastAsiaTheme="minorEastAsia" w:hAnsiTheme="minorHAnsi"/>
            <w:noProof/>
            <w:sz w:val="22"/>
            <w:lang w:eastAsia="es-PE"/>
          </w:rPr>
          <w:tab/>
        </w:r>
        <w:r w:rsidR="00E35289" w:rsidRPr="00AB4B7F">
          <w:rPr>
            <w:rStyle w:val="Hipervnculo"/>
            <w:noProof/>
          </w:rPr>
          <w:t>Lugar del estudio.</w:t>
        </w:r>
        <w:r w:rsidR="00E35289">
          <w:rPr>
            <w:noProof/>
            <w:webHidden/>
          </w:rPr>
          <w:tab/>
        </w:r>
        <w:r w:rsidR="00E35289">
          <w:rPr>
            <w:noProof/>
            <w:webHidden/>
          </w:rPr>
          <w:fldChar w:fldCharType="begin"/>
        </w:r>
        <w:r w:rsidR="00E35289">
          <w:rPr>
            <w:noProof/>
            <w:webHidden/>
          </w:rPr>
          <w:instrText xml:space="preserve"> PAGEREF _Toc81644626 \h </w:instrText>
        </w:r>
        <w:r w:rsidR="00E35289">
          <w:rPr>
            <w:noProof/>
            <w:webHidden/>
          </w:rPr>
        </w:r>
        <w:r w:rsidR="00E35289">
          <w:rPr>
            <w:noProof/>
            <w:webHidden/>
          </w:rPr>
          <w:fldChar w:fldCharType="separate"/>
        </w:r>
        <w:r w:rsidR="006F0658">
          <w:rPr>
            <w:noProof/>
            <w:webHidden/>
          </w:rPr>
          <w:t>42</w:t>
        </w:r>
        <w:r w:rsidR="00E35289">
          <w:rPr>
            <w:noProof/>
            <w:webHidden/>
          </w:rPr>
          <w:fldChar w:fldCharType="end"/>
        </w:r>
      </w:hyperlink>
    </w:p>
    <w:p w14:paraId="2D563A8E" w14:textId="655AD307"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27" w:history="1">
        <w:r w:rsidR="00E35289" w:rsidRPr="00AB4B7F">
          <w:rPr>
            <w:rStyle w:val="Hipervnculo"/>
            <w:noProof/>
          </w:rPr>
          <w:t>4.5.</w:t>
        </w:r>
        <w:r w:rsidR="00E35289">
          <w:rPr>
            <w:rFonts w:asciiTheme="minorHAnsi" w:eastAsiaTheme="minorEastAsia" w:hAnsiTheme="minorHAnsi"/>
            <w:noProof/>
            <w:sz w:val="22"/>
            <w:lang w:eastAsia="es-PE"/>
          </w:rPr>
          <w:tab/>
        </w:r>
        <w:r w:rsidR="00E35289" w:rsidRPr="00AB4B7F">
          <w:rPr>
            <w:rStyle w:val="Hipervnculo"/>
            <w:noProof/>
          </w:rPr>
          <w:t>Técnicas e instrumentos para la recolección de la información.</w:t>
        </w:r>
        <w:r w:rsidR="00E35289">
          <w:rPr>
            <w:noProof/>
            <w:webHidden/>
          </w:rPr>
          <w:tab/>
        </w:r>
        <w:r w:rsidR="00E35289">
          <w:rPr>
            <w:noProof/>
            <w:webHidden/>
          </w:rPr>
          <w:fldChar w:fldCharType="begin"/>
        </w:r>
        <w:r w:rsidR="00E35289">
          <w:rPr>
            <w:noProof/>
            <w:webHidden/>
          </w:rPr>
          <w:instrText xml:space="preserve"> PAGEREF _Toc81644627 \h </w:instrText>
        </w:r>
        <w:r w:rsidR="00E35289">
          <w:rPr>
            <w:noProof/>
            <w:webHidden/>
          </w:rPr>
        </w:r>
        <w:r w:rsidR="00E35289">
          <w:rPr>
            <w:noProof/>
            <w:webHidden/>
          </w:rPr>
          <w:fldChar w:fldCharType="separate"/>
        </w:r>
        <w:r w:rsidR="006F0658">
          <w:rPr>
            <w:noProof/>
            <w:webHidden/>
          </w:rPr>
          <w:t>44</w:t>
        </w:r>
        <w:r w:rsidR="00E35289">
          <w:rPr>
            <w:noProof/>
            <w:webHidden/>
          </w:rPr>
          <w:fldChar w:fldCharType="end"/>
        </w:r>
      </w:hyperlink>
    </w:p>
    <w:p w14:paraId="60112D5B" w14:textId="0651975B"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28" w:history="1">
        <w:r w:rsidR="00E35289" w:rsidRPr="00AB4B7F">
          <w:rPr>
            <w:rStyle w:val="Hipervnculo"/>
            <w:noProof/>
          </w:rPr>
          <w:t>4.6.</w:t>
        </w:r>
        <w:r w:rsidR="00E35289">
          <w:rPr>
            <w:rFonts w:asciiTheme="minorHAnsi" w:eastAsiaTheme="minorEastAsia" w:hAnsiTheme="minorHAnsi"/>
            <w:noProof/>
            <w:sz w:val="22"/>
            <w:lang w:eastAsia="es-PE"/>
          </w:rPr>
          <w:tab/>
        </w:r>
        <w:r w:rsidR="00E35289" w:rsidRPr="00AB4B7F">
          <w:rPr>
            <w:rStyle w:val="Hipervnculo"/>
            <w:noProof/>
          </w:rPr>
          <w:t>Análisis y procedimientos de datos.</w:t>
        </w:r>
        <w:r w:rsidR="00E35289">
          <w:rPr>
            <w:noProof/>
            <w:webHidden/>
          </w:rPr>
          <w:tab/>
        </w:r>
        <w:r w:rsidR="00E35289">
          <w:rPr>
            <w:noProof/>
            <w:webHidden/>
          </w:rPr>
          <w:fldChar w:fldCharType="begin"/>
        </w:r>
        <w:r w:rsidR="00E35289">
          <w:rPr>
            <w:noProof/>
            <w:webHidden/>
          </w:rPr>
          <w:instrText xml:space="preserve"> PAGEREF _Toc81644628 \h </w:instrText>
        </w:r>
        <w:r w:rsidR="00E35289">
          <w:rPr>
            <w:noProof/>
            <w:webHidden/>
          </w:rPr>
        </w:r>
        <w:r w:rsidR="00E35289">
          <w:rPr>
            <w:noProof/>
            <w:webHidden/>
          </w:rPr>
          <w:fldChar w:fldCharType="separate"/>
        </w:r>
        <w:r w:rsidR="006F0658">
          <w:rPr>
            <w:noProof/>
            <w:webHidden/>
          </w:rPr>
          <w:t>45</w:t>
        </w:r>
        <w:r w:rsidR="00E35289">
          <w:rPr>
            <w:noProof/>
            <w:webHidden/>
          </w:rPr>
          <w:fldChar w:fldCharType="end"/>
        </w:r>
      </w:hyperlink>
    </w:p>
    <w:p w14:paraId="0E05D8C0" w14:textId="0B4DE20F" w:rsidR="00E35289" w:rsidRDefault="00C6754C">
      <w:pPr>
        <w:pStyle w:val="TDC1"/>
        <w:tabs>
          <w:tab w:val="left" w:pos="480"/>
          <w:tab w:val="right" w:leader="dot" w:pos="9060"/>
        </w:tabs>
        <w:rPr>
          <w:rFonts w:asciiTheme="minorHAnsi" w:eastAsiaTheme="minorEastAsia" w:hAnsiTheme="minorHAnsi"/>
          <w:noProof/>
          <w:sz w:val="22"/>
          <w:lang w:eastAsia="es-PE"/>
        </w:rPr>
      </w:pPr>
      <w:hyperlink w:anchor="_Toc81644629" w:history="1">
        <w:r w:rsidR="00E35289" w:rsidRPr="00AB4B7F">
          <w:rPr>
            <w:rStyle w:val="Hipervnculo"/>
            <w:noProof/>
          </w:rPr>
          <w:t>V.</w:t>
        </w:r>
        <w:r w:rsidR="00E35289">
          <w:rPr>
            <w:rFonts w:asciiTheme="minorHAnsi" w:eastAsiaTheme="minorEastAsia" w:hAnsiTheme="minorHAnsi"/>
            <w:noProof/>
            <w:sz w:val="22"/>
            <w:lang w:eastAsia="es-PE"/>
          </w:rPr>
          <w:tab/>
        </w:r>
        <w:r w:rsidR="00E35289" w:rsidRPr="00AB4B7F">
          <w:rPr>
            <w:rStyle w:val="Hipervnculo"/>
            <w:noProof/>
          </w:rPr>
          <w:t>CRONOGRAMA DE ACTIVIDADES</w:t>
        </w:r>
        <w:r w:rsidR="00E35289">
          <w:rPr>
            <w:noProof/>
            <w:webHidden/>
          </w:rPr>
          <w:tab/>
        </w:r>
        <w:r w:rsidR="00E35289">
          <w:rPr>
            <w:noProof/>
            <w:webHidden/>
          </w:rPr>
          <w:fldChar w:fldCharType="begin"/>
        </w:r>
        <w:r w:rsidR="00E35289">
          <w:rPr>
            <w:noProof/>
            <w:webHidden/>
          </w:rPr>
          <w:instrText xml:space="preserve"> PAGEREF _Toc81644629 \h </w:instrText>
        </w:r>
        <w:r w:rsidR="00E35289">
          <w:rPr>
            <w:noProof/>
            <w:webHidden/>
          </w:rPr>
        </w:r>
        <w:r w:rsidR="00E35289">
          <w:rPr>
            <w:noProof/>
            <w:webHidden/>
          </w:rPr>
          <w:fldChar w:fldCharType="separate"/>
        </w:r>
        <w:r w:rsidR="006F0658">
          <w:rPr>
            <w:noProof/>
            <w:webHidden/>
          </w:rPr>
          <w:t>46</w:t>
        </w:r>
        <w:r w:rsidR="00E35289">
          <w:rPr>
            <w:noProof/>
            <w:webHidden/>
          </w:rPr>
          <w:fldChar w:fldCharType="end"/>
        </w:r>
      </w:hyperlink>
    </w:p>
    <w:p w14:paraId="1158E551" w14:textId="5E743D61" w:rsidR="00E35289" w:rsidRDefault="00C6754C">
      <w:pPr>
        <w:pStyle w:val="TDC1"/>
        <w:tabs>
          <w:tab w:val="left" w:pos="720"/>
          <w:tab w:val="right" w:leader="dot" w:pos="9060"/>
        </w:tabs>
        <w:rPr>
          <w:rFonts w:asciiTheme="minorHAnsi" w:eastAsiaTheme="minorEastAsia" w:hAnsiTheme="minorHAnsi"/>
          <w:noProof/>
          <w:sz w:val="22"/>
          <w:lang w:eastAsia="es-PE"/>
        </w:rPr>
      </w:pPr>
      <w:hyperlink w:anchor="_Toc81644630" w:history="1">
        <w:r w:rsidR="00E35289" w:rsidRPr="00AB4B7F">
          <w:rPr>
            <w:rStyle w:val="Hipervnculo"/>
            <w:noProof/>
          </w:rPr>
          <w:t>VI.</w:t>
        </w:r>
        <w:r w:rsidR="00E35289">
          <w:rPr>
            <w:rFonts w:asciiTheme="minorHAnsi" w:eastAsiaTheme="minorEastAsia" w:hAnsiTheme="minorHAnsi"/>
            <w:noProof/>
            <w:sz w:val="22"/>
            <w:lang w:eastAsia="es-PE"/>
          </w:rPr>
          <w:tab/>
        </w:r>
        <w:r w:rsidR="00E35289" w:rsidRPr="00AB4B7F">
          <w:rPr>
            <w:rStyle w:val="Hipervnculo"/>
            <w:noProof/>
          </w:rPr>
          <w:t>PRESUPUESTO</w:t>
        </w:r>
        <w:r w:rsidR="00E35289">
          <w:rPr>
            <w:noProof/>
            <w:webHidden/>
          </w:rPr>
          <w:tab/>
        </w:r>
        <w:r w:rsidR="00E35289">
          <w:rPr>
            <w:noProof/>
            <w:webHidden/>
          </w:rPr>
          <w:fldChar w:fldCharType="begin"/>
        </w:r>
        <w:r w:rsidR="00E35289">
          <w:rPr>
            <w:noProof/>
            <w:webHidden/>
          </w:rPr>
          <w:instrText xml:space="preserve"> PAGEREF _Toc81644630 \h </w:instrText>
        </w:r>
        <w:r w:rsidR="00E35289">
          <w:rPr>
            <w:noProof/>
            <w:webHidden/>
          </w:rPr>
        </w:r>
        <w:r w:rsidR="00E35289">
          <w:rPr>
            <w:noProof/>
            <w:webHidden/>
          </w:rPr>
          <w:fldChar w:fldCharType="separate"/>
        </w:r>
        <w:r w:rsidR="006F0658">
          <w:rPr>
            <w:noProof/>
            <w:webHidden/>
          </w:rPr>
          <w:t>47</w:t>
        </w:r>
        <w:r w:rsidR="00E35289">
          <w:rPr>
            <w:noProof/>
            <w:webHidden/>
          </w:rPr>
          <w:fldChar w:fldCharType="end"/>
        </w:r>
      </w:hyperlink>
    </w:p>
    <w:p w14:paraId="1A62044F" w14:textId="00DA06A9" w:rsidR="00E35289" w:rsidRDefault="00C6754C">
      <w:pPr>
        <w:pStyle w:val="TDC1"/>
        <w:tabs>
          <w:tab w:val="left" w:pos="720"/>
          <w:tab w:val="right" w:leader="dot" w:pos="9060"/>
        </w:tabs>
        <w:rPr>
          <w:rFonts w:asciiTheme="minorHAnsi" w:eastAsiaTheme="minorEastAsia" w:hAnsiTheme="minorHAnsi"/>
          <w:noProof/>
          <w:sz w:val="22"/>
          <w:lang w:eastAsia="es-PE"/>
        </w:rPr>
      </w:pPr>
      <w:hyperlink w:anchor="_Toc81644631" w:history="1">
        <w:r w:rsidR="00E35289" w:rsidRPr="00AB4B7F">
          <w:rPr>
            <w:rStyle w:val="Hipervnculo"/>
            <w:noProof/>
          </w:rPr>
          <w:t>VII.</w:t>
        </w:r>
        <w:r w:rsidR="00E35289">
          <w:rPr>
            <w:rFonts w:asciiTheme="minorHAnsi" w:eastAsiaTheme="minorEastAsia" w:hAnsiTheme="minorHAnsi"/>
            <w:noProof/>
            <w:sz w:val="22"/>
            <w:lang w:eastAsia="es-PE"/>
          </w:rPr>
          <w:tab/>
        </w:r>
        <w:r w:rsidR="00E35289" w:rsidRPr="00AB4B7F">
          <w:rPr>
            <w:rStyle w:val="Hipervnculo"/>
            <w:noProof/>
          </w:rPr>
          <w:t>REFERENCIAS BIBLIOGRAFICAS</w:t>
        </w:r>
        <w:r w:rsidR="00E35289">
          <w:rPr>
            <w:noProof/>
            <w:webHidden/>
          </w:rPr>
          <w:tab/>
        </w:r>
        <w:r w:rsidR="00E35289">
          <w:rPr>
            <w:noProof/>
            <w:webHidden/>
          </w:rPr>
          <w:fldChar w:fldCharType="begin"/>
        </w:r>
        <w:r w:rsidR="00E35289">
          <w:rPr>
            <w:noProof/>
            <w:webHidden/>
          </w:rPr>
          <w:instrText xml:space="preserve"> PAGEREF _Toc81644631 \h </w:instrText>
        </w:r>
        <w:r w:rsidR="00E35289">
          <w:rPr>
            <w:noProof/>
            <w:webHidden/>
          </w:rPr>
        </w:r>
        <w:r w:rsidR="00E35289">
          <w:rPr>
            <w:noProof/>
            <w:webHidden/>
          </w:rPr>
          <w:fldChar w:fldCharType="separate"/>
        </w:r>
        <w:r w:rsidR="006F0658">
          <w:rPr>
            <w:noProof/>
            <w:webHidden/>
          </w:rPr>
          <w:t>48</w:t>
        </w:r>
        <w:r w:rsidR="00E35289">
          <w:rPr>
            <w:noProof/>
            <w:webHidden/>
          </w:rPr>
          <w:fldChar w:fldCharType="end"/>
        </w:r>
      </w:hyperlink>
    </w:p>
    <w:p w14:paraId="3D4C00CC" w14:textId="21C123B1" w:rsidR="00E35289" w:rsidRDefault="00C6754C">
      <w:pPr>
        <w:pStyle w:val="TDC1"/>
        <w:tabs>
          <w:tab w:val="left" w:pos="720"/>
          <w:tab w:val="right" w:leader="dot" w:pos="9060"/>
        </w:tabs>
        <w:rPr>
          <w:rFonts w:asciiTheme="minorHAnsi" w:eastAsiaTheme="minorEastAsia" w:hAnsiTheme="minorHAnsi"/>
          <w:noProof/>
          <w:sz w:val="22"/>
          <w:lang w:eastAsia="es-PE"/>
        </w:rPr>
      </w:pPr>
      <w:hyperlink w:anchor="_Toc81644632" w:history="1">
        <w:r w:rsidR="00E35289" w:rsidRPr="00AB4B7F">
          <w:rPr>
            <w:rStyle w:val="Hipervnculo"/>
            <w:noProof/>
          </w:rPr>
          <w:t>VIII.</w:t>
        </w:r>
        <w:r w:rsidR="00E35289">
          <w:rPr>
            <w:rFonts w:asciiTheme="minorHAnsi" w:eastAsiaTheme="minorEastAsia" w:hAnsiTheme="minorHAnsi"/>
            <w:noProof/>
            <w:sz w:val="22"/>
            <w:lang w:eastAsia="es-PE"/>
          </w:rPr>
          <w:tab/>
        </w:r>
        <w:r w:rsidR="00E35289" w:rsidRPr="00AB4B7F">
          <w:rPr>
            <w:rStyle w:val="Hipervnculo"/>
            <w:noProof/>
          </w:rPr>
          <w:t>ANEXOS</w:t>
        </w:r>
        <w:r w:rsidR="00E35289">
          <w:rPr>
            <w:noProof/>
            <w:webHidden/>
          </w:rPr>
          <w:tab/>
        </w:r>
        <w:r w:rsidR="00E35289">
          <w:rPr>
            <w:noProof/>
            <w:webHidden/>
          </w:rPr>
          <w:fldChar w:fldCharType="begin"/>
        </w:r>
        <w:r w:rsidR="00E35289">
          <w:rPr>
            <w:noProof/>
            <w:webHidden/>
          </w:rPr>
          <w:instrText xml:space="preserve"> PAGEREF _Toc81644632 \h </w:instrText>
        </w:r>
        <w:r w:rsidR="00E35289">
          <w:rPr>
            <w:noProof/>
            <w:webHidden/>
          </w:rPr>
        </w:r>
        <w:r w:rsidR="00E35289">
          <w:rPr>
            <w:noProof/>
            <w:webHidden/>
          </w:rPr>
          <w:fldChar w:fldCharType="separate"/>
        </w:r>
        <w:r w:rsidR="006F0658">
          <w:rPr>
            <w:noProof/>
            <w:webHidden/>
          </w:rPr>
          <w:t>52</w:t>
        </w:r>
        <w:r w:rsidR="00E35289">
          <w:rPr>
            <w:noProof/>
            <w:webHidden/>
          </w:rPr>
          <w:fldChar w:fldCharType="end"/>
        </w:r>
      </w:hyperlink>
    </w:p>
    <w:p w14:paraId="27C7717F" w14:textId="66CFAF1D" w:rsidR="00E35289" w:rsidRDefault="00C6754C">
      <w:pPr>
        <w:pStyle w:val="TDC2"/>
        <w:tabs>
          <w:tab w:val="left" w:pos="960"/>
          <w:tab w:val="right" w:leader="dot" w:pos="9060"/>
        </w:tabs>
        <w:rPr>
          <w:rFonts w:asciiTheme="minorHAnsi" w:eastAsiaTheme="minorEastAsia" w:hAnsiTheme="minorHAnsi"/>
          <w:noProof/>
          <w:sz w:val="22"/>
          <w:lang w:eastAsia="es-PE"/>
        </w:rPr>
      </w:pPr>
      <w:hyperlink w:anchor="_Toc81644633" w:history="1">
        <w:r w:rsidR="00E35289" w:rsidRPr="00AB4B7F">
          <w:rPr>
            <w:rStyle w:val="Hipervnculo"/>
            <w:noProof/>
          </w:rPr>
          <w:t>8.1.</w:t>
        </w:r>
        <w:r w:rsidR="00E35289">
          <w:rPr>
            <w:rFonts w:asciiTheme="minorHAnsi" w:eastAsiaTheme="minorEastAsia" w:hAnsiTheme="minorHAnsi"/>
            <w:noProof/>
            <w:sz w:val="22"/>
            <w:lang w:eastAsia="es-PE"/>
          </w:rPr>
          <w:tab/>
        </w:r>
        <w:r w:rsidR="00E35289" w:rsidRPr="00AB4B7F">
          <w:rPr>
            <w:rStyle w:val="Hipervnculo"/>
            <w:noProof/>
          </w:rPr>
          <w:t>MATRIZ DE CONSISTENCIA</w:t>
        </w:r>
        <w:r w:rsidR="00E35289">
          <w:rPr>
            <w:noProof/>
            <w:webHidden/>
          </w:rPr>
          <w:tab/>
        </w:r>
        <w:r w:rsidR="00E35289">
          <w:rPr>
            <w:noProof/>
            <w:webHidden/>
          </w:rPr>
          <w:fldChar w:fldCharType="begin"/>
        </w:r>
        <w:r w:rsidR="00E35289">
          <w:rPr>
            <w:noProof/>
            <w:webHidden/>
          </w:rPr>
          <w:instrText xml:space="preserve"> PAGEREF _Toc81644633 \h </w:instrText>
        </w:r>
        <w:r w:rsidR="00E35289">
          <w:rPr>
            <w:noProof/>
            <w:webHidden/>
          </w:rPr>
        </w:r>
        <w:r w:rsidR="00E35289">
          <w:rPr>
            <w:noProof/>
            <w:webHidden/>
          </w:rPr>
          <w:fldChar w:fldCharType="separate"/>
        </w:r>
        <w:r w:rsidR="006F0658">
          <w:rPr>
            <w:noProof/>
            <w:webHidden/>
          </w:rPr>
          <w:t>52</w:t>
        </w:r>
        <w:r w:rsidR="00E35289">
          <w:rPr>
            <w:noProof/>
            <w:webHidden/>
          </w:rPr>
          <w:fldChar w:fldCharType="end"/>
        </w:r>
      </w:hyperlink>
    </w:p>
    <w:p w14:paraId="762DBA35" w14:textId="60750C3F" w:rsidR="0005517A" w:rsidRDefault="00806E28" w:rsidP="0005517A">
      <w:pPr>
        <w:rPr>
          <w:szCs w:val="24"/>
        </w:rPr>
      </w:pPr>
      <w:r>
        <w:rPr>
          <w:szCs w:val="24"/>
        </w:rPr>
        <w:fldChar w:fldCharType="end"/>
      </w:r>
    </w:p>
    <w:p w14:paraId="0563A6CE" w14:textId="5A1066B5" w:rsidR="00E35289" w:rsidRDefault="00E35289" w:rsidP="0005517A">
      <w:pPr>
        <w:rPr>
          <w:szCs w:val="24"/>
        </w:rPr>
      </w:pPr>
    </w:p>
    <w:p w14:paraId="424108F1" w14:textId="0D06C539" w:rsidR="00E35289" w:rsidRDefault="00E35289" w:rsidP="0005517A">
      <w:pPr>
        <w:rPr>
          <w:szCs w:val="24"/>
        </w:rPr>
      </w:pPr>
    </w:p>
    <w:p w14:paraId="57C8CE6F" w14:textId="45B7DD7E" w:rsidR="00E35289" w:rsidRDefault="00E35289" w:rsidP="0005517A">
      <w:pPr>
        <w:rPr>
          <w:szCs w:val="24"/>
        </w:rPr>
      </w:pPr>
    </w:p>
    <w:p w14:paraId="39B8F361" w14:textId="353BEC08" w:rsidR="00E35289" w:rsidRDefault="00E35289" w:rsidP="0005517A">
      <w:pPr>
        <w:rPr>
          <w:szCs w:val="24"/>
        </w:rPr>
      </w:pPr>
    </w:p>
    <w:p w14:paraId="56DABF01" w14:textId="31F4A4F9" w:rsidR="00E35289" w:rsidRDefault="00E35289" w:rsidP="0005517A">
      <w:pPr>
        <w:rPr>
          <w:szCs w:val="24"/>
        </w:rPr>
      </w:pPr>
    </w:p>
    <w:p w14:paraId="1169ADAA" w14:textId="565FC612" w:rsidR="00E35289" w:rsidRDefault="00E35289" w:rsidP="0005517A">
      <w:pPr>
        <w:rPr>
          <w:szCs w:val="24"/>
        </w:rPr>
      </w:pPr>
    </w:p>
    <w:p w14:paraId="333E7AD4" w14:textId="23BE48CA" w:rsidR="00E35289" w:rsidRDefault="00E35289" w:rsidP="0005517A">
      <w:pPr>
        <w:rPr>
          <w:szCs w:val="24"/>
        </w:rPr>
      </w:pPr>
    </w:p>
    <w:p w14:paraId="55FB2B0C" w14:textId="5B9F5B79" w:rsidR="00E35289" w:rsidRDefault="00E35289" w:rsidP="0005517A">
      <w:pPr>
        <w:rPr>
          <w:szCs w:val="24"/>
        </w:rPr>
      </w:pPr>
    </w:p>
    <w:p w14:paraId="0B85107E" w14:textId="7101A0FE" w:rsidR="00E35289" w:rsidRDefault="00E35289" w:rsidP="0005517A">
      <w:pPr>
        <w:rPr>
          <w:szCs w:val="24"/>
        </w:rPr>
      </w:pPr>
    </w:p>
    <w:p w14:paraId="668A2349" w14:textId="231CC430" w:rsidR="00E35289" w:rsidRDefault="00E35289" w:rsidP="0005517A">
      <w:pPr>
        <w:rPr>
          <w:szCs w:val="24"/>
        </w:rPr>
      </w:pPr>
    </w:p>
    <w:p w14:paraId="219F3790" w14:textId="0F89AB41" w:rsidR="00E35289" w:rsidRDefault="00E35289" w:rsidP="0005517A">
      <w:pPr>
        <w:rPr>
          <w:szCs w:val="24"/>
        </w:rPr>
      </w:pPr>
    </w:p>
    <w:p w14:paraId="2F7BA166" w14:textId="1CFA62E4" w:rsidR="00E35289" w:rsidRDefault="00E35289" w:rsidP="0005517A">
      <w:pPr>
        <w:rPr>
          <w:szCs w:val="24"/>
        </w:rPr>
      </w:pPr>
    </w:p>
    <w:p w14:paraId="4CB088B6" w14:textId="562F2187" w:rsidR="00E35289" w:rsidRDefault="00E35289" w:rsidP="0005517A">
      <w:pPr>
        <w:rPr>
          <w:szCs w:val="24"/>
        </w:rPr>
      </w:pPr>
    </w:p>
    <w:p w14:paraId="69262643" w14:textId="783F5C3D" w:rsidR="00E35289" w:rsidRDefault="00E35289" w:rsidP="0005517A">
      <w:pPr>
        <w:rPr>
          <w:szCs w:val="24"/>
        </w:rPr>
      </w:pPr>
    </w:p>
    <w:p w14:paraId="31C28A85" w14:textId="156FAF7F" w:rsidR="00E35289" w:rsidRDefault="00E35289" w:rsidP="0005517A">
      <w:pPr>
        <w:rPr>
          <w:szCs w:val="24"/>
        </w:rPr>
      </w:pPr>
    </w:p>
    <w:p w14:paraId="78AC471E" w14:textId="2C92D822" w:rsidR="00E35289" w:rsidRDefault="00E35289" w:rsidP="0005517A">
      <w:pPr>
        <w:rPr>
          <w:szCs w:val="24"/>
        </w:rPr>
      </w:pPr>
    </w:p>
    <w:p w14:paraId="187A5AE8" w14:textId="251AAD32" w:rsidR="00E35289" w:rsidRDefault="00E35289" w:rsidP="0005517A">
      <w:pPr>
        <w:rPr>
          <w:szCs w:val="24"/>
        </w:rPr>
      </w:pPr>
    </w:p>
    <w:p w14:paraId="0B73186E" w14:textId="43C2361D" w:rsidR="00E35289" w:rsidRDefault="00E35289" w:rsidP="0005517A">
      <w:pPr>
        <w:rPr>
          <w:szCs w:val="24"/>
        </w:rPr>
      </w:pPr>
    </w:p>
    <w:p w14:paraId="0CA2C67D" w14:textId="53ECF2B6" w:rsidR="00E35289" w:rsidRDefault="00E35289" w:rsidP="0005517A">
      <w:pPr>
        <w:rPr>
          <w:szCs w:val="24"/>
        </w:rPr>
      </w:pPr>
    </w:p>
    <w:p w14:paraId="4428005E" w14:textId="7D83BB6E" w:rsidR="00E35289" w:rsidRDefault="00E35289" w:rsidP="0005517A">
      <w:pPr>
        <w:rPr>
          <w:szCs w:val="24"/>
        </w:rPr>
      </w:pPr>
    </w:p>
    <w:p w14:paraId="41BA537C" w14:textId="6A3B8D3C" w:rsidR="00E35289" w:rsidRDefault="00E35289" w:rsidP="0005517A">
      <w:pPr>
        <w:rPr>
          <w:szCs w:val="24"/>
        </w:rPr>
      </w:pPr>
    </w:p>
    <w:p w14:paraId="09A62997" w14:textId="68083A4E" w:rsidR="00E35289" w:rsidRDefault="00E35289" w:rsidP="0005517A">
      <w:pPr>
        <w:rPr>
          <w:szCs w:val="24"/>
        </w:rPr>
      </w:pPr>
    </w:p>
    <w:p w14:paraId="1EB19EA6" w14:textId="77777777" w:rsidR="00E35289" w:rsidRPr="00304528" w:rsidRDefault="00E35289" w:rsidP="0005517A">
      <w:pPr>
        <w:rPr>
          <w:sz w:val="2"/>
          <w:szCs w:val="2"/>
        </w:rPr>
      </w:pPr>
    </w:p>
    <w:p w14:paraId="4CA4F34B" w14:textId="1D60712E" w:rsidR="001C7A65" w:rsidRPr="006168A0" w:rsidRDefault="0005517A" w:rsidP="00A859C9">
      <w:pPr>
        <w:pStyle w:val="Ttulo1"/>
        <w:numPr>
          <w:ilvl w:val="0"/>
          <w:numId w:val="0"/>
        </w:numPr>
        <w:rPr>
          <w:sz w:val="32"/>
          <w:szCs w:val="28"/>
        </w:rPr>
      </w:pPr>
      <w:bookmarkStart w:id="0" w:name="_Toc81644570"/>
      <w:r w:rsidRPr="006168A0">
        <w:rPr>
          <w:sz w:val="32"/>
          <w:szCs w:val="28"/>
        </w:rPr>
        <w:lastRenderedPageBreak/>
        <w:t>INTRODUCCIÓN</w:t>
      </w:r>
      <w:bookmarkEnd w:id="0"/>
    </w:p>
    <w:p w14:paraId="610FCAFF" w14:textId="1A425BE3" w:rsidR="004D1FF5" w:rsidRPr="00B61BED" w:rsidRDefault="00B47377" w:rsidP="004D1FF5">
      <w:r w:rsidRPr="00B61BED">
        <w:t>Uno de los componentes más estudiados del ciclo hidrológico a nivel global, resulta ser la precipitación; debido básicamente a la importancia que tiene en los diferentes procesos climatológicos. En el Perú, este componente</w:t>
      </w:r>
      <w:r w:rsidR="00442B4D" w:rsidRPr="00B61BED">
        <w:t xml:space="preserve"> también es ampliamente analizado y estudiado, ya que se encuentra ligado a la gestión y manejo de los recursos hídricos. Una forma más detallada de observar las interacciones de la precipitación con las diferentes actividades en el territorio nacional, es a través del análisis del régimen de precipitación en las diferentes cuencas, subcuencas y microcuencas hidrológicas. Uno de estos</w:t>
      </w:r>
      <w:r w:rsidR="00E57B79" w:rsidRPr="00B61BED">
        <w:t xml:space="preserve"> escenarios</w:t>
      </w:r>
      <w:r w:rsidR="00442B4D" w:rsidRPr="00B61BED">
        <w:t xml:space="preserve"> es la cuenca del río Mantaro</w:t>
      </w:r>
      <w:r w:rsidR="00E57B79" w:rsidRPr="00B61BED">
        <w:t>, siendo el valle del Mantaro un espacio en cual se desarrollan un gran número de actividades, resaltando la agropecuaria</w:t>
      </w:r>
      <w:r w:rsidR="008D282E" w:rsidRPr="00B61BED">
        <w:t xml:space="preserve">; estas actividades se encuentran estrechamente relacionadas con la precipitación, ya que dependen de la disponibilidad hídrica del lugar tanto en cantidad y calidad. </w:t>
      </w:r>
      <w:r w:rsidR="004D1FF5" w:rsidRPr="00B61BED">
        <w:t>Es por ello que, en la actualidad, el estudio de la precipitación juega un rol muy importante en diversos aspectos</w:t>
      </w:r>
      <w:r w:rsidR="008D282E" w:rsidRPr="00B61BED">
        <w:t xml:space="preserve">. </w:t>
      </w:r>
    </w:p>
    <w:p w14:paraId="08C475B9" w14:textId="197AA0FB" w:rsidR="00F76F9D" w:rsidRPr="00B61BED" w:rsidRDefault="008D282E" w:rsidP="004D1FF5">
      <w:r w:rsidRPr="00B61BED">
        <w:t xml:space="preserve">Para fines de este trabajo </w:t>
      </w:r>
      <w:r w:rsidR="00F76F9D" w:rsidRPr="00B61BED">
        <w:t xml:space="preserve">es necesario saber cómo funciona el fenómeno de precipitación, cuáles son </w:t>
      </w:r>
      <w:r w:rsidR="002C6F30" w:rsidRPr="00B61BED">
        <w:t>lo</w:t>
      </w:r>
      <w:r w:rsidR="00F76F9D" w:rsidRPr="00B61BED">
        <w:t>s componentes</w:t>
      </w:r>
      <w:r w:rsidR="002C6F30" w:rsidRPr="00B61BED">
        <w:t xml:space="preserve"> y los procesos involucrados. Es fundamental comprender los mecanismos por los cuales atraviesa un hidrometeoro desde su formación hasta que llega a la superficie terrestre.  Entiéndase por hidrometeoro</w:t>
      </w:r>
      <w:r w:rsidR="00B9162F" w:rsidRPr="00B61BED">
        <w:t>s</w:t>
      </w:r>
      <w:r w:rsidR="002C6F30" w:rsidRPr="00B61BED">
        <w:t xml:space="preserve"> a las formas más comunes de precipitación como son la llovizna, lluvia, escarcha, rocio, nieve y granizo</w:t>
      </w:r>
      <w:r w:rsidR="00B9162F" w:rsidRPr="00B61BED">
        <w:t xml:space="preserve"> </w:t>
      </w:r>
      <w:r w:rsidR="00B9162F" w:rsidRPr="00B61BED">
        <w:rPr>
          <w:shd w:val="clear" w:color="auto" w:fill="FFFFFF"/>
        </w:rPr>
        <w:fldChar w:fldCharType="begin" w:fldLock="1"/>
      </w:r>
      <w:r w:rsidR="00B9162F" w:rsidRPr="00B61BED">
        <w:rPr>
          <w:shd w:val="clear" w:color="auto" w:fill="FFFFFF"/>
        </w:rPr>
        <w:instrText>ADDIN CSL_CITATION {"citationItems":[{"id":"ITEM-1","itemData":{"DOI":"10.1017/CBO9781107415324.004","ISBN":"9788578110796","ISSN":"1098-6596","PMID":"25246403","author":[{"dropping-particle":"","family":"Houze","given":"Robert A.","non-dropping-particle":"","parse-names":false,"suffix":""}],"edition":"2a Ed.","id":"ITEM-1","issue":"9","issued":{"date-parts":[["2014"]]},"number-of-pages":"1 - 423","publisher":"International Geophysics","title":"Cloud Dynamics","type":"book","volume":"104"},"uris":["http://www.mendeley.com/documents/?uuid=50cd83f7-04f1-48ac-88f0-f74df9338eaa"]}],"mendeley":{"formattedCitation":"(Houze, 2014)","plainTextFormattedCitation":"(Houze, 2014)","previouslyFormattedCitation":"(Houze, 2014)"},"properties":{"noteIndex":0},"schema":"https://github.com/citation-style-language/schema/raw/master/csl-citation.json"}</w:instrText>
      </w:r>
      <w:r w:rsidR="00B9162F" w:rsidRPr="00B61BED">
        <w:rPr>
          <w:shd w:val="clear" w:color="auto" w:fill="FFFFFF"/>
        </w:rPr>
        <w:fldChar w:fldCharType="separate"/>
      </w:r>
      <w:r w:rsidR="00B9162F" w:rsidRPr="00B61BED">
        <w:rPr>
          <w:noProof/>
          <w:shd w:val="clear" w:color="auto" w:fill="FFFFFF"/>
        </w:rPr>
        <w:t>(Houze, 2014)</w:t>
      </w:r>
      <w:r w:rsidR="00B9162F" w:rsidRPr="00B61BED">
        <w:rPr>
          <w:shd w:val="clear" w:color="auto" w:fill="FFFFFF"/>
        </w:rPr>
        <w:fldChar w:fldCharType="end"/>
      </w:r>
      <w:r w:rsidR="002C6F30" w:rsidRPr="00B61BED">
        <w:t>.</w:t>
      </w:r>
    </w:p>
    <w:p w14:paraId="65C403B0" w14:textId="7342D7EE" w:rsidR="00C45F8A" w:rsidRPr="00B61BED" w:rsidRDefault="00B9162F" w:rsidP="00C45F8A">
      <w:r w:rsidRPr="00B61BED">
        <w:t>Un enfoque más directo sobre la precipitación, es mediante e</w:t>
      </w:r>
      <w:r w:rsidR="00E70B3E" w:rsidRPr="00B61BED">
        <w:t>l análisis de la microestructura de lluvia,</w:t>
      </w:r>
      <w:r w:rsidRPr="00B61BED">
        <w:t xml:space="preserve"> que</w:t>
      </w:r>
      <w:r w:rsidR="00E70B3E" w:rsidRPr="00B61BED">
        <w:t xml:space="preserve"> toma como punto inicial </w:t>
      </w:r>
      <w:r w:rsidRPr="00B61BED">
        <w:t>las mediciones de la distribución del tamaño de gotas (DSD</w:t>
      </w:r>
      <w:r w:rsidR="00447178" w:rsidRPr="00B61BED">
        <w:rPr>
          <w:shd w:val="clear" w:color="auto" w:fill="FFFFFF"/>
        </w:rPr>
        <w:t xml:space="preserve"> – siglas en inglés</w:t>
      </w:r>
      <w:r w:rsidRPr="00B61BED">
        <w:t>)</w:t>
      </w:r>
      <w:r w:rsidR="00E70B3E" w:rsidRPr="00B61BED">
        <w:t>. Para ello se emplea principalmente dos disdrómetros ópticos de la marca OTT Parsivel</w:t>
      </w:r>
      <w:r w:rsidR="00E70B3E" w:rsidRPr="00B61BED">
        <w:rPr>
          <w:vertAlign w:val="superscript"/>
        </w:rPr>
        <w:t>2</w:t>
      </w:r>
      <w:r w:rsidR="00E70B3E" w:rsidRPr="00B61BED">
        <w:t xml:space="preserve">, </w:t>
      </w:r>
      <w:r w:rsidRPr="00B61BED">
        <w:t xml:space="preserve">los cuales fueron diseñados con la </w:t>
      </w:r>
      <w:r w:rsidR="00E70B3E" w:rsidRPr="00B61BED">
        <w:t xml:space="preserve">finalidad medir el tamaño del hidrometeoro y su velocidad de caída </w:t>
      </w:r>
      <w:r w:rsidR="00E70B3E" w:rsidRPr="00B61BED">
        <w:fldChar w:fldCharType="begin" w:fldLock="1"/>
      </w:r>
      <w:r w:rsidR="00E70B3E" w:rsidRPr="00B61BED">
        <w:instrText>ADDIN CSL_CITATION {"citationItems":[{"id":"ITEM-1","itemData":{"DOI":"10.1175/1520-0426(2000)017&lt;0130:AODFMS&gt;2.0.CO;2","ISBN":"1520-0426","ISSN":"07390572","abstract":"The characteristics of a prototype optical disdrometer are presented. Particles are detectable in the diameter range from 0.3 to 30 mm having velocities of up to 20 m s1. Advantages of the new system are (i) it is easy to handle, robust, and low cost, allowing a cluster of instruments to investigate the spatial and temporal fine-scale structure of precipitation; (ii) it provides reliable detection of the range of small drops; and (iii) it allows the possibility of snow measurements. Results of rain measurements are compared with data from a JossWaldvogel disdrometer and a Hellmann rain gauge. Furthermore, some snow measurements are presented and compared with results of a research spectrometer. The overall agreement is good. The repeatability of particle size estimation was checked in the diameter range between 1.4 and 8.0 mm and yielded a standard deviation of less than 5%. For drop velocities the standard deviation varies between 25% (0.3-mm drops) and 10% (5-mm drops). The optical disdrometer can also serve as a present weather sensor, detecting and differentiating among rain, snow, drizzle, graupel, hail, and the absence of precipitation.","author":[{"dropping-particle":"","family":"Löffler-Mang","given":"Martin","non-dropping-particle":"","parse-names":false,"suffix":""},{"dropping-particle":"","family":"Joss","given":"Jürg","non-dropping-particle":"","parse-names":false,"suffix":""}],"container-title":"Journal of Atmospheric and Oceanic Technology","id":"ITEM-1","issue":"2","issued":{"date-parts":[["2000"]]},"page":"130-139","title":"An optical disdrometer for measuring size and velocity of hydrometeors","type":"article-journal","volume":"17"},"uris":["http://www.mendeley.com/documents/?uuid=e7dc384b-0f5a-4ef7-b296-2f0a3a695c35"]}],"mendeley":{"formattedCitation":"(Löffler-Mang &amp; Joss, 2000)","plainTextFormattedCitation":"(Löffler-Mang &amp; Joss, 2000)","previouslyFormattedCitation":"(Löffler-Mang &amp; Joss, 2000)"},"properties":{"noteIndex":0},"schema":"https://github.com/citation-style-language/schema/raw/master/csl-citation.json"}</w:instrText>
      </w:r>
      <w:r w:rsidR="00E70B3E" w:rsidRPr="00B61BED">
        <w:fldChar w:fldCharType="separate"/>
      </w:r>
      <w:r w:rsidR="00E70B3E" w:rsidRPr="00B61BED">
        <w:rPr>
          <w:noProof/>
        </w:rPr>
        <w:t>(Löffler-Mang &amp; Joss, 2000)</w:t>
      </w:r>
      <w:r w:rsidR="00E70B3E" w:rsidRPr="00B61BED">
        <w:fldChar w:fldCharType="end"/>
      </w:r>
      <w:r w:rsidR="00E70B3E" w:rsidRPr="00B61BED">
        <w:t xml:space="preserve">; </w:t>
      </w:r>
      <w:r w:rsidRPr="00B61BED">
        <w:t>en base a estas mediciones se puede realizar cálculos para determinar los parámetros integrales de lluvia; así mismo se pueden estimar los parámetros propios del espectro de gotas</w:t>
      </w:r>
      <w:r w:rsidR="00C45F8A" w:rsidRPr="00B61BED">
        <w:t xml:space="preserve"> </w:t>
      </w:r>
      <w:r w:rsidR="00C45F8A" w:rsidRPr="00B61BED">
        <w:fldChar w:fldCharType="begin" w:fldLock="1"/>
      </w:r>
      <w:r w:rsidR="00C45F8A" w:rsidRPr="00B61BED">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id":"ITEM-2","itemData":{"DOI":"10.1175/2010JAMC2269.1","ISSN":"15588424","abstract":"An experimental study of small-scale variability of raindrop size distributions (DSDs) has been carried out at Wallops Island, Virginia. Three Joss-Waldvogel disdrometers were operated at a distance of 0.65, 1.05, and 1.70 km in a nearly straight line. The main purpose of the study was to examine the variability of DSDs and its integral parameters of liquid water content, rainfall, and reflectivity within a 2-km array: a typical size of Cartesian radar pixel. The composite DSD of rain events showed very good agreement among the disdrometers except where there were noticeable differences in midsize and large drops in a few events. For consideration of partial beam filling where the radar pixel was not completely covered by rain, a single disdrometer reported just over 10% more rainy minutes than the rainy minutes when all three disdrometers reported rainfall. Similarly two out of three disdrometers reported 5% more rainy minutes than when all three were reporting rainfall. These percentages were based on a 1-min average, and were less for longer averaging periods. Considering only the minutes when all three disdrometers were reporting rainfall, just over one quarter of the observations showed an increase in the difference in rainfall with distance. This finding was based on a 15-min average and was even less for shorter averaging periods. The probability and cumulative distributions of a gamma-fitted DSD and integral rain parameters between the three disdrometers had a very good agreement and no major variability. This was mainly due to the high percentage of light stratiform rain and to the number of storms that traveled along the track of the disdrometers. At a fixed time step, however, both DSDs and integral rain parameters showed substantial variability. The standard deviation (SD) of rain rate was near 3 mm h-1, while the SD of reflectivity exceeded 3 dBZ at the longest separation distance. These standard deviations were at 6-min average and were higher at shorter averaging periods. The correlations decreased with increasing separation distance. For rain rate, the correlations were higher than previous gauge-based studies. This was attributed to the differences in data processing and the difference in rainfall characteristics in different climate regions. It was also considered that the gauge sampling errors could be a factor. In this regard, gauge measurements were simulated employing existing disdrometer dataset. While a difference was noticed in …","author":[{"dropping-particle":"","family":"Tokay","given":"Ali","non-dropping-particle":"","parse-names":false,"suffix":""},{"dropping-particle":"","family":"Bashor","given":"Paul G.","non-dropping-particle":"","parse-names":false,"suffix":""}],"container-title":"Journal of Applied Meteorology and Climatology","id":"ITEM-2","issue":"11","issued":{"date-parts":[["2010"]]},"page":"2348-2365","title":"An experimental study of small-scale variability of raindrop size distribution","type":"article-journal","volume":"49"},"uris":["http://www.mendeley.com/documents/?uuid=d97bba84-8325-4fcb-9b6c-545c0ca9caea"]}],"mendeley":{"formattedCitation":"(Chen, Yang, &amp; Pu, 2013; Tokay &amp; Bashor, 2010)","plainTextFormattedCitation":"(Chen, Yang, &amp; Pu, 2013; Tokay &amp; Bashor, 2010)","previouslyFormattedCitation":"(Chen, Yang, &amp; Pu, 2013; Tokay &amp; Bashor, 2010)"},"properties":{"noteIndex":0},"schema":"https://github.com/citation-style-language/schema/raw/master/csl-citation.json"}</w:instrText>
      </w:r>
      <w:r w:rsidR="00C45F8A" w:rsidRPr="00B61BED">
        <w:fldChar w:fldCharType="separate"/>
      </w:r>
      <w:r w:rsidR="00C45F8A" w:rsidRPr="00B61BED">
        <w:rPr>
          <w:noProof/>
        </w:rPr>
        <w:t>(Chen, Yang, &amp; Pu, 2013; Tokay &amp; Bashor, 2010)</w:t>
      </w:r>
      <w:r w:rsidR="00C45F8A" w:rsidRPr="00B61BED">
        <w:fldChar w:fldCharType="end"/>
      </w:r>
      <w:r w:rsidR="00C45F8A" w:rsidRPr="00B61BED">
        <w:t xml:space="preserve">. Para mejorar la información se tiene en cuenta al registro de las mediciones de dos pluviómetros convencionales instalados en el mismo lugar; de esta forma se permite realizar comparaciones cuantitativas en cuanto a los acumulados de precipitación, utilizando para ello la metodología de sesgo </w:t>
      </w:r>
      <w:r w:rsidR="00E70B3E" w:rsidRPr="00B61BED">
        <w:fldChar w:fldCharType="begin" w:fldLock="1"/>
      </w:r>
      <w:r w:rsidR="00FE6B73">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Wolff, &amp; Petersen, 2014)","plainTextFormattedCitation":"(Tokay, Wolff, &amp; Petersen, 2014)","previouslyFormattedCitation":"(Tokay, Wolff, &amp; Petersen, 2014)"},"properties":{"noteIndex":0},"schema":"https://github.com/citation-style-language/schema/raw/master/csl-citation.json"}</w:instrText>
      </w:r>
      <w:r w:rsidR="00E70B3E" w:rsidRPr="00B61BED">
        <w:fldChar w:fldCharType="separate"/>
      </w:r>
      <w:r w:rsidR="00DF3463" w:rsidRPr="00DF3463">
        <w:rPr>
          <w:noProof/>
        </w:rPr>
        <w:t>(Tokay, Wolff, &amp; Petersen, 2014)</w:t>
      </w:r>
      <w:r w:rsidR="00E70B3E" w:rsidRPr="00B61BED">
        <w:fldChar w:fldCharType="end"/>
      </w:r>
      <w:r w:rsidR="00E70B3E" w:rsidRPr="00B61BED">
        <w:t>. Así mismo, es necesario</w:t>
      </w:r>
      <w:r w:rsidR="00C45F8A" w:rsidRPr="00B61BED">
        <w:t xml:space="preserve"> mencionar la existencia </w:t>
      </w:r>
      <w:r w:rsidR="00E70B3E" w:rsidRPr="00B61BED">
        <w:t>de errores sistemáticos</w:t>
      </w:r>
      <w:r w:rsidR="00C45F8A" w:rsidRPr="00B61BED">
        <w:t xml:space="preserve"> que pueden ocurrir</w:t>
      </w:r>
      <w:r w:rsidR="00E70B3E" w:rsidRPr="00B61BED">
        <w:t xml:space="preserve"> durante la medición, transmisión y almacenamiento de los datos; los cuales están sujetos a las condiciones meteorológicas, ubicación de los equipos</w:t>
      </w:r>
      <w:r w:rsidR="00C45F8A" w:rsidRPr="00B61BED">
        <w:t xml:space="preserve">, </w:t>
      </w:r>
      <w:r w:rsidR="00E70B3E" w:rsidRPr="00B61BED">
        <w:t>entorno del observador</w:t>
      </w:r>
      <w:r w:rsidR="00C45F8A" w:rsidRPr="00B61BED">
        <w:t xml:space="preserve">, etc. </w:t>
      </w:r>
      <w:r w:rsidR="00E70B3E" w:rsidRPr="00B61BED">
        <w:fldChar w:fldCharType="begin" w:fldLock="1"/>
      </w:r>
      <w:r w:rsidR="00293392" w:rsidRPr="00B61BED">
        <w:instrText>ADDIN CSL_CITATION {"citationItems":[{"id":"ITEM-1","itemData":{"author":[{"dropping-particle":"","family":"Førland","given":"E. J.","non-dropping-particle":"","parse-names":false,"suffix":""},{"dropping-particle":"","family":"Allerup","given":"P.","non-dropping-particle":"","parse-names":false,"suffix":""},{"dropping-particle":"","family":"Dahlström","given":"B.","non-dropping-particle":"","parse-names":false,"suffix":""},{"dropping-particle":"","family":"Elomaa","given":"E.","non-dropping-particle":"","parse-names":false,"suffix":""},{"dropping-particle":"","family":"Jónsson","given":"T.","non-dropping-particle":"","parse-names":false,"suffix":""},{"dropping-particle":"","family":"Madsen","given":"H.","non-dropping-particle":"","parse-names":false,"suffix":""},{"dropping-particle":"","family":"Perälä","given":"J.","non-dropping-particle":"","parse-names":false,"suffix":""},{"dropping-particle":"","family":"Rissanen","given":"P.","non-dropping-particle":"","parse-names":false,"suffix":""},{"dropping-particle":"","family":"Vedin","given":"H.","non-dropping-particle":"","parse-names":false,"suffix":""},{"dropping-particle":"","family":"Vejen","given":"F.","non-dropping-particle":"","parse-names":false,"suffix":""}],"edition":"1a Ed.","id":"ITEM-1","issued":{"date-parts":[["1996"]]},"number-of-pages":"66","publisher-place":"Oslo, Noruega","title":"Manual For Operational Correction of Nordic Precipitation Data","type":"report"},"uris":["http://www.mendeley.com/documents/?uuid=f25ced75-82df-4bc9-b231-a63e512c50d6"]}],"mendeley":{"formattedCitation":"(Førland et al., 1996)","plainTextFormattedCitation":"(Førland et al., 1996)","previouslyFormattedCitation":"(Førland et al., 1996)"},"properties":{"noteIndex":0},"schema":"https://github.com/citation-style-language/schema/raw/master/csl-citation.json"}</w:instrText>
      </w:r>
      <w:r w:rsidR="00E70B3E" w:rsidRPr="00B61BED">
        <w:fldChar w:fldCharType="separate"/>
      </w:r>
      <w:r w:rsidR="00447178" w:rsidRPr="00B61BED">
        <w:rPr>
          <w:noProof/>
        </w:rPr>
        <w:t>(Førland et al., 1996)</w:t>
      </w:r>
      <w:r w:rsidR="00E70B3E" w:rsidRPr="00B61BED">
        <w:fldChar w:fldCharType="end"/>
      </w:r>
      <w:r w:rsidR="00E70B3E" w:rsidRPr="00B61BED">
        <w:t>.</w:t>
      </w:r>
      <w:r w:rsidR="00765C87" w:rsidRPr="00B61BED">
        <w:t xml:space="preserve"> Estos equipos mencionados </w:t>
      </w:r>
      <w:r w:rsidR="00C45F8A" w:rsidRPr="00B61BED">
        <w:t>se encuentran instalados en el Observatorio de Huancayo, ubicado en el valle del río Mantaro</w:t>
      </w:r>
      <w:r w:rsidR="00765C87" w:rsidRPr="00B61BED">
        <w:t xml:space="preserve">; los cuales </w:t>
      </w:r>
      <w:r w:rsidR="00C45F8A" w:rsidRPr="00B61BED">
        <w:t xml:space="preserve">pertenecen al Laboratorio de Microfísica Atmosférica y Radiación (LAMAR), bajo la </w:t>
      </w:r>
      <w:r w:rsidR="00765C87" w:rsidRPr="00B61BED">
        <w:t>S</w:t>
      </w:r>
      <w:r w:rsidR="00C45F8A" w:rsidRPr="00B61BED">
        <w:t xml:space="preserve">ub dirección de </w:t>
      </w:r>
      <w:r w:rsidR="00765C87" w:rsidRPr="00B61BED">
        <w:t>C</w:t>
      </w:r>
      <w:r w:rsidR="00C45F8A" w:rsidRPr="00B61BED">
        <w:t xml:space="preserve">iencias de la </w:t>
      </w:r>
      <w:r w:rsidR="00765C87" w:rsidRPr="00B61BED">
        <w:t>A</w:t>
      </w:r>
      <w:r w:rsidR="00C45F8A" w:rsidRPr="00B61BED">
        <w:t xml:space="preserve">tmósfera e Hidrósfera del Instituto Geofísico del Perú (IGP). </w:t>
      </w:r>
      <w:r w:rsidR="00765C87" w:rsidRPr="00B61BED">
        <w:t>Además</w:t>
      </w:r>
      <w:r w:rsidR="00C45F8A" w:rsidRPr="00B61BED">
        <w:t xml:space="preserve">, el Servicio Nacional de Meteorología e Hidrología </w:t>
      </w:r>
      <w:r w:rsidR="00C45F8A" w:rsidRPr="00B61BED">
        <w:lastRenderedPageBreak/>
        <w:t>(SENAMHI), cuenta con una estación meteorológica ubicada en el mismo lugar, denominada “Huayao”.</w:t>
      </w:r>
    </w:p>
    <w:p w14:paraId="2BCE5799" w14:textId="00383E63" w:rsidR="00C45F8A" w:rsidRPr="00B61BED" w:rsidRDefault="00C45F8A" w:rsidP="00C45F8A">
      <w:r w:rsidRPr="00B61BED">
        <w:t>Otro aspecto que influye dentro del estudio de la microestructura de lluvia, es la caracterización climática del lugar. El valle del río Mantaro</w:t>
      </w:r>
      <w:r w:rsidR="00765C87" w:rsidRPr="00B61BED">
        <w:t xml:space="preserve"> se caracteriza por</w:t>
      </w:r>
      <w:r w:rsidRPr="00B61BED">
        <w:t xml:space="preserve"> presenta</w:t>
      </w:r>
      <w:r w:rsidR="00765C87" w:rsidRPr="00B61BED">
        <w:t>r una</w:t>
      </w:r>
      <w:r w:rsidRPr="00B61BED">
        <w:t xml:space="preserve"> variabilidad estacional en la distribución temporal de la precipitación, concentrando los valores más altos entre los meses de enero y marzo </w:t>
      </w:r>
      <w:r w:rsidRPr="00B61BED">
        <w:fldChar w:fldCharType="begin" w:fldLock="1"/>
      </w:r>
      <w:r w:rsidRPr="00B61BED">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Pr="00B61BED">
        <w:fldChar w:fldCharType="separate"/>
      </w:r>
      <w:r w:rsidRPr="00B61BED">
        <w:rPr>
          <w:noProof/>
        </w:rPr>
        <w:t>(Yamina Silva et al., 2006)</w:t>
      </w:r>
      <w:r w:rsidRPr="00B61BED">
        <w:fldChar w:fldCharType="end"/>
      </w:r>
      <w:r w:rsidRPr="00B61BED">
        <w:t>,</w:t>
      </w:r>
      <w:r w:rsidR="00765C87" w:rsidRPr="00B61BED">
        <w:t xml:space="preserve"> que representa</w:t>
      </w:r>
      <w:r w:rsidRPr="00B61BED">
        <w:t xml:space="preserve"> alrededor del 48% de la precipitación anual </w:t>
      </w:r>
      <w:r w:rsidRPr="00B61BED">
        <w:fldChar w:fldCharType="begin" w:fldLock="1"/>
      </w:r>
      <w:r w:rsidRPr="00B61BED">
        <w:instrText>ADDIN CSL_CITATION {"citationItems":[{"id":"ITEM-1","itemData":{"ISBN":"9972824136","author":[{"dropping-particle":"","family":"IGP","given":"","non-dropping-particle":"","parse-names":false,"suffix":""}],"id":"ITEM-1","issued":{"date-parts":[["2005"]]},"page":"1-110","publisher":"Instituto geofísico del Perú - IGP","publisher-place":"Lima, Perú","title":"Atlas Climático de Precipitación y Temperatura del Aire en la Cuenca del Río Mantaro","type":"article"},"uris":["http://www.mendeley.com/documents/?uuid=8604b80e-7744-4a1f-b32b-6381042af0f3"]}],"mendeley":{"formattedCitation":"(IGP, 2005)","plainTextFormattedCitation":"(IGP, 2005)","previouslyFormattedCitation":"(IGP, 2005)"},"properties":{"noteIndex":0},"schema":"https://github.com/citation-style-language/schema/raw/master/csl-citation.json"}</w:instrText>
      </w:r>
      <w:r w:rsidRPr="00B61BED">
        <w:fldChar w:fldCharType="separate"/>
      </w:r>
      <w:r w:rsidRPr="00B61BED">
        <w:rPr>
          <w:noProof/>
        </w:rPr>
        <w:t>(IGP, 2005)</w:t>
      </w:r>
      <w:r w:rsidRPr="00B61BED">
        <w:fldChar w:fldCharType="end"/>
      </w:r>
      <w:r w:rsidRPr="00B61BED">
        <w:t>;</w:t>
      </w:r>
      <w:r w:rsidR="00765C87" w:rsidRPr="00B61BED">
        <w:t xml:space="preserve"> y en lo que </w:t>
      </w:r>
      <w:r w:rsidRPr="00B61BED">
        <w:t>respect</w:t>
      </w:r>
      <w:r w:rsidR="00765C87" w:rsidRPr="00B61BED">
        <w:t>a</w:t>
      </w:r>
      <w:r w:rsidRPr="00B61BED">
        <w:t xml:space="preserve"> a la variabilidad espacial, se menciona que la regiones norte y sur oeste del valle</w:t>
      </w:r>
      <w:r w:rsidR="00765C87" w:rsidRPr="00B61BED">
        <w:t xml:space="preserve"> son las que</w:t>
      </w:r>
      <w:r w:rsidRPr="00B61BED">
        <w:t xml:space="preserve"> concentran las tasas de lluvias más altas </w:t>
      </w:r>
      <w:r w:rsidRPr="00B61BED">
        <w:fldChar w:fldCharType="begin" w:fldLock="1"/>
      </w:r>
      <w:r w:rsidRPr="00B61BED">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Pr="00B61BED">
        <w:fldChar w:fldCharType="separate"/>
      </w:r>
      <w:r w:rsidRPr="00B61BED">
        <w:rPr>
          <w:noProof/>
        </w:rPr>
        <w:t>(Yamina Silva et al., 2006)</w:t>
      </w:r>
      <w:r w:rsidRPr="00B61BED">
        <w:fldChar w:fldCharType="end"/>
      </w:r>
      <w:r w:rsidRPr="00B61BED">
        <w:t xml:space="preserve">. En lo que </w:t>
      </w:r>
      <w:r w:rsidR="00765C87" w:rsidRPr="00B61BED">
        <w:t>atañe</w:t>
      </w:r>
      <w:r w:rsidRPr="00B61BED">
        <w:t xml:space="preserve"> a proyecciones de la variabilidad de la lluvia</w:t>
      </w:r>
      <w:r w:rsidR="00765C87" w:rsidRPr="00B61BED">
        <w:t xml:space="preserve"> para el futuro</w:t>
      </w:r>
      <w:r w:rsidRPr="00B61BED">
        <w:t xml:space="preserve">, se pronostica reducciones de precipitación de -15% en la estación de verano </w:t>
      </w:r>
      <w:r w:rsidRPr="00B61BED">
        <w:fldChar w:fldCharType="begin" w:fldLock="1"/>
      </w:r>
      <w:r w:rsidRPr="00B61BED">
        <w:instrText>ADDIN CSL_CITATION {"citationItems":[{"id":"ITEM-1","itemData":{"author":[{"dropping-particle":"","family":"SENAMHI","given":"","non-dropping-particle":"","parse-names":false,"suffix":""}],"id":"ITEM-1","issued":{"date-parts":[["2013"]]},"page":"1-94","publisher":"Servicio Nacional de Meteorología e Hidrología, Proyecto de Adaptación al Impacto del Retroceso Acelerado de Glaciares en los Andes Tropicales - PRAAPERÚ","publisher-place":"Lima, Perú","title":"Cambio climático en la cuenca del Río Mantaro, Junín","type":"article"},"uris":["http://www.mendeley.com/documents/?uuid=1a81385b-1d83-4584-b68d-ae6fce58a11f"]}],"mendeley":{"formattedCitation":"(SENAMHI, 2013)","plainTextFormattedCitation":"(SENAMHI, 2013)","previouslyFormattedCitation":"(SENAMHI, 2013)"},"properties":{"noteIndex":0},"schema":"https://github.com/citation-style-language/schema/raw/master/csl-citation.json"}</w:instrText>
      </w:r>
      <w:r w:rsidRPr="00B61BED">
        <w:fldChar w:fldCharType="separate"/>
      </w:r>
      <w:r w:rsidRPr="00B61BED">
        <w:rPr>
          <w:noProof/>
        </w:rPr>
        <w:t>(SENAMHI, 2013)</w:t>
      </w:r>
      <w:r w:rsidRPr="00B61BED">
        <w:fldChar w:fldCharType="end"/>
      </w:r>
      <w:r w:rsidRPr="00B61BED">
        <w:t xml:space="preserve">, y </w:t>
      </w:r>
      <w:r w:rsidR="00765C87" w:rsidRPr="00B61BED">
        <w:t xml:space="preserve"> de </w:t>
      </w:r>
      <w:r w:rsidRPr="00B61BED">
        <w:t xml:space="preserve">-30% para la estación de invierno </w:t>
      </w:r>
      <w:r w:rsidRPr="00B61BED">
        <w:fldChar w:fldCharType="begin" w:fldLock="1"/>
      </w:r>
      <w:r w:rsidRPr="00B61BED">
        <w:instrText>ADDIN CSL_CITATION {"citationItems":[{"id":"ITEM-1","itemData":{"author":[{"dropping-particle":"","family":"MINAM","given":"","non-dropping-particle":"","parse-names":false,"suffix":""}],"id":"ITEM-1","issued":{"date-parts":[["2016"]]},"page":"329","publisher":"Ministerio del Ambiente","publisher-place":"Lima, Perú","title":"El Perú y el Cambio Climático Cambio Climático","type":"article"},"uris":["http://www.mendeley.com/documents/?uuid=40b268df-bdbd-4e31-94de-d85a333f08ef"]}],"mendeley":{"formattedCitation":"(MINAM, 2016)","plainTextFormattedCitation":"(MINAM, 2016)","previouslyFormattedCitation":"(MINAM, 2016)"},"properties":{"noteIndex":0},"schema":"https://github.com/citation-style-language/schema/raw/master/csl-citation.json"}</w:instrText>
      </w:r>
      <w:r w:rsidRPr="00B61BED">
        <w:fldChar w:fldCharType="separate"/>
      </w:r>
      <w:r w:rsidRPr="00B61BED">
        <w:rPr>
          <w:noProof/>
        </w:rPr>
        <w:t>(MINAM, 2016)</w:t>
      </w:r>
      <w:r w:rsidRPr="00B61BED">
        <w:fldChar w:fldCharType="end"/>
      </w:r>
      <w:r w:rsidRPr="00B61BED">
        <w:t>.</w:t>
      </w:r>
    </w:p>
    <w:p w14:paraId="050053B0" w14:textId="20FB7D66" w:rsidR="00447178" w:rsidRPr="00B61BED" w:rsidRDefault="006932A7" w:rsidP="00C45F8A">
      <w:r w:rsidRPr="00B61BED">
        <w:t xml:space="preserve">La investigación </w:t>
      </w:r>
      <w:r w:rsidR="00AC0C1B" w:rsidRPr="00B61BED">
        <w:t xml:space="preserve">de este trabajo plantea un diseño metodológico que consiste en la división de las mediciones de precipitación en días con lluvia y eventos de lluvia. </w:t>
      </w:r>
      <w:r w:rsidR="00C45F8A" w:rsidRPr="00B61BED">
        <w:t xml:space="preserve">La finalidad de esta </w:t>
      </w:r>
      <w:r w:rsidR="00AC0C1B" w:rsidRPr="00B61BED">
        <w:t>segmentación</w:t>
      </w:r>
      <w:r w:rsidR="00C45F8A" w:rsidRPr="00B61BED">
        <w:t xml:space="preserve"> es utilizar diferentes métodos estadísticos y de clasificación que permitan obtener los criterios necesarios para realizar la caracterización de </w:t>
      </w:r>
      <w:r w:rsidR="00AC0C1B" w:rsidRPr="00B61BED">
        <w:t>una</w:t>
      </w:r>
      <w:r w:rsidR="00C45F8A" w:rsidRPr="00B61BED">
        <w:t xml:space="preserve"> temporada de lluvias. Estos criterios consisten en métodos de cálculo como el índice de concentración (IC) mediante funciones exponenciales </w:t>
      </w:r>
      <w:r w:rsidR="00C45F8A" w:rsidRPr="00B61BED">
        <w:fldChar w:fldCharType="begin" w:fldLock="1"/>
      </w:r>
      <w:r w:rsidR="00C45F8A" w:rsidRPr="00B61BED">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plainTextFormattedCitation":"(Martin-Vide, 2004)","previouslyFormattedCitation":"(Martin-Vide, 2004)"},"properties":{"noteIndex":0},"schema":"https://github.com/citation-style-language/schema/raw/master/csl-citation.json"}</w:instrText>
      </w:r>
      <w:r w:rsidR="00C45F8A" w:rsidRPr="00B61BED">
        <w:fldChar w:fldCharType="separate"/>
      </w:r>
      <w:r w:rsidR="00C45F8A" w:rsidRPr="00B61BED">
        <w:rPr>
          <w:noProof/>
        </w:rPr>
        <w:t>(Martin-Vide, 2004)</w:t>
      </w:r>
      <w:r w:rsidR="00C45F8A" w:rsidRPr="00B61BED">
        <w:fldChar w:fldCharType="end"/>
      </w:r>
      <w:r w:rsidR="00C45F8A" w:rsidRPr="00B61BED">
        <w:t>, elaboración de umbrales de precipitación a través de índices de percentiles de días húmedos</w:t>
      </w:r>
      <w:r w:rsidR="00447178" w:rsidRPr="00B61BED">
        <w:t xml:space="preserve"> </w:t>
      </w:r>
      <w:r w:rsidR="00447178" w:rsidRPr="00B61BED">
        <w:fldChar w:fldCharType="begin" w:fldLock="1"/>
      </w:r>
      <w:r w:rsidR="00293392" w:rsidRPr="00B61BED">
        <w:instrText>ADDIN CSL_CITATION {"citationItems":[{"id":"ITEM-1","itemData":{"author":[{"dropping-particle":"","family":"Alfaro","given":"Luis","non-dropping-particle":"","parse-names":false,"suffix":""}],"id":"ITEM-1","issued":{"date-parts":[["2014"]]},"number-of-pages":"1-11","publisher-place":"Lima, Perú","title":"Precipitaciones Extremas Para la Emisión de Avisos Meteorológicos","type":"report"},"uris":["http://www.mendeley.com/documents/?uuid=29a10e53-1a81-4602-8145-4f3048a6ccb6"]},{"id":"ITEM-2","itemData":{"DOI":"10.1007/s10584-016-1669-2","ISSN":"15731480","abstract":"© 2016, The Author(s). Many climate studies assess trends and projections in heavy precipitation events using precipitation percentile (or quantile) indices. Here we investigate three different percentile indices that are commonly used. We demonstrate that these may produce very different results and thus require great care with interpretation. More specifically, consideration is given to two intensity-based indices and one frequency-based index, namely (a) all-day percentiles, (b) wet-day percentiles, and (c) frequency indices based on the exceedance of a percentile threshold. Wet-day percentiles are conditionally computed for the subset of wet events (with precipitation exceeding some threshold, e.g. 1 mm/d for daily precipitation). We present evidence that this commonly used methodology can lead to artifacts and misleading results if significant changes in the wet-day frequency are not accounted for. Percentile threshold indices measure the frequency of exceedance with respect to a percentile-based threshold. We show that these indices yield an assessment of changes in heavy precipitation events that is qualitatively consistent with all-day percentiles, but there are substantial differences in quantitative terms. We discuss the reasons for these effects, present a theoretical assessment, and provide a series of examples using global and regional climate models to quantify the effects in typical applications. Application to climate model output shows that these considerations are relevant to a wide range of typical climate-change applications. In particular, wet-day percentiles generally yield different results, and in most instances should not be used for the impact-oriented assessment of changes in heavy precipitation events.","author":[{"dropping-particle":"","family":"Schär","given":"Christoph","non-dropping-particle":"","parse-names":false,"suffix":""},{"dropping-particle":"","family":"Ban","given":"Nikolina","non-dropping-particle":"","parse-names":false,"suffix":""},{"dropping-particle":"","family":"Fischer","given":"Erich M.","non-dropping-particle":"","parse-names":false,"suffix":""},{"dropping-particle":"","family":"Rajczak","given":"Jan","non-dropping-particle":"","parse-names":false,"suffix":""},{"dropping-particle":"","family":"Schmidli","given":"Jürg","non-dropping-particle":"","parse-names":false,"suffix":""},{"dropping-particle":"","family":"Frei","given":"Christoph","non-dropping-particle":"","parse-names":false,"suffix":""},{"dropping-particle":"","family":"Giorgi","given":"Filippo","non-dropping-particle":"","parse-names":false,"suffix":""},{"dropping-particle":"","family":"Karl","given":"Thomas R.","non-dropping-particle":"","parse-names":false,"suffix":""},{"dropping-particle":"","family":"Kendon","given":"Elizabeth J.","non-dropping-particle":"","parse-names":false,"suffix":""},{"dropping-particle":"","family":"Tank","given":"Albert M.G.Klein","non-dropping-particle":"","parse-names":false,"suffix":""},{"dropping-particle":"","family":"O’Gorman","given":"Paul A.","non-dropping-particle":"","parse-names":false,"suffix":""},{"dropping-particle":"","family":"Sillmann","given":"Jana","non-dropping-particle":"","parse-names":false,"suffix":""},{"dropping-particle":"","family":"Zhang","given":"Xuebin","non-dropping-particle":"","parse-names":false,"suffix":""},{"dropping-particle":"","family":"Zwiers","given":"Francis W.","non-dropping-particle":"","parse-names":false,"suffix":""}],"container-title":"Climatic Change","id":"ITEM-2","issue":"1-2","issued":{"date-parts":[["2016"]]},"page":"201-216","publisher":"Climatic Change","title":"Percentile indices for assessing changes in heavy precipitation events","type":"article-journal","volume":"137"},"uris":["http://www.mendeley.com/documents/?uuid=8947cf24-e467-46d2-9db8-3f21008353a2"]}],"mendeley":{"formattedCitation":"(Alfaro, 2014; Schär et al., 2016)","plainTextFormattedCitation":"(Alfaro, 2014; Schär et al., 2016)","previouslyFormattedCitation":"(Alfaro, 2014; Schär et al., 2016)"},"properties":{"noteIndex":0},"schema":"https://github.com/citation-style-language/schema/raw/master/csl-citation.json"}</w:instrText>
      </w:r>
      <w:r w:rsidR="00447178" w:rsidRPr="00B61BED">
        <w:fldChar w:fldCharType="separate"/>
      </w:r>
      <w:r w:rsidR="00447178" w:rsidRPr="00B61BED">
        <w:rPr>
          <w:noProof/>
        </w:rPr>
        <w:t>(Alfaro, 2014; Schär et al., 2016)</w:t>
      </w:r>
      <w:r w:rsidR="00447178" w:rsidRPr="00B61BED">
        <w:fldChar w:fldCharType="end"/>
      </w:r>
      <w:r w:rsidR="00C45F8A" w:rsidRPr="00B61BED">
        <w:t xml:space="preserve">, la estimación de los errores en el cálculo de la precipitación por cada instrumento </w:t>
      </w:r>
      <w:bookmarkStart w:id="1" w:name="_Hlk35373866"/>
      <w:r w:rsidR="00C45F8A" w:rsidRPr="00B61BED">
        <w:fldChar w:fldCharType="begin" w:fldLock="1"/>
      </w:r>
      <w:r w:rsidR="00FE6B73">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et al., 2014)","plainTextFormattedCitation":"(Tokay et al., 2014)","previouslyFormattedCitation":"(Tokay et al., 2014)"},"properties":{"noteIndex":0},"schema":"https://github.com/citation-style-language/schema/raw/master/csl-citation.json"}</w:instrText>
      </w:r>
      <w:r w:rsidR="00C45F8A" w:rsidRPr="00B61BED">
        <w:fldChar w:fldCharType="separate"/>
      </w:r>
      <w:r w:rsidR="00DF3463" w:rsidRPr="00DF3463">
        <w:rPr>
          <w:noProof/>
        </w:rPr>
        <w:t>(Tokay et al., 2014)</w:t>
      </w:r>
      <w:r w:rsidR="00C45F8A" w:rsidRPr="00B61BED">
        <w:fldChar w:fldCharType="end"/>
      </w:r>
      <w:bookmarkEnd w:id="1"/>
      <w:r w:rsidR="00447178" w:rsidRPr="00B61BED">
        <w:t>, la clasificación de los eventos de lluvia en estratiforme y convectivas, el cálculo de los parámetros integrales de lluvia y los parámetros del espectro de gotas</w:t>
      </w:r>
      <w:r w:rsidR="00293392" w:rsidRPr="00B61BED">
        <w:t xml:space="preserve"> </w:t>
      </w:r>
      <w:r w:rsidR="00293392" w:rsidRPr="00B61BED">
        <w:fldChar w:fldCharType="begin" w:fldLock="1"/>
      </w:r>
      <w:r w:rsidR="00695DA2" w:rsidRPr="00B61BED">
        <w:instrText>ADDIN CSL_CITATION {"citationItems":[{"id":"ITEM-1","itemData":{"author":[{"dropping-particle":"","family":"Ulbrich","given":"Carlton","non-dropping-particle":"","parse-names":false,"suffix":""}],"container-title":"Journal of Climate and Applied Meteorology","id":"ITEM-1","issued":{"date-parts":[["1983"]]},"page":"1764-1775","title":"Natural Variations in the Analytical Form of the Raindrop Size Distribution","type":"article-journal","volume":"22"},"uris":["http://www.mendeley.com/documents/?uuid=242b0dad-a061-4503-bc6a-37bd6fd9509d"]},{"id":"ITEM-2","itemData":{"DOI":"10.1175/2010JAMC2269.1","ISSN":"15588424","abstract":"An experimental study of small-scale variability of raindrop size distributions (DSDs) has been carried out at Wallops Island, Virginia. Three Joss-Waldvogel disdrometers were operated at a distance of 0.65, 1.05, and 1.70 km in a nearly straight line. The main purpose of the study was to examine the variability of DSDs and its integral parameters of liquid water content, rainfall, and reflectivity within a 2-km array: a typical size of Cartesian radar pixel. The composite DSD of rain events showed very good agreement among the disdrometers except where there were noticeable differences in midsize and large drops in a few events. For consideration of partial beam filling where the radar pixel was not completely covered by rain, a single disdrometer reported just over 10% more rainy minutes than the rainy minutes when all three disdrometers reported rainfall. Similarly two out of three disdrometers reported 5% more rainy minutes than when all three were reporting rainfall. These percentages were based on a 1-min average, and were less for longer averaging periods. Considering only the minutes when all three disdrometers were reporting rainfall, just over one quarter of the observations showed an increase in the difference in rainfall with distance. This finding was based on a 15-min average and was even less for shorter averaging periods. The probability and cumulative distributions of a gamma-fitted DSD and integral rain parameters between the three disdrometers had a very good agreement and no major variability. This was mainly due to the high percentage of light stratiform rain and to the number of storms that traveled along the track of the disdrometers. At a fixed time step, however, both DSDs and integral rain parameters showed substantial variability. The standard deviation (SD) of rain rate was near 3 mm h-1, while the SD of reflectivity exceeded 3 dBZ at the longest separation distance. These standard deviations were at 6-min average and were higher at shorter averaging periods. The correlations decreased with increasing separation distance. For rain rate, the correlations were higher than previous gauge-based studies. This was attributed to the differences in data processing and the difference in rainfall characteristics in different climate regions. It was also considered that the gauge sampling errors could be a factor. In this regard, gauge measurements were simulated employing existing disdrometer dataset. While a difference was noticed in …","author":[{"dropping-particle":"","family":"Tokay","given":"Ali","non-dropping-particle":"","parse-names":false,"suffix":""},{"dropping-particle":"","family":"Bashor","given":"Paul G.","non-dropping-particle":"","parse-names":false,"suffix":""}],"container-title":"Journal of Applied Meteorology and Climatology","id":"ITEM-2","issue":"11","issued":{"date-parts":[["2010"]]},"page":"2348-2365","title":"An experimental study of small-scale variability of raindrop size distribution","type":"article-journal","volume":"49"},"uris":["http://www.mendeley.com/documents/?uuid=8c305b8e-943f-48b5-84e2-9588de2318de"]},{"id":"ITEM-3","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3","issue":"2","issued":{"date-parts":[["2013"]]},"page":"215-227","title":"Statistical Characteristics of Raindrop Size Distribution in the Meiyu Season Observed in Eastern China","type":"article-journal","volume":"91"},"uris":["http://www.mendeley.com/documents/?uuid=2f32b9dc-5c02-4e13-bdf2-ca96ab15e6b9"]}],"mendeley":{"formattedCitation":"(Chen et al., 2013; Tokay &amp; Bashor, 2010; Ulbrich, 1983)","plainTextFormattedCitation":"(Chen et al., 2013; Tokay &amp; Bashor, 2010; Ulbrich, 1983)","previouslyFormattedCitation":"(Chen et al., 2013; Tokay &amp; Bashor, 2010; Ulbrich, 1983)"},"properties":{"noteIndex":0},"schema":"https://github.com/citation-style-language/schema/raw/master/csl-citation.json"}</w:instrText>
      </w:r>
      <w:r w:rsidR="00293392" w:rsidRPr="00B61BED">
        <w:fldChar w:fldCharType="separate"/>
      </w:r>
      <w:r w:rsidR="00293392" w:rsidRPr="00B61BED">
        <w:rPr>
          <w:noProof/>
        </w:rPr>
        <w:t>(Chen et al., 2013; Tokay &amp; Bashor, 2010; Ulbrich, 1983)</w:t>
      </w:r>
      <w:r w:rsidR="00293392" w:rsidRPr="00B61BED">
        <w:fldChar w:fldCharType="end"/>
      </w:r>
      <w:r w:rsidR="00447178" w:rsidRPr="00B61BED">
        <w:t>.</w:t>
      </w:r>
    </w:p>
    <w:p w14:paraId="101B5750" w14:textId="7B5B5451" w:rsidR="00C24024" w:rsidRPr="00B61BED" w:rsidRDefault="00C45F8A" w:rsidP="00C45F8A">
      <w:r w:rsidRPr="00B61BED">
        <w:t xml:space="preserve">El procesamiento de la información </w:t>
      </w:r>
      <w:r w:rsidR="00C24024" w:rsidRPr="00B61BED">
        <w:t>contempla</w:t>
      </w:r>
      <w:r w:rsidRPr="00B61BED">
        <w:t xml:space="preserve"> dos bloques. El primero emplea los datos de precipitación diaria para el cálculo del IC y los umbrales de precipitación.</w:t>
      </w:r>
      <w:r w:rsidR="00C24024" w:rsidRPr="00B61BED">
        <w:t xml:space="preserve"> En lo que respecta al IC, se tiene en consideración a las referencias teóricas debido a que estos trabajos contemplan un rango de datos mucho mayor a </w:t>
      </w:r>
      <w:r w:rsidR="00A52350" w:rsidRPr="00B61BED">
        <w:t>la</w:t>
      </w:r>
      <w:r w:rsidR="00C24024" w:rsidRPr="00B61BED">
        <w:t xml:space="preserve"> investigación. En el caso de los umbrales de precipitación, los valores tabulados son asemejados con la información elaborada por SENAMHI </w:t>
      </w:r>
      <w:r w:rsidR="00C24024" w:rsidRPr="00B61BED">
        <w:fldChar w:fldCharType="begin" w:fldLock="1"/>
      </w:r>
      <w:r w:rsidR="00C24024" w:rsidRPr="00B61BED">
        <w:instrText>ADDIN CSL_CITATION {"citationItems":[{"id":"ITEM-1","itemData":{"author":[{"dropping-particle":"","family":"Alfaro","given":"Luis","non-dropping-particle":"","parse-names":false,"suffix":""}],"id":"ITEM-1","issued":{"date-parts":[["2014"]]},"number-of-pages":"1-11","publisher-place":"Lima, Perú","title":"Precipitaciones Extremas Para la Emisión de Avisos Meteorológicos","type":"report"},"uris":["http://www.mendeley.com/documents/?uuid=29a10e53-1a81-4602-8145-4f3048a6ccb6"]}],"mendeley":{"formattedCitation":"(Alfaro, 2014)","plainTextFormattedCitation":"(Alfaro, 2014)","previouslyFormattedCitation":"(Alfaro, 2014)"},"properties":{"noteIndex":0},"schema":"https://github.com/citation-style-language/schema/raw/master/csl-citation.json"}</w:instrText>
      </w:r>
      <w:r w:rsidR="00C24024" w:rsidRPr="00B61BED">
        <w:fldChar w:fldCharType="separate"/>
      </w:r>
      <w:r w:rsidR="00C24024" w:rsidRPr="00B61BED">
        <w:rPr>
          <w:noProof/>
        </w:rPr>
        <w:t>(Alfaro, 2014)</w:t>
      </w:r>
      <w:r w:rsidR="00C24024" w:rsidRPr="00B61BED">
        <w:fldChar w:fldCharType="end"/>
      </w:r>
      <w:r w:rsidR="00C24024" w:rsidRPr="00B61BED">
        <w:t xml:space="preserve">, tomando en cuenta como eje importante al percentil 75. </w:t>
      </w:r>
    </w:p>
    <w:p w14:paraId="64EE974F" w14:textId="1F29AE8B" w:rsidR="00A05A1A" w:rsidRPr="00B61BED" w:rsidRDefault="00A52350" w:rsidP="00C45F8A">
      <w:pPr>
        <w:rPr>
          <w:shd w:val="clear" w:color="auto" w:fill="FFFFFF"/>
        </w:rPr>
      </w:pPr>
      <w:r w:rsidRPr="00B61BED">
        <w:t xml:space="preserve">El segundo bloque procesa </w:t>
      </w:r>
      <w:r w:rsidR="00A05A1A" w:rsidRPr="00B61BED">
        <w:t>información a nivel de eventos de lluvia, tomando para ello</w:t>
      </w:r>
      <w:r w:rsidR="00695DA2" w:rsidRPr="00B61BED">
        <w:t xml:space="preserve"> una serie de</w:t>
      </w:r>
      <w:r w:rsidR="00A05A1A" w:rsidRPr="00B61BED">
        <w:t xml:space="preserve"> </w:t>
      </w:r>
      <w:r w:rsidR="00C45F8A" w:rsidRPr="00B61BED">
        <w:rPr>
          <w:shd w:val="clear" w:color="auto" w:fill="FFFFFF"/>
        </w:rPr>
        <w:t>criterios de clasificación</w:t>
      </w:r>
      <w:r w:rsidR="00695DA2" w:rsidRPr="00B61BED">
        <w:rPr>
          <w:shd w:val="clear" w:color="auto" w:fill="FFFFFF"/>
        </w:rPr>
        <w:t xml:space="preserve"> </w:t>
      </w:r>
      <w:r w:rsidR="00695DA2" w:rsidRPr="00B61BED">
        <w:rPr>
          <w:shd w:val="clear" w:color="auto" w:fill="FFFFFF"/>
        </w:rPr>
        <w:fldChar w:fldCharType="begin" w:fldLock="1"/>
      </w:r>
      <w:r w:rsidR="00FE6B73">
        <w:rPr>
          <w:shd w:val="clear" w:color="auto" w:fill="FFFFFF"/>
        </w:rPr>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id":"ITEM-2","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2","issue":"2006","issued":{"date-parts":[["2014"]]},"page":"1276-1288","title":"Evaluation of the New Version of the Laser-Optical Disdrometer , OTT Parsivel 2","type":"article-journal","volume":"31"},"uris":["http://www.mendeley.com/documents/?uuid=a8c591ae-0c49-4820-a42b-2fac13728152"]}],"mendeley":{"formattedCitation":"(Chen et al., 2013; Tokay et al., 2014)","plainTextFormattedCitation":"(Chen et al., 2013; Tokay et al., 2014)","previouslyFormattedCitation":"(Chen et al., 2013; Tokay et al., 2014)"},"properties":{"noteIndex":0},"schema":"https://github.com/citation-style-language/schema/raw/master/csl-citation.json"}</w:instrText>
      </w:r>
      <w:r w:rsidR="00695DA2" w:rsidRPr="00B61BED">
        <w:rPr>
          <w:shd w:val="clear" w:color="auto" w:fill="FFFFFF"/>
        </w:rPr>
        <w:fldChar w:fldCharType="separate"/>
      </w:r>
      <w:r w:rsidR="00DF3463" w:rsidRPr="00DF3463">
        <w:rPr>
          <w:noProof/>
          <w:shd w:val="clear" w:color="auto" w:fill="FFFFFF"/>
        </w:rPr>
        <w:t>(Chen et al., 2013; Tokay et al., 2014)</w:t>
      </w:r>
      <w:r w:rsidR="00695DA2" w:rsidRPr="00B61BED">
        <w:rPr>
          <w:shd w:val="clear" w:color="auto" w:fill="FFFFFF"/>
        </w:rPr>
        <w:fldChar w:fldCharType="end"/>
      </w:r>
      <w:r w:rsidR="00C45F8A" w:rsidRPr="00B61BED">
        <w:rPr>
          <w:shd w:val="clear" w:color="auto" w:fill="FFFFFF"/>
        </w:rPr>
        <w:t>.</w:t>
      </w:r>
      <w:r w:rsidR="00A05A1A" w:rsidRPr="00B61BED">
        <w:rPr>
          <w:shd w:val="clear" w:color="auto" w:fill="FFFFFF"/>
        </w:rPr>
        <w:t xml:space="preserve"> Se aplica una clasificación a los eventos en estratiformes y convectivos </w:t>
      </w:r>
      <w:r w:rsidR="00A05A1A" w:rsidRPr="00B61BED">
        <w:rPr>
          <w:shd w:val="clear" w:color="auto" w:fill="FFFFFF"/>
        </w:rPr>
        <w:fldChar w:fldCharType="begin" w:fldLock="1"/>
      </w:r>
      <w:r w:rsidR="00A05A1A" w:rsidRPr="00B61BED">
        <w:rPr>
          <w:shd w:val="clear" w:color="auto" w:fill="FFFFFF"/>
        </w:rPr>
        <w:instrText>ADDIN CSL_CITATION {"citationItems":[{"id":"ITEM-1","itemData":{"DOI":"10.1017/CBO9781107415324.004","ISBN":"9788578110796","ISSN":"1098-6596","PMID":"25246403","author":[{"dropping-particle":"","family":"Houze","given":"Robert A.","non-dropping-particle":"","parse-names":false,"suffix":""}],"edition":"2a Ed.","id":"ITEM-1","issue":"9","issued":{"date-parts":[["2014"]]},"number-of-pages":"1 - 423","publisher":"International Geophysics","title":"Cloud Dynamics","type":"book","volume":"104"},"uris":["http://www.mendeley.com/documents/?uuid=50cd83f7-04f1-48ac-88f0-f74df9338eaa"]}],"mendeley":{"formattedCitation":"(Houze, 2014)","plainTextFormattedCitation":"(Houze, 2014)","previouslyFormattedCitation":"(Houze, 2014)"},"properties":{"noteIndex":0},"schema":"https://github.com/citation-style-language/schema/raw/master/csl-citation.json"}</w:instrText>
      </w:r>
      <w:r w:rsidR="00A05A1A" w:rsidRPr="00B61BED">
        <w:rPr>
          <w:shd w:val="clear" w:color="auto" w:fill="FFFFFF"/>
        </w:rPr>
        <w:fldChar w:fldCharType="separate"/>
      </w:r>
      <w:r w:rsidR="00A05A1A" w:rsidRPr="00B61BED">
        <w:rPr>
          <w:noProof/>
          <w:shd w:val="clear" w:color="auto" w:fill="FFFFFF"/>
        </w:rPr>
        <w:t>(Houze, 2014)</w:t>
      </w:r>
      <w:r w:rsidR="00A05A1A" w:rsidRPr="00B61BED">
        <w:rPr>
          <w:shd w:val="clear" w:color="auto" w:fill="FFFFFF"/>
        </w:rPr>
        <w:fldChar w:fldCharType="end"/>
      </w:r>
      <w:r w:rsidR="00A05A1A" w:rsidRPr="00B61BED">
        <w:rPr>
          <w:shd w:val="clear" w:color="auto" w:fill="FFFFFF"/>
        </w:rPr>
        <w:t xml:space="preserve">, esta división se da a través de imágenes de radar, o mediante el análisis del promedio de las tasas de lluvia y la deviación estándar respectiva </w:t>
      </w:r>
      <w:r w:rsidR="00A05A1A" w:rsidRPr="00B61BED">
        <w:fldChar w:fldCharType="begin" w:fldLock="1"/>
      </w:r>
      <w:r w:rsidR="00FD6626">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id":"ITEM-2","itemData":{"DOI":"10.1175/1520-0469(2003)060&lt;0354:RSDIDC&gt;2.0.CO;2","ISSN":"00224928","abstract":"The application of polarimetric radar data to the retrieval of raindrop size distribution parameters and rain rate in samples of convective and stratiform rain types is presented. Data from the Colorado State University (CSU), CHILL, NCAR S-band polarimetric (S-Pol), and NASA Kwajalein radars are analyzed for the statistics and functional relation of these parameters with rain rate. Surface drop size distribution measurements using two different disdrometers (2D video and RD-69) from a number of climatic regimes are analyzed and compared with the radar retrievals in a statistical and functional approach. The composite statistics based on disdrometer and radar retrievals suggest that, on average, the two parameters (generalized intercept and median volume diameter) for stratiform rain distributions lie on a straight line with negative slope, which appears to be consistent with variations in the microphysics of stratiform precipitation (melting of larger, dry snow particles versus smaller, rimed ice particles). In convective rain, \"maritime-like\" and \"continental-like\" clusters could be identified in the same two-parameter space that are consistent with the different multiplicative coefficients in the Z = aR1.5relations quoted in the literature for maritime and continental regimes.","author":[{"dropping-particle":"","family":"Bringi","given":"V. N.","non-dropping-particle":"","parse-names":false,"suffix":""},{"dropping-particle":"","family":"Chandrasekar","given":"V.","non-dropping-particle":"","parse-names":false,"suffix":""},{"dropping-particle":"","family":"Hubbert","given":"J.","non-dropping-particle":"","parse-names":false,"suffix":""},{"dropping-particle":"","family":"Gorgucci","given":"E.","non-dropping-particle":"","parse-names":false,"suffix":""},{"dropping-particle":"","family":"Randeu","given":"W. L.","non-dropping-particle":"","parse-names":false,"suffix":""},{"dropping-particle":"","family":"Schoenhuber","given":"M.","non-dropping-particle":"","parse-names":false,"suffix":""}],"container-title":"Journal of the Atmospheric Sciences","id":"ITEM-2","issue":"2","issued":{"date-parts":[["2003"]]},"page":"354-365","title":"Raindrop size distribution in different climatic regimes from disdrometer and dual-polarized radar analysis","type":"article-journal","volume":"60"},"uris":["http://www.mendeley.com/documents/?uuid=3dd4fea3-253c-446a-89e4-24c13517658d"]}],"mendeley":{"formattedCitation":"(Bringi et al., 2003; Chen et al., 2013)","plainTextFormattedCitation":"(Bringi et al., 2003; Chen et al., 2013)","previouslyFormattedCitation":"(Bringi et al., 2003; Chen et al., 2013)"},"properties":{"noteIndex":0},"schema":"https://github.com/citation-style-language/schema/raw/master/csl-citation.json"}</w:instrText>
      </w:r>
      <w:r w:rsidR="00A05A1A" w:rsidRPr="00B61BED">
        <w:fldChar w:fldCharType="separate"/>
      </w:r>
      <w:r w:rsidR="004E00E2" w:rsidRPr="004E00E2">
        <w:rPr>
          <w:noProof/>
        </w:rPr>
        <w:t>(Bringi et al., 2003; Chen et al., 2013)</w:t>
      </w:r>
      <w:r w:rsidR="00A05A1A" w:rsidRPr="00B61BED">
        <w:fldChar w:fldCharType="end"/>
      </w:r>
      <w:r w:rsidR="00293392" w:rsidRPr="00B61BED">
        <w:rPr>
          <w:shd w:val="clear" w:color="auto" w:fill="FFFFFF"/>
        </w:rPr>
        <w:t xml:space="preserve">. Este bloque de información facilita el análisis de la microestructura de lluvia, debido a que se pueden realizar gráficas de los espectros de gotas en cada evento, permitiendo el cálculo de los parámetros integrales de lluvia (reflectividad (Z), </w:t>
      </w:r>
      <w:r w:rsidR="00293392" w:rsidRPr="00B61BED">
        <w:rPr>
          <w:shd w:val="clear" w:color="auto" w:fill="FFFFFF"/>
        </w:rPr>
        <w:lastRenderedPageBreak/>
        <w:t xml:space="preserve">intensidad de lluvia (RI) y contenido de agua líquida (W)) y los parámetros de la DSD, dando pase a la caracterización de la microestructura de lluvia propia del lugar de estudio. </w:t>
      </w:r>
    </w:p>
    <w:p w14:paraId="671DFE9D" w14:textId="7C2B4FAD" w:rsidR="00445AC6" w:rsidRPr="00B61BED" w:rsidRDefault="001B52F1" w:rsidP="00C45F8A">
      <w:pPr>
        <w:rPr>
          <w:shd w:val="clear" w:color="auto" w:fill="FFFFFF"/>
        </w:rPr>
      </w:pPr>
      <w:r w:rsidRPr="00B61BED">
        <w:rPr>
          <w:shd w:val="clear" w:color="auto" w:fill="FFFFFF"/>
        </w:rPr>
        <w:t xml:space="preserve">Una visión más general de la aplicación de la investigación, responde a querer entender un poco más a detalle el proceso de precipitación, por ello la realización del análisis de la microestructura, proporciona información </w:t>
      </w:r>
      <w:r w:rsidR="00EB0961" w:rsidRPr="00B61BED">
        <w:rPr>
          <w:shd w:val="clear" w:color="auto" w:fill="FFFFFF"/>
        </w:rPr>
        <w:t>referente al</w:t>
      </w:r>
      <w:r w:rsidRPr="00B61BED">
        <w:rPr>
          <w:shd w:val="clear" w:color="auto" w:fill="FFFFFF"/>
        </w:rPr>
        <w:t xml:space="preserve"> espectro de gotas </w:t>
      </w:r>
      <w:r w:rsidR="00EB0961" w:rsidRPr="00B61BED">
        <w:rPr>
          <w:shd w:val="clear" w:color="auto" w:fill="FFFFFF"/>
        </w:rPr>
        <w:t>propio de cada tipo de evento de lluvia. Este análisis arroja resultados que fácilmente se pueden aplicar a una serie de investigaciones que toman como punto de partida las características de las gotas de lluvia, ya que no</w:t>
      </w:r>
      <w:r w:rsidR="00674670" w:rsidRPr="00B61BED">
        <w:rPr>
          <w:shd w:val="clear" w:color="auto" w:fill="FFFFFF"/>
        </w:rPr>
        <w:t xml:space="preserve"> solo</w:t>
      </w:r>
      <w:r w:rsidR="00EB0961" w:rsidRPr="00B61BED">
        <w:rPr>
          <w:shd w:val="clear" w:color="auto" w:fill="FFFFFF"/>
        </w:rPr>
        <w:t xml:space="preserve"> se limita a</w:t>
      </w:r>
      <w:r w:rsidR="00674670" w:rsidRPr="00B61BED">
        <w:rPr>
          <w:shd w:val="clear" w:color="auto" w:fill="FFFFFF"/>
        </w:rPr>
        <w:t xml:space="preserve">l registro del </w:t>
      </w:r>
      <w:r w:rsidR="00EB0961" w:rsidRPr="00B61BED">
        <w:rPr>
          <w:shd w:val="clear" w:color="auto" w:fill="FFFFFF"/>
        </w:rPr>
        <w:t>acumulado de lluvia, si no que proporciona datos como la concentración, tipo y tamaño de los hidrometeoros.</w:t>
      </w:r>
    </w:p>
    <w:p w14:paraId="37F78768" w14:textId="249C91AA" w:rsidR="00A859C9" w:rsidRDefault="00A859C9" w:rsidP="00270BBB">
      <w:pPr>
        <w:rPr>
          <w:color w:val="222222"/>
          <w:shd w:val="clear" w:color="auto" w:fill="FFFFFF"/>
        </w:rPr>
      </w:pPr>
      <w:bookmarkStart w:id="2" w:name="_Toc535240344"/>
    </w:p>
    <w:p w14:paraId="258CFD4D" w14:textId="5362FDAA" w:rsidR="00542C07" w:rsidRDefault="00542C07" w:rsidP="00270BBB">
      <w:pPr>
        <w:rPr>
          <w:color w:val="222222"/>
          <w:shd w:val="clear" w:color="auto" w:fill="FFFFFF"/>
        </w:rPr>
      </w:pPr>
    </w:p>
    <w:p w14:paraId="17AA5660" w14:textId="587EB86A" w:rsidR="00542C07" w:rsidRDefault="00542C07" w:rsidP="00270BBB">
      <w:pPr>
        <w:rPr>
          <w:color w:val="222222"/>
          <w:shd w:val="clear" w:color="auto" w:fill="FFFFFF"/>
        </w:rPr>
      </w:pPr>
    </w:p>
    <w:p w14:paraId="10759D7E" w14:textId="0817E214" w:rsidR="00542C07" w:rsidRDefault="00542C07" w:rsidP="00270BBB">
      <w:pPr>
        <w:rPr>
          <w:color w:val="222222"/>
          <w:shd w:val="clear" w:color="auto" w:fill="FFFFFF"/>
        </w:rPr>
      </w:pPr>
    </w:p>
    <w:p w14:paraId="1748DD61" w14:textId="2F553854" w:rsidR="00542C07" w:rsidRDefault="00542C07" w:rsidP="00270BBB">
      <w:pPr>
        <w:rPr>
          <w:color w:val="222222"/>
          <w:shd w:val="clear" w:color="auto" w:fill="FFFFFF"/>
        </w:rPr>
      </w:pPr>
    </w:p>
    <w:p w14:paraId="735EABE1" w14:textId="254DF012" w:rsidR="00542C07" w:rsidRDefault="00542C07" w:rsidP="00270BBB">
      <w:pPr>
        <w:rPr>
          <w:color w:val="222222"/>
          <w:shd w:val="clear" w:color="auto" w:fill="FFFFFF"/>
        </w:rPr>
      </w:pPr>
    </w:p>
    <w:p w14:paraId="39FFA1B4" w14:textId="7D2B294E" w:rsidR="00542C07" w:rsidRDefault="00542C07" w:rsidP="00270BBB">
      <w:pPr>
        <w:rPr>
          <w:color w:val="222222"/>
          <w:shd w:val="clear" w:color="auto" w:fill="FFFFFF"/>
        </w:rPr>
      </w:pPr>
    </w:p>
    <w:p w14:paraId="7BDCA186" w14:textId="4D096180" w:rsidR="00542C07" w:rsidRDefault="00542C07" w:rsidP="00270BBB">
      <w:pPr>
        <w:rPr>
          <w:color w:val="222222"/>
          <w:shd w:val="clear" w:color="auto" w:fill="FFFFFF"/>
        </w:rPr>
      </w:pPr>
    </w:p>
    <w:p w14:paraId="7BEE3F7E" w14:textId="21751E90" w:rsidR="00542C07" w:rsidRDefault="00542C07" w:rsidP="00270BBB">
      <w:pPr>
        <w:rPr>
          <w:color w:val="222222"/>
          <w:shd w:val="clear" w:color="auto" w:fill="FFFFFF"/>
        </w:rPr>
      </w:pPr>
    </w:p>
    <w:p w14:paraId="25222CD1" w14:textId="4E3BDDE9" w:rsidR="00542C07" w:rsidRDefault="00542C07" w:rsidP="00270BBB">
      <w:pPr>
        <w:rPr>
          <w:color w:val="222222"/>
          <w:shd w:val="clear" w:color="auto" w:fill="FFFFFF"/>
        </w:rPr>
      </w:pPr>
    </w:p>
    <w:p w14:paraId="69BD06D0" w14:textId="61137CF9" w:rsidR="00542C07" w:rsidRDefault="00542C07" w:rsidP="00270BBB">
      <w:pPr>
        <w:rPr>
          <w:color w:val="222222"/>
          <w:shd w:val="clear" w:color="auto" w:fill="FFFFFF"/>
        </w:rPr>
      </w:pPr>
    </w:p>
    <w:p w14:paraId="43AE5517" w14:textId="5F286E6C" w:rsidR="00542C07" w:rsidRDefault="00542C07" w:rsidP="00270BBB">
      <w:pPr>
        <w:rPr>
          <w:color w:val="222222"/>
          <w:shd w:val="clear" w:color="auto" w:fill="FFFFFF"/>
        </w:rPr>
      </w:pPr>
    </w:p>
    <w:p w14:paraId="2D20FB67" w14:textId="7E26B508" w:rsidR="00542C07" w:rsidRDefault="00542C07" w:rsidP="00270BBB">
      <w:pPr>
        <w:rPr>
          <w:color w:val="222222"/>
          <w:shd w:val="clear" w:color="auto" w:fill="FFFFFF"/>
        </w:rPr>
      </w:pPr>
    </w:p>
    <w:p w14:paraId="2DFBF921" w14:textId="4F68B183" w:rsidR="00542C07" w:rsidRDefault="00542C07" w:rsidP="00270BBB">
      <w:pPr>
        <w:rPr>
          <w:color w:val="222222"/>
          <w:shd w:val="clear" w:color="auto" w:fill="FFFFFF"/>
        </w:rPr>
      </w:pPr>
    </w:p>
    <w:p w14:paraId="7E6EDBC2" w14:textId="087FEA24" w:rsidR="00542C07" w:rsidRDefault="00542C07" w:rsidP="00270BBB">
      <w:pPr>
        <w:rPr>
          <w:color w:val="222222"/>
          <w:shd w:val="clear" w:color="auto" w:fill="FFFFFF"/>
        </w:rPr>
      </w:pPr>
    </w:p>
    <w:p w14:paraId="2E461F93" w14:textId="6A4DADF5" w:rsidR="00542C07" w:rsidRDefault="00542C07" w:rsidP="00270BBB">
      <w:pPr>
        <w:rPr>
          <w:color w:val="222222"/>
          <w:shd w:val="clear" w:color="auto" w:fill="FFFFFF"/>
        </w:rPr>
      </w:pPr>
    </w:p>
    <w:p w14:paraId="41177C5A" w14:textId="71FC6EE6" w:rsidR="00542C07" w:rsidRDefault="00542C07" w:rsidP="00270BBB">
      <w:pPr>
        <w:rPr>
          <w:color w:val="222222"/>
          <w:shd w:val="clear" w:color="auto" w:fill="FFFFFF"/>
        </w:rPr>
      </w:pPr>
    </w:p>
    <w:p w14:paraId="09AE3794" w14:textId="77777777" w:rsidR="00542C07" w:rsidRDefault="00542C07" w:rsidP="00270BBB"/>
    <w:p w14:paraId="4CE7791F" w14:textId="77777777" w:rsidR="003F7FDB" w:rsidRDefault="0005517A" w:rsidP="003F7FDB">
      <w:pPr>
        <w:pStyle w:val="Ttulo1"/>
      </w:pPr>
      <w:bookmarkStart w:id="3" w:name="_Toc81644571"/>
      <w:r>
        <w:lastRenderedPageBreak/>
        <w:t>PLANTEAMIENTO DEL PROBLEMA</w:t>
      </w:r>
      <w:bookmarkStart w:id="4" w:name="_Toc535240345"/>
      <w:bookmarkEnd w:id="2"/>
      <w:bookmarkEnd w:id="3"/>
    </w:p>
    <w:p w14:paraId="671E852F" w14:textId="77777777" w:rsidR="0054105B" w:rsidRPr="003F7FDB" w:rsidRDefault="0005517A" w:rsidP="003F7FDB">
      <w:pPr>
        <w:pStyle w:val="Ttulo2"/>
      </w:pPr>
      <w:bookmarkStart w:id="5" w:name="_Toc81644572"/>
      <w:r w:rsidRPr="00C931AE">
        <w:t>Descripción de la realidad problemática</w:t>
      </w:r>
      <w:bookmarkEnd w:id="4"/>
      <w:bookmarkEnd w:id="5"/>
      <w:r w:rsidRPr="00C931AE">
        <w:t xml:space="preserve"> </w:t>
      </w:r>
    </w:p>
    <w:p w14:paraId="1E97EAE3" w14:textId="77777777" w:rsidR="00305940" w:rsidRDefault="00B61BED" w:rsidP="000D02C3">
      <w:r>
        <w:t xml:space="preserve">Existe una serie de fenómenos meteorológicos que suceden a lo largo de la atmósfera terrestre, dentro de </w:t>
      </w:r>
      <w:r w:rsidR="000C60E9">
        <w:t>los cuales</w:t>
      </w:r>
      <w:r>
        <w:t xml:space="preserve"> el ejemplo más conocido </w:t>
      </w:r>
      <w:r w:rsidR="000C60E9">
        <w:t>es el proceso de precipitación.</w:t>
      </w:r>
      <w:r w:rsidR="00305940">
        <w:t xml:space="preserve"> </w:t>
      </w:r>
      <w:r w:rsidR="000C60E9">
        <w:t>Est</w:t>
      </w:r>
      <w:r w:rsidR="00305940">
        <w:t xml:space="preserve">o </w:t>
      </w:r>
      <w:r w:rsidR="000C60E9">
        <w:t>conlleva a que se realicen múltiples investigaciones</w:t>
      </w:r>
      <w:r w:rsidR="00305940">
        <w:t xml:space="preserve"> que abarcan desde su formación hasta </w:t>
      </w:r>
      <w:r w:rsidR="000C60E9">
        <w:t>su acumulación en la superficie terrestre</w:t>
      </w:r>
      <w:r w:rsidR="007D0DFE">
        <w:t xml:space="preserve">. </w:t>
      </w:r>
    </w:p>
    <w:p w14:paraId="311FA952" w14:textId="27BD409F" w:rsidR="00305940" w:rsidRDefault="00305940" w:rsidP="006D24FD">
      <w:r>
        <w:t xml:space="preserve">Una forma de estudiar la precipitación </w:t>
      </w:r>
      <w:r w:rsidR="007D0DFE">
        <w:t>es a través de la microestructura de lluvia, mediante la observación</w:t>
      </w:r>
      <w:r>
        <w:t xml:space="preserve"> directa</w:t>
      </w:r>
      <w:r w:rsidR="007D0DFE">
        <w:t xml:space="preserve"> de la distribución del tamaño de gotas (DSD). </w:t>
      </w:r>
      <w:r>
        <w:t xml:space="preserve">El nivel de análisis toma como eje central a los hidrometeoros (principalmente gotas de lluvia), proporcionando información acerca de las características de los eventos de lluvia. Así mismo, la microestructura de lluvia se encuentra relacionada con diversos aspectos </w:t>
      </w:r>
      <w:r w:rsidRPr="00E7591D">
        <w:t>ambientales</w:t>
      </w:r>
      <w:r>
        <w:t xml:space="preserve"> como </w:t>
      </w:r>
      <w:r w:rsidRPr="00E7591D">
        <w:t xml:space="preserve">el lavado de contaminantes atmosféricos </w:t>
      </w:r>
      <w:r w:rsidRPr="00E7591D">
        <w:fldChar w:fldCharType="begin" w:fldLock="1"/>
      </w:r>
      <w:r w:rsidRPr="00E7591D">
        <w:instrText>ADDIN CSL_CITATION {"citationItems":[{"id":"ITEM-1","itemData":{"ISSN":"08643466","abstract":"Objective: To determine the influence of air pollutants on the rainwater. Methods: Use of wet deposition in a long-term study conducted in the state of Acre, in Western Amazon, from 2005 to 2010. One hundred and eightyfive rainy events were monitored to determine the pH value, the electrical conductivity and the concentration of total organic carbon. The atmospheric aerosol load was measured by solar photometry whereas the water vapors, temperature, winds and rains were monitored to observe weather conditions. Results: The pollutant concentration, depending on the aerosol optical depth, varied from very high values of 3 and 4 during the dry season, to very low values of about 0.08 during the rainy season. Twenty five percent of rainfalls were acidic with pH ranging 3 to 4.7, being 5.4 the average value. The electrical conductivity values were generally lower than 10 μS cm-1. The total organic carbon reached relatively high values of 20 to 30 mg L-1. Conclusions: In the dry season, the forest fires are responsible for high degree of air pollution, but the situation changes in the rainy season when the environment is clean because of the wet deposition. During the dry season, the air aerosol load increases 40 times if compared to the environmental conditions in the dry season. Therefore, more efficient control measures are needed to stop environmental degradation in the Amazon as well as a systematic monitoring of the air pollution for the benefit of human health and other forms of life.","author":[{"dropping-particle":"","family":"Fonseca Duarte","given":"Alejandro","non-dropping-particle":"","parse-names":false,"suffix":""},{"dropping-particle":"","family":"Gioda","given":"Adriana","non-dropping-particle":"","parse-names":false,"suffix":""},{"dropping-particle":"","family":"Ziolli","given":"Roberta","non-dropping-particle":"","parse-names":false,"suffix":""},{"dropping-particle":"","family":"Duó","given":"Daniele","non-dropping-particle":"","parse-names":false,"suffix":""}],"container-title":"Revista Cubana de Salud Publica","id":"ITEM-1","issue":"4","issued":{"date-parts":[["2013"]]},"page":"627-639","title":"Contaminación atmosférica y deposición húmeda en la Amazonia Brasileña","type":"article-journal","volume":"39"},"uris":["http://www.mendeley.com/documents/?uuid=c90a7139-8e84-41ee-87ab-7de786e271fa"]}],"mendeley":{"formattedCitation":"(Fonseca Duarte, Gioda, Ziolli, &amp; Duó, 2013)","plainTextFormattedCitation":"(Fonseca Duarte, Gioda, Ziolli, &amp; Duó, 2013)","previouslyFormattedCitation":"(Fonseca Duarte, Gioda, Ziolli, &amp; Duó, 2013)"},"properties":{"noteIndex":0},"schema":"https://github.com/citation-style-language/schema/raw/master/csl-citation.json"}</w:instrText>
      </w:r>
      <w:r w:rsidRPr="00E7591D">
        <w:fldChar w:fldCharType="separate"/>
      </w:r>
      <w:r w:rsidRPr="00E7591D">
        <w:rPr>
          <w:noProof/>
        </w:rPr>
        <w:t>(Fonseca Duarte, Gioda, Ziolli, &amp; Duó, 2013)</w:t>
      </w:r>
      <w:r w:rsidRPr="00E7591D">
        <w:fldChar w:fldCharType="end"/>
      </w:r>
      <w:r>
        <w:t>,</w:t>
      </w:r>
      <w:r w:rsidRPr="00E7591D">
        <w:t xml:space="preserve"> la erosión del suelo </w:t>
      </w:r>
      <w:r w:rsidRPr="00E7591D">
        <w:fldChar w:fldCharType="begin" w:fldLock="1"/>
      </w:r>
      <w:r w:rsidRPr="00E7591D">
        <w:instrText>ADDIN CSL_CITATION {"citationItems":[{"id":"ITEM-1","itemData":{"DOI":"10.1061/(ASCE)IR.1943-4774.0000412","ISSN":"07339437","abstract":"Soil erosion is caused, at least in part, by the effect of kinetic energy on the soil during rainfall. Therefore, a better knowledge of rain parameters is useful. To assess the influence of rain on the amount of soil loss, an experimental site was set up in the Chianti hills (central Italy). Tipping-bucket rain gauges and the Joss-Waldvogel disdrometers were used. A colocated system of gauges provided soil loss and runoff measurements for rainfall events that occurred between September 2006 and June 2007. The reliability of a widely used rainfall erosion index was also assessed and the effect of kinetic energy, computed by the measured drop size distribution, evaluated. The results highlighted the potential of the physical approach in computing the kinetic energy developed by the rain drops to the soil, especially for higher rainrates and when the hydrological balance is positive or slightly negative. The kinetic energy estimate from the rain rate well reproduces the measured values only below 10 J.m-2, whereas an underestimation is present for higher rainrates, because of the contribution of large drops. © 2012 American Society of Civil Engineers.","author":[{"dropping-particle":"","family":"Caracciolo","given":"C.","non-dropping-particle":"","parse-names":false,"suffix":""},{"dropping-particle":"","family":"Napoli","given":"M.","non-dropping-particle":"","parse-names":false,"suffix":""},{"dropping-particle":"","family":"Porcù","given":"F.","non-dropping-particle":"","parse-names":false,"suffix":""},{"dropping-particle":"","family":"Prodi","given":"F.","non-dropping-particle":"","parse-names":false,"suffix":""},{"dropping-particle":"","family":"Dietrich","given":"S.","non-dropping-particle":"","parse-names":false,"suffix":""},{"dropping-particle":"","family":"Zanchi","given":"C.","non-dropping-particle":"","parse-names":false,"suffix":""},{"dropping-particle":"","family":"Orlandini","given":"S.","non-dropping-particle":"","parse-names":false,"suffix":""}],"container-title":"Journal of Irrigation and Drainage Engineering","id":"ITEM-1","issue":"5","issued":{"date-parts":[["2012"]]},"page":"461-469","title":"Raindrop Size Distribution and Soil Erosion","type":"article-journal","volume":"138"},"uris":["http://www.mendeley.com/documents/?uuid=cfe286d1-5691-4e92-b9b4-e5c2b8f2a8b9"]}],"mendeley":{"formattedCitation":"(Caracciolo et al., 2012)","plainTextFormattedCitation":"(Caracciolo et al., 2012)","previouslyFormattedCitation":"(Caracciolo et al., 2012)"},"properties":{"noteIndex":0},"schema":"https://github.com/citation-style-language/schema/raw/master/csl-citation.json"}</w:instrText>
      </w:r>
      <w:r w:rsidRPr="00E7591D">
        <w:fldChar w:fldCharType="separate"/>
      </w:r>
      <w:r w:rsidRPr="00E7591D">
        <w:rPr>
          <w:noProof/>
        </w:rPr>
        <w:t>(Caracciolo et al., 2012)</w:t>
      </w:r>
      <w:r w:rsidRPr="00E7591D">
        <w:fldChar w:fldCharType="end"/>
      </w:r>
      <w:r w:rsidR="0067178B">
        <w:t>,</w:t>
      </w:r>
      <w:r>
        <w:t xml:space="preserve"> entre otros. </w:t>
      </w:r>
    </w:p>
    <w:p w14:paraId="51BD83BE" w14:textId="642E18AA" w:rsidR="0067178B" w:rsidRDefault="00305940" w:rsidP="006D24FD">
      <w:r>
        <w:t xml:space="preserve">Los valles interandinos </w:t>
      </w:r>
      <w:r w:rsidR="0067178B">
        <w:t xml:space="preserve">peruanos no son ajenos a esta situación, </w:t>
      </w:r>
      <w:r w:rsidR="0023654C" w:rsidRPr="00E7591D">
        <w:t xml:space="preserve">ya sea por la acumulación de contaminantes atmosféricos producto de la quema de biomasa y el cambio de suelo </w:t>
      </w:r>
      <w:r w:rsidR="0023654C" w:rsidRPr="00E7591D">
        <w:fldChar w:fldCharType="begin" w:fldLock="1"/>
      </w:r>
      <w:r w:rsidR="0023654C" w:rsidRPr="00E7591D">
        <w:instrText>ADDIN CSL_CITATION {"citationItems":[{"id":"ITEM-1","itemData":{"DOI":"10.1016/j.aeaoa.2019.100037","ISSN":"25901621","abstract":"Direct sun measurements with a CIMEL sunphotometer belonging to the AERONET network have been performed in the Huancayo Observatory, Peru, from March 2015 to August 2017, two and a half years, providing for the first time information about aerosols in the specific area. The prevalence of background conditions in the measurement site has been determined for the period of study. These conditions, which constitute more than 80% of cases, are occasionally altered, mainly by high aerosols loading, as a consequence of biomass-burning events. Biomass-burning periods cover every year from mid-July to mid-October. The identification of these periods has been possible through the classification of aerosols in 6 subtypes. The month with the maximum AOD monthly average is September, and in 2016, the absolute maximum value of 0.91 was registered. The mean AOD value for the study period is 0.10 ± 0.07 and the alpha mean value is 1.49 ± 0.36, indicating presence, of small size aerosols. Some aerosol optical properties were analyzed in order to validate the aerosol classification. The aerosol size distribution revealed a bimodal character with a slight predominance of the fine mode, related to the two main types of aerosols: continental and biomass.","author":[{"dropping-particle":"","family":"Estevan","given":"René","non-dropping-particle":"","parse-names":false,"suffix":""},{"dropping-particle":"","family":"Martínez-Castro","given":"Daniel","non-dropping-particle":"","parse-names":false,"suffix":""},{"dropping-particle":"","family":"Suarez-Salas","given":"Luis","non-dropping-particle":"","parse-names":false,"suffix":""},{"dropping-particle":"","family":"Moya","given":"Aldo","non-dropping-particle":"","parse-names":false,"suffix":""},{"dropping-particle":"","family":"Silva","given":"Yamina","non-dropping-particle":"","parse-names":false,"suffix":""}],"container-title":"Atmospheric Environment: X","id":"ITEM-1","issue":"June","issued":{"date-parts":[["2019"]]},"page":"100037","publisher":"Elsevier","title":"First two and a half years of aerosol measurements with an AERONET sunphotometer at the Huancayo Observatory, Peru","type":"article-journal","volume":"3"},"uris":["http://www.mendeley.com/documents/?uuid=503dd0e8-3e4d-43ad-b098-24c3fd0f5934"]},{"id":"ITEM-2","itemData":{"ISSN":"08643466","abstract":"Objective: To determine the influence of air pollutants on the rainwater. Methods: Use of wet deposition in a long-term study conducted in the state of Acre, in Western Amazon, from 2005 to 2010. One hundred and eightyfive rainy events were monitored to determine the pH value, the electrical conductivity and the concentration of total organic carbon. The atmospheric aerosol load was measured by solar photometry whereas the water vapors, temperature, winds and rains were monitored to observe weather conditions. Results: The pollutant concentration, depending on the aerosol optical depth, varied from very high values of 3 and 4 during the dry season, to very low values of about 0.08 during the rainy season. Twenty five percent of rainfalls were acidic with pH ranging 3 to 4.7, being 5.4 the average value. The electrical conductivity values were generally lower than 10 μS cm-1. The total organic carbon reached relatively high values of 20 to 30 mg L-1. Conclusions: In the dry season, the forest fires are responsible for high degree of air pollution, but the situation changes in the rainy season when the environment is clean because of the wet deposition. During the dry season, the air aerosol load increases 40 times if compared to the environmental conditions in the dry season. Therefore, more efficient control measures are needed to stop environmental degradation in the Amazon as well as a systematic monitoring of the air pollution for the benefit of human health and other forms of life.","author":[{"dropping-particle":"","family":"Fonseca Duarte","given":"Alejandro","non-dropping-particle":"","parse-names":false,"suffix":""},{"dropping-particle":"","family":"Gioda","given":"Adriana","non-dropping-particle":"","parse-names":false,"suffix":""},{"dropping-particle":"","family":"Ziolli","given":"Roberta","non-dropping-particle":"","parse-names":false,"suffix":""},{"dropping-particle":"","family":"Duó","given":"Daniele","non-dropping-particle":"","parse-names":false,"suffix":""}],"container-title":"Revista Cubana de Salud Publica","id":"ITEM-2","issue":"4","issued":{"date-parts":[["2013"]]},"page":"627-639","title":"Contaminación atmosférica y deposición húmeda en la Amazonia Brasileña","type":"article-journal","volume":"39"},"uris":["http://www.mendeley.com/documents/?uuid=c90a7139-8e84-41ee-87ab-7de786e271fa"]}],"mendeley":{"formattedCitation":"(Estevan, Martínez-Castro, Suarez-Salas, Moya, &amp; Silva, 2019; Fonseca Duarte et al., 2013)","plainTextFormattedCitation":"(Estevan, Martínez-Castro, Suarez-Salas, Moya, &amp; Silva, 2019; Fonseca Duarte et al., 2013)","previouslyFormattedCitation":"(Estevan, Martínez-Castro, Suarez-Salas, Moya, &amp; Silva, 2019; Fonseca Duarte et al., 2013)"},"properties":{"noteIndex":0},"schema":"https://github.com/citation-style-language/schema/raw/master/csl-citation.json"}</w:instrText>
      </w:r>
      <w:r w:rsidR="0023654C" w:rsidRPr="00E7591D">
        <w:fldChar w:fldCharType="separate"/>
      </w:r>
      <w:r w:rsidR="0023654C" w:rsidRPr="00E7591D">
        <w:rPr>
          <w:noProof/>
        </w:rPr>
        <w:t>(Estevan, Martínez-Castro, Suarez-Salas, Moya, &amp; Silva, 2019; Fonseca Duarte et al., 2013)</w:t>
      </w:r>
      <w:r w:rsidR="0023654C" w:rsidRPr="00E7591D">
        <w:fldChar w:fldCharType="end"/>
      </w:r>
      <w:r w:rsidR="0023654C" w:rsidRPr="00E7591D">
        <w:t xml:space="preserve">, o por el incremento de aerosoles producto de la constante expansión urbana </w:t>
      </w:r>
      <w:r w:rsidR="0023654C" w:rsidRPr="00E7591D">
        <w:fldChar w:fldCharType="begin" w:fldLock="1"/>
      </w:r>
      <w:r w:rsidR="0023654C" w:rsidRPr="00E7591D">
        <w:instrText>ADDIN CSL_CITATION {"citationItems":[{"id":"ITEM-1","itemData":{"ISSN":"1810-634X","abstract":"La ciudad de Huancayo, ubicada en los Andes centrales del Perú, presenta problemas de calidad del aire, siendo el principal contaminante el material particulado (MP). Por ello, el objetivo del presente artículo fue caracterizar la composición química del MP atmosférico colectados en una estación ubicada en el centro urbano de Huancayo. Se colectó MP en agosto del 2007, y enero, abril y mayo del 2008 con un equipo de bajo volumen (PARTISOL FRM 2000) y filtros de 47 mm. Se determinó la concentración de partículas de tamaño hasta 10 µm (MP10 ), partículas menores a 2,5 µm (MP2,5 ) y se analizó la composición química de hasta 38 elementos, mediante la técnica de fluorescencia de rayos X (XRF). Y en el caso del MP2.5 se analizó los iones: nitrato (NO3 -) y sulfato (SO4 =) y especies carbonáceas: carbono orgánico (COrg) y carbono elemental (CE). Los resultados de MP10 (64,54 ±30,87 µg/m3 ) y MP2,5 (34,47 ±14,75 µg/m3 ) superaron la normativa anual de calidad del aire peruano, siendo el MP2,5 el que representa mayor abundancia en comparación a otras ciudades importantes. También se evidencia una mayor concentración de MP10 y MP2,5 en periodo seco. La determinación de la composición química indicó que los elementos geológicos (8%), metales (12%) y metaloides (7%) fueron los componentes más abundantes en el MP10 y los no metales (4%), iones (11%) y especies carbonáceas (44%) en el MP2,5 . En conclusión este estudio confirma la problemática del MP en la ciudad de Huancayo, pero evidencia el mayor riesgo del MP2,5 a la salud de su población, siendo el sector transporte una de las fuentes de emisión más importantes.","author":[{"dropping-particle":"","family":"Suárez-Salas","given":"Luis","non-dropping-particle":"","parse-names":false,"suffix":""},{"dropping-particle":"","family":"Álvarez","given":"Daniel","non-dropping-particle":"","parse-names":false,"suffix":""},{"dropping-particle":"","family":"Bendezú","given":"Yéssica","non-dropping-particle":"","parse-names":false,"suffix":""},{"dropping-particle":"","family":"Pomalaya","given":"José","non-dropping-particle":"","parse-names":false,"suffix":""}],"container-title":"Revista de la Sociedad Química del Perú","id":"ITEM-1","issue":"2","issued":{"date-parts":[["2017"]]},"page":"187-199","title":"Caracterización Química Del Material Particulado Atmosférico Del Centro Urbano De Huancayo, Perú","type":"article-journal","volume":"83"},"uris":["http://www.mendeley.com/documents/?uuid=bd72162f-d695-487b-9a4f-1c73048d4a1b"]}],"mendeley":{"formattedCitation":"(Suárez-Salas, Álvarez, Bendezú, &amp; Pomalaya, 2017)","plainTextFormattedCitation":"(Suárez-Salas, Álvarez, Bendezú, &amp; Pomalaya, 2017)","previouslyFormattedCitation":"(Suárez-Salas, Álvarez, Bendezú, &amp; Pomalaya, 2017)"},"properties":{"noteIndex":0},"schema":"https://github.com/citation-style-language/schema/raw/master/csl-citation.json"}</w:instrText>
      </w:r>
      <w:r w:rsidR="0023654C" w:rsidRPr="00E7591D">
        <w:fldChar w:fldCharType="separate"/>
      </w:r>
      <w:r w:rsidR="0023654C" w:rsidRPr="00E7591D">
        <w:rPr>
          <w:noProof/>
        </w:rPr>
        <w:t>(Suárez-Salas, Álvarez, Bendezú, &amp; Pomalaya, 2017)</w:t>
      </w:r>
      <w:r w:rsidR="0023654C" w:rsidRPr="00E7591D">
        <w:fldChar w:fldCharType="end"/>
      </w:r>
      <w:r w:rsidR="0067178B">
        <w:t xml:space="preserve">; que al relacionarse con la microestructura </w:t>
      </w:r>
      <w:r w:rsidR="009E4D22">
        <w:t xml:space="preserve">de lluvia pueden desencadenar eventos de precipitación anómalos. </w:t>
      </w:r>
    </w:p>
    <w:p w14:paraId="002877B4" w14:textId="674B2EC0" w:rsidR="009E4D22" w:rsidRDefault="00C1004E" w:rsidP="006D24FD">
      <w:r w:rsidRPr="00E7591D">
        <w:t>Uno de estos valles se encuentra en la cuenca del río Mantaro, donde se produce</w:t>
      </w:r>
      <w:r w:rsidR="009E4D22">
        <w:t>n</w:t>
      </w:r>
      <w:r w:rsidRPr="00E7591D">
        <w:t xml:space="preserve"> grandes cantidades de alimentos que abastecen a las principales ciudades del país. </w:t>
      </w:r>
      <w:r w:rsidR="009E4D22">
        <w:t xml:space="preserve">El </w:t>
      </w:r>
      <w:r w:rsidR="009E4D22" w:rsidRPr="00E7591D">
        <w:t xml:space="preserve">marco nacional de estrategias </w:t>
      </w:r>
      <w:r w:rsidR="009E4D22">
        <w:t>para</w:t>
      </w:r>
      <w:r w:rsidR="009E4D22" w:rsidRPr="00E7591D">
        <w:t xml:space="preserve"> mitigar los efectos del cambio climático</w:t>
      </w:r>
      <w:r w:rsidR="009E4D22">
        <w:t xml:space="preserve">, propone </w:t>
      </w:r>
      <w:r w:rsidR="009E4D22" w:rsidRPr="00E7591D">
        <w:t>el estudio de la precipitación en este tipo de escenarios</w:t>
      </w:r>
      <w:r w:rsidR="009E4D22">
        <w:t xml:space="preserve">, debido a su importancia agrícola </w:t>
      </w:r>
      <w:r w:rsidR="009E4D22" w:rsidRPr="00E7591D">
        <w:fldChar w:fldCharType="begin" w:fldLock="1"/>
      </w:r>
      <w:r w:rsidR="006414D2">
        <w:instrText>ADDIN CSL_CITATION {"citationItems":[{"id":"ITEM-1","itemData":{"author":[{"dropping-particle":"","family":"MINAM","given":"","non-dropping-particle":"","parse-names":false,"suffix":""}],"id":"ITEM-1","issued":{"date-parts":[["2016"]]},"page":"329","publisher":"Ministerio del Ambiente","publisher-place":"Lima, Perú","title":"El Perú y el Cambio Climático Cambio Climático","type":"article"},"uris":["http://www.mendeley.com/documents/?uuid=40b268df-bdbd-4e31-94de-d85a333f08ef"]},{"id":"ITEM-2","itemData":{"author":[{"dropping-particle":"","family":"SENAMHI","given":"","non-dropping-particle":"","parse-names":false,"suffix":""}],"id":"ITEM-2","issued":{"date-parts":[["2013"]]},"page":"1-94","publisher":"Servicio Nacional de Meteorología e Hidrología, Proyecto de Adaptación al Impacto del Retroceso Acelerado de Glaciares en los Andes Tropicales - PRAAPERÚ","publisher-place":"Lima, Perú","title":"Cambio climático en la cuenca del Río Mantaro, Junín","type":"article"},"uris":["http://www.mendeley.com/documents/?uuid=1a81385b-1d83-4584-b68d-ae6fce58a11f"]}],"mendeley":{"formattedCitation":"(MINAM, 2016; SENAMHI, 2013)","plainTextFormattedCitation":"(MINAM, 2016; SENAMHI, 2013)","previouslyFormattedCitation":"(MINAM, 2016; SENAMHI, 2013)"},"properties":{"noteIndex":0},"schema":"https://github.com/citation-style-language/schema/raw/master/csl-citation.json"}</w:instrText>
      </w:r>
      <w:r w:rsidR="009E4D22" w:rsidRPr="00E7591D">
        <w:fldChar w:fldCharType="separate"/>
      </w:r>
      <w:r w:rsidR="009E4D22" w:rsidRPr="009E4D22">
        <w:rPr>
          <w:noProof/>
        </w:rPr>
        <w:t>(MINAM, 2016; SENAMHI, 2013)</w:t>
      </w:r>
      <w:r w:rsidR="009E4D22" w:rsidRPr="00E7591D">
        <w:fldChar w:fldCharType="end"/>
      </w:r>
      <w:r w:rsidR="009E4D22">
        <w:t xml:space="preserve">. Es por ello la necesidad del estudio de microestructura de lluvia en este tipo localidades. </w:t>
      </w:r>
    </w:p>
    <w:p w14:paraId="6F217C8D" w14:textId="3B9D8082" w:rsidR="009E4D22" w:rsidRDefault="009E4D22" w:rsidP="000D02C3">
      <w:r>
        <w:t xml:space="preserve">El presente estudio tiene como objetivo la caracterización de la microestructura de la lluvia en el valle del río Mantaro. Para ello, </w:t>
      </w:r>
      <w:r w:rsidR="002A4C17">
        <w:t xml:space="preserve">se cuenta con datos provenientes de equipos de alta resolución, de medición constante y ubicados en zona agrícola. </w:t>
      </w:r>
    </w:p>
    <w:p w14:paraId="30901FD2" w14:textId="77777777" w:rsidR="008E42EB" w:rsidRDefault="0005517A" w:rsidP="00270BBB">
      <w:pPr>
        <w:pStyle w:val="Ttulo2"/>
      </w:pPr>
      <w:bookmarkStart w:id="6" w:name="_Toc81644573"/>
      <w:bookmarkStart w:id="7" w:name="_Toc535240346"/>
      <w:r w:rsidRPr="004369A3">
        <w:rPr>
          <w:rStyle w:val="Ttulo2Car"/>
          <w:b/>
        </w:rPr>
        <w:t>Formulación del problema</w:t>
      </w:r>
      <w:bookmarkEnd w:id="6"/>
      <w:r>
        <w:t xml:space="preserve"> </w:t>
      </w:r>
    </w:p>
    <w:p w14:paraId="242181F3" w14:textId="44B8227E" w:rsidR="00225E7E" w:rsidRDefault="00225E7E" w:rsidP="008D6CBE">
      <w:pPr>
        <w:pStyle w:val="Ttulo3"/>
        <w:ind w:left="680"/>
      </w:pPr>
      <w:bookmarkStart w:id="8" w:name="_Toc81644574"/>
      <w:bookmarkEnd w:id="7"/>
      <w:r w:rsidRPr="00EF4DF7">
        <w:t>Problema</w:t>
      </w:r>
      <w:r w:rsidR="008D6CBE">
        <w:t xml:space="preserve"> </w:t>
      </w:r>
      <w:r w:rsidRPr="00EF4DF7">
        <w:t>general</w:t>
      </w:r>
      <w:bookmarkEnd w:id="8"/>
    </w:p>
    <w:p w14:paraId="348305C5" w14:textId="49877713" w:rsidR="007331B3" w:rsidRPr="00830AD9" w:rsidRDefault="007331B3" w:rsidP="00BC0FF4">
      <w:pPr>
        <w:pStyle w:val="Prrafodelista"/>
        <w:numPr>
          <w:ilvl w:val="0"/>
          <w:numId w:val="13"/>
        </w:numPr>
      </w:pPr>
      <w:r w:rsidRPr="00830AD9">
        <w:t xml:space="preserve">¿Cómo se puede realizar un análisis </w:t>
      </w:r>
      <w:r w:rsidR="00BC0FF4" w:rsidRPr="00830AD9">
        <w:t xml:space="preserve">de la microestructura </w:t>
      </w:r>
      <w:r w:rsidRPr="00830AD9">
        <w:t xml:space="preserve">de </w:t>
      </w:r>
      <w:r w:rsidR="00BC0FF4" w:rsidRPr="00830AD9">
        <w:t>l</w:t>
      </w:r>
      <w:r w:rsidR="00355983" w:rsidRPr="00830AD9">
        <w:t xml:space="preserve">a lluvia </w:t>
      </w:r>
      <w:r w:rsidR="007F0B7C" w:rsidRPr="00830AD9">
        <w:t>ocurridos en</w:t>
      </w:r>
      <w:r w:rsidRPr="00830AD9">
        <w:t xml:space="preserve"> </w:t>
      </w:r>
      <w:r w:rsidR="00026C56" w:rsidRPr="00830AD9">
        <w:t>el periodo</w:t>
      </w:r>
      <w:r w:rsidR="00494834" w:rsidRPr="00830AD9">
        <w:t xml:space="preserve"> </w:t>
      </w:r>
      <w:r w:rsidR="00355983" w:rsidRPr="00830AD9">
        <w:t>lluvioso</w:t>
      </w:r>
      <w:r w:rsidRPr="00830AD9">
        <w:t xml:space="preserve"> 2018 </w:t>
      </w:r>
      <w:r w:rsidR="00BC0FF4" w:rsidRPr="00830AD9">
        <w:t>–</w:t>
      </w:r>
      <w:r w:rsidRPr="00830AD9">
        <w:t xml:space="preserve"> 2019</w:t>
      </w:r>
      <w:r w:rsidR="00BC0FF4" w:rsidRPr="00830AD9">
        <w:t xml:space="preserve"> en el </w:t>
      </w:r>
      <w:r w:rsidR="00026C56" w:rsidRPr="00830AD9">
        <w:t>Valle del Mantaro</w:t>
      </w:r>
      <w:r w:rsidRPr="00830AD9">
        <w:t xml:space="preserve">, </w:t>
      </w:r>
      <w:r w:rsidR="00603EA3" w:rsidRPr="00830AD9">
        <w:t>a partir</w:t>
      </w:r>
      <w:r w:rsidRPr="00830AD9">
        <w:t xml:space="preserve"> </w:t>
      </w:r>
      <w:r w:rsidR="00603EA3" w:rsidRPr="00830AD9">
        <w:t>de</w:t>
      </w:r>
      <w:r w:rsidRPr="00830AD9">
        <w:t xml:space="preserve"> la</w:t>
      </w:r>
      <w:r w:rsidR="00FE4F62" w:rsidRPr="00830AD9">
        <w:t xml:space="preserve"> observación</w:t>
      </w:r>
      <w:r w:rsidR="00BC0FF4" w:rsidRPr="00830AD9">
        <w:t xml:space="preserve"> de datos</w:t>
      </w:r>
      <w:r w:rsidR="00FE4F62" w:rsidRPr="00830AD9">
        <w:t xml:space="preserve"> </w:t>
      </w:r>
      <w:r w:rsidR="00BC0FF4" w:rsidRPr="00830AD9">
        <w:t>in situ de la distribución del tamaño de gotas</w:t>
      </w:r>
      <w:r w:rsidRPr="00830AD9">
        <w:t>?</w:t>
      </w:r>
    </w:p>
    <w:p w14:paraId="21811CC7" w14:textId="77777777" w:rsidR="0000156E" w:rsidRPr="003D5D6C" w:rsidRDefault="00225E7E" w:rsidP="00335927">
      <w:pPr>
        <w:pStyle w:val="Ttulo3"/>
      </w:pPr>
      <w:bookmarkStart w:id="9" w:name="_Toc81644575"/>
      <w:r w:rsidRPr="00225E7E">
        <w:lastRenderedPageBreak/>
        <w:t>Problema específico</w:t>
      </w:r>
      <w:bookmarkEnd w:id="9"/>
    </w:p>
    <w:p w14:paraId="4B8E48DA" w14:textId="76EB7C79" w:rsidR="00024C77" w:rsidRDefault="00024C77" w:rsidP="00C54714">
      <w:pPr>
        <w:pStyle w:val="Prrafodelista"/>
        <w:numPr>
          <w:ilvl w:val="0"/>
          <w:numId w:val="12"/>
        </w:numPr>
      </w:pPr>
      <w:r>
        <w:t xml:space="preserve">¿En qué aspecto contribuye a la microestructura de lluvia, el análisis de la variabilidad temporal de la lluvia? </w:t>
      </w:r>
    </w:p>
    <w:p w14:paraId="539AD300" w14:textId="6747F5E6" w:rsidR="00024C77" w:rsidRDefault="00DC1FC2" w:rsidP="00DC1FC2">
      <w:pPr>
        <w:pStyle w:val="Prrafodelista"/>
        <w:numPr>
          <w:ilvl w:val="0"/>
          <w:numId w:val="12"/>
        </w:numPr>
      </w:pPr>
      <w:r w:rsidRPr="00DC1FC2">
        <w:t xml:space="preserve">¿Cómo contribuye las características de los sensores </w:t>
      </w:r>
      <w:r w:rsidR="00024C77">
        <w:t>en la estimación de la lluvia e identificación de los hidrometeoros?</w:t>
      </w:r>
    </w:p>
    <w:p w14:paraId="523AA881" w14:textId="17AB52D7" w:rsidR="00024C77" w:rsidRDefault="0074005D" w:rsidP="0085477B">
      <w:pPr>
        <w:pStyle w:val="Prrafodelista"/>
        <w:numPr>
          <w:ilvl w:val="0"/>
          <w:numId w:val="12"/>
        </w:numPr>
      </w:pPr>
      <w:r>
        <w:t>¿Qué información proporciona el tipo de evento de lluvia, los parámetros integrales de lluvia y los parámetros</w:t>
      </w:r>
      <w:r w:rsidR="005E1706">
        <w:t xml:space="preserve"> del ajuste matemático aplicado a </w:t>
      </w:r>
      <w:r>
        <w:t>la DSD respecto a la microestructura?</w:t>
      </w:r>
    </w:p>
    <w:p w14:paraId="5628C8D9" w14:textId="23B8E1F1" w:rsidR="0074005D" w:rsidRDefault="0074005D" w:rsidP="0085477B">
      <w:pPr>
        <w:pStyle w:val="Prrafodelista"/>
        <w:numPr>
          <w:ilvl w:val="0"/>
          <w:numId w:val="12"/>
        </w:numPr>
      </w:pPr>
      <w:r>
        <w:t>¿Cuáles son los aportes que tiene la comparación de los parámetros de la DSD estimados mediante observaciones in situ y por el método estadístico?</w:t>
      </w:r>
    </w:p>
    <w:p w14:paraId="65D015B0" w14:textId="77777777" w:rsidR="0005517A" w:rsidRDefault="0005517A" w:rsidP="00270BBB">
      <w:pPr>
        <w:pStyle w:val="Ttulo2"/>
      </w:pPr>
      <w:bookmarkStart w:id="10" w:name="_Toc535240347"/>
      <w:bookmarkStart w:id="11" w:name="_Toc81644576"/>
      <w:r w:rsidRPr="00270BBB">
        <w:t>Objetivos</w:t>
      </w:r>
      <w:bookmarkEnd w:id="10"/>
      <w:bookmarkEnd w:id="11"/>
    </w:p>
    <w:p w14:paraId="7ADCEA22" w14:textId="77777777" w:rsidR="00225E7E" w:rsidRDefault="00225E7E" w:rsidP="00225E7E">
      <w:pPr>
        <w:pStyle w:val="Ttulo3"/>
      </w:pPr>
      <w:bookmarkStart w:id="12" w:name="_Toc81644577"/>
      <w:r w:rsidRPr="00EF4DF7">
        <w:t>Objetivo general</w:t>
      </w:r>
      <w:bookmarkEnd w:id="12"/>
    </w:p>
    <w:p w14:paraId="64891599" w14:textId="78D22C4E" w:rsidR="0011530A" w:rsidRDefault="00F4157F" w:rsidP="009C785C">
      <w:pPr>
        <w:pStyle w:val="Prrafodelista"/>
        <w:numPr>
          <w:ilvl w:val="0"/>
          <w:numId w:val="14"/>
        </w:numPr>
      </w:pPr>
      <w:r w:rsidRPr="005E1540">
        <w:t xml:space="preserve">Analizar </w:t>
      </w:r>
      <w:r w:rsidR="0011530A">
        <w:t xml:space="preserve">la microestructura de </w:t>
      </w:r>
      <w:r w:rsidR="00355983">
        <w:t>la</w:t>
      </w:r>
      <w:r w:rsidR="0011530A">
        <w:t xml:space="preserve"> lluvia </w:t>
      </w:r>
      <w:r w:rsidR="00355983">
        <w:t>usando datos de la distribución de del tamaño de gotas para el periodo lluvioso</w:t>
      </w:r>
      <w:r w:rsidR="009C785C">
        <w:t xml:space="preserve"> </w:t>
      </w:r>
      <w:r w:rsidR="0011530A" w:rsidRPr="005E1540">
        <w:t xml:space="preserve">2018 </w:t>
      </w:r>
      <w:r w:rsidR="0011530A">
        <w:t>–</w:t>
      </w:r>
      <w:r w:rsidR="0011530A" w:rsidRPr="005E1540">
        <w:t xml:space="preserve"> 2019</w:t>
      </w:r>
      <w:r w:rsidR="0011530A">
        <w:t xml:space="preserve"> en el Observatorio de Huancayo. </w:t>
      </w:r>
    </w:p>
    <w:p w14:paraId="469D09C8" w14:textId="77777777" w:rsidR="00225E7E" w:rsidRDefault="00225E7E" w:rsidP="00225E7E">
      <w:pPr>
        <w:pStyle w:val="Ttulo3"/>
      </w:pPr>
      <w:bookmarkStart w:id="13" w:name="_Toc81644578"/>
      <w:r w:rsidRPr="00EF4DF7">
        <w:t>Objetivo</w:t>
      </w:r>
      <w:r>
        <w:t>s</w:t>
      </w:r>
      <w:r w:rsidRPr="00EF4DF7">
        <w:t xml:space="preserve"> específicos</w:t>
      </w:r>
      <w:bookmarkEnd w:id="13"/>
    </w:p>
    <w:p w14:paraId="77BDE6C5" w14:textId="34A8E6BA" w:rsidR="00DB1144" w:rsidRDefault="00DB1144" w:rsidP="00F4157F">
      <w:pPr>
        <w:pStyle w:val="Prrafodelista"/>
        <w:numPr>
          <w:ilvl w:val="0"/>
          <w:numId w:val="11"/>
        </w:numPr>
      </w:pPr>
      <w:r>
        <w:t xml:space="preserve">Examinar la </w:t>
      </w:r>
      <w:r w:rsidR="009166C5">
        <w:t xml:space="preserve">importancia de la variabilidad temporal de la lluvia sobre la microestructura de los eventos de lluvia, a través de los índices de concentración y los umbrales de precipitación.   </w:t>
      </w:r>
    </w:p>
    <w:p w14:paraId="2786674D" w14:textId="672289E9" w:rsidR="009166C5" w:rsidRDefault="004D3E86" w:rsidP="004D3E86">
      <w:pPr>
        <w:pStyle w:val="Prrafodelista"/>
        <w:numPr>
          <w:ilvl w:val="0"/>
          <w:numId w:val="11"/>
        </w:numPr>
      </w:pPr>
      <w:r>
        <w:t>Efectuar un análisis instrumental,</w:t>
      </w:r>
      <w:r w:rsidR="00AF56A3">
        <w:t xml:space="preserve"> basado</w:t>
      </w:r>
      <w:r w:rsidR="00F4157F">
        <w:t xml:space="preserve"> en la sensibilidad</w:t>
      </w:r>
      <w:r w:rsidR="009166C5">
        <w:t xml:space="preserve"> para la estimación de precipitación, teniendo en cuenta el porcentaje de variación. </w:t>
      </w:r>
    </w:p>
    <w:p w14:paraId="55093C80" w14:textId="12995A70" w:rsidR="005E1706" w:rsidRDefault="005E1706" w:rsidP="005E1706">
      <w:pPr>
        <w:pStyle w:val="Prrafodelista"/>
        <w:numPr>
          <w:ilvl w:val="0"/>
          <w:numId w:val="11"/>
        </w:numPr>
      </w:pPr>
      <w:r>
        <w:t>Interpretar la información proporcionada por el tipo de evento de lluvia, los parámetros integrales de lluvia y los parámetros del ajuste matemático aplicado a la DSD.</w:t>
      </w:r>
    </w:p>
    <w:p w14:paraId="30EA7C6D" w14:textId="5F43B425" w:rsidR="009166C5" w:rsidRDefault="009166C5" w:rsidP="004D3E86">
      <w:pPr>
        <w:pStyle w:val="Prrafodelista"/>
        <w:numPr>
          <w:ilvl w:val="0"/>
          <w:numId w:val="11"/>
        </w:numPr>
      </w:pPr>
      <w:r>
        <w:t xml:space="preserve">Comprar los </w:t>
      </w:r>
      <w:r w:rsidR="00C933AD">
        <w:t>parámetros</w:t>
      </w:r>
      <w:r>
        <w:t xml:space="preserve"> de la DSD tabulados por </w:t>
      </w:r>
      <w:r w:rsidR="00C933AD">
        <w:t>observaciones in situ y por el método estadístico.</w:t>
      </w:r>
    </w:p>
    <w:p w14:paraId="3C0544E0" w14:textId="77777777" w:rsidR="008E42EB" w:rsidRDefault="0005517A" w:rsidP="00270BBB">
      <w:pPr>
        <w:pStyle w:val="Ttulo2"/>
      </w:pPr>
      <w:bookmarkStart w:id="14" w:name="_Toc81644579"/>
      <w:bookmarkStart w:id="15" w:name="_Toc535240348"/>
      <w:r w:rsidRPr="00270BBB">
        <w:t>Justificación</w:t>
      </w:r>
      <w:bookmarkEnd w:id="14"/>
      <w:r w:rsidRPr="00270BBB">
        <w:t xml:space="preserve"> </w:t>
      </w:r>
    </w:p>
    <w:p w14:paraId="31300870" w14:textId="77777777" w:rsidR="00931FFA" w:rsidRDefault="00931FFA" w:rsidP="00225E7E">
      <w:pPr>
        <w:pStyle w:val="Ttulo3"/>
      </w:pPr>
      <w:bookmarkStart w:id="16" w:name="_Toc81644580"/>
      <w:bookmarkEnd w:id="15"/>
      <w:r>
        <w:t>Justificación</w:t>
      </w:r>
      <w:r w:rsidR="00287510">
        <w:t xml:space="preserve"> </w:t>
      </w:r>
      <w:r w:rsidR="00287510" w:rsidRPr="00EF4DF7">
        <w:t>Ambienta</w:t>
      </w:r>
      <w:r w:rsidR="00287510">
        <w:t>l</w:t>
      </w:r>
      <w:bookmarkEnd w:id="16"/>
      <w:r>
        <w:t xml:space="preserve"> </w:t>
      </w:r>
    </w:p>
    <w:p w14:paraId="7DB3736B" w14:textId="508D44C8" w:rsidR="00A33891" w:rsidRDefault="00A33891" w:rsidP="00C576AB">
      <w:r>
        <w:t>La microestructura de lluvia se encuentra ligada a diversos aspectos ambientales, dentro los cuales los más resaltantes son el lavado de contaminantes atmosféricos por acción de la lluvia y la erosión hídrica. Así mismo</w:t>
      </w:r>
      <w:r w:rsidR="00646580">
        <w:t>, es necesario mencionar que</w:t>
      </w:r>
      <w:r>
        <w:t xml:space="preserve"> estos aspectos en su mayoría se encuentran relacionados con las actividades antropogénicas</w:t>
      </w:r>
      <w:r w:rsidR="00F7561D">
        <w:t>.</w:t>
      </w:r>
    </w:p>
    <w:p w14:paraId="184A8368" w14:textId="66318E8F" w:rsidR="008C0614" w:rsidRPr="00E7591D" w:rsidRDefault="00646580" w:rsidP="00C576AB">
      <w:r w:rsidRPr="00E7591D">
        <w:t xml:space="preserve">En el caso del lavado de contaminantes atmosféricos, </w:t>
      </w:r>
      <w:r w:rsidR="008C0614" w:rsidRPr="00E7591D">
        <w:t>múltiples</w:t>
      </w:r>
      <w:r w:rsidRPr="00E7591D">
        <w:t xml:space="preserve"> estudios demuestran que existen relaciones de interacción entre los contaminantes atmosféricos (aerosoles) y la formación de la precipitación. Se evidencia que la concentración de </w:t>
      </w:r>
      <w:r w:rsidRPr="00E7591D">
        <w:lastRenderedPageBreak/>
        <w:t xml:space="preserve">estos contaminantes disminuye durante y después de un evento de precipitación </w:t>
      </w:r>
      <w:r w:rsidRPr="00E7591D">
        <w:fldChar w:fldCharType="begin" w:fldLock="1"/>
      </w:r>
      <w:r w:rsidR="00371BDF" w:rsidRPr="00E7591D">
        <w:instrText>ADDIN CSL_CITATION {"citationItems":[{"id":"ITEM-1","itemData":{"ISSN":"08643466","abstract":"Objective: To determine the influence of air pollutants on the rainwater. Methods: Use of wet deposition in a long-term study conducted in the state of Acre, in Western Amazon, from 2005 to 2010. One hundred and eightyfive rainy events were monitored to determine the pH value, the electrical conductivity and the concentration of total organic carbon. The atmospheric aerosol load was measured by solar photometry whereas the water vapors, temperature, winds and rains were monitored to observe weather conditions. Results: The pollutant concentration, depending on the aerosol optical depth, varied from very high values of 3 and 4 during the dry season, to very low values of about 0.08 during the rainy season. Twenty five percent of rainfalls were acidic with pH ranging 3 to 4.7, being 5.4 the average value. The electrical conductivity values were generally lower than 10 μS cm-1. The total organic carbon reached relatively high values of 20 to 30 mg L-1. Conclusions: In the dry season, the forest fires are responsible for high degree of air pollution, but the situation changes in the rainy season when the environment is clean because of the wet deposition. During the dry season, the air aerosol load increases 40 times if compared to the environmental conditions in the dry season. Therefore, more efficient control measures are needed to stop environmental degradation in the Amazon as well as a systematic monitoring of the air pollution for the benefit of human health and other forms of life.","author":[{"dropping-particle":"","family":"Fonseca Duarte","given":"Alejandro","non-dropping-particle":"","parse-names":false,"suffix":""},{"dropping-particle":"","family":"Gioda","given":"Adriana","non-dropping-particle":"","parse-names":false,"suffix":""},{"dropping-particle":"","family":"Ziolli","given":"Roberta","non-dropping-particle":"","parse-names":false,"suffix":""},{"dropping-particle":"","family":"Duó","given":"Daniele","non-dropping-particle":"","parse-names":false,"suffix":""}],"container-title":"Revista Cubana de Salud Publica","id":"ITEM-1","issue":"4","issued":{"date-parts":[["2013"]]},"page":"627-639","title":"Contaminación atmosférica y deposición húmeda en la Amazonia Brasileña","type":"article-journal","volume":"39"},"uris":["http://www.mendeley.com/documents/?uuid=c90a7139-8e84-41ee-87ab-7de786e271fa"]}],"mendeley":{"formattedCitation":"(Fonseca Duarte et al., 2013)","plainTextFormattedCitation":"(Fonseca Duarte et al., 2013)","previouslyFormattedCitation":"(Fonseca Duarte et al., 2013)"},"properties":{"noteIndex":0},"schema":"https://github.com/citation-style-language/schema/raw/master/csl-citation.json"}</w:instrText>
      </w:r>
      <w:r w:rsidRPr="00E7591D">
        <w:fldChar w:fldCharType="separate"/>
      </w:r>
      <w:r w:rsidR="00F7561D" w:rsidRPr="00E7591D">
        <w:rPr>
          <w:noProof/>
        </w:rPr>
        <w:t>(Fonseca Duarte et al., 2013)</w:t>
      </w:r>
      <w:r w:rsidRPr="00E7591D">
        <w:fldChar w:fldCharType="end"/>
      </w:r>
      <w:r w:rsidRPr="00E7591D">
        <w:t xml:space="preserve">. Este fenómeno se atribuye a </w:t>
      </w:r>
      <w:r w:rsidR="008C0614" w:rsidRPr="00E7591D">
        <w:t>que,</w:t>
      </w:r>
      <w:r w:rsidRPr="00E7591D">
        <w:t xml:space="preserve"> durante la formación de gotas de lluvia, muchos de los aerosoles son tomados como núcleos de formación</w:t>
      </w:r>
      <w:r w:rsidR="008C0614" w:rsidRPr="00E7591D">
        <w:t>,</w:t>
      </w:r>
      <w:r w:rsidRPr="00E7591D">
        <w:t xml:space="preserve"> y en algunos caso</w:t>
      </w:r>
      <w:r w:rsidR="008C0614" w:rsidRPr="00E7591D">
        <w:t>s</w:t>
      </w:r>
      <w:r w:rsidRPr="00E7591D">
        <w:t xml:space="preserve"> cuando las gotas son de gran tamaño sirven como medio de </w:t>
      </w:r>
      <w:r w:rsidR="008C0614" w:rsidRPr="00E7591D">
        <w:t xml:space="preserve">disolución; un claro ejemplo son los reportes de presencia de metales pesados en gotas de lluvia, en las zonas dedicadas a la minería </w:t>
      </w:r>
      <w:r w:rsidR="008C0614" w:rsidRPr="00E7591D">
        <w:fldChar w:fldCharType="begin" w:fldLock="1"/>
      </w:r>
      <w:r w:rsidR="008C0614" w:rsidRPr="00E7591D">
        <w:instrText>ADDIN CSL_CITATION {"citationItems":[{"id":"ITEM-1","itemData":{"DOI":"10.15446/rev.colomb.quim.v46n2.60533","ISSN":"01202804","abstract":"To measure the influence of coal mining activities on air quality in northern Colombia, a first approach was made to assess pollution by measuring the levels of the heavy metals Cu, Cd, V, and Pb in 21 samples of rainfall over a one year period, by the electrothermal atomic absorption spectrometry technique. The average concentrations of metals in the study area in wet precipitation were: Cu 23.47 ± 13.97 μg/L, Cd 4.72 ± 3.29 μg/L y V 11.25 ± 6.75 μg/L. The results suggest that the atmosphere is not polluted by Pb, but mining activities (excavation and blasting, combustion of fossil fuels, crude oil and gas oil, and vehicular traffic sources) may significantly affect the presence and the levels of the other studied metals. Contamination in the area makes rain water infringe the quality standards, both nationally and internationally, since the parameters of pH and Cd exceed the permissible limits, therefore it is not suitable for human consumption.","author":[{"dropping-particle":"","family":"Argumedo","given":"Carlos Doria","non-dropping-particle":"","parse-names":false,"suffix":""}],"container-title":"Revista Colombiana de Quimica","id":"ITEM-1","issue":"2","issued":{"date-parts":[["2017"]]},"page":"37-44","title":"Metales pesados (Cd, Cu, V, Pb) en agua lluvia de la zona de mayor influencia de la mina de carbón en La Guajira, Colombia","type":"article-journal","volume":"46"},"uris":["http://www.mendeley.com/documents/?uuid=426c481e-01e1-4e8a-b04c-8050da755b57"]}],"mendeley":{"formattedCitation":"(Argumedo, 2017)","plainTextFormattedCitation":"(Argumedo, 2017)","previouslyFormattedCitation":"(Argumedo, 2017)"},"properties":{"noteIndex":0},"schema":"https://github.com/citation-style-language/schema/raw/master/csl-citation.json"}</w:instrText>
      </w:r>
      <w:r w:rsidR="008C0614" w:rsidRPr="00E7591D">
        <w:fldChar w:fldCharType="separate"/>
      </w:r>
      <w:r w:rsidR="008C0614" w:rsidRPr="00E7591D">
        <w:rPr>
          <w:noProof/>
        </w:rPr>
        <w:t>(Argumedo, 2017)</w:t>
      </w:r>
      <w:r w:rsidR="008C0614" w:rsidRPr="00E7591D">
        <w:fldChar w:fldCharType="end"/>
      </w:r>
      <w:r w:rsidR="008C0614" w:rsidRPr="00E7591D">
        <w:t xml:space="preserve">. Es por ello que la información proporcionada por la microestructura </w:t>
      </w:r>
      <w:r w:rsidR="00B17701" w:rsidRPr="00E7591D">
        <w:t>acerca de</w:t>
      </w:r>
      <w:r w:rsidR="008C0614" w:rsidRPr="00E7591D">
        <w:t xml:space="preserve"> las características de las gotas </w:t>
      </w:r>
      <w:r w:rsidR="00B17701" w:rsidRPr="00E7591D">
        <w:t xml:space="preserve">de lluvia, facilita el análisis de estas interacciones. </w:t>
      </w:r>
    </w:p>
    <w:p w14:paraId="1F627D9E" w14:textId="28B5D64A" w:rsidR="008C0614" w:rsidRPr="00E7591D" w:rsidRDefault="008C0614" w:rsidP="00C576AB">
      <w:r w:rsidRPr="00E7591D">
        <w:t>En lo que respecta a la erosión hídrica</w:t>
      </w:r>
      <w:r w:rsidR="00B17701" w:rsidRPr="00E7591D">
        <w:t xml:space="preserve">, la microestructura de lluvia a través de las observaciones de la DSD, facilita el cálculo de la energía cinética de las gotas. </w:t>
      </w:r>
      <w:r w:rsidR="009A44D3" w:rsidRPr="00E7591D">
        <w:t xml:space="preserve"> Es a</w:t>
      </w:r>
      <w:r w:rsidR="00B17701" w:rsidRPr="00E7591D">
        <w:t xml:space="preserve"> partir de estos datos, </w:t>
      </w:r>
      <w:r w:rsidR="009A44D3" w:rsidRPr="00E7591D">
        <w:t xml:space="preserve">que </w:t>
      </w:r>
      <w:r w:rsidR="00B17701" w:rsidRPr="00E7591D">
        <w:t>los estudios de erosión pueden determinar la perdida de sustrato</w:t>
      </w:r>
      <w:r w:rsidR="009A44D3" w:rsidRPr="00E7591D">
        <w:t>. Es preciso mencionar que la energía cinética de las gotas se encuentra directamente relacionada al tipo de evento de lluvia</w:t>
      </w:r>
      <w:r w:rsidR="00F7561D" w:rsidRPr="00E7591D">
        <w:t>.</w:t>
      </w:r>
      <w:r w:rsidR="009A44D3" w:rsidRPr="00E7591D">
        <w:t xml:space="preserve">  </w:t>
      </w:r>
    </w:p>
    <w:p w14:paraId="1AC079F8" w14:textId="4E3EAA58" w:rsidR="00BC3227" w:rsidRDefault="00F7561D" w:rsidP="00C576AB">
      <w:r>
        <w:t xml:space="preserve">La zona de estudio representa un sector de agrícola de todo el valle del Mantaro, es por ello que el estudio de la microestructura sirve como punto apoyo para los aspectos ya mencionados, ya que los cultivos se ven afectados por la calidad de lluvia y por las condiciones del suelo. </w:t>
      </w:r>
    </w:p>
    <w:p w14:paraId="48369208" w14:textId="77777777" w:rsidR="00225E7E" w:rsidRDefault="00225E7E" w:rsidP="00225E7E">
      <w:pPr>
        <w:pStyle w:val="Ttulo3"/>
      </w:pPr>
      <w:bookmarkStart w:id="17" w:name="_Toc81644581"/>
      <w:r w:rsidRPr="00EF4DF7">
        <w:t xml:space="preserve">Justificación </w:t>
      </w:r>
      <w:r w:rsidR="00287510">
        <w:t>Tecnológica</w:t>
      </w:r>
      <w:bookmarkEnd w:id="17"/>
    </w:p>
    <w:p w14:paraId="20912BAB" w14:textId="6BF5EE49" w:rsidR="005F3FD5" w:rsidRDefault="00371BDF" w:rsidP="00C576AB">
      <w:r>
        <w:t>En el Marco de la Gestión de riesgos de desastres, se plantean una serie de estrategias</w:t>
      </w:r>
      <w:r w:rsidR="005F3FD5">
        <w:t xml:space="preserve">, dentro de las cuales se menciona la implementación de tecnología para tal fin </w:t>
      </w:r>
      <w:r w:rsidR="005F3FD5">
        <w:fldChar w:fldCharType="begin" w:fldLock="1"/>
      </w:r>
      <w:r w:rsidR="005353B4">
        <w:instrText>ADDIN CSL_CITATION {"citationItems":[{"id":"ITEM-1","itemData":{"author":[{"dropping-particle":"","family":"SGRD","given":"","non-dropping-particle":"","parse-names":false,"suffix":""},{"dropping-particle":"","family":"CENEPRED","given":"","non-dropping-particle":"","parse-names":false,"suffix":""},{"dropping-particle":"","family":"INDECI","given":"","non-dropping-particle":"","parse-names":false,"suffix":""},{"dropping-particle":"","family":"MEF","given":"","non-dropping-particle":"","parse-names":false,"suffix":""},{"dropping-particle":"","family":"CEPLAN","given":"","non-dropping-particle":"","parse-names":false,"suffix":""},{"dropping-particle":"","family":"RREEE","given":"","non-dropping-particle":"","parse-names":false,"suffix":""}],"id":"ITEM-1","issued":{"date-parts":[["2014"]]},"publisher-place":"Lima, Perú","title":"Plan nacional de gestión del riesgo de desastres - PLANAGERD 2014 - 2021","type":"article"},"uris":["http://www.mendeley.com/documents/?uuid=bc47086c-2e2d-477b-9ea8-32a7c6f135fe"]}],"mendeley":{"formattedCitation":"(SGRD et al., 2014)","plainTextFormattedCitation":"(SGRD et al., 2014)","previouslyFormattedCitation":"(SGRD et al., 2014)"},"properties":{"noteIndex":0},"schema":"https://github.com/citation-style-language/schema/raw/master/csl-citation.json"}</w:instrText>
      </w:r>
      <w:r w:rsidR="005F3FD5">
        <w:fldChar w:fldCharType="separate"/>
      </w:r>
      <w:r w:rsidR="005F3FD5" w:rsidRPr="00371BDF">
        <w:rPr>
          <w:noProof/>
        </w:rPr>
        <w:t>(SGRD et al., 2014)</w:t>
      </w:r>
      <w:r w:rsidR="005F3FD5">
        <w:fldChar w:fldCharType="end"/>
      </w:r>
      <w:r w:rsidR="005F3FD5">
        <w:t>. Uno de estos proyectos tecnológicos corresponde a la estimación de lluvias para la identificación temprana de inundaciones; los datos empleados son mediciones de radar, que s</w:t>
      </w:r>
      <w:r w:rsidR="002C164B">
        <w:t xml:space="preserve">on conocidos como reflectividad, estas observaciones a través de algoritmos estiman la intensidad de lluvia y por ende la cantidad. </w:t>
      </w:r>
      <w:r w:rsidR="005F3FD5">
        <w:t>Es aquí donde entra el estudio de la microestructura de lluvia, ya que las observaciones de la DSD</w:t>
      </w:r>
      <w:r w:rsidR="002C164B">
        <w:t xml:space="preserve"> provenientes de los disdrómetros ópticos, permiten calcular los parámetros integrales de lluvia, calculando así la intensidad de lluvia y la reflectividad. De este modo se puede validar y ajustar el algoritmo empleado por los radares con los datos de los disdrómetros, los cuales tienen una medición mas exacta.  </w:t>
      </w:r>
    </w:p>
    <w:p w14:paraId="78E52E42" w14:textId="55D60E80" w:rsidR="00647CB1" w:rsidRDefault="00931FFA" w:rsidP="00931FFA">
      <w:pPr>
        <w:pStyle w:val="Ttulo3"/>
      </w:pPr>
      <w:bookmarkStart w:id="18" w:name="_Toc81644582"/>
      <w:r w:rsidRPr="00EF4DF7">
        <w:t xml:space="preserve">Justificación </w:t>
      </w:r>
      <w:r w:rsidR="00F57B9F">
        <w:t>Socioeconómica</w:t>
      </w:r>
      <w:bookmarkEnd w:id="18"/>
      <w:r w:rsidR="00F57B9F">
        <w:t xml:space="preserve"> </w:t>
      </w:r>
    </w:p>
    <w:p w14:paraId="259D8B83" w14:textId="10832DEE" w:rsidR="00A15ACC" w:rsidRDefault="005D794B" w:rsidP="00931FFA">
      <w:r>
        <w:t>El valle del rí</w:t>
      </w:r>
      <w:r w:rsidR="00D107B5" w:rsidRPr="00D107B5">
        <w:t>o Mantaro se caract</w:t>
      </w:r>
      <w:r w:rsidR="00D107B5">
        <w:t>eriza básicamente</w:t>
      </w:r>
      <w:r>
        <w:t xml:space="preserve"> por tener</w:t>
      </w:r>
      <w:r w:rsidR="00AC1EF5">
        <w:t xml:space="preserve"> una población dedicada a la</w:t>
      </w:r>
      <w:r w:rsidR="00D107B5">
        <w:t xml:space="preserve"> agricultura</w:t>
      </w:r>
      <w:r w:rsidR="006C78BF">
        <w:t xml:space="preserve">. Esta actividad se encuentra estrechamente relacionada con la precipitación, por tal motivo uno de los compromisos dentro de la </w:t>
      </w:r>
      <w:r w:rsidR="006C78BF" w:rsidRPr="00F57B9F">
        <w:t xml:space="preserve">Convención Marco </w:t>
      </w:r>
      <w:r w:rsidR="006C78BF">
        <w:t>d</w:t>
      </w:r>
      <w:r w:rsidR="006C78BF" w:rsidRPr="00F57B9F">
        <w:t xml:space="preserve">e </w:t>
      </w:r>
      <w:r w:rsidR="006C78BF">
        <w:t>l</w:t>
      </w:r>
      <w:r w:rsidR="006C78BF" w:rsidRPr="00F57B9F">
        <w:t xml:space="preserve">as Naciones Unidas </w:t>
      </w:r>
      <w:r w:rsidR="006C78BF">
        <w:t>s</w:t>
      </w:r>
      <w:r w:rsidR="006C78BF" w:rsidRPr="00F57B9F">
        <w:t xml:space="preserve">obre </w:t>
      </w:r>
      <w:r w:rsidR="006C78BF">
        <w:t>e</w:t>
      </w:r>
      <w:r w:rsidR="006C78BF" w:rsidRPr="00F57B9F">
        <w:t>l Cambio Climático</w:t>
      </w:r>
      <w:r w:rsidR="006C78BF">
        <w:t xml:space="preserve">, menciona que los gobiernos deben formular, aplicar y publicar programas enfocados a la mitigación y adaptación a los efectos del cambio climático. Dentro de estas medidas se resaltan los planes de ordenamiento territorial, gestión de recursos hídricos y desarrollo económico </w:t>
      </w:r>
      <w:r w:rsidR="006C78BF">
        <w:fldChar w:fldCharType="begin" w:fldLock="1"/>
      </w:r>
      <w:r w:rsidR="006C78BF">
        <w:instrText>ADDIN CSL_CITATION {"citationItems":[{"id":"ITEM-1","itemData":{"abstract":"Guía de la Convención sobre el Cambio Climático y el Protocolo de Kyoto","author":[{"dropping-particle":"","family":"UNFCC","given":"","non-dropping-particle":"","parse-names":false,"suffix":""}],"id":"ITEM-1","issued":{"date-parts":[["1992"]]},"page":"98","publisher":"Organización de las Naciones Unidas","publisher-place":"Nueva York, E.E.U.U.","title":"Convención marco de las Naciones Unidas sobre el cambio climático","type":"article"},"uris":["http://www.mendeley.com/documents/?uuid=563d03e0-4881-4f7e-a0c4-0f528d5da599"]}],"mendeley":{"formattedCitation":"(UNFCC, 1992)","plainTextFormattedCitation":"(UNFCC, 1992)","previouslyFormattedCitation":"(UNFCC, 1992)"},"properties":{"noteIndex":0},"schema":"https://github.com/citation-style-language/schema/raw/master/csl-citation.json"}</w:instrText>
      </w:r>
      <w:r w:rsidR="006C78BF">
        <w:fldChar w:fldCharType="separate"/>
      </w:r>
      <w:r w:rsidR="006C78BF" w:rsidRPr="00D107B5">
        <w:rPr>
          <w:noProof/>
        </w:rPr>
        <w:t>(UNFCC, 1992)</w:t>
      </w:r>
      <w:r w:rsidR="006C78BF">
        <w:fldChar w:fldCharType="end"/>
      </w:r>
      <w:r w:rsidR="00D107B5">
        <w:t>. Así mismo, uno de los objetivos del Plan de Gestión de Riesgo y Adaptación al Cambio Climático en el Sector Agrario (</w:t>
      </w:r>
      <w:r w:rsidR="00D107B5" w:rsidRPr="00D107B5">
        <w:t>PLANGRACC-A</w:t>
      </w:r>
      <w:r w:rsidR="00D107B5">
        <w:t xml:space="preserve">) plantea la necesidad de que </w:t>
      </w:r>
      <w:r w:rsidR="00D107B5">
        <w:lastRenderedPageBreak/>
        <w:t>se debe contar información agrometeorológica</w:t>
      </w:r>
      <w:r w:rsidR="00BC3227">
        <w:t xml:space="preserve">, que debe ser generada y difundida </w:t>
      </w:r>
      <w:r w:rsidR="00BC3227" w:rsidRPr="001F0EEA">
        <w:t>adecuadamente para el monitoreo de fenómenos hidrometeorológicos recurrentes en el sector agrario</w:t>
      </w:r>
      <w:r w:rsidR="00BC3227">
        <w:t xml:space="preserve"> </w:t>
      </w:r>
      <w:r w:rsidR="00806E28">
        <w:fldChar w:fldCharType="begin" w:fldLock="1"/>
      </w:r>
      <w:r w:rsidR="00216361">
        <w:instrText>ADDIN CSL_CITATION {"citationItems":[{"id":"ITEM-1","itemData":{"author":[{"dropping-particle":"","family":"MINAGRI","given":"","non-dropping-particle":"","parse-names":false,"suffix":""}],"id":"ITEM-1","issued":{"date-parts":[["2012"]]},"number-of-pages":"33","publisher-place":"Lima, Perú","title":"Plan de Gestión de Riesgo y Adaptación al Cambio Climático en el Sector Agrario, Período 2012-2021","type":"report"},"uris":["http://www.mendeley.com/documents/?uuid=8f9cbabf-2e78-4561-b408-cfe4167c883e"]}],"mendeley":{"formattedCitation":"(MINAGRI, 2012)","plainTextFormattedCitation":"(MINAGRI, 2012)","previouslyFormattedCitation":"(MINAGRI, 2012)"},"properties":{"noteIndex":0},"schema":"https://github.com/citation-style-language/schema/raw/master/csl-citation.json"}</w:instrText>
      </w:r>
      <w:r w:rsidR="00806E28">
        <w:fldChar w:fldCharType="separate"/>
      </w:r>
      <w:r w:rsidR="00BC3227" w:rsidRPr="00BC3227">
        <w:rPr>
          <w:noProof/>
        </w:rPr>
        <w:t>(MINAGRI, 2012)</w:t>
      </w:r>
      <w:r w:rsidR="00806E28">
        <w:fldChar w:fldCharType="end"/>
      </w:r>
      <w:r w:rsidR="00BC3227">
        <w:t>.</w:t>
      </w:r>
      <w:r w:rsidR="00A15ACC">
        <w:t xml:space="preserve"> De acuerdo a lo mencionado, se puede recalcar que la microestructura </w:t>
      </w:r>
      <w:r w:rsidR="00BE17DA">
        <w:t xml:space="preserve">al </w:t>
      </w:r>
      <w:r w:rsidR="00A15ACC">
        <w:t>contempla</w:t>
      </w:r>
      <w:r w:rsidR="00BE17DA">
        <w:t>r</w:t>
      </w:r>
      <w:r w:rsidR="00A15ACC">
        <w:t xml:space="preserve"> las características</w:t>
      </w:r>
      <w:r w:rsidR="00BE17DA">
        <w:t xml:space="preserve"> de los</w:t>
      </w:r>
      <w:r w:rsidR="00A15ACC">
        <w:t xml:space="preserve"> hidrometeoros, puede ser utilizado como herramienta para identificar eventos de precipitación</w:t>
      </w:r>
      <w:r w:rsidR="00BE17DA">
        <w:t xml:space="preserve"> extremos</w:t>
      </w:r>
      <w:r w:rsidR="00A15ACC">
        <w:t xml:space="preserve"> (granizadas</w:t>
      </w:r>
      <w:r w:rsidR="00BE17DA">
        <w:t xml:space="preserve"> y fuertes lluvias</w:t>
      </w:r>
      <w:r w:rsidR="00A15ACC">
        <w:t>)</w:t>
      </w:r>
      <w:r w:rsidR="00BE17DA">
        <w:t>,</w:t>
      </w:r>
      <w:r w:rsidR="00A15ACC">
        <w:t xml:space="preserve"> que resulten perjudiciales a los cultivos. </w:t>
      </w:r>
    </w:p>
    <w:p w14:paraId="046D1D1D" w14:textId="77777777" w:rsidR="00225E7E" w:rsidRDefault="0005517A" w:rsidP="00270BBB">
      <w:pPr>
        <w:pStyle w:val="Ttulo2"/>
      </w:pPr>
      <w:bookmarkStart w:id="19" w:name="_Toc81644583"/>
      <w:bookmarkStart w:id="20" w:name="_Toc535240349"/>
      <w:r>
        <w:t>Limitantes de la investigación</w:t>
      </w:r>
      <w:bookmarkEnd w:id="19"/>
    </w:p>
    <w:p w14:paraId="69029F33" w14:textId="77777777" w:rsidR="00966104" w:rsidRDefault="00966104" w:rsidP="008A3482">
      <w:pPr>
        <w:pStyle w:val="Ttulo3"/>
      </w:pPr>
      <w:bookmarkStart w:id="21" w:name="_Toc81644584"/>
      <w:r>
        <w:t>Limitación Teórica:</w:t>
      </w:r>
      <w:bookmarkEnd w:id="21"/>
    </w:p>
    <w:p w14:paraId="669258D9" w14:textId="16431123" w:rsidR="00BE17DA" w:rsidRDefault="009D760A" w:rsidP="00225E7E">
      <w:r>
        <w:t>Para efectos del presente estudio s</w:t>
      </w:r>
      <w:r w:rsidR="009164E6">
        <w:t xml:space="preserve">e busca </w:t>
      </w:r>
      <w:r w:rsidR="00BE17DA">
        <w:t xml:space="preserve">realizar un análisis de la microestructura de los eventos de lluvia ocurridos en el Observatorio de Huancayo </w:t>
      </w:r>
      <w:r w:rsidR="009255EE">
        <w:t xml:space="preserve">para el temporal de lluvias 2018 – 2019; el cual enfoca principalmente las características propias de cada tipo de evento. </w:t>
      </w:r>
      <w:r w:rsidR="00FB7EF0">
        <w:t xml:space="preserve">De acuerdo a la disponibilidad de los equipos (disdrómetros ópticos), realizar un estudio a nivel de toda la cuenca incurre en un proyecto de mayor envergadura, tanto en costo como logística. Por ende, se presenta la dificultad de contar con estudios presentes de microestructura de lluvia en otras partes de la cuenca. Además, los equipos empleados se encuentran </w:t>
      </w:r>
      <w:r w:rsidR="005E1706">
        <w:t>recientemente en funcionamiento</w:t>
      </w:r>
      <w:r w:rsidR="00FB7EF0">
        <w:t xml:space="preserve">, </w:t>
      </w:r>
      <w:r w:rsidR="00714478">
        <w:t>por lo cual no se cuenta</w:t>
      </w:r>
      <w:r w:rsidR="005E1706">
        <w:t xml:space="preserve"> </w:t>
      </w:r>
      <w:r w:rsidR="00714478">
        <w:t>con información respecto a los inconvenientes técnicos que tendrían en las condiciones de la zona de estudio.</w:t>
      </w:r>
    </w:p>
    <w:p w14:paraId="0284045D" w14:textId="77777777" w:rsidR="00966104" w:rsidRDefault="00966104" w:rsidP="008A3482">
      <w:pPr>
        <w:pStyle w:val="Ttulo3"/>
      </w:pPr>
      <w:bookmarkStart w:id="22" w:name="_Toc81644585"/>
      <w:r>
        <w:t>Limitación Temporal:</w:t>
      </w:r>
      <w:bookmarkEnd w:id="22"/>
    </w:p>
    <w:p w14:paraId="1DA8183D" w14:textId="3978622C" w:rsidR="007542B4" w:rsidRDefault="007542B4" w:rsidP="00225E7E">
      <w:pPr>
        <w:rPr>
          <w:bCs/>
        </w:rPr>
      </w:pPr>
      <w:r>
        <w:rPr>
          <w:bCs/>
        </w:rPr>
        <w:t xml:space="preserve">La información meteorológica disponible para esta investigación corresponde a periodo de 1 a 4 años de antigüedad, dependiendo del instrumento empleado; debido a fueron recientemente instalados en el Observatorio. Por ello, que la información obtenida no debería ser empleada como índices estándar para estudios con periodos de datos más largos. </w:t>
      </w:r>
    </w:p>
    <w:p w14:paraId="5A5AF62B" w14:textId="77777777" w:rsidR="008219D2" w:rsidRDefault="008219D2" w:rsidP="00225E7E">
      <w:pPr>
        <w:rPr>
          <w:bCs/>
        </w:rPr>
      </w:pPr>
    </w:p>
    <w:p w14:paraId="54B69555" w14:textId="77777777" w:rsidR="00D24208" w:rsidRPr="00B8183E" w:rsidRDefault="00966104" w:rsidP="008A3482">
      <w:pPr>
        <w:pStyle w:val="Ttulo3"/>
      </w:pPr>
      <w:bookmarkStart w:id="23" w:name="_Toc81644586"/>
      <w:r>
        <w:t>Limitación Espacial</w:t>
      </w:r>
      <w:r w:rsidR="00B8183E" w:rsidRPr="00B8183E">
        <w:t>:</w:t>
      </w:r>
      <w:bookmarkEnd w:id="20"/>
      <w:bookmarkEnd w:id="23"/>
    </w:p>
    <w:p w14:paraId="7B8BBF0F" w14:textId="07455E7C" w:rsidR="00703202" w:rsidRDefault="007542B4" w:rsidP="00225E7E">
      <w:r>
        <w:t xml:space="preserve">En lo referente a la disponibilidad de información espacial, se cuenta con una sola estación meteorológica que se encuentra en el Observatorio de Huancayo, por tal motivo una caracterización espacial de la lluvia requeriría una red de estaciones con los mismos equipos a lo largo de todo el valle; así </w:t>
      </w:r>
      <w:r w:rsidR="005559B2">
        <w:t>mismo</w:t>
      </w:r>
      <w:r>
        <w:t>,</w:t>
      </w:r>
      <w:r w:rsidR="005559B2">
        <w:t xml:space="preserve"> para el estudio de una </w:t>
      </w:r>
      <w:r>
        <w:t>caracterización en escala vertical</w:t>
      </w:r>
      <w:r w:rsidR="005559B2">
        <w:t>, se requería emplear otros equipos como son los radares o imágenes satelitales</w:t>
      </w:r>
      <w:r>
        <w:t>.</w:t>
      </w:r>
    </w:p>
    <w:p w14:paraId="0B466DDA" w14:textId="27F0FD84" w:rsidR="00E7591D" w:rsidRDefault="00E7591D" w:rsidP="00225E7E"/>
    <w:p w14:paraId="7B6FC4C9" w14:textId="77777777" w:rsidR="00E7591D" w:rsidRDefault="00E7591D" w:rsidP="00225E7E"/>
    <w:p w14:paraId="3B2D92D8" w14:textId="77777777" w:rsidR="0005517A" w:rsidRPr="00887569" w:rsidRDefault="0005517A" w:rsidP="00270BBB">
      <w:pPr>
        <w:pStyle w:val="Ttulo1"/>
      </w:pPr>
      <w:bookmarkStart w:id="24" w:name="_Toc535240350"/>
      <w:bookmarkStart w:id="25" w:name="_Toc81644587"/>
      <w:r w:rsidRPr="00887569">
        <w:lastRenderedPageBreak/>
        <w:t>MARCO TEÓRICO</w:t>
      </w:r>
      <w:bookmarkEnd w:id="24"/>
      <w:bookmarkEnd w:id="25"/>
    </w:p>
    <w:p w14:paraId="5E672DA0" w14:textId="77777777" w:rsidR="0005517A" w:rsidRPr="00606B0F" w:rsidRDefault="0005517A" w:rsidP="00270BBB">
      <w:pPr>
        <w:pStyle w:val="Ttulo2"/>
        <w:rPr>
          <w:sz w:val="22"/>
          <w:szCs w:val="24"/>
        </w:rPr>
      </w:pPr>
      <w:bookmarkStart w:id="26" w:name="_Toc81644588"/>
      <w:bookmarkStart w:id="27" w:name="_Toc535240351"/>
      <w:r w:rsidRPr="00606B0F">
        <w:rPr>
          <w:rStyle w:val="Ttulo1Car"/>
          <w:b/>
          <w:sz w:val="24"/>
          <w:szCs w:val="24"/>
        </w:rPr>
        <w:t>Antecedentes</w:t>
      </w:r>
      <w:bookmarkEnd w:id="26"/>
      <w:r w:rsidRPr="00606B0F">
        <w:rPr>
          <w:sz w:val="22"/>
          <w:szCs w:val="24"/>
        </w:rPr>
        <w:t xml:space="preserve"> </w:t>
      </w:r>
      <w:bookmarkEnd w:id="27"/>
    </w:p>
    <w:p w14:paraId="1A04404A" w14:textId="3F310415" w:rsidR="006414D2" w:rsidRDefault="006414D2" w:rsidP="006414D2">
      <w:pPr>
        <w:pStyle w:val="Ttulo3"/>
      </w:pPr>
      <w:r>
        <w:t xml:space="preserve">Estudios Nacionales </w:t>
      </w:r>
    </w:p>
    <w:p w14:paraId="56766E99" w14:textId="5857B62C" w:rsidR="006414D2" w:rsidRDefault="00892C0D" w:rsidP="006414D2">
      <w:r>
        <w:fldChar w:fldCharType="begin" w:fldLock="1"/>
      </w:r>
      <w:r w:rsidR="005620D9">
        <w:instrText>ADDIN CSL_CITATION {"citationItems":[{"id":"ITEM-1","itemData":{"DOI":"10.1175/JTECH-D-19-0105.1","author":[{"dropping-particle":"","family":"Valdivia","given":"Jairo M.","non-dropping-particle":"","parse-names":false,"suffix":""},{"dropping-particle":"","family":"Scipión","given":"Danny E.","non-dropping-particle":"","parse-names":false,"suffix":""},{"dropping-particle":"","family":"Milla","given":"Marco","non-dropping-particle":"","parse-names":false,"suffix":""},{"dropping-particle":"","family":"Silva","given":"Yamina","non-dropping-particle":"","parse-names":false,"suffix":""}],"container-title":"Journal of Atmospheric and Oceanic Technology","id":"ITEM-1","issued":{"date-parts":[["2020"]]},"page":"1811-1826","title":"Multi-Instrument Rainfall-Rate Estimation in the Peruvian Central Andes","type":"article-journal","volume":"37"},"uris":["http://www.mendeley.com/documents/?uuid=87ea8a6c-b06b-438c-a844-80d795a53da1"]}],"mendeley":{"formattedCitation":"(Valdivia, Scipión, Milla, &amp; Silva, 2020)","plainTextFormattedCitation":"(Valdivia, Scipión, Milla, &amp; Silva, 2020)","previouslyFormattedCitation":"(Valdivia, Scipión, Milla, &amp; Silva, 2020)"},"properties":{"noteIndex":0},"schema":"https://github.com/citation-style-language/schema/raw/master/csl-citation.json"}</w:instrText>
      </w:r>
      <w:r>
        <w:fldChar w:fldCharType="separate"/>
      </w:r>
      <w:r w:rsidRPr="00892C0D">
        <w:rPr>
          <w:noProof/>
        </w:rPr>
        <w:t>(Valdivia, Scipión, Milla, &amp; Silva, 2020)</w:t>
      </w:r>
      <w:r>
        <w:fldChar w:fldCharType="end"/>
      </w:r>
      <w:r>
        <w:t xml:space="preserve"> en su artículo de investigación: “</w:t>
      </w:r>
      <w:r w:rsidRPr="00892C0D">
        <w:t>Estimación de la tasa de precipitación con múltiples instrumentos en los Andes centrales peruanos</w:t>
      </w:r>
      <w:r>
        <w:t>”,</w:t>
      </w:r>
      <w:r w:rsidR="00D21EE8">
        <w:t xml:space="preserve"> este trabajo</w:t>
      </w:r>
      <w:r w:rsidR="00C25AA0">
        <w:t xml:space="preserve"> emplea</w:t>
      </w:r>
      <w:r w:rsidR="00D21EE8">
        <w:t xml:space="preserve"> </w:t>
      </w:r>
      <w:r w:rsidR="00C25AA0">
        <w:t xml:space="preserve">diferentes medidores de precipitación para estimar la tasa de lluvia diferentes condiciones. Los equipos utilizados son un conjunto de radares: </w:t>
      </w:r>
      <w:r w:rsidR="00C25AA0" w:rsidRPr="00D21EE8">
        <w:t xml:space="preserve">un perfilador de nubes en banda Ka </w:t>
      </w:r>
      <w:r w:rsidR="00C25AA0">
        <w:t>(</w:t>
      </w:r>
      <w:r w:rsidR="00C25AA0" w:rsidRPr="00D21EE8">
        <w:t xml:space="preserve">perfilador de nubes y precipitaciones </w:t>
      </w:r>
      <w:r w:rsidR="00C25AA0">
        <w:t>(</w:t>
      </w:r>
      <w:r w:rsidR="00C25AA0" w:rsidRPr="00D21EE8">
        <w:t>MIRA-35c</w:t>
      </w:r>
      <w:r w:rsidR="00C25AA0">
        <w:t>)</w:t>
      </w:r>
      <w:r w:rsidR="00C25AA0" w:rsidRPr="00D21EE8">
        <w:t xml:space="preserve">), un perfilador de viento UHF </w:t>
      </w:r>
      <w:r w:rsidR="00C25AA0">
        <w:t>(</w:t>
      </w:r>
      <w:r w:rsidR="00C25AA0" w:rsidRPr="00D21EE8">
        <w:t>Clear-Air and Rainfall Estimation (CLAIRE)</w:t>
      </w:r>
      <w:r w:rsidR="00C25AA0">
        <w:t>)</w:t>
      </w:r>
      <w:r w:rsidR="00C25AA0" w:rsidRPr="00D21EE8">
        <w:t xml:space="preserve"> y un perfilador de viento VHF </w:t>
      </w:r>
      <w:r w:rsidR="00C25AA0">
        <w:t>(</w:t>
      </w:r>
      <w:r w:rsidR="00C25AA0" w:rsidRPr="00D21EE8">
        <w:t>Boundary Layer and Tropospheric Radar (BLTR)</w:t>
      </w:r>
      <w:r w:rsidR="00C25AA0">
        <w:t xml:space="preserve">), los cuales proporcionaron información sobre la relación de la altitud respecto al </w:t>
      </w:r>
      <w:r w:rsidR="00C25AA0" w:rsidRPr="00C25AA0">
        <w:t>diámetro del tamaño de la gota versus la velocidad terminal</w:t>
      </w:r>
      <w:r w:rsidR="00C25AA0">
        <w:t xml:space="preserve">. </w:t>
      </w:r>
      <w:r w:rsidR="00C25AA0" w:rsidRPr="00D21EE8">
        <w:t xml:space="preserve">Las estimaciones de la tasa de lluvia </w:t>
      </w:r>
      <w:r w:rsidR="00C25AA0">
        <w:t xml:space="preserve">por radares </w:t>
      </w:r>
      <w:r w:rsidR="00C25AA0" w:rsidRPr="00D21EE8">
        <w:t>se validan para mediciones terrestres mediante un disdrómetro</w:t>
      </w:r>
      <w:r w:rsidR="00C25AA0">
        <w:t xml:space="preserve"> óptico (</w:t>
      </w:r>
      <w:r w:rsidR="00C25AA0" w:rsidRPr="00D21EE8">
        <w:t>PARSIVEL</w:t>
      </w:r>
      <w:r w:rsidR="00C25AA0" w:rsidRPr="00C25AA0">
        <w:rPr>
          <w:vertAlign w:val="superscript"/>
        </w:rPr>
        <w:t>2</w:t>
      </w:r>
      <w:r w:rsidR="00C25AA0" w:rsidRPr="00D21EE8">
        <w:t>)</w:t>
      </w:r>
      <w:r w:rsidR="00C25AA0">
        <w:t xml:space="preserve"> </w:t>
      </w:r>
      <w:r w:rsidR="00C25AA0" w:rsidRPr="00D21EE8">
        <w:t>y dos pluviómetros</w:t>
      </w:r>
      <w:r w:rsidR="00C25AA0">
        <w:t xml:space="preserve">. </w:t>
      </w:r>
      <w:r w:rsidR="000D630B">
        <w:t xml:space="preserve">Los resultados arrojaron sesgos de totales de </w:t>
      </w:r>
      <w:r w:rsidR="000D630B" w:rsidRPr="00D21EE8">
        <w:t xml:space="preserve">acumulados de lluvia para PARSIVEL2, MIRA-35c y CLAIRE </w:t>
      </w:r>
      <w:r w:rsidR="000D630B">
        <w:t>de</w:t>
      </w:r>
      <w:r w:rsidR="000D630B" w:rsidRPr="00D21EE8">
        <w:t xml:space="preserve"> 18%, 23% y </w:t>
      </w:r>
      <w:r w:rsidR="000D630B">
        <w:t>-</w:t>
      </w:r>
      <w:r w:rsidR="000D630B" w:rsidRPr="00D21EE8">
        <w:t>32%, respectivamente</w:t>
      </w:r>
      <w:r w:rsidR="000D630B">
        <w:t xml:space="preserve">. Esto sugiere </w:t>
      </w:r>
      <w:r w:rsidR="000D630B" w:rsidRPr="00D21EE8">
        <w:t xml:space="preserve">que </w:t>
      </w:r>
      <w:r w:rsidR="000D630B">
        <w:t>la</w:t>
      </w:r>
      <w:r w:rsidR="000D630B" w:rsidRPr="00D21EE8">
        <w:t xml:space="preserve"> calibración en tiempo real de los radares</w:t>
      </w:r>
      <w:r w:rsidR="000D630B">
        <w:t xml:space="preserve">, es fundamental </w:t>
      </w:r>
      <w:r w:rsidR="000D630B" w:rsidRPr="00D21EE8">
        <w:t>para una mejor estimación de la precipitación e</w:t>
      </w:r>
      <w:r w:rsidR="000D630B">
        <w:t xml:space="preserve">n el suelo. </w:t>
      </w:r>
    </w:p>
    <w:p w14:paraId="77D92974" w14:textId="3F50ED85" w:rsidR="005721DB" w:rsidRDefault="005620D9" w:rsidP="005721DB">
      <w:r>
        <w:fldChar w:fldCharType="begin" w:fldLock="1"/>
      </w:r>
      <w:r>
        <w:instrText>ADDIN CSL_CITATION {"citationItems":[{"id":"ITEM-1","itemData":{"DOI":"https://doi.org/10.3390/atmos12030408","author":[{"dropping-particle":"","family":"Flores-rojas","given":"José Luis","non-dropping-particle":"","parse-names":false,"suffix":""},{"dropping-particle":"","family":"Silva","given":"Yamina","non-dropping-particle":"","parse-names":false,"suffix":""},{"dropping-particle":"","family":"Suárez-salas","given":"Luis","non-dropping-particle":"","parse-names":false,"suffix":""},{"dropping-particle":"","family":"Estevan","given":"René","non-dropping-particle":"","parse-names":false,"suffix":""},{"dropping-particle":"","family":"Valdivia-prado","given":"Jairo","non-dropping-particle":"","parse-names":false,"suffix":""}],"container-title":"Atmosphere","id":"ITEM-1","issued":{"date-parts":[["2021"]]},"page":"1 - 29","title":"Analysis of Extreme Meteorological Events in the Central Andes of Peru Using a Set of Specialized Instruments","type":"article-journal","volume":"12"},"uris":["http://www.mendeley.com/documents/?uuid=aa2ba1b0-a867-4721-9030-f2dc4f9a93c3"]}],"mendeley":{"formattedCitation":"(Flores-rojas, Silva, Suárez-salas, Estevan, &amp; Valdivia-prado, 2021)","plainTextFormattedCitation":"(Flores-rojas, Silva, Suárez-salas, Estevan, &amp; Valdivia-prado, 2021)"},"properties":{"noteIndex":0},"schema":"https://github.com/citation-style-language/schema/raw/master/csl-citation.json"}</w:instrText>
      </w:r>
      <w:r>
        <w:fldChar w:fldCharType="separate"/>
      </w:r>
      <w:r w:rsidRPr="005620D9">
        <w:rPr>
          <w:noProof/>
        </w:rPr>
        <w:t>(Flores-rojas, Silva, Suárez-salas, Estevan, &amp; Valdivia-prado, 2021)</w:t>
      </w:r>
      <w:r>
        <w:fldChar w:fldCharType="end"/>
      </w:r>
      <w:r w:rsidR="00EA6670">
        <w:t xml:space="preserve"> en su artículo de investigación: “</w:t>
      </w:r>
      <w:r w:rsidR="00EA6670" w:rsidRPr="00EA6670">
        <w:t>Análisis de eventos meteorológicos extremos en los Andes centrales del Perú utilizando un conjunto de instrumentos especializados</w:t>
      </w:r>
      <w:r w:rsidR="00EA6670">
        <w:t>”</w:t>
      </w:r>
      <w:r w:rsidR="00C54562">
        <w:t>, emplean un conjunto de instrumentos</w:t>
      </w:r>
      <w:r w:rsidR="0001603E">
        <w:t xml:space="preserve"> (PARSIVEL</w:t>
      </w:r>
      <w:r w:rsidR="0001603E" w:rsidRPr="0001603E">
        <w:rPr>
          <w:vertAlign w:val="superscript"/>
        </w:rPr>
        <w:t>2</w:t>
      </w:r>
      <w:r w:rsidR="0001603E">
        <w:t xml:space="preserve"> entre otros)</w:t>
      </w:r>
      <w:r w:rsidR="00C54562">
        <w:t xml:space="preserve"> para medir varias propiedades físicas, microfísicas y radiactivas de la atmósfera y</w:t>
      </w:r>
      <w:r w:rsidR="002546DD">
        <w:t xml:space="preserve"> de</w:t>
      </w:r>
      <w:r w:rsidR="00C54562">
        <w:t xml:space="preserve"> las nubes</w:t>
      </w:r>
      <w:r w:rsidR="002546DD">
        <w:t>, que permitan para identificar, comprender y, posteriormente, pronosticar y prevenir los efectos de eventos meteorológicos extremos. Estos sensores especializados se encuentran instalados en el observatorio de Huancayo, ubicado en la cuenca del río Mantaro, que forma parte de los Andes centrales del Perú, especialmente en áreas agrícolas.</w:t>
      </w:r>
      <w:r w:rsidR="002546DD" w:rsidRPr="002546DD">
        <w:t xml:space="preserve"> </w:t>
      </w:r>
      <w:r w:rsidR="002546DD">
        <w:t>El estudio realiza un análisis dinámico y energético detallado de dos eventos de lluvia extrema, dos eventos de heladas intensas y tres eventos de alta contaminación ocurridos en el observatorio de Huancayo entre 2018 y 2019. Donde los resultados destacan los patrones de reflectividad en función de la altura para ambos eventos, que se mide en función de la presencia de tipos de lluvia convectiva y estratiforme.</w:t>
      </w:r>
    </w:p>
    <w:p w14:paraId="7A64B8EC" w14:textId="77777777" w:rsidR="005721DB" w:rsidRDefault="005721DB" w:rsidP="005721DB"/>
    <w:p w14:paraId="17DAA1EE" w14:textId="3982E521" w:rsidR="005721DB" w:rsidRDefault="005721DB" w:rsidP="006414D2"/>
    <w:p w14:paraId="6D9CE945" w14:textId="77777777" w:rsidR="005721DB" w:rsidRDefault="005721DB" w:rsidP="006414D2"/>
    <w:p w14:paraId="589A9E1B" w14:textId="3EB06593" w:rsidR="00D21EE8" w:rsidRDefault="00D21EE8" w:rsidP="006414D2"/>
    <w:p w14:paraId="1035843C" w14:textId="77777777" w:rsidR="00D21EE8" w:rsidRDefault="00D21EE8" w:rsidP="006414D2"/>
    <w:p w14:paraId="2ABBEB33" w14:textId="063ADFC5" w:rsidR="006414D2" w:rsidRDefault="006414D2" w:rsidP="006414D2"/>
    <w:p w14:paraId="1BA72CAF" w14:textId="491862BE" w:rsidR="006414D2" w:rsidRPr="006414D2" w:rsidRDefault="006414D2" w:rsidP="006414D2">
      <w:pPr>
        <w:pStyle w:val="Ttulo3"/>
      </w:pPr>
      <w:r>
        <w:t xml:space="preserve">Estudios Internacionales </w:t>
      </w:r>
    </w:p>
    <w:p w14:paraId="50E2C614" w14:textId="35291E5E" w:rsidR="00BF36B6" w:rsidRDefault="006414D2" w:rsidP="00DF7D93">
      <w:r>
        <w:fldChar w:fldCharType="begin" w:fldLock="1"/>
      </w:r>
      <w:r w:rsidR="00DF3463">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mendeley":{"formattedCitation":"(Chen et al., 2013)","plainTextFormattedCitation":"(Chen et al., 2013)","previouslyFormattedCitation":"(Chen et al., 2013)"},"properties":{"noteIndex":0},"schema":"https://github.com/citation-style-language/schema/raw/master/csl-citation.json"}</w:instrText>
      </w:r>
      <w:r>
        <w:fldChar w:fldCharType="separate"/>
      </w:r>
      <w:r w:rsidRPr="006414D2">
        <w:rPr>
          <w:noProof/>
        </w:rPr>
        <w:t>(Chen et al., 2013)</w:t>
      </w:r>
      <w:r>
        <w:fldChar w:fldCharType="end"/>
      </w:r>
      <w:r w:rsidR="00DF3463">
        <w:t xml:space="preserve"> en su artículo de investigación: “</w:t>
      </w:r>
      <w:r w:rsidR="00DF3463" w:rsidRPr="00DF3463">
        <w:t>Características estadísticas de la distribución del tamaño de las gotas de lluvia en la temporada de Meiyu observadas en el este de China</w:t>
      </w:r>
      <w:r w:rsidR="00DF3463">
        <w:t>”, se presenta una serie de análisis de las mediciones realizadas por los disdrómetros ópticos instalados en esta región, para el periodo 2009 a 2011</w:t>
      </w:r>
      <w:r w:rsidR="0044770A">
        <w:t>. Los datos son clasificados por eventos de lluvia en base al total de precipitación y a la desviación estándar de las muestras. Los resultados muestran que a partir de la estimación</w:t>
      </w:r>
      <w:r w:rsidR="009B5D09">
        <w:t xml:space="preserve"> de</w:t>
      </w:r>
      <w:r w:rsidR="0044770A">
        <w:t xml:space="preserve"> la concentración logarítmica de gotas y el diámetro medio ponderado en masa de las gotas de lluvia se establecen valores para la clasificación de la lluvia</w:t>
      </w:r>
      <w:r w:rsidR="009B5D09">
        <w:t xml:space="preserve"> en estratiformes y convectivas. Se emplea el modelo matemático de </w:t>
      </w:r>
      <w:r w:rsidR="00564B71">
        <w:t>ajuste</w:t>
      </w:r>
      <w:r w:rsidR="009B5D09">
        <w:t xml:space="preserve"> gamma para el cálculo de los parámetros integrales de la distribución del tamaño de gota. La información recaba</w:t>
      </w:r>
      <w:r w:rsidR="00CD5D79">
        <w:t>da</w:t>
      </w:r>
      <w:r w:rsidR="009B5D09">
        <w:t xml:space="preserve"> en este informe </w:t>
      </w:r>
      <w:r w:rsidR="00BF36B6">
        <w:t xml:space="preserve">ofrece un punto de apoyo para la discusión de similitudes </w:t>
      </w:r>
      <w:r w:rsidR="00CD5D79">
        <w:t>o diferencias de los parámetros</w:t>
      </w:r>
      <w:r w:rsidR="00BF36B6">
        <w:t xml:space="preserve"> integrales calculados en estudios anteriores. </w:t>
      </w:r>
    </w:p>
    <w:p w14:paraId="4CD7B9C0" w14:textId="1339B945" w:rsidR="00DF3463" w:rsidRDefault="00DF3463" w:rsidP="00DF7D93">
      <w:r>
        <w:fldChar w:fldCharType="begin" w:fldLock="1"/>
      </w:r>
      <w:r w:rsidR="00FE6B73">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et al., 2014)","plainTextFormattedCitation":"(Tokay et al., 2014)","previouslyFormattedCitation":"(Tokay et al., 2014)"},"properties":{"noteIndex":0},"schema":"https://github.com/citation-style-language/schema/raw/master/csl-citation.json"}</w:instrText>
      </w:r>
      <w:r>
        <w:fldChar w:fldCharType="separate"/>
      </w:r>
      <w:r w:rsidRPr="00DF3463">
        <w:rPr>
          <w:noProof/>
        </w:rPr>
        <w:t>(Tokay et al., 2014)</w:t>
      </w:r>
      <w:r>
        <w:fldChar w:fldCharType="end"/>
      </w:r>
      <w:r>
        <w:t xml:space="preserve"> en su artículo de investigación: “</w:t>
      </w:r>
      <w:r w:rsidRPr="00DF3463">
        <w:rPr>
          <w:iCs/>
        </w:rPr>
        <w:t>Evaluación de la nueva versión del disdrómetro láser-óptico, OTT Parsivel</w:t>
      </w:r>
      <w:r w:rsidRPr="00DF3463">
        <w:rPr>
          <w:iCs/>
          <w:vertAlign w:val="superscript"/>
        </w:rPr>
        <w:t>2</w:t>
      </w:r>
      <w:r>
        <w:t>”, el estudio emplea información recolectada por pluviómetros y disdrómetro ópticos (2 equipos OTT Parsivel y un Joss-Waldvogel). La metodología consiste en separar los datos meteorológicos en eventos de lluvia y a través de ello cuantificar la precipitación total, para estimar la variación en entre las medidas de los equipos; para ello se empleó el sesgo porcentual (bias) y el sesgo porcentual absoluto (absolute bias). El proyecto fue realizado en el Centro de Vuelo Espacial Goddard de la NASA, durante el período del 28 de febrero al 2 de agosto del 2011; registrando un total de 36 eventos de lluvia con una tasa superior a 1 mm de lluvia.</w:t>
      </w:r>
      <w:r w:rsidR="00FE6B73">
        <w:t xml:space="preserve"> Los resultados muestran que la comparación de la variación en las mediciones entre la última versión del disdrómetro Parsivel respecto al medidor de referencia, es considerablemente </w:t>
      </w:r>
      <w:r w:rsidR="00245419">
        <w:t>más</w:t>
      </w:r>
      <w:r w:rsidR="00FE6B73">
        <w:t xml:space="preserve"> frente a otros equipos (6%). Así mismo, se observa en las mediciones de los disdrómetros para espectros de gotas de lluvia en diámetros de caída de 0.5 y 4 mm.</w:t>
      </w:r>
    </w:p>
    <w:p w14:paraId="5641232C" w14:textId="03349A8C" w:rsidR="00EB713E" w:rsidRDefault="00FE6B73" w:rsidP="00EB713E">
      <w:r>
        <w:fldChar w:fldCharType="begin" w:fldLock="1"/>
      </w:r>
      <w:r w:rsidR="00892C0D">
        <w:instrText>ADDIN CSL_CITATION {"citationItems":[{"id":"ITEM-1","itemData":{"author":[{"dropping-particle":"","family":"Ladino","given":"Alfonso","non-dropping-particle":"","parse-names":false,"suffix":""}],"id":"ITEM-1","issued":{"date-parts":[["2017"]]},"number-of-pages":"171","publisher":"Universidad Nacional de Colombia","title":"Caracterización de la microfísica de la precipitación mediante información de disdrómetros y radar polarimétrico para las estimación cuantitativa de lluvia en el área metropolitana del valle de Aburrá","type":"thesis"},"uris":["http://www.mendeley.com/documents/?uuid=3353d344-6b7d-4cc2-a4ce-8eeac60f7005"]}],"mendeley":{"formattedCitation":"(Ladino, 2017)","plainTextFormattedCitation":"(Ladino, 2017)","previouslyFormattedCitation":"(Ladino, 2017)"},"properties":{"noteIndex":0},"schema":"https://github.com/citation-style-language/schema/raw/master/csl-citation.json"}</w:instrText>
      </w:r>
      <w:r>
        <w:fldChar w:fldCharType="separate"/>
      </w:r>
      <w:r w:rsidRPr="00FE6B73">
        <w:rPr>
          <w:noProof/>
        </w:rPr>
        <w:t>(Ladino, 2017)</w:t>
      </w:r>
      <w:r>
        <w:fldChar w:fldCharType="end"/>
      </w:r>
      <w:r>
        <w:t xml:space="preserve"> en su trabajo de investigación: “</w:t>
      </w:r>
      <w:r w:rsidRPr="00FE6B73">
        <w:rPr>
          <w:iCs/>
        </w:rPr>
        <w:t>Caracterización de la microfísica de la precipitación mediante información de disdrómetros y radar polarimétrico para la estimación cuantitativa de lluvia en el área metropolitana del Valle de Aburrá</w:t>
      </w:r>
      <w:r>
        <w:t>”, se centra en la comparación de 3 modelos matemáticos de ajuste (gamma, exponencial, Marshall &amp; Palmer) para la distribución del tamaño de gotas.</w:t>
      </w:r>
      <w:r w:rsidR="00EB713E">
        <w:t xml:space="preserve"> La información corresponde a 3 disdrómetro ópticos y un radar polarimétrico instalados en el valle de Aburrá, recolectados en el periodo de 18 meses (2016 - 2017). Los cálculos se realizaron para 3 eventos de precipitación diferentes (estratiforme, convectiva y mixto), siendo el modelo Gamma el que mejor se ajusta a las observaciones en el caso de los disdrómetros. Como medida complementaria se comparó el modelo Gamma restringido con otras técnicas empleadas en la zona de estudio, obteniendo como </w:t>
      </w:r>
      <w:r w:rsidR="00EB713E">
        <w:lastRenderedPageBreak/>
        <w:t>resultado que el modelo aplicado es que el mejor se ajusta a las variables de microfísica de la precipitación.</w:t>
      </w:r>
    </w:p>
    <w:p w14:paraId="4D259A7F" w14:textId="1BEF3198" w:rsidR="00FE6B73" w:rsidRDefault="00FE6B73" w:rsidP="00FE6B73"/>
    <w:p w14:paraId="548952A2" w14:textId="77777777" w:rsidR="00DF3463" w:rsidRDefault="00DF3463" w:rsidP="00DF7D93"/>
    <w:p w14:paraId="6A7FF14E" w14:textId="77777777" w:rsidR="00DF3463" w:rsidRDefault="00DF3463" w:rsidP="00DF7D93"/>
    <w:p w14:paraId="2A1839F7" w14:textId="0A05C518" w:rsidR="006E7586" w:rsidRDefault="002F7C41" w:rsidP="002F7C41">
      <w:r>
        <w:t>ZUBIETA, SAAVEDRA, SILVA, GIRÁLDEZ</w:t>
      </w:r>
      <w:r w:rsidR="0028184B">
        <w:t>,</w:t>
      </w:r>
      <w:r>
        <w:t xml:space="preserve"> (2017) </w:t>
      </w:r>
      <w:r w:rsidR="00772C3A" w:rsidRPr="002F7C41">
        <w:rPr>
          <w:i/>
        </w:rPr>
        <w:t>Análisis espacial y tendencias temporales de la concentración diaria de precipitación en la cuenca del río Mantaro: Andes centrales del Perú</w:t>
      </w:r>
      <w:r>
        <w:t xml:space="preserve">. </w:t>
      </w:r>
      <w:r w:rsidRPr="00012CEF">
        <w:t xml:space="preserve">Artículo Científico publicado en: </w:t>
      </w:r>
      <w:r>
        <w:t>Stochastic Environmental Research and Risk Assessment</w:t>
      </w:r>
      <w:r w:rsidRPr="00012CEF">
        <w:t xml:space="preserve">. </w:t>
      </w:r>
      <w:r>
        <w:t xml:space="preserve">Este trabajo de investigación </w:t>
      </w:r>
      <w:r w:rsidR="006E7586">
        <w:t>presenta un análisis espacio temporal del índice de concentración (IC) de la precipitación diaria para la cuenca del río Mantaro. La información empleada corresponde a 46 estaciones meteorológicas entre 1974 y 2004. Dentro de sus resultados se resalta el análisis de la precipitación di</w:t>
      </w:r>
      <w:r w:rsidR="003F61A8">
        <w:t>aria</w:t>
      </w:r>
      <w:r w:rsidR="006E7586">
        <w:t xml:space="preserve">, que indica la existencia de eventos de baja intensidad </w:t>
      </w:r>
      <w:r w:rsidR="003F61A8">
        <w:t>correspondientes</w:t>
      </w:r>
      <w:r w:rsidR="006E7586">
        <w:t xml:space="preserve"> al 38% de los días con lluvia, pero solo representan el 9% de la cantidad de lluvia total. </w:t>
      </w:r>
      <w:r w:rsidR="006E7586" w:rsidRPr="006E7586">
        <w:t>En contraste,</w:t>
      </w:r>
      <w:r w:rsidR="006E7586">
        <w:t xml:space="preserve"> se tiene que</w:t>
      </w:r>
      <w:r w:rsidR="006E7586" w:rsidRPr="006E7586">
        <w:t xml:space="preserve"> los eventos de alta y muy alta intensidad representan el 35% de los días</w:t>
      </w:r>
      <w:r w:rsidR="006E7586">
        <w:t xml:space="preserve"> con lluvia</w:t>
      </w:r>
      <w:r w:rsidR="006E7586" w:rsidRPr="006E7586">
        <w:t xml:space="preserve"> y aproximadamente el 71% de la cantidad total de lluvia</w:t>
      </w:r>
      <w:r w:rsidR="006E7586">
        <w:t xml:space="preserve">. Así mismo, se menciona que existe una mayor concentración de la intensidad para las regiones Norte y Central de la cuenca. Esto evidencia que algunos lugares </w:t>
      </w:r>
      <w:r w:rsidR="006E7586" w:rsidRPr="006E7586">
        <w:t>tienen más probabilidades de verse afectados por eventos climáticos extremos</w:t>
      </w:r>
      <w:r w:rsidR="006E7586">
        <w:t>.</w:t>
      </w:r>
    </w:p>
    <w:p w14:paraId="1A66DC86" w14:textId="77777777" w:rsidR="00AD7601" w:rsidRDefault="00AD7601" w:rsidP="002F7C41"/>
    <w:p w14:paraId="23CA33D7" w14:textId="1C7DA67C" w:rsidR="00166883" w:rsidRPr="000C17D4" w:rsidRDefault="008E72FA" w:rsidP="00DF7D93">
      <w:r>
        <w:t>VILLALOBOS, MARTINEZ-CASTRO, KUMAR, SILVA, FAS</w:t>
      </w:r>
      <w:r w:rsidR="003F61A8">
        <w:t>H</w:t>
      </w:r>
      <w:r>
        <w:t xml:space="preserve">E, (2019). </w:t>
      </w:r>
      <w:r w:rsidR="00012CEF" w:rsidRPr="00166883">
        <w:rPr>
          <w:i/>
        </w:rPr>
        <w:t>Estudio de tormentas convectivas sobre los Andes Centrales del Perú usando los radares PR-TRMM y KuPR-GPM</w:t>
      </w:r>
      <w:r>
        <w:t xml:space="preserve">. </w:t>
      </w:r>
      <w:r w:rsidRPr="00012CEF">
        <w:t xml:space="preserve">Artículo Científico publicado en: </w:t>
      </w:r>
      <w:r w:rsidR="00AB1E40">
        <w:t>Revista Cubana de Meteorología</w:t>
      </w:r>
      <w:r w:rsidRPr="00012CEF">
        <w:t xml:space="preserve">. </w:t>
      </w:r>
      <w:r w:rsidR="00AB1E40">
        <w:t>Con la finalidad de lograr el estudio de las tormentas e</w:t>
      </w:r>
      <w:r w:rsidR="003F61A8">
        <w:t xml:space="preserve">n los Andes Centrales del Perú </w:t>
      </w:r>
      <w:r w:rsidR="00DA1012">
        <w:t>se empleó</w:t>
      </w:r>
      <w:r w:rsidR="00AB1E40">
        <w:t xml:space="preserve"> estimadores estadísticos de la reflectividad tridimensional</w:t>
      </w:r>
      <w:r w:rsidR="00BD5FE4">
        <w:t>, intensidad de la l</w:t>
      </w:r>
      <w:r w:rsidR="003F61A8">
        <w:t>luvia y parámetros microfísicos;</w:t>
      </w:r>
      <w:r w:rsidR="00BD5FE4">
        <w:t xml:space="preserve"> </w:t>
      </w:r>
      <w:r w:rsidR="00DA1012">
        <w:t xml:space="preserve">utilizando </w:t>
      </w:r>
      <w:r w:rsidR="00BD5FE4">
        <w:t>para ello información de radares a bordo en los satélite</w:t>
      </w:r>
      <w:r w:rsidR="00AD2673">
        <w:t xml:space="preserve">s del TRMM y el núcleo GPM. La </w:t>
      </w:r>
      <w:r w:rsidR="00BD5FE4">
        <w:t>zona de estudio fue dividida en 4 áreas (norte, centro, sur y este) a lo largo de la cuenca del río Mantaro. Los principale</w:t>
      </w:r>
      <w:r w:rsidR="00AD2673">
        <w:t>s resultados fueron que el ciclo</w:t>
      </w:r>
      <w:r w:rsidR="00BD5FE4">
        <w:t xml:space="preserve"> diurno de lluvia es cambiante, ya que se observa un incremento de eventos en los intervalos de 13-23 horas local y 18-06 hora local. Los porcentajes de ocurrencia de ocurrencia de precipitaci</w:t>
      </w:r>
      <w:r w:rsidR="00AD2673">
        <w:t>ones estratiforme y convectivas</w:t>
      </w:r>
      <w:r w:rsidR="00BD5FE4">
        <w:t xml:space="preserve"> en las áreas son 30% y 70% respectivamente y su contribución a la lluvia son</w:t>
      </w:r>
      <w:r w:rsidR="00AD2673">
        <w:t xml:space="preserve"> de</w:t>
      </w:r>
      <w:r w:rsidR="00BD5FE4">
        <w:t xml:space="preserve"> 63.3% y 36.7% respectivamente, para la zona de los Andes; mientras que en la región </w:t>
      </w:r>
      <w:r w:rsidR="00DA1012">
        <w:t>de transición Amazoní</w:t>
      </w:r>
      <w:r w:rsidR="00166883">
        <w:t>a</w:t>
      </w:r>
      <w:r w:rsidR="00DA1012">
        <w:t xml:space="preserve"> </w:t>
      </w:r>
      <w:r w:rsidR="00166883">
        <w:t>-</w:t>
      </w:r>
      <w:r w:rsidR="00DA1012">
        <w:t xml:space="preserve"> </w:t>
      </w:r>
      <w:r w:rsidR="00166883">
        <w:t xml:space="preserve">Andes, los porcentajes de ocurrencia son 31% y 69% y sus contribuciones acumulativas a la lluvia son equivalentes. Por tanto, la conclusión de la investigación menciona que </w:t>
      </w:r>
      <w:r w:rsidR="0010603B">
        <w:t xml:space="preserve">las </w:t>
      </w:r>
      <w:r w:rsidR="0010603B">
        <w:lastRenderedPageBreak/>
        <w:t>precipitaciones convectivas en las áreas de los Andes se intensifican</w:t>
      </w:r>
      <w:r w:rsidR="00166883">
        <w:t xml:space="preserve"> con el mecanismo de forzamiento orográfico.</w:t>
      </w:r>
    </w:p>
    <w:p w14:paraId="296BC158" w14:textId="3F712115" w:rsidR="00C93C10" w:rsidRPr="00C93C10" w:rsidRDefault="00C93C10" w:rsidP="00C93C10">
      <w:pPr>
        <w:pStyle w:val="Ttulo2"/>
      </w:pPr>
      <w:bookmarkStart w:id="28" w:name="_Toc81644589"/>
      <w:bookmarkStart w:id="29" w:name="_Toc535240352"/>
      <w:r>
        <w:t>Bases Teóricas</w:t>
      </w:r>
      <w:r w:rsidR="0005517A">
        <w:t>:</w:t>
      </w:r>
      <w:bookmarkEnd w:id="28"/>
      <w:r w:rsidR="0005517A">
        <w:t xml:space="preserve"> </w:t>
      </w:r>
    </w:p>
    <w:p w14:paraId="67A0D06B" w14:textId="77777777" w:rsidR="00540EBC" w:rsidRDefault="00594CE2" w:rsidP="00C93C10">
      <w:pPr>
        <w:pStyle w:val="Ttulo3"/>
      </w:pPr>
      <w:bookmarkStart w:id="30" w:name="_Toc81644590"/>
      <w:bookmarkEnd w:id="29"/>
      <w:r>
        <w:t>P</w:t>
      </w:r>
      <w:r w:rsidR="004D7914">
        <w:t>recipitación</w:t>
      </w:r>
      <w:bookmarkEnd w:id="30"/>
      <w:r w:rsidR="004D7914">
        <w:t xml:space="preserve"> </w:t>
      </w:r>
    </w:p>
    <w:p w14:paraId="0977CE94" w14:textId="7943522D" w:rsidR="002D756A" w:rsidRDefault="002D756A" w:rsidP="002D756A">
      <w:r>
        <w:t xml:space="preserve">Se </w:t>
      </w:r>
      <w:r w:rsidR="00E7591D">
        <w:t>entiende</w:t>
      </w:r>
      <w:r>
        <w:t xml:space="preserve"> </w:t>
      </w:r>
      <w:r w:rsidR="00E7591D">
        <w:t xml:space="preserve">por </w:t>
      </w:r>
      <w:r>
        <w:t xml:space="preserve">precipitación al proceso por el cual toda forma de humedad cae a la superficie terrestre, producto de la condensación del vapor de agua en gotas </w:t>
      </w:r>
      <w:r w:rsidR="0086211B">
        <w:t>y partículas de hielo en la atmó</w:t>
      </w:r>
      <w:r>
        <w:t>sfera</w:t>
      </w:r>
      <w:r w:rsidR="00544961">
        <w:t>; la</w:t>
      </w:r>
      <w:r>
        <w:t xml:space="preserve">s formas de precipitación pueden encontrarse en estados líquidos, sólidos o una mezcla de ambos. </w:t>
      </w:r>
    </w:p>
    <w:p w14:paraId="543CC879" w14:textId="77777777" w:rsidR="002D756A" w:rsidRDefault="002D756A" w:rsidP="002D756A">
      <w:r>
        <w:t>El sistema de medición que se utiliza para cuantificar la precipitación se encuentra en base a la cantidad total que llega al suelo en un periodo establecido, expresado en términos de profundidad vertical de agua (o el equivalente de agua en formas s</w:t>
      </w:r>
      <w:r w:rsidR="0086211B">
        <w:t>ó</w:t>
      </w:r>
      <w:r>
        <w:t xml:space="preserve">lidas) respecto a una proyección horizontal uniforme de la Tierra </w:t>
      </w:r>
      <w:r w:rsidR="00806E28">
        <w:fldChar w:fldCharType="begin" w:fldLock="1"/>
      </w:r>
      <w:r>
        <w:instrText>ADDIN CSL_CITATION {"citationItems":[{"id":"ITEM-1","itemData":{"author":[{"dropping-particle":"","family":"WMO","given":"","non-dropping-particle":"","parse-names":false,"suffix":""}],"chapter-number":"6","container-title":"Guide to Meteorological Instruments and Methods of Observation","edition":"8a Ed.","id":"ITEM-1","issued":{"date-parts":[["2014"]]},"page":"185 - 219","publisher":"World Meteorological Organization - WMO","title":"Measurement of Precipitation","type":"chapter"},"uris":["http://www.mendeley.com/documents/?uuid=acfdcc0c-6a63-4ff6-b090-b50165e905e3"]}],"mendeley":{"formattedCitation":"(WMO, 2014)","plainTextFormattedCitation":"(WMO, 2014)","previouslyFormattedCitation":"(WMO, 2014)"},"properties":{"noteIndex":0},"schema":"https://github.com/citation-style-language/schema/raw/master/csl-citation.json"}</w:instrText>
      </w:r>
      <w:r w:rsidR="00806E28">
        <w:fldChar w:fldCharType="separate"/>
      </w:r>
      <w:r w:rsidRPr="00D5377F">
        <w:rPr>
          <w:noProof/>
        </w:rPr>
        <w:t>(WMO, 2014)</w:t>
      </w:r>
      <w:r w:rsidR="00806E28">
        <w:fldChar w:fldCharType="end"/>
      </w:r>
      <w:r>
        <w:t xml:space="preserve">. Mientras tanto para la intensidad de precipitación se define como la cantidad de precipitación recogida en un intervalo de tiempo. Según esta definición la intensidad de precipitación se puede considerar un parámetro secundario debido a que se puede obtener a partir </w:t>
      </w:r>
      <w:bookmarkStart w:id="31" w:name="_Hlk19709728"/>
      <w:r>
        <w:t xml:space="preserve">de las mediciones de cantidad de precipitación, sin embargo existen equipos que miden directamente </w:t>
      </w:r>
      <w:bookmarkEnd w:id="31"/>
      <w:r>
        <w:t xml:space="preserve">la intensidad de precipitación </w:t>
      </w:r>
      <w:r w:rsidR="00806E28">
        <w:fldChar w:fldCharType="begin" w:fldLock="1"/>
      </w:r>
      <w:r>
        <w:instrText>ADDIN CSL_CITATION {"citationItems":[{"id":"ITEM-1","itemData":{"author":[{"dropping-particle":"","family":"Lanza","given":"L.","non-dropping-particle":"","parse-names":false,"suffix":""},{"dropping-particle":"","family":"Leroy","given":"M.","non-dropping-particle":"","parse-names":false,"suffix":""},{"dropping-particle":"","family":"Alexandropoulos","given":"C.","non-dropping-particle":"","parse-names":false,"suffix":""},{"dropping-particle":"","family":"Wauben","given":"W.","non-dropping-particle":"","parse-names":false,"suffix":""}],"id":"ITEM-1","issued":{"date-parts":[["2005"]]},"page":"80","publisher":"World Meteorological Organization - WMO","title":"WMO Laboratory Intercomparison of Rainfall Intensity Gauges","type":"article"},"uris":["http://www.mendeley.com/documents/?uuid=270f077f-afbc-4c9c-8694-4eec663ceac9"]}],"mendeley":{"formattedCitation":"(Lanza, Leroy, Alexandropoulos, &amp; Wauben, 2005)","plainTextFormattedCitation":"(Lanza, Leroy, Alexandropoulos, &amp; Wauben, 2005)","previouslyFormattedCitation":"(Lanza, Leroy, Alexandropoulos, &amp; Wauben, 2005)"},"properties":{"noteIndex":0},"schema":"https://github.com/citation-style-language/schema/raw/master/csl-citation.json"}</w:instrText>
      </w:r>
      <w:r w:rsidR="00806E28">
        <w:fldChar w:fldCharType="separate"/>
      </w:r>
      <w:r w:rsidRPr="00C405F6">
        <w:rPr>
          <w:noProof/>
        </w:rPr>
        <w:t>(Lanza, Leroy, Alexandropoulos, &amp; Wauben, 2005)</w:t>
      </w:r>
      <w:r w:rsidR="00806E28">
        <w:fldChar w:fldCharType="end"/>
      </w:r>
      <w:r>
        <w:t xml:space="preserve">. </w:t>
      </w:r>
    </w:p>
    <w:p w14:paraId="3AE3B973" w14:textId="77777777" w:rsidR="00594CE2" w:rsidRDefault="00D5377F" w:rsidP="00C93C10">
      <w:pPr>
        <w:pStyle w:val="Ttulo4"/>
      </w:pPr>
      <w:bookmarkStart w:id="32" w:name="_Toc81644591"/>
      <w:r>
        <w:t>Formación de la precipitación</w:t>
      </w:r>
      <w:bookmarkEnd w:id="32"/>
      <w:r>
        <w:t xml:space="preserve"> </w:t>
      </w:r>
    </w:p>
    <w:p w14:paraId="4D4E5568" w14:textId="77777777" w:rsidR="002D756A" w:rsidRDefault="002D756A" w:rsidP="002D756A">
      <w:r>
        <w:t>La principal fuente para la formación de la precipitación e</w:t>
      </w:r>
      <w:r w:rsidR="00544961">
        <w:t>s la humedad presente en la atmósfera, que</w:t>
      </w:r>
      <w:r>
        <w:t xml:space="preserve"> es el resultado de la constante evaporación de agua tanto en superficie marina como continental. Para </w:t>
      </w:r>
      <w:r w:rsidR="00804ED9">
        <w:t>la ocurrencia</w:t>
      </w:r>
      <w:r w:rsidR="00544961">
        <w:t xml:space="preserve"> </w:t>
      </w:r>
      <w:r w:rsidR="00804ED9">
        <w:t>d</w:t>
      </w:r>
      <w:r w:rsidR="00544961">
        <w:t>el fenómeno de la</w:t>
      </w:r>
      <w:r>
        <w:t xml:space="preserve"> precipitación es necesario que estas masas de vapor de agua se enfríen hasta llegar al punto de saturación y precipiten en forma de hidrometeoros, este enfriamiento se logra por la convección de masas de aire caliente producto de la variación en la irradiancia terrestre </w:t>
      </w:r>
      <w:r w:rsidR="00806E28">
        <w:fldChar w:fldCharType="begin" w:fldLock="1"/>
      </w:r>
      <w:r w:rsidR="002A0331">
        <w:instrText>ADDIN CSL_CITATION {"citationItems":[{"id":"ITEM-1","itemData":{"ISBN":"0944-1344","author":[{"dropping-particle":"","family":"Chereque","given":"Wendor","non-dropping-particle":"","parse-names":false,"suffix":""}],"edition":"1a Ed.","id":"ITEM-1","issued":{"date-parts":[["1985"]]},"number-of-pages":"236","publisher":"Pontificia Universidad Católica del Perú","publisher-place":"Lima, Perú","title":"Hidrología para estudiantes de ingeniería civil","type":"book"},"uris":["http://www.mendeley.com/documents/?uuid=9e5047c4-86eb-4e20-9da2-e310534d12c6"]}],"mendeley":{"formattedCitation":"(Chereque, 1985)","plainTextFormattedCitation":"(Chereque, 1985)","previouslyFormattedCitation":"(Chereque, 1985)"},"properties":{"noteIndex":0},"schema":"https://github.com/citation-style-language/schema/raw/master/csl-citation.json"}</w:instrText>
      </w:r>
      <w:r w:rsidR="00806E28">
        <w:fldChar w:fldCharType="separate"/>
      </w:r>
      <w:r w:rsidRPr="00C36344">
        <w:rPr>
          <w:noProof/>
        </w:rPr>
        <w:t>(Chereque, 1985)</w:t>
      </w:r>
      <w:r w:rsidR="00806E28">
        <w:fldChar w:fldCharType="end"/>
      </w:r>
      <w:r>
        <w:t>.</w:t>
      </w:r>
    </w:p>
    <w:p w14:paraId="512F4E72" w14:textId="77777777" w:rsidR="002F6471" w:rsidRPr="002F6471" w:rsidRDefault="002F6471" w:rsidP="00606B0F">
      <w:pPr>
        <w:pStyle w:val="Ttulo5"/>
      </w:pPr>
      <w:r w:rsidRPr="002F6471">
        <w:t xml:space="preserve">Núcleos de condensación </w:t>
      </w:r>
    </w:p>
    <w:p w14:paraId="1EE15930" w14:textId="77777777" w:rsidR="003067EF" w:rsidRDefault="002D756A" w:rsidP="00931C2B">
      <w:r>
        <w:t>En el proceso de saturac</w:t>
      </w:r>
      <w:r w:rsidR="00DF0ECF">
        <w:t>ión del vapor de agua en la atmó</w:t>
      </w:r>
      <w:r>
        <w:t xml:space="preserve">sfera es fundamental la presencia de </w:t>
      </w:r>
      <w:r w:rsidR="00804ED9">
        <w:t>los núcleos de condensación y partículas de</w:t>
      </w:r>
      <w:r>
        <w:t xml:space="preserve"> hielo que servirán de base para la formación de gotas de agua o cristales de hielo</w:t>
      </w:r>
      <w:r w:rsidR="00804ED9">
        <w:t xml:space="preserve"> más grandes</w:t>
      </w:r>
      <w:r>
        <w:t>. Estos núcleos normalmente son partículas muy pequeñas de diferentes sustancias</w:t>
      </w:r>
      <w:r w:rsidR="002A453A">
        <w:t>, que se e</w:t>
      </w:r>
      <w:r w:rsidR="00DF0ECF">
        <w:t>ncuentran suspendidas en la atmó</w:t>
      </w:r>
      <w:r w:rsidR="002A453A">
        <w:t>sfera; su tamaño oscila</w:t>
      </w:r>
      <w:r>
        <w:t xml:space="preserve"> entre 0.1 y 10 µm de diámetros </w:t>
      </w:r>
      <w:r w:rsidR="00806E28">
        <w:fldChar w:fldCharType="begin" w:fldLock="1"/>
      </w:r>
      <w:r w:rsidR="002A0331">
        <w:instrText>ADDIN CSL_CITATION {"citationItems":[{"id":"ITEM-1","itemData":{"author":[{"dropping-particle":"","family":"Linsley","given":"Ray","non-dropping-particle":"","parse-names":false,"suffix":""},{"dropping-particle":"","family":"Kohler","given":"Max","non-dropping-particle":"","parse-names":false,"suffix":""},{"dropping-particle":"","family":"Paulus","given":"Joseph","non-dropping-particle":"","parse-names":false,"suffix":""}],"edition":"2a Ed.","editor":[{"dropping-particle":"","family":"GRAW-HILL","given":"Mc","non-dropping-particle":"","parse-names":false,"suffix":""}],"id":"ITEM-1","issued":{"date-parts":[["1977"]]},"number-of-pages":"412","publisher-place":"Bogotá, Colombia","title":"Hidrología Para Ingenieros","type":"book"},"uris":["http://www.mendeley.com/documents/?uuid=387c7266-e1a6-4cd6-b963-4da8b4194941"]}],"mendeley":{"formattedCitation":"(Linsley, Kohler, &amp; Paulus, 1977)","plainTextFormattedCitation":"(Linsley, Kohler, &amp; Paulus, 1977)","previouslyFormattedCitation":"(Linsley, Kohler, &amp; Paulus, 1977)"},"properties":{"noteIndex":0},"schema":"https://github.com/citation-style-language/schema/raw/master/csl-citation.json"}</w:instrText>
      </w:r>
      <w:r w:rsidR="00806E28">
        <w:fldChar w:fldCharType="separate"/>
      </w:r>
      <w:r w:rsidR="007573F0" w:rsidRPr="007573F0">
        <w:rPr>
          <w:noProof/>
        </w:rPr>
        <w:t>(Linsley, Kohler, &amp; Paulus, 1977)</w:t>
      </w:r>
      <w:r w:rsidR="00806E28">
        <w:fldChar w:fldCharType="end"/>
      </w:r>
      <w:r>
        <w:t xml:space="preserve">. </w:t>
      </w:r>
    </w:p>
    <w:p w14:paraId="46273DE2" w14:textId="77777777" w:rsidR="002F6471" w:rsidRPr="002F6471" w:rsidRDefault="002F6471" w:rsidP="00606B0F">
      <w:pPr>
        <w:pStyle w:val="Ttulo5"/>
      </w:pPr>
      <w:r w:rsidRPr="002F6471">
        <w:t xml:space="preserve">Crecimiento de las gotas y cristales de </w:t>
      </w:r>
      <w:r>
        <w:t>h</w:t>
      </w:r>
      <w:r w:rsidRPr="002F6471">
        <w:t>ielo</w:t>
      </w:r>
    </w:p>
    <w:p w14:paraId="6A7DF0D3" w14:textId="77777777" w:rsidR="002D756A" w:rsidRDefault="002D756A" w:rsidP="00931C2B">
      <w:r>
        <w:t xml:space="preserve">Seguidamente del proceso de nucleación las gotas de agua pueden llegar </w:t>
      </w:r>
      <w:r w:rsidR="0096026A">
        <w:t>a crecer hasta 6 mm de diámetro.</w:t>
      </w:r>
      <w:r>
        <w:t xml:space="preserve"> </w:t>
      </w:r>
      <w:r w:rsidR="0096026A">
        <w:t>Generalmente</w:t>
      </w:r>
      <w:r>
        <w:t xml:space="preserve"> las diferencias en los tamaños de gotas dependen del tamaño de los núcleos de condensación. Las gotas no precipitables </w:t>
      </w:r>
      <w:r>
        <w:lastRenderedPageBreak/>
        <w:t xml:space="preserve">tienen diámetros menores a 10 µm con pesos tan pequeños que una corriente ligera de aire ascendente (0.5 cm/s) evita que caigan manteniéndolos en suspensión. </w:t>
      </w:r>
    </w:p>
    <w:p w14:paraId="7C8CB3CD" w14:textId="77777777" w:rsidR="0054392D" w:rsidRPr="002F6471" w:rsidRDefault="0054392D" w:rsidP="00606B0F">
      <w:pPr>
        <w:pStyle w:val="Ttulo5"/>
      </w:pPr>
      <w:r w:rsidRPr="002F6471">
        <w:t>C</w:t>
      </w:r>
      <w:r>
        <w:t>aída de gotas de las gotas</w:t>
      </w:r>
    </w:p>
    <w:p w14:paraId="3CDAC7EB" w14:textId="77777777" w:rsidR="002D756A" w:rsidRDefault="002D756A" w:rsidP="002D756A">
      <w:r>
        <w:t>Para que los hidrometeoros puedan precipitarse su peso debe generar una velocidad de caída mayor a la tasa ascensional del aire. También es necesario que los hidrometeoros sean lo suficientemente grandes para atravesar el aire no saturado que se encuentra debajo de la base de la nube, sin que se evaporen completamente antes de llegar al suelo.</w:t>
      </w:r>
    </w:p>
    <w:p w14:paraId="3034535F" w14:textId="77777777" w:rsidR="002D756A" w:rsidRDefault="002D756A" w:rsidP="0055038B">
      <w:r>
        <w:t>Existen una serie de factores que inciden en la distribución de los tamaños de gota, como son:</w:t>
      </w:r>
      <w:r w:rsidR="0096026A">
        <w:t xml:space="preserve"> las gradientes de temperatura, la</w:t>
      </w:r>
      <w:r>
        <w:t xml:space="preserve"> velocidad de viento entre las regiones de la nube, la coexistencia de gotas de agua y cristales de hielo y el aumento del tamaño de las gotas por captura mediante choques entre gotas</w:t>
      </w:r>
      <w:r w:rsidR="0096026A">
        <w:t xml:space="preserve"> al momento de la precipitación</w:t>
      </w:r>
      <w:r>
        <w:t>.</w:t>
      </w:r>
    </w:p>
    <w:p w14:paraId="626F248C" w14:textId="77777777" w:rsidR="00C37459" w:rsidRDefault="00931C2B" w:rsidP="00C93C10">
      <w:pPr>
        <w:pStyle w:val="Ttulo4"/>
      </w:pPr>
      <w:bookmarkStart w:id="33" w:name="_Toc81644592"/>
      <w:r>
        <w:t>Formas</w:t>
      </w:r>
      <w:r w:rsidR="00D5377F">
        <w:t xml:space="preserve"> de precipitación</w:t>
      </w:r>
      <w:bookmarkEnd w:id="33"/>
      <w:r w:rsidR="00D5377F">
        <w:t xml:space="preserve"> </w:t>
      </w:r>
    </w:p>
    <w:p w14:paraId="5CDA022C" w14:textId="77777777" w:rsidR="002D756A" w:rsidRDefault="002D756A" w:rsidP="00801F8A">
      <w:r>
        <w:t xml:space="preserve">La forma en la que caen los hidrometeoros está sujeta a sus características físicas y a las condiciones atmosféricas donde se originó; a partir de estas particularidades se pueden distinguir una serie de tipos de precipitación, entre los cuales los más comunes son:  </w:t>
      </w:r>
    </w:p>
    <w:p w14:paraId="329240BB" w14:textId="77777777" w:rsidR="00126395" w:rsidRDefault="000B1CB7" w:rsidP="00801585">
      <w:pPr>
        <w:pStyle w:val="Prrafodelista"/>
        <w:numPr>
          <w:ilvl w:val="0"/>
          <w:numId w:val="26"/>
        </w:numPr>
      </w:pPr>
      <w:r w:rsidRPr="00801585">
        <w:rPr>
          <w:b/>
        </w:rPr>
        <w:t>Llovizna</w:t>
      </w:r>
      <w:r w:rsidR="00801585">
        <w:t>:</w:t>
      </w:r>
      <w:r>
        <w:t xml:space="preserve"> </w:t>
      </w:r>
      <w:r w:rsidR="00D56499">
        <w:t xml:space="preserve">Son </w:t>
      </w:r>
      <w:r>
        <w:t xml:space="preserve">pequeñas gotas de agua </w:t>
      </w:r>
      <w:r w:rsidR="00D56499">
        <w:t>con un diámetro que oscila entre</w:t>
      </w:r>
      <w:r>
        <w:t xml:space="preserve"> 0.1 y 0.5 m</w:t>
      </w:r>
      <w:r w:rsidR="00D56499">
        <w:t>m</w:t>
      </w:r>
      <w:r>
        <w:t>, con</w:t>
      </w:r>
      <w:r w:rsidR="00D56499">
        <w:t xml:space="preserve"> una</w:t>
      </w:r>
      <w:r>
        <w:t xml:space="preserve"> velocidad de caída muy baja</w:t>
      </w:r>
      <w:r w:rsidR="00801585">
        <w:t xml:space="preserve"> </w:t>
      </w:r>
      <w:r w:rsidR="00806E28">
        <w:fldChar w:fldCharType="begin" w:fldLock="1"/>
      </w:r>
      <w:r w:rsidR="00C2233E">
        <w:instrText>ADDIN CSL_CITATION {"citationItems":[{"id":"ITEM-1","itemData":{"ISBN":"958-95741-1-1","author":[{"dropping-particle":"","family":"Villón","given":"Máximo","non-dropping-particle":"","parse-names":false,"suffix":""}],"edition":"2a Ed.","editor":[{"dropping-particle":"","family":"Editorial Villón","given":"","non-dropping-particle":"","parse-names":false,"suffix":""}],"id":"ITEM-1","issued":{"date-parts":[["2009"]]},"number-of-pages":"223","publisher-place":"Lima, Perú","title":"Hidrología","type":"book"},"uris":["http://www.mendeley.com/documents/?uuid=5396f02a-1234-4e7b-b24b-94097a313c2a"]}],"mendeley":{"formattedCitation":"(Villón, 2009)","plainTextFormattedCitation":"(Villón, 2009)","previouslyFormattedCitation":"(Villón, 2009)"},"properties":{"noteIndex":0},"schema":"https://github.com/citation-style-language/schema/raw/master/csl-citation.json"}</w:instrText>
      </w:r>
      <w:r w:rsidR="00806E28">
        <w:fldChar w:fldCharType="separate"/>
      </w:r>
      <w:r w:rsidR="00801585" w:rsidRPr="000B1CB7">
        <w:rPr>
          <w:noProof/>
        </w:rPr>
        <w:t>(Villón, 2009)</w:t>
      </w:r>
      <w:r w:rsidR="00806E28">
        <w:fldChar w:fldCharType="end"/>
      </w:r>
      <w:r>
        <w:t>.</w:t>
      </w:r>
      <w:r w:rsidR="00DE07C3">
        <w:t xml:space="preserve"> En su mayoría s</w:t>
      </w:r>
      <w:r w:rsidR="00801585">
        <w:t>on</w:t>
      </w:r>
      <w:r w:rsidR="00D56499">
        <w:t xml:space="preserve"> de tamaño uniforme, distribuidas dispersamente</w:t>
      </w:r>
      <w:r w:rsidR="00DE07C3">
        <w:t>, y</w:t>
      </w:r>
      <w:r w:rsidR="00801585">
        <w:t xml:space="preserve"> aparentemente suspendidas en el aire. Normalmente </w:t>
      </w:r>
      <w:r w:rsidR="00DE07C3">
        <w:t>proceden</w:t>
      </w:r>
      <w:r w:rsidR="00801585">
        <w:t xml:space="preserve"> de nubes estratos a baja altura, y </w:t>
      </w:r>
      <w:r w:rsidR="00D56499">
        <w:t xml:space="preserve">en </w:t>
      </w:r>
      <w:r w:rsidR="005E3D8D">
        <w:t>otras ocasiones constituyen</w:t>
      </w:r>
      <w:r w:rsidR="00DE07C3">
        <w:t xml:space="preserve"> la</w:t>
      </w:r>
      <w:r w:rsidR="00801585">
        <w:t xml:space="preserve"> niebla.</w:t>
      </w:r>
    </w:p>
    <w:p w14:paraId="2FCA0B3E" w14:textId="6EC9D665" w:rsidR="00D56499" w:rsidRPr="005353B4" w:rsidRDefault="000B1CB7" w:rsidP="00D56499">
      <w:pPr>
        <w:pStyle w:val="Prrafodelista"/>
        <w:numPr>
          <w:ilvl w:val="0"/>
          <w:numId w:val="18"/>
        </w:numPr>
      </w:pPr>
      <w:r w:rsidRPr="00801585">
        <w:rPr>
          <w:b/>
        </w:rPr>
        <w:t>Lluvia</w:t>
      </w:r>
      <w:r w:rsidR="00801585" w:rsidRPr="00801585">
        <w:rPr>
          <w:b/>
        </w:rPr>
        <w:t>:</w:t>
      </w:r>
      <w:r w:rsidR="00801585">
        <w:t xml:space="preserve"> Es la forma de precipitación más conocida, consiste en gotas de agua </w:t>
      </w:r>
      <w:r w:rsidR="003D09B3">
        <w:t>líquida</w:t>
      </w:r>
      <w:r w:rsidR="00801585">
        <w:t xml:space="preserve"> que pueden tener un diámetro mayor a 0.5 mm y caen con una velocidad </w:t>
      </w:r>
      <w:r w:rsidR="00F0763B">
        <w:t xml:space="preserve">alrededor de 2 m/s </w:t>
      </w:r>
      <w:r w:rsidR="00806E28">
        <w:fldChar w:fldCharType="begin" w:fldLock="1"/>
      </w:r>
      <w:r w:rsidR="00F0763B">
        <w:instrText>ADDIN CSL_CITATION {"citationItems":[{"id":"ITEM-1","itemData":{"author":[{"dropping-particle":"","family":"Segerer","given":"Carlos","non-dropping-particle":"","parse-names":false,"suffix":""},{"dropping-particle":"","family":"Villodas","given":"Rubén","non-dropping-particle":"","parse-names":false,"suffix":""}],"chapter-number":"Capitulo V","container-title":"HIDROLOGIA I","id":"ITEM-1","issued":{"date-parts":[["2006"]]},"page":"22","publisher":"Universidad Nacional de Cuyo - Facultad de Ingeniería Civil","publisher-place":"Mendoza, Argentina","title":"Las Precipitaciones","type":"chapter"},"uris":["http://www.mendeley.com/documents/?uuid=ccca594e-4cd9-448b-a0b4-c11aaf5e2e97"]}],"mendeley":{"formattedCitation":"(Segerer &amp; Villodas, 2006)","plainTextFormattedCitation":"(Segerer &amp; Villodas, 2006)","previouslyFormattedCitation":"(Segerer &amp; Villodas, 2006)"},"properties":{"noteIndex":0},"schema":"https://github.com/citation-style-language/schema/raw/master/csl-citation.json"}</w:instrText>
      </w:r>
      <w:r w:rsidR="00806E28">
        <w:fldChar w:fldCharType="separate"/>
      </w:r>
      <w:r w:rsidR="00F0763B" w:rsidRPr="00F0763B">
        <w:rPr>
          <w:noProof/>
        </w:rPr>
        <w:t>(Segerer &amp; Villodas, 2006)</w:t>
      </w:r>
      <w:r w:rsidR="00806E28">
        <w:fldChar w:fldCharType="end"/>
      </w:r>
      <w:r w:rsidR="00F0763B">
        <w:t xml:space="preserve">. Se </w:t>
      </w:r>
      <w:r w:rsidR="00DE07C3">
        <w:t>le puede dar una clasificación</w:t>
      </w:r>
      <w:r w:rsidR="00D604DD">
        <w:t xml:space="preserve"> básica</w:t>
      </w:r>
      <w:r w:rsidR="00DE07C3">
        <w:t>,</w:t>
      </w:r>
      <w:r w:rsidR="00D604DD">
        <w:t xml:space="preserve"> conforme</w:t>
      </w:r>
      <w:r w:rsidR="00F0763B">
        <w:t xml:space="preserve"> a la intensidad de lluvia</w:t>
      </w:r>
      <w:r w:rsidR="00807A1C">
        <w:t xml:space="preserve"> como se detalla en la </w:t>
      </w:r>
      <w:r w:rsidR="00807A1C" w:rsidRPr="005353B4">
        <w:t>Tabla 1</w:t>
      </w:r>
      <w:r w:rsidR="003D09B3" w:rsidRPr="005353B4">
        <w:t>:</w:t>
      </w:r>
    </w:p>
    <w:p w14:paraId="3A23E2AD" w14:textId="3B709063" w:rsidR="00AD7601" w:rsidRPr="00AD7601" w:rsidRDefault="00AD7601" w:rsidP="007E52F6">
      <w:pPr>
        <w:pStyle w:val="Descripcin"/>
        <w:keepNext/>
        <w:spacing w:line="360" w:lineRule="auto"/>
        <w:jc w:val="left"/>
        <w:rPr>
          <w:color w:val="auto"/>
          <w:sz w:val="24"/>
          <w:szCs w:val="24"/>
        </w:rPr>
      </w:pPr>
      <w:r w:rsidRPr="00AD7601">
        <w:rPr>
          <w:b/>
          <w:bCs/>
          <w:i w:val="0"/>
          <w:iCs w:val="0"/>
          <w:color w:val="auto"/>
          <w:sz w:val="24"/>
          <w:szCs w:val="24"/>
        </w:rPr>
        <w:t xml:space="preserve">Tabla </w:t>
      </w:r>
      <w:r w:rsidRPr="00AD7601">
        <w:rPr>
          <w:b/>
          <w:bCs/>
          <w:i w:val="0"/>
          <w:iCs w:val="0"/>
          <w:color w:val="auto"/>
          <w:sz w:val="24"/>
          <w:szCs w:val="24"/>
        </w:rPr>
        <w:fldChar w:fldCharType="begin"/>
      </w:r>
      <w:r w:rsidRPr="00AD7601">
        <w:rPr>
          <w:b/>
          <w:bCs/>
          <w:i w:val="0"/>
          <w:iCs w:val="0"/>
          <w:color w:val="auto"/>
          <w:sz w:val="24"/>
          <w:szCs w:val="24"/>
        </w:rPr>
        <w:instrText xml:space="preserve"> SEQ Tabla \* ARABIC </w:instrText>
      </w:r>
      <w:r w:rsidRPr="00AD7601">
        <w:rPr>
          <w:b/>
          <w:bCs/>
          <w:i w:val="0"/>
          <w:iCs w:val="0"/>
          <w:color w:val="auto"/>
          <w:sz w:val="24"/>
          <w:szCs w:val="24"/>
        </w:rPr>
        <w:fldChar w:fldCharType="separate"/>
      </w:r>
      <w:r w:rsidR="00A551F4">
        <w:rPr>
          <w:b/>
          <w:bCs/>
          <w:i w:val="0"/>
          <w:iCs w:val="0"/>
          <w:noProof/>
          <w:color w:val="auto"/>
          <w:sz w:val="24"/>
          <w:szCs w:val="24"/>
        </w:rPr>
        <w:t>1</w:t>
      </w:r>
      <w:r w:rsidRPr="00AD7601">
        <w:rPr>
          <w:b/>
          <w:bCs/>
          <w:i w:val="0"/>
          <w:iCs w:val="0"/>
          <w:color w:val="auto"/>
          <w:sz w:val="24"/>
          <w:szCs w:val="24"/>
        </w:rPr>
        <w:fldChar w:fldCharType="end"/>
      </w:r>
      <w:r w:rsidRPr="00AD7601">
        <w:rPr>
          <w:b/>
          <w:bCs/>
          <w:i w:val="0"/>
          <w:iCs w:val="0"/>
          <w:color w:val="auto"/>
          <w:sz w:val="24"/>
          <w:szCs w:val="24"/>
        </w:rPr>
        <w:t xml:space="preserve"> </w:t>
      </w:r>
      <w:r w:rsidRPr="00AD7601">
        <w:rPr>
          <w:color w:val="auto"/>
          <w:sz w:val="24"/>
          <w:szCs w:val="24"/>
        </w:rPr>
        <w:br/>
        <w:t xml:space="preserve">Clasificación de </w:t>
      </w:r>
      <w:r>
        <w:rPr>
          <w:color w:val="auto"/>
          <w:sz w:val="24"/>
          <w:szCs w:val="24"/>
        </w:rPr>
        <w:t>L</w:t>
      </w:r>
      <w:r w:rsidRPr="00AD7601">
        <w:rPr>
          <w:color w:val="auto"/>
          <w:sz w:val="24"/>
          <w:szCs w:val="24"/>
        </w:rPr>
        <w:t xml:space="preserve">luvia </w:t>
      </w:r>
      <w:r>
        <w:rPr>
          <w:color w:val="auto"/>
          <w:sz w:val="24"/>
          <w:szCs w:val="24"/>
        </w:rPr>
        <w:t>S</w:t>
      </w:r>
      <w:r w:rsidRPr="00AD7601">
        <w:rPr>
          <w:color w:val="auto"/>
          <w:sz w:val="24"/>
          <w:szCs w:val="24"/>
        </w:rPr>
        <w:t xml:space="preserve">egún su </w:t>
      </w:r>
      <w:r>
        <w:rPr>
          <w:color w:val="auto"/>
          <w:sz w:val="24"/>
          <w:szCs w:val="24"/>
        </w:rPr>
        <w:t>I</w:t>
      </w:r>
      <w:r w:rsidRPr="00AD7601">
        <w:rPr>
          <w:color w:val="auto"/>
          <w:sz w:val="24"/>
          <w:szCs w:val="24"/>
        </w:rPr>
        <w:t>ntensidad</w:t>
      </w:r>
    </w:p>
    <w:tbl>
      <w:tblPr>
        <w:tblStyle w:val="Tablaconcuadrcula"/>
        <w:tblW w:w="9351" w:type="dxa"/>
        <w:jc w:val="center"/>
        <w:tblLook w:val="04A0" w:firstRow="1" w:lastRow="0" w:firstColumn="1" w:lastColumn="0" w:noHBand="0" w:noVBand="1"/>
      </w:tblPr>
      <w:tblGrid>
        <w:gridCol w:w="1838"/>
        <w:gridCol w:w="1134"/>
        <w:gridCol w:w="6379"/>
      </w:tblGrid>
      <w:tr w:rsidR="00F0763B" w14:paraId="5A3794D5" w14:textId="77777777" w:rsidTr="00C720BC">
        <w:trPr>
          <w:trHeight w:val="57"/>
          <w:jc w:val="center"/>
        </w:trPr>
        <w:tc>
          <w:tcPr>
            <w:tcW w:w="1838" w:type="dxa"/>
            <w:vAlign w:val="center"/>
          </w:tcPr>
          <w:p w14:paraId="2059574C" w14:textId="77777777" w:rsidR="00F0763B" w:rsidRPr="00F0763B" w:rsidRDefault="00F0763B" w:rsidP="00F0763B">
            <w:pPr>
              <w:spacing w:after="0"/>
              <w:jc w:val="center"/>
              <w:rPr>
                <w:b/>
              </w:rPr>
            </w:pPr>
            <w:r w:rsidRPr="00F0763B">
              <w:rPr>
                <w:b/>
              </w:rPr>
              <w:t>Intensidad de lluvia</w:t>
            </w:r>
          </w:p>
        </w:tc>
        <w:tc>
          <w:tcPr>
            <w:tcW w:w="1134" w:type="dxa"/>
            <w:vAlign w:val="center"/>
          </w:tcPr>
          <w:p w14:paraId="1E76B2FD" w14:textId="77777777" w:rsidR="00F0763B" w:rsidRPr="00F0763B" w:rsidRDefault="00F0763B" w:rsidP="00D471A0">
            <w:pPr>
              <w:spacing w:after="0"/>
              <w:jc w:val="center"/>
              <w:rPr>
                <w:b/>
              </w:rPr>
            </w:pPr>
            <w:r w:rsidRPr="00F0763B">
              <w:rPr>
                <w:b/>
              </w:rPr>
              <w:t>mm/h</w:t>
            </w:r>
          </w:p>
        </w:tc>
        <w:tc>
          <w:tcPr>
            <w:tcW w:w="6379" w:type="dxa"/>
            <w:vAlign w:val="center"/>
          </w:tcPr>
          <w:p w14:paraId="4ABD461D" w14:textId="77777777" w:rsidR="00F0763B" w:rsidRPr="00F0763B" w:rsidRDefault="00F0763B" w:rsidP="00F0763B">
            <w:pPr>
              <w:spacing w:after="0"/>
              <w:jc w:val="center"/>
              <w:rPr>
                <w:b/>
              </w:rPr>
            </w:pPr>
            <w:r w:rsidRPr="00F0763B">
              <w:rPr>
                <w:b/>
              </w:rPr>
              <w:t>Observaciones</w:t>
            </w:r>
          </w:p>
        </w:tc>
      </w:tr>
      <w:tr w:rsidR="00F0763B" w14:paraId="68834E65" w14:textId="77777777" w:rsidTr="00C720BC">
        <w:trPr>
          <w:trHeight w:val="57"/>
          <w:jc w:val="center"/>
        </w:trPr>
        <w:tc>
          <w:tcPr>
            <w:tcW w:w="1838" w:type="dxa"/>
            <w:vAlign w:val="center"/>
          </w:tcPr>
          <w:p w14:paraId="2155A877" w14:textId="77777777" w:rsidR="00F0763B" w:rsidRPr="00F0763B" w:rsidRDefault="00F0763B" w:rsidP="003762D1">
            <w:pPr>
              <w:spacing w:after="0"/>
              <w:jc w:val="center"/>
            </w:pPr>
            <w:r w:rsidRPr="00F0763B">
              <w:t>Ligera</w:t>
            </w:r>
          </w:p>
        </w:tc>
        <w:tc>
          <w:tcPr>
            <w:tcW w:w="1134" w:type="dxa"/>
            <w:vAlign w:val="center"/>
          </w:tcPr>
          <w:p w14:paraId="6E2CA516" w14:textId="77777777" w:rsidR="00F0763B" w:rsidRDefault="00F0763B" w:rsidP="00D471A0">
            <w:pPr>
              <w:spacing w:after="0"/>
              <w:jc w:val="center"/>
            </w:pPr>
            <w:r>
              <w:t xml:space="preserve">&lt; 2.5 </w:t>
            </w:r>
          </w:p>
        </w:tc>
        <w:tc>
          <w:tcPr>
            <w:tcW w:w="6379" w:type="dxa"/>
            <w:vAlign w:val="center"/>
          </w:tcPr>
          <w:p w14:paraId="41C61E40" w14:textId="77777777" w:rsidR="00F0763B" w:rsidRPr="0041416A" w:rsidRDefault="00F0763B" w:rsidP="00F0763B">
            <w:pPr>
              <w:spacing w:after="0"/>
            </w:pPr>
            <w:r>
              <w:t>Las gotas son de fácil identificación. Cuando existe una superficie expuesta seca, ésta tarda más de dos minutos en mojarse completamente.</w:t>
            </w:r>
          </w:p>
        </w:tc>
      </w:tr>
      <w:tr w:rsidR="00F0763B" w14:paraId="611712AC" w14:textId="77777777" w:rsidTr="00C720BC">
        <w:trPr>
          <w:trHeight w:val="57"/>
          <w:jc w:val="center"/>
        </w:trPr>
        <w:tc>
          <w:tcPr>
            <w:tcW w:w="1838" w:type="dxa"/>
            <w:vAlign w:val="center"/>
          </w:tcPr>
          <w:p w14:paraId="10636E08" w14:textId="77777777" w:rsidR="00F0763B" w:rsidRDefault="00F0763B" w:rsidP="003762D1">
            <w:pPr>
              <w:spacing w:after="0"/>
              <w:jc w:val="center"/>
            </w:pPr>
            <w:r>
              <w:t>Moderada</w:t>
            </w:r>
          </w:p>
        </w:tc>
        <w:tc>
          <w:tcPr>
            <w:tcW w:w="1134" w:type="dxa"/>
            <w:vAlign w:val="center"/>
          </w:tcPr>
          <w:p w14:paraId="5180ED9D" w14:textId="77777777" w:rsidR="00F0763B" w:rsidRDefault="00F0763B" w:rsidP="00D471A0">
            <w:pPr>
              <w:spacing w:after="0"/>
              <w:jc w:val="center"/>
            </w:pPr>
            <w:r>
              <w:t>2.5</w:t>
            </w:r>
            <w:r w:rsidRPr="00390057">
              <w:t xml:space="preserve"> </w:t>
            </w:r>
            <w:r>
              <w:t>–</w:t>
            </w:r>
            <w:r w:rsidRPr="00390057">
              <w:t xml:space="preserve"> </w:t>
            </w:r>
            <w:r>
              <w:t>7.5</w:t>
            </w:r>
            <w:r w:rsidRPr="00390057">
              <w:t xml:space="preserve"> </w:t>
            </w:r>
          </w:p>
        </w:tc>
        <w:tc>
          <w:tcPr>
            <w:tcW w:w="6379" w:type="dxa"/>
            <w:vAlign w:val="center"/>
          </w:tcPr>
          <w:p w14:paraId="5A288F87" w14:textId="77777777" w:rsidR="00F0763B" w:rsidRPr="00390057" w:rsidRDefault="00F0763B" w:rsidP="00F0763B">
            <w:pPr>
              <w:spacing w:after="0"/>
            </w:pPr>
            <w:r>
              <w:t>No se pueden identificar gotas individuales, se forman charcos con gran rapidez. Las salpicaduras de la precipitación se observan hasta cierta altura del suelo.</w:t>
            </w:r>
          </w:p>
        </w:tc>
      </w:tr>
      <w:tr w:rsidR="00F0763B" w14:paraId="0006D158" w14:textId="77777777" w:rsidTr="00C720BC">
        <w:trPr>
          <w:trHeight w:val="57"/>
          <w:jc w:val="center"/>
        </w:trPr>
        <w:tc>
          <w:tcPr>
            <w:tcW w:w="1838" w:type="dxa"/>
            <w:vAlign w:val="center"/>
          </w:tcPr>
          <w:p w14:paraId="4D342826" w14:textId="77777777" w:rsidR="00F0763B" w:rsidRDefault="00F0763B" w:rsidP="003762D1">
            <w:pPr>
              <w:spacing w:after="0"/>
              <w:jc w:val="center"/>
            </w:pPr>
            <w:r>
              <w:lastRenderedPageBreak/>
              <w:t>Fuerte</w:t>
            </w:r>
          </w:p>
        </w:tc>
        <w:tc>
          <w:tcPr>
            <w:tcW w:w="1134" w:type="dxa"/>
            <w:vAlign w:val="center"/>
          </w:tcPr>
          <w:p w14:paraId="64F52793" w14:textId="77777777" w:rsidR="00F0763B" w:rsidRPr="00390057" w:rsidRDefault="00F0763B" w:rsidP="00D471A0">
            <w:pPr>
              <w:spacing w:after="0"/>
              <w:jc w:val="center"/>
            </w:pPr>
            <w:r>
              <w:t>&gt; 7.5</w:t>
            </w:r>
          </w:p>
        </w:tc>
        <w:tc>
          <w:tcPr>
            <w:tcW w:w="6379" w:type="dxa"/>
            <w:vAlign w:val="center"/>
          </w:tcPr>
          <w:p w14:paraId="2BFC1037" w14:textId="77777777" w:rsidR="00F0763B" w:rsidRPr="00390057" w:rsidRDefault="00F0763B" w:rsidP="00E14571">
            <w:pPr>
              <w:keepNext/>
              <w:spacing w:after="0"/>
              <w:jc w:val="left"/>
            </w:pPr>
            <w:r>
              <w:t>La visibilidad es escasa y las gotas que salpican sobre la superficie se levantan varios centímetros.</w:t>
            </w:r>
          </w:p>
        </w:tc>
      </w:tr>
    </w:tbl>
    <w:p w14:paraId="15983DD1" w14:textId="633FC20A" w:rsidR="005353B4" w:rsidRPr="005353B4" w:rsidRDefault="00F944E3" w:rsidP="00801585">
      <w:pPr>
        <w:rPr>
          <w:bCs/>
          <w:sz w:val="20"/>
          <w:szCs w:val="18"/>
        </w:rPr>
      </w:pPr>
      <w:bookmarkStart w:id="34" w:name="_Hlk52036947"/>
      <w:r>
        <w:rPr>
          <w:bCs/>
          <w:i/>
          <w:iCs/>
          <w:sz w:val="20"/>
          <w:szCs w:val="18"/>
        </w:rPr>
        <w:t xml:space="preserve">Nota: </w:t>
      </w:r>
      <w:r w:rsidR="005353B4" w:rsidRPr="005353B4">
        <w:rPr>
          <w:bCs/>
          <w:sz w:val="20"/>
          <w:szCs w:val="18"/>
        </w:rPr>
        <w:t xml:space="preserve"> </w:t>
      </w:r>
      <w:r w:rsidR="00511854">
        <w:rPr>
          <w:bCs/>
          <w:sz w:val="20"/>
          <w:szCs w:val="18"/>
        </w:rPr>
        <w:t xml:space="preserve">Extraído de Segerer y Villodas, 2006. </w:t>
      </w:r>
      <w:r w:rsidR="00511854" w:rsidRPr="00511854">
        <w:rPr>
          <w:bCs/>
          <w:sz w:val="20"/>
          <w:szCs w:val="18"/>
        </w:rPr>
        <w:t>H</w:t>
      </w:r>
      <w:r w:rsidR="00AD7601" w:rsidRPr="00511854">
        <w:rPr>
          <w:bCs/>
          <w:sz w:val="20"/>
          <w:szCs w:val="18"/>
        </w:rPr>
        <w:t>idrolog</w:t>
      </w:r>
      <w:r w:rsidR="00AD7601">
        <w:rPr>
          <w:bCs/>
          <w:sz w:val="20"/>
          <w:szCs w:val="18"/>
        </w:rPr>
        <w:t>í</w:t>
      </w:r>
      <w:r w:rsidR="00AD7601" w:rsidRPr="00511854">
        <w:rPr>
          <w:bCs/>
          <w:sz w:val="20"/>
          <w:szCs w:val="18"/>
        </w:rPr>
        <w:t>a</w:t>
      </w:r>
      <w:r w:rsidR="00511854" w:rsidRPr="00511854">
        <w:rPr>
          <w:bCs/>
          <w:sz w:val="20"/>
          <w:szCs w:val="18"/>
        </w:rPr>
        <w:t xml:space="preserve"> I</w:t>
      </w:r>
      <w:r w:rsidR="00511854">
        <w:rPr>
          <w:bCs/>
          <w:sz w:val="20"/>
          <w:szCs w:val="18"/>
        </w:rPr>
        <w:t>.</w:t>
      </w:r>
      <w:bookmarkEnd w:id="34"/>
      <w:r w:rsidR="00511854">
        <w:rPr>
          <w:bCs/>
          <w:sz w:val="20"/>
          <w:szCs w:val="18"/>
        </w:rPr>
        <w:t xml:space="preserve"> </w:t>
      </w:r>
    </w:p>
    <w:p w14:paraId="4990838F" w14:textId="77777777" w:rsidR="000B1CB7" w:rsidRDefault="000B1CB7" w:rsidP="000B1CB7">
      <w:pPr>
        <w:pStyle w:val="Prrafodelista"/>
        <w:numPr>
          <w:ilvl w:val="0"/>
          <w:numId w:val="18"/>
        </w:numPr>
      </w:pPr>
      <w:r w:rsidRPr="002879B9">
        <w:rPr>
          <w:b/>
        </w:rPr>
        <w:t>Escarcha</w:t>
      </w:r>
      <w:r w:rsidR="002879B9">
        <w:t xml:space="preserve">: </w:t>
      </w:r>
      <w:r w:rsidR="008B5B4C">
        <w:t>Se refiere a una d</w:t>
      </w:r>
      <w:r w:rsidR="002879B9">
        <w:t xml:space="preserve">elgada capa de </w:t>
      </w:r>
      <w:r w:rsidR="002D756A">
        <w:t xml:space="preserve">hielo </w:t>
      </w:r>
      <w:r w:rsidR="00D471A0">
        <w:t xml:space="preserve">formada por cristales </w:t>
      </w:r>
      <w:r w:rsidR="002D756A">
        <w:t>diminutos</w:t>
      </w:r>
      <w:r w:rsidR="00D471A0">
        <w:t>, en forma de escamas o agujas; se forman a partir del vapor de agua en el aire</w:t>
      </w:r>
      <w:r w:rsidR="005E3D8D">
        <w:t xml:space="preserve">, que durante la noche pasa directamente a estado </w:t>
      </w:r>
      <w:r w:rsidR="00D471A0">
        <w:t>s</w:t>
      </w:r>
      <w:r w:rsidR="005E3D8D">
        <w:t>ó</w:t>
      </w:r>
      <w:r w:rsidR="00D471A0">
        <w:t>lido sobre las superficies muy enfriadas. Generalmente su densidad puede llegar a ser de 0.8 a 0.9 g/ m</w:t>
      </w:r>
      <w:r w:rsidR="00D471A0" w:rsidRPr="00D471A0">
        <w:rPr>
          <w:vertAlign w:val="superscript"/>
        </w:rPr>
        <w:t>3</w:t>
      </w:r>
      <w:r w:rsidR="00D471A0">
        <w:t xml:space="preserve"> </w:t>
      </w:r>
      <w:r w:rsidR="00806E28">
        <w:fldChar w:fldCharType="begin" w:fldLock="1"/>
      </w:r>
      <w:r w:rsidR="00DF0D21">
        <w:instrText>ADDIN CSL_CITATION {"citationItems":[{"id":"ITEM-1","itemData":{"author":[{"dropping-particle":"","family":"Segerer","given":"Carlos","non-dropping-particle":"","parse-names":false,"suffix":""},{"dropping-particle":"","family":"Villodas","given":"Rubén","non-dropping-particle":"","parse-names":false,"suffix":""}],"chapter-number":"Capitulo V","container-title":"HIDROLOGIA I","id":"ITEM-1","issued":{"date-parts":[["2006"]]},"page":"22","publisher":"Universidad Nacional de Cuyo - Facultad de Ingeniería Civil","publisher-place":"Mendoza, Argentina","title":"Las Precipitaciones","type":"chapter"},"uris":["http://www.mendeley.com/documents/?uuid=ccca594e-4cd9-448b-a0b4-c11aaf5e2e97"]}],"mendeley":{"formattedCitation":"(Segerer &amp; Villodas, 2006)","plainTextFormattedCitation":"(Segerer &amp; Villodas, 2006)","previouslyFormattedCitation":"(Segerer &amp; Villodas, 2006)"},"properties":{"noteIndex":0},"schema":"https://github.com/citation-style-language/schema/raw/master/csl-citation.json"}</w:instrText>
      </w:r>
      <w:r w:rsidR="00806E28">
        <w:fldChar w:fldCharType="separate"/>
      </w:r>
      <w:r w:rsidR="00D471A0" w:rsidRPr="00D471A0">
        <w:rPr>
          <w:noProof/>
        </w:rPr>
        <w:t>(Segerer &amp; Villodas, 2006)</w:t>
      </w:r>
      <w:r w:rsidR="00806E28">
        <w:fldChar w:fldCharType="end"/>
      </w:r>
      <w:r w:rsidR="00D471A0">
        <w:t>.</w:t>
      </w:r>
    </w:p>
    <w:p w14:paraId="4813E382" w14:textId="77777777" w:rsidR="00C24AF8" w:rsidRDefault="00C24AF8" w:rsidP="00C24AF8">
      <w:pPr>
        <w:pStyle w:val="Prrafodelista"/>
        <w:numPr>
          <w:ilvl w:val="0"/>
          <w:numId w:val="18"/>
        </w:numPr>
      </w:pPr>
      <w:r w:rsidRPr="0054392D">
        <w:rPr>
          <w:b/>
        </w:rPr>
        <w:t>Rocío:</w:t>
      </w:r>
      <w:r>
        <w:t xml:space="preserve"> </w:t>
      </w:r>
      <w:r w:rsidR="008B5B4C">
        <w:t>Son g</w:t>
      </w:r>
      <w:r>
        <w:t xml:space="preserve">otas de agua </w:t>
      </w:r>
      <w:r w:rsidR="008B5B4C">
        <w:t>producto de</w:t>
      </w:r>
      <w:r>
        <w:t xml:space="preserve"> la condensación directa del vapor contenido en el aire adyacente a superficies enfriadas por radiación nocturna.</w:t>
      </w:r>
    </w:p>
    <w:p w14:paraId="3E0BD4E8" w14:textId="12A538A3" w:rsidR="00317386" w:rsidRDefault="000B1CB7" w:rsidP="00D471A0">
      <w:pPr>
        <w:pStyle w:val="Prrafodelista"/>
        <w:numPr>
          <w:ilvl w:val="0"/>
          <w:numId w:val="18"/>
        </w:numPr>
      </w:pPr>
      <w:r w:rsidRPr="00D471A0">
        <w:rPr>
          <w:b/>
        </w:rPr>
        <w:t>Nieve</w:t>
      </w:r>
      <w:r w:rsidR="00D471A0">
        <w:t>:</w:t>
      </w:r>
      <w:r w:rsidR="00317386">
        <w:t xml:space="preserve"> Son formaciones por agrupaciones cristalinas de hielo</w:t>
      </w:r>
      <w:r w:rsidR="00DF0ECF">
        <w:t xml:space="preserve"> translú</w:t>
      </w:r>
      <w:r w:rsidR="006B771B">
        <w:t>cidos</w:t>
      </w:r>
      <w:r w:rsidR="00317386">
        <w:t xml:space="preserve"> en estrellas hexagonales, ramificadas</w:t>
      </w:r>
      <w:r w:rsidR="00807A1C">
        <w:t xml:space="preserve"> (Figura</w:t>
      </w:r>
      <w:r w:rsidR="00F4446D">
        <w:t xml:space="preserve"> </w:t>
      </w:r>
      <w:r w:rsidR="00807A1C">
        <w:t>1)</w:t>
      </w:r>
      <w:r w:rsidR="00317386">
        <w:t xml:space="preserve"> y con frecuencia mezcla de cristales simples. </w:t>
      </w:r>
      <w:r w:rsidR="006B771B">
        <w:t xml:space="preserve">Los copos de nieve pueden llegar a </w:t>
      </w:r>
      <w:r w:rsidR="00AE0115">
        <w:t>tener grandes</w:t>
      </w:r>
      <w:r w:rsidR="006B771B">
        <w:t xml:space="preserve"> tamaño</w:t>
      </w:r>
      <w:r w:rsidR="00AE0115">
        <w:t>s</w:t>
      </w:r>
      <w:r w:rsidR="006B771B">
        <w:t xml:space="preserve"> cuando la temperatu</w:t>
      </w:r>
      <w:r w:rsidR="00AE0115">
        <w:t>ra del aire supera los</w:t>
      </w:r>
      <w:r w:rsidR="006B771B">
        <w:t xml:space="preserve"> -10 °C. La densidad de la nieve en promedio es de 0.1 g/</w:t>
      </w:r>
      <w:r w:rsidR="006B771B" w:rsidRPr="00317386">
        <w:t>m³</w:t>
      </w:r>
      <w:r w:rsidR="006B771B">
        <w:t>.</w:t>
      </w:r>
    </w:p>
    <w:p w14:paraId="7494FD20" w14:textId="64C9F4C5" w:rsidR="00F4446D" w:rsidRPr="00B65130" w:rsidRDefault="00F4446D" w:rsidP="007E52F6">
      <w:pPr>
        <w:pStyle w:val="Descripcin"/>
        <w:keepNext/>
        <w:spacing w:line="360" w:lineRule="auto"/>
        <w:jc w:val="left"/>
        <w:rPr>
          <w:rFonts w:cs="Arial"/>
          <w:color w:val="auto"/>
          <w:sz w:val="24"/>
          <w:szCs w:val="24"/>
        </w:rPr>
      </w:pPr>
      <w:r w:rsidRPr="00B65130">
        <w:rPr>
          <w:rFonts w:cs="Arial"/>
          <w:b/>
          <w:bCs/>
          <w:i w:val="0"/>
          <w:iCs w:val="0"/>
          <w:color w:val="auto"/>
          <w:sz w:val="24"/>
          <w:szCs w:val="24"/>
        </w:rPr>
        <w:t xml:space="preserve">Figura </w:t>
      </w:r>
      <w:r w:rsidRPr="00B65130">
        <w:rPr>
          <w:rFonts w:cs="Arial"/>
          <w:b/>
          <w:bCs/>
          <w:i w:val="0"/>
          <w:iCs w:val="0"/>
          <w:color w:val="auto"/>
          <w:sz w:val="24"/>
          <w:szCs w:val="24"/>
        </w:rPr>
        <w:fldChar w:fldCharType="begin"/>
      </w:r>
      <w:r w:rsidRPr="00B65130">
        <w:rPr>
          <w:rFonts w:cs="Arial"/>
          <w:b/>
          <w:bCs/>
          <w:i w:val="0"/>
          <w:iCs w:val="0"/>
          <w:color w:val="auto"/>
          <w:sz w:val="24"/>
          <w:szCs w:val="24"/>
        </w:rPr>
        <w:instrText xml:space="preserve"> SEQ Figura \* ARABIC </w:instrText>
      </w:r>
      <w:r w:rsidRPr="00B65130">
        <w:rPr>
          <w:rFonts w:cs="Arial"/>
          <w:b/>
          <w:bCs/>
          <w:i w:val="0"/>
          <w:iCs w:val="0"/>
          <w:color w:val="auto"/>
          <w:sz w:val="24"/>
          <w:szCs w:val="24"/>
        </w:rPr>
        <w:fldChar w:fldCharType="separate"/>
      </w:r>
      <w:r w:rsidR="005D514D">
        <w:rPr>
          <w:rFonts w:cs="Arial"/>
          <w:b/>
          <w:bCs/>
          <w:i w:val="0"/>
          <w:iCs w:val="0"/>
          <w:noProof/>
          <w:color w:val="auto"/>
          <w:sz w:val="24"/>
          <w:szCs w:val="24"/>
        </w:rPr>
        <w:t>1</w:t>
      </w:r>
      <w:r w:rsidRPr="00B65130">
        <w:rPr>
          <w:rFonts w:cs="Arial"/>
          <w:b/>
          <w:bCs/>
          <w:i w:val="0"/>
          <w:iCs w:val="0"/>
          <w:color w:val="auto"/>
          <w:sz w:val="24"/>
          <w:szCs w:val="24"/>
        </w:rPr>
        <w:fldChar w:fldCharType="end"/>
      </w:r>
      <w:r w:rsidRPr="00B65130">
        <w:rPr>
          <w:rFonts w:cs="Arial"/>
          <w:color w:val="auto"/>
          <w:sz w:val="24"/>
          <w:szCs w:val="24"/>
        </w:rPr>
        <w:t xml:space="preserve"> </w:t>
      </w:r>
      <w:r w:rsidRPr="00B65130">
        <w:rPr>
          <w:rFonts w:cs="Arial"/>
          <w:color w:val="auto"/>
          <w:sz w:val="24"/>
          <w:szCs w:val="24"/>
        </w:rPr>
        <w:br/>
        <w:t xml:space="preserve">Cristales de </w:t>
      </w:r>
      <w:r w:rsidR="00AD7601">
        <w:rPr>
          <w:rFonts w:cs="Arial"/>
          <w:color w:val="auto"/>
          <w:sz w:val="24"/>
          <w:szCs w:val="24"/>
        </w:rPr>
        <w:t>H</w:t>
      </w:r>
      <w:r w:rsidRPr="00B65130">
        <w:rPr>
          <w:rFonts w:cs="Arial"/>
          <w:color w:val="auto"/>
          <w:sz w:val="24"/>
          <w:szCs w:val="24"/>
        </w:rPr>
        <w:t>ielo</w:t>
      </w:r>
    </w:p>
    <w:p w14:paraId="2CE42252" w14:textId="2E74356C" w:rsidR="00D471A0" w:rsidRDefault="00D351AC" w:rsidP="00D471A0">
      <w:pPr>
        <w:jc w:val="center"/>
      </w:pPr>
      <w:r>
        <w:rPr>
          <w:noProof/>
          <w:lang w:eastAsia="es-PE"/>
        </w:rPr>
        <w:drawing>
          <wp:inline distT="0" distB="0" distL="0" distR="0" wp14:anchorId="448CDE0E" wp14:editId="1C58C82C">
            <wp:extent cx="2647950" cy="1757412"/>
            <wp:effectExtent l="19050" t="0" r="0" b="0"/>
            <wp:docPr id="16" name="Imagen 16" descr="Resultado de imagen para cristales de nie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cristales de niev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1757412"/>
                    </a:xfrm>
                    <a:prstGeom prst="rect">
                      <a:avLst/>
                    </a:prstGeom>
                    <a:noFill/>
                    <a:ln>
                      <a:noFill/>
                    </a:ln>
                  </pic:spPr>
                </pic:pic>
              </a:graphicData>
            </a:graphic>
          </wp:inline>
        </w:drawing>
      </w:r>
    </w:p>
    <w:p w14:paraId="55F25C90" w14:textId="4E6CE522" w:rsidR="00F4446D" w:rsidRDefault="00D351AC" w:rsidP="00F4446D">
      <w:pPr>
        <w:rPr>
          <w:rFonts w:cs="Arial"/>
          <w:sz w:val="20"/>
          <w:szCs w:val="20"/>
        </w:rPr>
      </w:pPr>
      <w:r w:rsidRPr="00F944E3">
        <w:rPr>
          <w:rFonts w:cs="Arial"/>
          <w:i/>
          <w:iCs/>
          <w:sz w:val="20"/>
          <w:szCs w:val="20"/>
        </w:rPr>
        <w:t>Nota</w:t>
      </w:r>
      <w:r w:rsidR="00B65130" w:rsidRPr="00F944E3">
        <w:rPr>
          <w:rFonts w:cs="Arial"/>
          <w:i/>
          <w:iCs/>
          <w:sz w:val="20"/>
          <w:szCs w:val="20"/>
        </w:rPr>
        <w:t>:</w:t>
      </w:r>
      <w:r w:rsidR="00B65130" w:rsidRPr="00B65130">
        <w:rPr>
          <w:rFonts w:cs="Arial"/>
          <w:sz w:val="20"/>
          <w:szCs w:val="20"/>
        </w:rPr>
        <w:t xml:space="preserve"> </w:t>
      </w:r>
      <w:r>
        <w:rPr>
          <w:rFonts w:cs="Arial"/>
          <w:sz w:val="20"/>
          <w:szCs w:val="20"/>
        </w:rPr>
        <w:t xml:space="preserve">Adaptado de </w:t>
      </w:r>
      <w:r w:rsidRPr="00D351AC">
        <w:rPr>
          <w:rFonts w:cs="Arial"/>
          <w:sz w:val="20"/>
          <w:szCs w:val="20"/>
        </w:rPr>
        <w:t>el «copo de nieve de seis puntas» de kepler</w:t>
      </w:r>
      <w:r>
        <w:rPr>
          <w:rFonts w:cs="Arial"/>
          <w:sz w:val="20"/>
          <w:szCs w:val="20"/>
        </w:rPr>
        <w:t>, por el Portal Astronómico, 2014, Kaulen (</w:t>
      </w:r>
      <w:r w:rsidRPr="00D351AC">
        <w:rPr>
          <w:rFonts w:cs="Arial"/>
          <w:sz w:val="20"/>
          <w:szCs w:val="20"/>
        </w:rPr>
        <w:t>https://www.portalastronomico.com/el-copo-de-nieve-de-seis-puntas-de-kepler/</w:t>
      </w:r>
      <w:r>
        <w:rPr>
          <w:rFonts w:cs="Arial"/>
          <w:sz w:val="20"/>
          <w:szCs w:val="20"/>
        </w:rPr>
        <w:t>).</w:t>
      </w:r>
    </w:p>
    <w:p w14:paraId="470577DC" w14:textId="77777777" w:rsidR="00DF0D21" w:rsidRDefault="000B1CB7" w:rsidP="00DF0D21">
      <w:pPr>
        <w:pStyle w:val="Prrafodelista"/>
        <w:numPr>
          <w:ilvl w:val="0"/>
          <w:numId w:val="18"/>
        </w:numPr>
      </w:pPr>
      <w:r w:rsidRPr="003D09B3">
        <w:rPr>
          <w:b/>
        </w:rPr>
        <w:t>Granizo</w:t>
      </w:r>
      <w:r w:rsidR="003D09B3">
        <w:t xml:space="preserve">: Son granos de hielo que son originan en nubes convectivas. En general su forma es esférica, pero también se observan cónicas o irregulares. </w:t>
      </w:r>
      <w:r w:rsidR="00DF0D21">
        <w:t>Su consistencia se basa en un núcleo de granizo blando que está rodeado por una fina capa de hielo. La densidad en promedio es de 0.8 g/m</w:t>
      </w:r>
      <w:r w:rsidR="00DF0D21" w:rsidRPr="00DF0D21">
        <w:rPr>
          <w:vertAlign w:val="superscript"/>
        </w:rPr>
        <w:t>3</w:t>
      </w:r>
      <w:r w:rsidR="00DF0D21">
        <w:t xml:space="preserve"> y el diámetro </w:t>
      </w:r>
      <w:r w:rsidR="004431D4">
        <w:t>varía</w:t>
      </w:r>
      <w:r w:rsidR="00DF0D21">
        <w:t xml:space="preserve"> entre 5 y 50 mm </w:t>
      </w:r>
      <w:r w:rsidR="00806E28">
        <w:fldChar w:fldCharType="begin" w:fldLock="1"/>
      </w:r>
      <w:r w:rsidR="00912287">
        <w:instrText>ADDIN CSL_CITATION {"citationItems":[{"id":"ITEM-1","itemData":{"author":[{"dropping-particle":"","family":"Segerer","given":"Carlos","non-dropping-particle":"","parse-names":false,"suffix":""},{"dropping-particle":"","family":"Villodas","given":"Rubén","non-dropping-particle":"","parse-names":false,"suffix":""}],"chapter-number":"Capitulo V","container-title":"HIDROLOGIA I","id":"ITEM-1","issued":{"date-parts":[["2006"]]},"page":"22","publisher":"Universidad Nacional de Cuyo - Facultad de Ingeniería Civil","publisher-place":"Mendoza, Argentina","title":"Las Precipitaciones","type":"chapter"},"uris":["http://www.mendeley.com/documents/?uuid=ccca594e-4cd9-448b-a0b4-c11aaf5e2e97"]}],"mendeley":{"formattedCitation":"(Segerer &amp; Villodas, 2006)","plainTextFormattedCitation":"(Segerer &amp; Villodas, 2006)","previouslyFormattedCitation":"(Segerer &amp; Villodas, 2006)"},"properties":{"noteIndex":0},"schema":"https://github.com/citation-style-language/schema/raw/master/csl-citation.json"}</w:instrText>
      </w:r>
      <w:r w:rsidR="00806E28">
        <w:fldChar w:fldCharType="separate"/>
      </w:r>
      <w:r w:rsidR="00DF0D21" w:rsidRPr="00DF0D21">
        <w:rPr>
          <w:noProof/>
        </w:rPr>
        <w:t>(Segerer &amp; Villodas, 2006)</w:t>
      </w:r>
      <w:r w:rsidR="00806E28">
        <w:fldChar w:fldCharType="end"/>
      </w:r>
      <w:r w:rsidR="00DF0D21">
        <w:t xml:space="preserve">. </w:t>
      </w:r>
    </w:p>
    <w:p w14:paraId="37D4051E" w14:textId="77777777" w:rsidR="00D5377F" w:rsidRDefault="00D5377F" w:rsidP="004C3619">
      <w:pPr>
        <w:pStyle w:val="Ttulo5"/>
      </w:pPr>
      <w:r>
        <w:t xml:space="preserve">Unidades y escalas </w:t>
      </w:r>
    </w:p>
    <w:p w14:paraId="5BD533B4" w14:textId="77777777" w:rsidR="002D756A" w:rsidRDefault="002D756A" w:rsidP="002D756A">
      <w:r>
        <w:t>La unidad de medi</w:t>
      </w:r>
      <w:r w:rsidR="00AE0115">
        <w:t xml:space="preserve">da </w:t>
      </w:r>
      <w:r>
        <w:t>de la precipitación es generada por la profundidad lineal sobre una superficie horizontal uniforme</w:t>
      </w:r>
      <w:r w:rsidR="00AE0115">
        <w:t xml:space="preserve"> generalmente expresada en milímetros</w:t>
      </w:r>
      <w:r w:rsidR="002F2A85">
        <w:t xml:space="preserve"> </w:t>
      </w:r>
      <w:r w:rsidR="00AE0115">
        <w:t>(volumen/área) o en Kg / m</w:t>
      </w:r>
      <w:r w:rsidR="00AE0115">
        <w:rPr>
          <w:vertAlign w:val="superscript"/>
        </w:rPr>
        <w:t>2</w:t>
      </w:r>
      <w:r w:rsidR="00AE0115">
        <w:t xml:space="preserve"> (masa / área), </w:t>
      </w:r>
      <w:r w:rsidR="002F2A85">
        <w:t xml:space="preserve">sea el caso </w:t>
      </w:r>
      <w:r>
        <w:t xml:space="preserve">para precipitación líquida </w:t>
      </w:r>
      <w:r w:rsidR="00806E28">
        <w:fldChar w:fldCharType="begin" w:fldLock="1"/>
      </w:r>
      <w:r>
        <w:instrText>ADDIN CSL_CITATION {"citationItems":[{"id":"ITEM-1","itemData":{"author":[{"dropping-particle":"","family":"WMO","given":"","non-dropping-particle":"","parse-names":false,"suffix":""}],"chapter-number":"6","container-title":"Guide to Meteorological Instruments and Methods of Observation","edition":"8a Ed.","id":"ITEM-1","issued":{"date-parts":[["2014"]]},"page":"185 - 219","publisher":"World Meteorological Organization - WMO","title":"Measurement of Precipitation","type":"chapter"},"uris":["http://www.mendeley.com/documents/?uuid=acfdcc0c-6a63-4ff6-b090-b50165e905e3"]}],"mendeley":{"formattedCitation":"(WMO, 2014)","plainTextFormattedCitation":"(WMO, 2014)","previouslyFormattedCitation":"(WMO, 2014)"},"properties":{"noteIndex":0},"schema":"https://github.com/citation-style-language/schema/raw/master/csl-citation.json"}</w:instrText>
      </w:r>
      <w:r w:rsidR="00806E28">
        <w:fldChar w:fldCharType="separate"/>
      </w:r>
      <w:r w:rsidRPr="009B4EC6">
        <w:rPr>
          <w:noProof/>
        </w:rPr>
        <w:t>(WMO, 2014)</w:t>
      </w:r>
      <w:r w:rsidR="00806E28">
        <w:fldChar w:fldCharType="end"/>
      </w:r>
      <w:r>
        <w:t>. Estas mediciones son recogidas en intervalos de tiempos fijos</w:t>
      </w:r>
      <w:r w:rsidR="002F2A85">
        <w:t>,</w:t>
      </w:r>
      <w:r>
        <w:t xml:space="preserve"> </w:t>
      </w:r>
      <w:r>
        <w:lastRenderedPageBreak/>
        <w:t xml:space="preserve">comunes </w:t>
      </w:r>
      <w:r w:rsidR="002F2A85">
        <w:t>para</w:t>
      </w:r>
      <w:r>
        <w:t xml:space="preserve"> toda una red </w:t>
      </w:r>
      <w:r w:rsidR="002F2A85">
        <w:t>de</w:t>
      </w:r>
      <w:r>
        <w:t xml:space="preserve"> estaciones que sean de interés. </w:t>
      </w:r>
      <w:r w:rsidR="002F2A85">
        <w:t xml:space="preserve">Añadir que en algunos casos </w:t>
      </w:r>
      <w:r w:rsidR="00DB4B23">
        <w:t>l</w:t>
      </w:r>
      <w:r>
        <w:t>as mediciones que tengan valores</w:t>
      </w:r>
      <w:r w:rsidR="002F2A85">
        <w:t xml:space="preserve"> inferiores</w:t>
      </w:r>
      <w:r>
        <w:t xml:space="preserve"> a 0.1 mm son considerados como trazas. </w:t>
      </w:r>
    </w:p>
    <w:p w14:paraId="1D2D5822" w14:textId="4185CBC1" w:rsidR="002D756A" w:rsidRPr="00292303" w:rsidRDefault="002D756A" w:rsidP="002D756A">
      <w:r>
        <w:t>La unidad de medida en el caso de intensidad de precipitación está representada por la profundidad lineal por unidad de tiempo, generalmente en milímetros por hora (mm / h), regularmente estas mediciones son derivadas del registro de precipitación total en intervalos de un minuto</w:t>
      </w:r>
      <w:r w:rsidR="00DB4B23">
        <w:t>,</w:t>
      </w:r>
      <w:r>
        <w:t xml:space="preserve"> debido a que existe variabilidad</w:t>
      </w:r>
      <w:r w:rsidR="00DB4B23">
        <w:t xml:space="preserve"> en la medición</w:t>
      </w:r>
      <w:r>
        <w:t xml:space="preserve"> de un minuto a otro. El rango de medición y las incertidumbres para la intensidad de lluvia se detallan a continuación</w:t>
      </w:r>
      <w:r w:rsidR="00807A1C">
        <w:t xml:space="preserve"> en la Tabla 2</w:t>
      </w:r>
      <w:r>
        <w:t>:</w:t>
      </w:r>
    </w:p>
    <w:p w14:paraId="579E7442" w14:textId="39C8807C" w:rsidR="00AD7601" w:rsidRPr="00AD7601" w:rsidRDefault="00AD7601" w:rsidP="007E52F6">
      <w:pPr>
        <w:pStyle w:val="Descripcin"/>
        <w:keepNext/>
        <w:spacing w:line="360" w:lineRule="auto"/>
        <w:jc w:val="left"/>
        <w:rPr>
          <w:color w:val="auto"/>
          <w:sz w:val="24"/>
          <w:szCs w:val="24"/>
        </w:rPr>
      </w:pPr>
      <w:r w:rsidRPr="00AD7601">
        <w:rPr>
          <w:b/>
          <w:bCs/>
          <w:i w:val="0"/>
          <w:iCs w:val="0"/>
          <w:color w:val="auto"/>
          <w:sz w:val="24"/>
          <w:szCs w:val="24"/>
        </w:rPr>
        <w:t xml:space="preserve">Tabla </w:t>
      </w:r>
      <w:r w:rsidRPr="00AD7601">
        <w:rPr>
          <w:b/>
          <w:bCs/>
          <w:i w:val="0"/>
          <w:iCs w:val="0"/>
          <w:color w:val="auto"/>
          <w:sz w:val="24"/>
          <w:szCs w:val="24"/>
        </w:rPr>
        <w:fldChar w:fldCharType="begin"/>
      </w:r>
      <w:r w:rsidRPr="00AD7601">
        <w:rPr>
          <w:b/>
          <w:bCs/>
          <w:i w:val="0"/>
          <w:iCs w:val="0"/>
          <w:color w:val="auto"/>
          <w:sz w:val="24"/>
          <w:szCs w:val="24"/>
        </w:rPr>
        <w:instrText xml:space="preserve"> SEQ Tabla \* ARABIC </w:instrText>
      </w:r>
      <w:r w:rsidRPr="00AD7601">
        <w:rPr>
          <w:b/>
          <w:bCs/>
          <w:i w:val="0"/>
          <w:iCs w:val="0"/>
          <w:color w:val="auto"/>
          <w:sz w:val="24"/>
          <w:szCs w:val="24"/>
        </w:rPr>
        <w:fldChar w:fldCharType="separate"/>
      </w:r>
      <w:r w:rsidR="00A551F4">
        <w:rPr>
          <w:b/>
          <w:bCs/>
          <w:i w:val="0"/>
          <w:iCs w:val="0"/>
          <w:noProof/>
          <w:color w:val="auto"/>
          <w:sz w:val="24"/>
          <w:szCs w:val="24"/>
        </w:rPr>
        <w:t>2</w:t>
      </w:r>
      <w:r w:rsidRPr="00AD7601">
        <w:rPr>
          <w:b/>
          <w:bCs/>
          <w:i w:val="0"/>
          <w:iCs w:val="0"/>
          <w:color w:val="auto"/>
          <w:sz w:val="24"/>
          <w:szCs w:val="24"/>
        </w:rPr>
        <w:fldChar w:fldCharType="end"/>
      </w:r>
      <w:r w:rsidRPr="00AD7601">
        <w:rPr>
          <w:color w:val="auto"/>
          <w:sz w:val="24"/>
          <w:szCs w:val="24"/>
        </w:rPr>
        <w:t xml:space="preserve"> </w:t>
      </w:r>
      <w:r w:rsidRPr="00AD7601">
        <w:rPr>
          <w:color w:val="auto"/>
          <w:sz w:val="24"/>
          <w:szCs w:val="24"/>
        </w:rPr>
        <w:br/>
        <w:t>Rango de Medición e Incertidumbres para la Intensidad de Lluvia</w:t>
      </w:r>
    </w:p>
    <w:tbl>
      <w:tblPr>
        <w:tblStyle w:val="Tablaconcuadrcula"/>
        <w:tblW w:w="0" w:type="auto"/>
        <w:jc w:val="center"/>
        <w:tblLook w:val="04A0" w:firstRow="1" w:lastRow="0" w:firstColumn="1" w:lastColumn="0" w:noHBand="0" w:noVBand="1"/>
      </w:tblPr>
      <w:tblGrid>
        <w:gridCol w:w="3681"/>
        <w:gridCol w:w="4394"/>
      </w:tblGrid>
      <w:tr w:rsidR="00292303" w14:paraId="64F40767" w14:textId="77777777" w:rsidTr="0041416A">
        <w:trPr>
          <w:trHeight w:val="57"/>
          <w:jc w:val="center"/>
        </w:trPr>
        <w:tc>
          <w:tcPr>
            <w:tcW w:w="3681" w:type="dxa"/>
            <w:vAlign w:val="center"/>
          </w:tcPr>
          <w:p w14:paraId="235F5F43" w14:textId="77777777" w:rsidR="00292303" w:rsidRPr="0041416A" w:rsidRDefault="00292303" w:rsidP="0041416A">
            <w:pPr>
              <w:spacing w:after="0"/>
              <w:rPr>
                <w:b/>
              </w:rPr>
            </w:pPr>
            <w:r w:rsidRPr="0041416A">
              <w:rPr>
                <w:b/>
              </w:rPr>
              <w:t>Rango Completo</w:t>
            </w:r>
            <w:r w:rsidR="0041416A">
              <w:rPr>
                <w:b/>
              </w:rPr>
              <w:t>:</w:t>
            </w:r>
          </w:p>
        </w:tc>
        <w:tc>
          <w:tcPr>
            <w:tcW w:w="4394" w:type="dxa"/>
            <w:vAlign w:val="center"/>
          </w:tcPr>
          <w:p w14:paraId="1CD65127" w14:textId="77777777" w:rsidR="00292303" w:rsidRDefault="0041416A" w:rsidP="00390057">
            <w:pPr>
              <w:spacing w:after="0"/>
              <w:jc w:val="center"/>
            </w:pPr>
            <w:r w:rsidRPr="0041416A">
              <w:t xml:space="preserve">0.02 </w:t>
            </w:r>
            <w:r>
              <w:t xml:space="preserve">- </w:t>
            </w:r>
            <w:r w:rsidRPr="0041416A">
              <w:t>2000 mm</w:t>
            </w:r>
            <w:r>
              <w:t>/</w:t>
            </w:r>
            <w:r w:rsidRPr="0041416A">
              <w:t>h</w:t>
            </w:r>
          </w:p>
        </w:tc>
      </w:tr>
      <w:tr w:rsidR="0041416A" w14:paraId="1EEAB6C5" w14:textId="77777777" w:rsidTr="0041416A">
        <w:trPr>
          <w:trHeight w:val="57"/>
          <w:jc w:val="center"/>
        </w:trPr>
        <w:tc>
          <w:tcPr>
            <w:tcW w:w="3681" w:type="dxa"/>
            <w:vAlign w:val="center"/>
          </w:tcPr>
          <w:p w14:paraId="00CCEA24" w14:textId="77777777" w:rsidR="0041416A" w:rsidRDefault="00390057" w:rsidP="002D756A">
            <w:pPr>
              <w:spacing w:after="0"/>
            </w:pPr>
            <w:r>
              <w:t xml:space="preserve">Reportado como </w:t>
            </w:r>
            <w:r w:rsidR="002D756A">
              <w:t>traza</w:t>
            </w:r>
          </w:p>
        </w:tc>
        <w:tc>
          <w:tcPr>
            <w:tcW w:w="4394" w:type="dxa"/>
            <w:vAlign w:val="center"/>
          </w:tcPr>
          <w:p w14:paraId="503F13E2" w14:textId="77777777" w:rsidR="0041416A" w:rsidRDefault="00390057" w:rsidP="00390057">
            <w:pPr>
              <w:spacing w:after="0"/>
              <w:jc w:val="center"/>
            </w:pPr>
            <w:r w:rsidRPr="00390057">
              <w:t xml:space="preserve">0.02 </w:t>
            </w:r>
            <w:r>
              <w:t>-</w:t>
            </w:r>
            <w:r w:rsidRPr="00390057">
              <w:t xml:space="preserve"> 0.2 mm</w:t>
            </w:r>
            <w:r>
              <w:t>/</w:t>
            </w:r>
            <w:r w:rsidRPr="00390057">
              <w:t>h</w:t>
            </w:r>
          </w:p>
        </w:tc>
      </w:tr>
      <w:tr w:rsidR="00292303" w14:paraId="0A728810" w14:textId="77777777" w:rsidTr="0041416A">
        <w:trPr>
          <w:trHeight w:val="20"/>
          <w:jc w:val="center"/>
        </w:trPr>
        <w:tc>
          <w:tcPr>
            <w:tcW w:w="3681" w:type="dxa"/>
            <w:vAlign w:val="center"/>
          </w:tcPr>
          <w:p w14:paraId="2D727790" w14:textId="77777777" w:rsidR="00292303" w:rsidRDefault="00292303" w:rsidP="0041416A">
            <w:pPr>
              <w:spacing w:after="0"/>
            </w:pPr>
            <w:r>
              <w:t>Tiempo promedio de salida</w:t>
            </w:r>
            <w:r w:rsidR="0041416A">
              <w:t>:</w:t>
            </w:r>
          </w:p>
        </w:tc>
        <w:tc>
          <w:tcPr>
            <w:tcW w:w="4394" w:type="dxa"/>
            <w:vAlign w:val="center"/>
          </w:tcPr>
          <w:p w14:paraId="1B619A8B" w14:textId="77777777" w:rsidR="00292303" w:rsidRDefault="0041416A" w:rsidP="0041416A">
            <w:pPr>
              <w:spacing w:after="0"/>
              <w:jc w:val="center"/>
            </w:pPr>
            <w:r>
              <w:t>1 minuto</w:t>
            </w:r>
          </w:p>
        </w:tc>
      </w:tr>
      <w:tr w:rsidR="0041416A" w14:paraId="673FE9D2" w14:textId="77777777" w:rsidTr="00B97F60">
        <w:trPr>
          <w:trHeight w:val="20"/>
          <w:jc w:val="center"/>
        </w:trPr>
        <w:tc>
          <w:tcPr>
            <w:tcW w:w="8075" w:type="dxa"/>
            <w:gridSpan w:val="2"/>
            <w:vAlign w:val="center"/>
          </w:tcPr>
          <w:p w14:paraId="66DA7ED0" w14:textId="77777777" w:rsidR="0041416A" w:rsidRPr="0041416A" w:rsidRDefault="0041416A" w:rsidP="0041416A">
            <w:pPr>
              <w:spacing w:after="0"/>
              <w:rPr>
                <w:b/>
              </w:rPr>
            </w:pPr>
            <w:r w:rsidRPr="0041416A">
              <w:rPr>
                <w:b/>
              </w:rPr>
              <w:t>Incertidumbre de medida requerida</w:t>
            </w:r>
            <w:r>
              <w:rPr>
                <w:b/>
              </w:rPr>
              <w:t>:</w:t>
            </w:r>
          </w:p>
        </w:tc>
      </w:tr>
      <w:tr w:rsidR="0041416A" w14:paraId="6640DEEF" w14:textId="77777777" w:rsidTr="0041416A">
        <w:trPr>
          <w:trHeight w:val="20"/>
          <w:jc w:val="center"/>
        </w:trPr>
        <w:tc>
          <w:tcPr>
            <w:tcW w:w="3681" w:type="dxa"/>
            <w:vAlign w:val="center"/>
          </w:tcPr>
          <w:p w14:paraId="19FA0B96" w14:textId="77777777" w:rsidR="0041416A" w:rsidRPr="0041416A" w:rsidRDefault="0041416A" w:rsidP="0041416A">
            <w:pPr>
              <w:spacing w:after="0"/>
              <w:jc w:val="center"/>
              <w:rPr>
                <w:lang w:val="en-US"/>
              </w:rPr>
            </w:pPr>
            <w:r w:rsidRPr="0041416A">
              <w:rPr>
                <w:lang w:val="en-US"/>
              </w:rPr>
              <w:t xml:space="preserve">0.2 </w:t>
            </w:r>
            <w:r>
              <w:rPr>
                <w:lang w:val="en-US"/>
              </w:rPr>
              <w:t>-</w:t>
            </w:r>
            <w:r w:rsidRPr="0041416A">
              <w:rPr>
                <w:lang w:val="en-US"/>
              </w:rPr>
              <w:t xml:space="preserve"> 2 mm</w:t>
            </w:r>
            <w:r>
              <w:rPr>
                <w:lang w:val="en-US"/>
              </w:rPr>
              <w:t>/</w:t>
            </w:r>
            <w:r w:rsidRPr="0041416A">
              <w:rPr>
                <w:lang w:val="en-US"/>
              </w:rPr>
              <w:t>h:</w:t>
            </w:r>
          </w:p>
        </w:tc>
        <w:tc>
          <w:tcPr>
            <w:tcW w:w="4394" w:type="dxa"/>
            <w:vAlign w:val="center"/>
          </w:tcPr>
          <w:p w14:paraId="289B3B5B" w14:textId="77777777" w:rsidR="0041416A" w:rsidRDefault="0041416A" w:rsidP="0041416A">
            <w:pPr>
              <w:spacing w:after="0"/>
              <w:jc w:val="center"/>
            </w:pPr>
            <w:r>
              <w:t>0.1 mm/h</w:t>
            </w:r>
          </w:p>
        </w:tc>
      </w:tr>
      <w:tr w:rsidR="0041416A" w14:paraId="09BD5404" w14:textId="77777777" w:rsidTr="0041416A">
        <w:trPr>
          <w:trHeight w:val="20"/>
          <w:jc w:val="center"/>
        </w:trPr>
        <w:tc>
          <w:tcPr>
            <w:tcW w:w="3681" w:type="dxa"/>
            <w:vAlign w:val="center"/>
          </w:tcPr>
          <w:p w14:paraId="61B55E99" w14:textId="77777777" w:rsidR="0041416A" w:rsidRPr="0041416A" w:rsidRDefault="0041416A" w:rsidP="0041416A">
            <w:pPr>
              <w:spacing w:after="0"/>
              <w:jc w:val="center"/>
              <w:rPr>
                <w:lang w:val="en-US"/>
              </w:rPr>
            </w:pPr>
            <w:r w:rsidRPr="0041416A">
              <w:rPr>
                <w:lang w:val="en-US"/>
              </w:rPr>
              <w:t xml:space="preserve">2 </w:t>
            </w:r>
            <w:r>
              <w:rPr>
                <w:lang w:val="en-US"/>
              </w:rPr>
              <w:t>-</w:t>
            </w:r>
            <w:r w:rsidRPr="0041416A">
              <w:rPr>
                <w:lang w:val="en-US"/>
              </w:rPr>
              <w:t xml:space="preserve"> 2000 mm</w:t>
            </w:r>
            <w:r>
              <w:rPr>
                <w:lang w:val="en-US"/>
              </w:rPr>
              <w:t>/</w:t>
            </w:r>
            <w:r w:rsidRPr="0041416A">
              <w:rPr>
                <w:lang w:val="en-US"/>
              </w:rPr>
              <w:t>h:</w:t>
            </w:r>
          </w:p>
        </w:tc>
        <w:tc>
          <w:tcPr>
            <w:tcW w:w="4394" w:type="dxa"/>
            <w:vAlign w:val="center"/>
          </w:tcPr>
          <w:p w14:paraId="05FB0361" w14:textId="77777777" w:rsidR="0041416A" w:rsidRDefault="0041416A" w:rsidP="0041416A">
            <w:pPr>
              <w:spacing w:after="0"/>
              <w:jc w:val="center"/>
            </w:pPr>
            <w:r>
              <w:t>5 %</w:t>
            </w:r>
          </w:p>
        </w:tc>
      </w:tr>
    </w:tbl>
    <w:p w14:paraId="074BBCD4" w14:textId="4EA9510F" w:rsidR="00AD7601" w:rsidRPr="00494E2E" w:rsidRDefault="00AD7601" w:rsidP="002D756A">
      <w:pPr>
        <w:pStyle w:val="Ttulo5"/>
        <w:numPr>
          <w:ilvl w:val="0"/>
          <w:numId w:val="0"/>
        </w:numPr>
        <w:rPr>
          <w:b w:val="0"/>
          <w:bCs/>
          <w:sz w:val="20"/>
          <w:szCs w:val="20"/>
          <w:lang w:val="en-US"/>
        </w:rPr>
      </w:pPr>
      <w:r w:rsidRPr="00F944E3">
        <w:rPr>
          <w:b w:val="0"/>
          <w:bCs/>
          <w:i/>
          <w:iCs/>
          <w:sz w:val="20"/>
          <w:szCs w:val="20"/>
        </w:rPr>
        <w:t>Nota:</w:t>
      </w:r>
      <w:r>
        <w:rPr>
          <w:b w:val="0"/>
          <w:bCs/>
          <w:sz w:val="20"/>
          <w:szCs w:val="20"/>
        </w:rPr>
        <w:t xml:space="preserve"> </w:t>
      </w:r>
      <w:r w:rsidRPr="00AD7601">
        <w:rPr>
          <w:b w:val="0"/>
          <w:bCs/>
          <w:sz w:val="20"/>
          <w:szCs w:val="20"/>
        </w:rPr>
        <w:t xml:space="preserve">Extraído de </w:t>
      </w:r>
      <w:r w:rsidR="00B46F52" w:rsidRPr="00B46F52">
        <w:rPr>
          <w:b w:val="0"/>
          <w:sz w:val="20"/>
          <w:szCs w:val="20"/>
        </w:rPr>
        <w:fldChar w:fldCharType="begin" w:fldLock="1"/>
      </w:r>
      <w:r w:rsidR="00B46F52">
        <w:rPr>
          <w:b w:val="0"/>
          <w:sz w:val="20"/>
          <w:szCs w:val="20"/>
        </w:rPr>
        <w:instrText>ADDIN CSL_CITATION {"citationItems":[{"id":"ITEM-1","itemData":{"author":[{"dropping-particle":"","family":"Lanza","given":"L.","non-dropping-particle":"","parse-names":false,"suffix":""},{"dropping-particle":"","family":"Leroy","given":"M.","non-dropping-particle":"","parse-names":false,"suffix":""},{"dropping-particle":"","family":"Alexandropoulos","given":"C.","non-dropping-particle":"","parse-names":false,"suffix":""},{"dropping-particle":"","family":"Wauben","given":"W.","non-dropping-particle":"","parse-names":false,"suffix":""}],"id":"ITEM-1","issued":{"date-parts":[["2005"]]},"page":"80","publisher":"World Meteorological Organization - WMO","title":"WMO Laboratory Intercomparison of Rainfall Intensity Gauges","type":"article"},"uris":["http://www.mendeley.com/documents/?uuid=270f077f-afbc-4c9c-8694-4eec663ceac9"]}],"mendeley":{"formattedCitation":"(Lanza et al., 2005)","manualFormatting":"Lanza et al., 2005","plainTextFormattedCitation":"(Lanza et al., 2005)","previouslyFormattedCitation":"(Lanza et al., 2005)"},"properties":{"noteIndex":0},"schema":"https://github.com/citation-style-language/schema/raw/master/csl-citation.json"}</w:instrText>
      </w:r>
      <w:r w:rsidR="00B46F52" w:rsidRPr="00B46F52">
        <w:rPr>
          <w:b w:val="0"/>
          <w:sz w:val="20"/>
          <w:szCs w:val="20"/>
        </w:rPr>
        <w:fldChar w:fldCharType="separate"/>
      </w:r>
      <w:r w:rsidR="00B46F52" w:rsidRPr="00B46F52">
        <w:rPr>
          <w:b w:val="0"/>
          <w:noProof/>
          <w:sz w:val="20"/>
          <w:szCs w:val="20"/>
        </w:rPr>
        <w:t>Lanza et al., 2005</w:t>
      </w:r>
      <w:r w:rsidR="00B46F52" w:rsidRPr="00B46F52">
        <w:rPr>
          <w:b w:val="0"/>
          <w:sz w:val="20"/>
          <w:szCs w:val="20"/>
        </w:rPr>
        <w:fldChar w:fldCharType="end"/>
      </w:r>
      <w:r w:rsidRPr="00AD7601">
        <w:rPr>
          <w:b w:val="0"/>
          <w:bCs/>
          <w:sz w:val="20"/>
          <w:szCs w:val="20"/>
        </w:rPr>
        <w:t xml:space="preserve">. </w:t>
      </w:r>
      <w:r w:rsidR="00B46F52" w:rsidRPr="00B46F52">
        <w:rPr>
          <w:b w:val="0"/>
          <w:bCs/>
          <w:sz w:val="20"/>
          <w:szCs w:val="20"/>
          <w:lang w:val="en-US"/>
        </w:rPr>
        <w:t xml:space="preserve">WMO Laboratory Intercomparison of Rainfall Intensity Gauges. </w:t>
      </w:r>
      <w:r w:rsidR="00B46F52" w:rsidRPr="00494E2E">
        <w:rPr>
          <w:b w:val="0"/>
          <w:bCs/>
          <w:sz w:val="20"/>
          <w:szCs w:val="20"/>
          <w:lang w:val="en-US"/>
        </w:rPr>
        <w:t>World Meteorological Organization - WMO</w:t>
      </w:r>
      <w:r w:rsidRPr="00494E2E">
        <w:rPr>
          <w:b w:val="0"/>
          <w:bCs/>
          <w:sz w:val="20"/>
          <w:szCs w:val="20"/>
          <w:lang w:val="en-US"/>
        </w:rPr>
        <w:t>.</w:t>
      </w:r>
    </w:p>
    <w:p w14:paraId="03EC0A20" w14:textId="77777777" w:rsidR="00D5377F" w:rsidRDefault="00D5377F" w:rsidP="00C93C10">
      <w:pPr>
        <w:pStyle w:val="Ttulo3"/>
      </w:pPr>
      <w:bookmarkStart w:id="35" w:name="_Toc81644593"/>
      <w:r>
        <w:t>Instrumentos para la medición de la precipitación</w:t>
      </w:r>
      <w:bookmarkEnd w:id="35"/>
      <w:r>
        <w:t xml:space="preserve"> </w:t>
      </w:r>
    </w:p>
    <w:p w14:paraId="114D16FD" w14:textId="77777777" w:rsidR="002D756A" w:rsidRPr="005E6643" w:rsidRDefault="002D756A" w:rsidP="002D756A">
      <w:r>
        <w:t>Los instrumentos para la medición de precipitación generalmente usan un recipiente abierto en la parte superior</w:t>
      </w:r>
      <w:r w:rsidR="00F37DD1">
        <w:t>,</w:t>
      </w:r>
      <w:r>
        <w:t xml:space="preserve"> en forma </w:t>
      </w:r>
      <w:r w:rsidR="00F37DD1">
        <w:t>de cilindro recto con un embudo. E</w:t>
      </w:r>
      <w:r>
        <w:t xml:space="preserve">xiste una amplia gama de tamaños y formas </w:t>
      </w:r>
      <w:r w:rsidR="00F37DD1">
        <w:t xml:space="preserve">respecto a la </w:t>
      </w:r>
      <w:r>
        <w:t xml:space="preserve">altura de </w:t>
      </w:r>
      <w:r w:rsidR="00F37DD1">
        <w:t>los recipientes que se encuentran</w:t>
      </w:r>
      <w:r>
        <w:t xml:space="preserve"> calibrados conforme a los estándares del lugar de medición. Principalmente se mide el volumen o peso de la captura. Cabe señalar que el </w:t>
      </w:r>
      <w:r w:rsidR="00F37DD1">
        <w:t>recipiente</w:t>
      </w:r>
      <w:r>
        <w:t xml:space="preserve"> debe colocarse por encima de la profundidad máxima esperada de la capa de nieve y por encima de la altura potencial de salpicadura del suelo para el caso de lluvias </w:t>
      </w:r>
      <w:r w:rsidR="00806E28">
        <w:fldChar w:fldCharType="begin" w:fldLock="1"/>
      </w:r>
      <w:r>
        <w:instrText>ADDIN CSL_CITATION {"citationItems":[{"id":"ITEM-1","itemData":{"author":[{"dropping-particle":"","family":"WMO","given":"","non-dropping-particle":"","parse-names":false,"suffix":""}],"chapter-number":"6","container-title":"Guide to Meteorological Instruments and Methods of Observation","edition":"8a Ed.","id":"ITEM-1","issued":{"date-parts":[["2014"]]},"page":"185 - 219","publisher":"World Meteorological Organization - WMO","title":"Measurement of Precipitation","type":"chapter"},"uris":["http://www.mendeley.com/documents/?uuid=acfdcc0c-6a63-4ff6-b090-b50165e905e3"]}],"mendeley":{"formattedCitation":"(WMO, 2014)","plainTextFormattedCitation":"(WMO, 2014)","previouslyFormattedCitation":"(WMO, 2014)"},"properties":{"noteIndex":0},"schema":"https://github.com/citation-style-language/schema/raw/master/csl-citation.json"}</w:instrText>
      </w:r>
      <w:r w:rsidR="00806E28">
        <w:fldChar w:fldCharType="separate"/>
      </w:r>
      <w:r w:rsidRPr="0005169D">
        <w:rPr>
          <w:noProof/>
        </w:rPr>
        <w:t>(WMO, 2014)</w:t>
      </w:r>
      <w:r w:rsidR="00806E28">
        <w:fldChar w:fldCharType="end"/>
      </w:r>
      <w:r>
        <w:t>. A continuación, se describen los equipos de medición utilizados en el presente estudio los cuales están ubicados en el Observatorio de Huancayo – IGP.</w:t>
      </w:r>
    </w:p>
    <w:p w14:paraId="5577A593" w14:textId="77777777" w:rsidR="00D5377F" w:rsidRDefault="00D5377F" w:rsidP="00C93C10">
      <w:pPr>
        <w:pStyle w:val="Ttulo4"/>
      </w:pPr>
      <w:bookmarkStart w:id="36" w:name="_Toc81644594"/>
      <w:r>
        <w:t>Pluviómetros</w:t>
      </w:r>
      <w:bookmarkEnd w:id="36"/>
    </w:p>
    <w:p w14:paraId="6A17E50C" w14:textId="1F8CE793" w:rsidR="00A55616" w:rsidRDefault="007E40DB" w:rsidP="00A55616">
      <w:r>
        <w:t xml:space="preserve">En general estos instrumentos </w:t>
      </w:r>
      <w:r w:rsidR="00D864A6">
        <w:t xml:space="preserve">contienen un recipiente cilíndrico de lámina, aproximadamente con dimensiones de 20 cm de diámetro y 60 cm de alto </w:t>
      </w:r>
      <w:r w:rsidR="00806E28">
        <w:fldChar w:fldCharType="begin" w:fldLock="1"/>
      </w:r>
      <w:r w:rsidR="00C2233E">
        <w:instrText>ADDIN CSL_CITATION {"citationItems":[{"id":"ITEM-1","itemData":{"ISBN":"958-95741-1-1","author":[{"dropping-particle":"","family":"Villón","given":"Máximo","non-dropping-particle":"","parse-names":false,"suffix":""}],"edition":"2a Ed.","editor":[{"dropping-particle":"","family":"Editorial Villón","given":"","non-dropping-particle":"","parse-names":false,"suffix":""}],"id":"ITEM-1","issued":{"date-parts":[["2009"]]},"number-of-pages":"223","publisher-place":"Lima, Perú","title":"Hidrología","type":"book"},"uris":["http://www.mendeley.com/documents/?uuid=5396f02a-1234-4e7b-b24b-94097a313c2a"]}],"mendeley":{"formattedCitation":"(Villón, 2009)","plainTextFormattedCitation":"(Villón, 2009)","previouslyFormattedCitation":"(Villón, 2009)"},"properties":{"noteIndex":0},"schema":"https://github.com/citation-style-language/schema/raw/master/csl-citation.json"}</w:instrText>
      </w:r>
      <w:r w:rsidR="00806E28">
        <w:fldChar w:fldCharType="separate"/>
      </w:r>
      <w:r w:rsidR="00D864A6" w:rsidRPr="00D864A6">
        <w:rPr>
          <w:noProof/>
        </w:rPr>
        <w:t>(Villón, 2009)</w:t>
      </w:r>
      <w:r w:rsidR="00806E28">
        <w:fldChar w:fldCharType="end"/>
      </w:r>
      <w:r w:rsidR="00D864A6">
        <w:t>. En la parte superior llevan un embudo receptor encargado de recolectar la lluvia y llevarla a una probeta</w:t>
      </w:r>
      <w:r w:rsidR="00807A1C">
        <w:t xml:space="preserve"> (Figura 2)</w:t>
      </w:r>
      <w:r w:rsidR="00D864A6">
        <w:t xml:space="preserve">. La medición se realiza a la altura de lluvia almacenada, donde cada centímetro de la probeta corresponde a un milímetro de altura de lluvia. </w:t>
      </w:r>
    </w:p>
    <w:p w14:paraId="4CA2D899" w14:textId="5F450098" w:rsidR="009C2696" w:rsidRPr="009C2696" w:rsidRDefault="009C2696" w:rsidP="007E52F6">
      <w:pPr>
        <w:pStyle w:val="Descripcin"/>
        <w:keepNext/>
        <w:spacing w:line="360" w:lineRule="auto"/>
        <w:jc w:val="left"/>
        <w:rPr>
          <w:color w:val="auto"/>
          <w:sz w:val="24"/>
          <w:szCs w:val="24"/>
        </w:rPr>
      </w:pPr>
      <w:r w:rsidRPr="009C2696">
        <w:rPr>
          <w:b/>
          <w:bCs/>
          <w:i w:val="0"/>
          <w:iCs w:val="0"/>
          <w:color w:val="auto"/>
          <w:sz w:val="24"/>
          <w:szCs w:val="24"/>
        </w:rPr>
        <w:lastRenderedPageBreak/>
        <w:t xml:space="preserve">Figura </w:t>
      </w:r>
      <w:r w:rsidRPr="009C2696">
        <w:rPr>
          <w:b/>
          <w:bCs/>
          <w:i w:val="0"/>
          <w:iCs w:val="0"/>
          <w:color w:val="auto"/>
          <w:sz w:val="24"/>
          <w:szCs w:val="24"/>
        </w:rPr>
        <w:fldChar w:fldCharType="begin"/>
      </w:r>
      <w:r w:rsidRPr="009C2696">
        <w:rPr>
          <w:b/>
          <w:bCs/>
          <w:i w:val="0"/>
          <w:iCs w:val="0"/>
          <w:color w:val="auto"/>
          <w:sz w:val="24"/>
          <w:szCs w:val="24"/>
        </w:rPr>
        <w:instrText xml:space="preserve"> SEQ Figura \* ARABIC </w:instrText>
      </w:r>
      <w:r w:rsidRPr="009C2696">
        <w:rPr>
          <w:b/>
          <w:bCs/>
          <w:i w:val="0"/>
          <w:iCs w:val="0"/>
          <w:color w:val="auto"/>
          <w:sz w:val="24"/>
          <w:szCs w:val="24"/>
        </w:rPr>
        <w:fldChar w:fldCharType="separate"/>
      </w:r>
      <w:r w:rsidR="005D514D">
        <w:rPr>
          <w:b/>
          <w:bCs/>
          <w:i w:val="0"/>
          <w:iCs w:val="0"/>
          <w:noProof/>
          <w:color w:val="auto"/>
          <w:sz w:val="24"/>
          <w:szCs w:val="24"/>
        </w:rPr>
        <w:t>2</w:t>
      </w:r>
      <w:r w:rsidRPr="009C2696">
        <w:rPr>
          <w:b/>
          <w:bCs/>
          <w:i w:val="0"/>
          <w:iCs w:val="0"/>
          <w:color w:val="auto"/>
          <w:sz w:val="24"/>
          <w:szCs w:val="24"/>
        </w:rPr>
        <w:fldChar w:fldCharType="end"/>
      </w:r>
      <w:r w:rsidRPr="009C2696">
        <w:rPr>
          <w:color w:val="auto"/>
          <w:sz w:val="24"/>
          <w:szCs w:val="24"/>
        </w:rPr>
        <w:t xml:space="preserve"> </w:t>
      </w:r>
      <w:r w:rsidRPr="009C2696">
        <w:rPr>
          <w:color w:val="auto"/>
          <w:sz w:val="24"/>
          <w:szCs w:val="24"/>
        </w:rPr>
        <w:br/>
        <w:t>Estructura de un Pluviómetro Estándar</w:t>
      </w:r>
    </w:p>
    <w:p w14:paraId="6A0C381C" w14:textId="11113C6B" w:rsidR="00B34827" w:rsidRDefault="00B34827" w:rsidP="00476939">
      <w:pPr>
        <w:spacing w:after="0"/>
        <w:jc w:val="center"/>
      </w:pPr>
      <w:r>
        <w:rPr>
          <w:noProof/>
          <w:lang w:eastAsia="es-PE"/>
        </w:rPr>
        <w:drawing>
          <wp:inline distT="0" distB="0" distL="0" distR="0" wp14:anchorId="1AC2DC84" wp14:editId="0B6EAD12">
            <wp:extent cx="3248025" cy="2190686"/>
            <wp:effectExtent l="19050" t="19050" r="9525" b="196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876ED.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70079" cy="2205561"/>
                    </a:xfrm>
                    <a:prstGeom prst="rect">
                      <a:avLst/>
                    </a:prstGeom>
                    <a:ln>
                      <a:solidFill>
                        <a:schemeClr val="tx1"/>
                      </a:solidFill>
                    </a:ln>
                  </pic:spPr>
                </pic:pic>
              </a:graphicData>
            </a:graphic>
          </wp:inline>
        </w:drawing>
      </w:r>
    </w:p>
    <w:p w14:paraId="5D4784F9" w14:textId="6CF2B5CF" w:rsidR="009C2696" w:rsidRPr="009C2696" w:rsidRDefault="009C2696" w:rsidP="009C2696">
      <w:pPr>
        <w:spacing w:after="0"/>
        <w:rPr>
          <w:sz w:val="20"/>
          <w:szCs w:val="20"/>
        </w:rPr>
      </w:pPr>
      <w:r w:rsidRPr="00F944E3">
        <w:rPr>
          <w:i/>
          <w:iCs/>
          <w:sz w:val="20"/>
          <w:szCs w:val="20"/>
        </w:rPr>
        <w:t>Nota:</w:t>
      </w:r>
      <w:r>
        <w:rPr>
          <w:sz w:val="20"/>
          <w:szCs w:val="20"/>
        </w:rPr>
        <w:t xml:space="preserve"> Extraído de </w:t>
      </w:r>
      <w:r w:rsidRPr="009C2696">
        <w:rPr>
          <w:sz w:val="16"/>
          <w:szCs w:val="16"/>
        </w:rPr>
        <w:t xml:space="preserve"> </w:t>
      </w:r>
      <w:r w:rsidRPr="009C2696">
        <w:rPr>
          <w:sz w:val="20"/>
          <w:szCs w:val="20"/>
        </w:rPr>
        <w:fldChar w:fldCharType="begin" w:fldLock="1"/>
      </w:r>
      <w:r>
        <w:rPr>
          <w:sz w:val="20"/>
          <w:szCs w:val="20"/>
        </w:rPr>
        <w:instrText>ADDIN CSL_CITATION {"citationItems":[{"id":"ITEM-1","itemData":{"ISBN":"958-95741-1-1","author":[{"dropping-particle":"","family":"Villón","given":"Máximo","non-dropping-particle":"","parse-names":false,"suffix":""}],"edition":"2a Ed.","editor":[{"dropping-particle":"","family":"Editorial Villón","given":"","non-dropping-particle":"","parse-names":false,"suffix":""}],"id":"ITEM-1","issued":{"date-parts":[["2009"]]},"number-of-pages":"223","publisher-place":"Lima, Perú","title":"Hidrología","type":"book"},"uris":["http://www.mendeley.com/documents/?uuid=5396f02a-1234-4e7b-b24b-94097a313c2a"]}],"mendeley":{"formattedCitation":"(Villón, 2009)","manualFormatting":"Villón, 2009","plainTextFormattedCitation":"(Villón, 2009)","previouslyFormattedCitation":"(Villón, 2009)"},"properties":{"noteIndex":0},"schema":"https://github.com/citation-style-language/schema/raw/master/csl-citation.json"}</w:instrText>
      </w:r>
      <w:r w:rsidRPr="009C2696">
        <w:rPr>
          <w:sz w:val="20"/>
          <w:szCs w:val="20"/>
        </w:rPr>
        <w:fldChar w:fldCharType="separate"/>
      </w:r>
      <w:r w:rsidRPr="009C2696">
        <w:rPr>
          <w:noProof/>
          <w:sz w:val="20"/>
          <w:szCs w:val="20"/>
        </w:rPr>
        <w:t>Villón, 2009</w:t>
      </w:r>
      <w:r w:rsidRPr="009C2696">
        <w:rPr>
          <w:sz w:val="20"/>
          <w:szCs w:val="20"/>
        </w:rPr>
        <w:fldChar w:fldCharType="end"/>
      </w:r>
      <w:r>
        <w:rPr>
          <w:sz w:val="20"/>
          <w:szCs w:val="20"/>
        </w:rPr>
        <w:t xml:space="preserve">. </w:t>
      </w:r>
      <w:r w:rsidRPr="009C2696">
        <w:rPr>
          <w:sz w:val="20"/>
          <w:szCs w:val="20"/>
        </w:rPr>
        <w:t>Hidrología</w:t>
      </w:r>
      <w:r>
        <w:rPr>
          <w:sz w:val="20"/>
          <w:szCs w:val="20"/>
        </w:rPr>
        <w:t>.</w:t>
      </w:r>
    </w:p>
    <w:p w14:paraId="09D10EF0" w14:textId="77777777" w:rsidR="00A55616" w:rsidRPr="00A55616" w:rsidRDefault="00D5377F" w:rsidP="00C93C10">
      <w:pPr>
        <w:pStyle w:val="Ttulo4"/>
      </w:pPr>
      <w:bookmarkStart w:id="37" w:name="_Toc81644595"/>
      <w:r>
        <w:t>Disdrómetro</w:t>
      </w:r>
      <w:r w:rsidR="0005169D">
        <w:t xml:space="preserve"> óptico</w:t>
      </w:r>
      <w:bookmarkEnd w:id="37"/>
      <w:r w:rsidR="0005169D">
        <w:t xml:space="preserve"> </w:t>
      </w:r>
    </w:p>
    <w:p w14:paraId="3436BA12" w14:textId="77777777" w:rsidR="00530BA2" w:rsidRDefault="00530BA2" w:rsidP="0052608C">
      <w:r>
        <w:t>Es un sensor que permite medir la p</w:t>
      </w:r>
      <w:r w:rsidR="00F37DD1">
        <w:t>recipitación y su composición a detalle.</w:t>
      </w:r>
      <w:r>
        <w:t xml:space="preserve"> </w:t>
      </w:r>
      <w:r w:rsidR="00F37DD1">
        <w:t>El</w:t>
      </w:r>
      <w:r>
        <w:t xml:space="preserve"> uso de este equipo no es muy difundido frente a los instrumentos antes señalados, pero cuenta con una numerosa cantidad de productos y aplicaciones. Los datos obtenidos de estos instrumentos</w:t>
      </w:r>
      <w:r w:rsidR="00F37DD1">
        <w:t xml:space="preserve"> reflejan</w:t>
      </w:r>
      <w:r w:rsidR="007C70AD">
        <w:t xml:space="preserve"> una</w:t>
      </w:r>
      <w:r>
        <w:t xml:space="preserve"> alta sensibilidad </w:t>
      </w:r>
      <w:r w:rsidR="00F37DD1">
        <w:t xml:space="preserve">gracias al </w:t>
      </w:r>
      <w:r>
        <w:t xml:space="preserve">amplio rango de medición. </w:t>
      </w:r>
    </w:p>
    <w:p w14:paraId="328D16D0" w14:textId="47DEE702" w:rsidR="0052608C" w:rsidRDefault="0082577A" w:rsidP="0052608C">
      <w:r>
        <w:t xml:space="preserve">El fundamento del disdrómetro consiste en un sensor </w:t>
      </w:r>
      <w:r w:rsidR="0052608C">
        <w:t>óptico</w:t>
      </w:r>
      <w:r w:rsidR="004C7FB8">
        <w:t>, el cual</w:t>
      </w:r>
      <w:r w:rsidR="0052608C">
        <w:t xml:space="preserve"> produce una </w:t>
      </w:r>
      <w:r w:rsidR="00B34827">
        <w:t>lámina</w:t>
      </w:r>
      <w:r w:rsidR="0052608C">
        <w:t xml:space="preserve"> de luz horizontal en 3 dimensiones fijas (dx - dy - dz). La </w:t>
      </w:r>
      <w:r w:rsidR="00F37DD1">
        <w:t>lámina</w:t>
      </w:r>
      <w:r w:rsidR="0052608C">
        <w:t xml:space="preserve"> de </w:t>
      </w:r>
      <w:r w:rsidR="006622C3">
        <w:t>luz es producida por un diodo lá</w:t>
      </w:r>
      <w:r w:rsidR="0052608C">
        <w:t>ser de 780 nm con una potencia de 3 mW</w:t>
      </w:r>
      <w:r w:rsidR="0098128C">
        <w:t xml:space="preserve"> y el receptor se enfoca en</w:t>
      </w:r>
      <w:r w:rsidR="004C7FB8">
        <w:t xml:space="preserve"> un</w:t>
      </w:r>
      <w:r w:rsidR="0098128C">
        <w:t xml:space="preserve"> solo fotodiodo. La ausencia de caída de hidrometeoros produce que el receptor emita una señal de 5 voltios en la salida del sensor; cuando una partícula cruza la l</w:t>
      </w:r>
      <w:r w:rsidR="009373E7">
        <w:t>á</w:t>
      </w:r>
      <w:r w:rsidR="004C7FB8">
        <w:t xml:space="preserve">mina de luz, </w:t>
      </w:r>
      <w:r w:rsidR="0098128C">
        <w:t xml:space="preserve">se observa una disminución </w:t>
      </w:r>
      <w:r w:rsidR="004C7FB8">
        <w:t>en el</w:t>
      </w:r>
      <w:r w:rsidR="0098128C">
        <w:t xml:space="preserve"> voltaje</w:t>
      </w:r>
      <w:r w:rsidR="004C7FB8">
        <w:t>,</w:t>
      </w:r>
      <w:r w:rsidR="0098128C">
        <w:t xml:space="preserve"> que depende linealmente de la fracción de luz bloqueada </w:t>
      </w:r>
      <w:r w:rsidR="00F37DD1">
        <w:t>(Figura 3</w:t>
      </w:r>
      <w:r w:rsidR="00807A1C">
        <w:t xml:space="preserve">). </w:t>
      </w:r>
      <w:r w:rsidR="0098128C">
        <w:t>La amplitud de la desviación de la señal proporciona el tamaño de la partí</w:t>
      </w:r>
      <w:r w:rsidR="004C7FB8">
        <w:t xml:space="preserve">cula y la duración de la señal </w:t>
      </w:r>
      <w:r w:rsidR="0098128C">
        <w:t xml:space="preserve">permite el </w:t>
      </w:r>
      <w:r w:rsidR="00B34827">
        <w:t>cálculo</w:t>
      </w:r>
      <w:r w:rsidR="0098128C">
        <w:t xml:space="preserve"> de la velocidad</w:t>
      </w:r>
      <w:r w:rsidR="004C7FB8">
        <w:t xml:space="preserve"> de caída</w:t>
      </w:r>
      <w:r w:rsidR="0098128C">
        <w:t xml:space="preserve"> de la partícula </w:t>
      </w:r>
      <w:r w:rsidR="00806E28">
        <w:fldChar w:fldCharType="begin" w:fldLock="1"/>
      </w:r>
      <w:r w:rsidR="009D0DBF">
        <w:instrText>ADDIN CSL_CITATION {"citationItems":[{"id":"ITEM-1","itemData":{"DOI":"10.1175/1520-0426(2000)017&lt;0130:AODFMS&gt;2.0.CO;2","ISBN":"1520-0426","ISSN":"07390572","abstract":"The characteristics of a prototype optical disdrometer are presented. Particles are detectable in the diameter range from 0.3 to 30 mm having velocities of up to 20 m s1. Advantages of the new system are (i) it is easy to handle, robust, and low cost, allowing a cluster of instruments to investigate the spatial and temporal fine-scale structure of precipitation; (ii) it provides reliable detection of the range of small drops; and (iii) it allows the possibility of snow measurements. Results of rain measurements are compared with data from a JossWaldvogel disdrometer and a Hellmann rain gauge. Furthermore, some snow measurements are presented and compared with results of a research spectrometer. The overall agreement is good. The repeatability of particle size estimation was checked in the diameter range between 1.4 and 8.0 mm and yielded a standard deviation of less than 5%. For drop velocities the standard deviation varies between 25% (0.3-mm drops) and 10% (5-mm drops). The optical disdrometer can also serve as a present weather sensor, detecting and differentiating among rain, snow, drizzle, graupel, hail, and the absence of precipitation.","author":[{"dropping-particle":"","family":"Löffler-Mang","given":"Martin","non-dropping-particle":"","parse-names":false,"suffix":""},{"dropping-particle":"","family":"Joss","given":"Jürg","non-dropping-particle":"","parse-names":false,"suffix":""}],"container-title":"Journal of Atmospheric and Oceanic Technology","id":"ITEM-1","issue":"2","issued":{"date-parts":[["2000"]]},"page":"130-139","title":"An optical disdrometer for measuring size and velocity of hydrometeors","type":"article-journal","volume":"17"},"uris":["http://www.mendeley.com/documents/?uuid=e7dc384b-0f5a-4ef7-b296-2f0a3a695c35"]}],"mendeley":{"formattedCitation":"(Löffler-Mang &amp; Joss, 2000)","plainTextFormattedCitation":"(Löffler-Mang &amp; Joss, 2000)","previouslyFormattedCitation":"(Löffler-Mang &amp; Joss, 2000)"},"properties":{"noteIndex":0},"schema":"https://github.com/citation-style-language/schema/raw/master/csl-citation.json"}</w:instrText>
      </w:r>
      <w:r w:rsidR="00806E28">
        <w:fldChar w:fldCharType="separate"/>
      </w:r>
      <w:r w:rsidR="0098128C" w:rsidRPr="0098128C">
        <w:rPr>
          <w:noProof/>
        </w:rPr>
        <w:t>(Löffler-Mang &amp; Joss, 2000)</w:t>
      </w:r>
      <w:r w:rsidR="00806E28">
        <w:fldChar w:fldCharType="end"/>
      </w:r>
      <w:r w:rsidR="0098128C">
        <w:t xml:space="preserve">. </w:t>
      </w:r>
    </w:p>
    <w:p w14:paraId="5F60071E" w14:textId="2DF06FE6" w:rsidR="009C2696" w:rsidRPr="00A348A7" w:rsidRDefault="009C2696" w:rsidP="007E52F6">
      <w:pPr>
        <w:pStyle w:val="Descripcin"/>
        <w:keepNext/>
        <w:spacing w:line="360" w:lineRule="auto"/>
        <w:jc w:val="left"/>
        <w:rPr>
          <w:color w:val="auto"/>
          <w:sz w:val="24"/>
          <w:szCs w:val="24"/>
        </w:rPr>
      </w:pPr>
      <w:r w:rsidRPr="00A348A7">
        <w:rPr>
          <w:b/>
          <w:bCs/>
          <w:i w:val="0"/>
          <w:iCs w:val="0"/>
          <w:color w:val="auto"/>
          <w:sz w:val="24"/>
          <w:szCs w:val="24"/>
        </w:rPr>
        <w:lastRenderedPageBreak/>
        <w:t xml:space="preserve">Figura </w:t>
      </w:r>
      <w:r w:rsidRPr="00A348A7">
        <w:rPr>
          <w:b/>
          <w:bCs/>
          <w:i w:val="0"/>
          <w:iCs w:val="0"/>
          <w:color w:val="auto"/>
          <w:sz w:val="24"/>
          <w:szCs w:val="24"/>
        </w:rPr>
        <w:fldChar w:fldCharType="begin"/>
      </w:r>
      <w:r w:rsidRPr="00A348A7">
        <w:rPr>
          <w:b/>
          <w:bCs/>
          <w:i w:val="0"/>
          <w:iCs w:val="0"/>
          <w:color w:val="auto"/>
          <w:sz w:val="24"/>
          <w:szCs w:val="24"/>
        </w:rPr>
        <w:instrText xml:space="preserve"> SEQ Figura \* ARABIC </w:instrText>
      </w:r>
      <w:r w:rsidRPr="00A348A7">
        <w:rPr>
          <w:b/>
          <w:bCs/>
          <w:i w:val="0"/>
          <w:iCs w:val="0"/>
          <w:color w:val="auto"/>
          <w:sz w:val="24"/>
          <w:szCs w:val="24"/>
        </w:rPr>
        <w:fldChar w:fldCharType="separate"/>
      </w:r>
      <w:r w:rsidR="005D514D">
        <w:rPr>
          <w:b/>
          <w:bCs/>
          <w:i w:val="0"/>
          <w:iCs w:val="0"/>
          <w:noProof/>
          <w:color w:val="auto"/>
          <w:sz w:val="24"/>
          <w:szCs w:val="24"/>
        </w:rPr>
        <w:t>3</w:t>
      </w:r>
      <w:r w:rsidRPr="00A348A7">
        <w:rPr>
          <w:b/>
          <w:bCs/>
          <w:i w:val="0"/>
          <w:iCs w:val="0"/>
          <w:color w:val="auto"/>
          <w:sz w:val="24"/>
          <w:szCs w:val="24"/>
        </w:rPr>
        <w:fldChar w:fldCharType="end"/>
      </w:r>
      <w:r w:rsidRPr="00A348A7">
        <w:rPr>
          <w:color w:val="auto"/>
          <w:sz w:val="24"/>
          <w:szCs w:val="24"/>
        </w:rPr>
        <w:t xml:space="preserve"> </w:t>
      </w:r>
      <w:r w:rsidRPr="00A348A7">
        <w:rPr>
          <w:color w:val="auto"/>
          <w:sz w:val="24"/>
          <w:szCs w:val="24"/>
        </w:rPr>
        <w:br/>
        <w:t>Señales de Partículas Cayendo a Través de la Lámina de Luz</w:t>
      </w:r>
    </w:p>
    <w:p w14:paraId="43A63D14" w14:textId="77777777" w:rsidR="0052608C" w:rsidRDefault="003B7E46" w:rsidP="00720B3D">
      <w:pPr>
        <w:spacing w:after="0"/>
        <w:jc w:val="center"/>
      </w:pPr>
      <w:r>
        <w:rPr>
          <w:noProof/>
          <w:lang w:eastAsia="es-PE"/>
        </w:rPr>
        <w:drawing>
          <wp:inline distT="0" distB="0" distL="0" distR="0" wp14:anchorId="4CEFA91D" wp14:editId="21379B1F">
            <wp:extent cx="3320030" cy="4457700"/>
            <wp:effectExtent l="1905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20317" cy="4458086"/>
                    </a:xfrm>
                    <a:prstGeom prst="rect">
                      <a:avLst/>
                    </a:prstGeom>
                  </pic:spPr>
                </pic:pic>
              </a:graphicData>
            </a:graphic>
          </wp:inline>
        </w:drawing>
      </w:r>
    </w:p>
    <w:p w14:paraId="617344AD" w14:textId="18D32AF0" w:rsidR="00A348A7" w:rsidRPr="00A348A7" w:rsidRDefault="00A348A7" w:rsidP="0082577A">
      <w:pPr>
        <w:rPr>
          <w:color w:val="000000"/>
          <w:sz w:val="20"/>
          <w:szCs w:val="20"/>
          <w:shd w:val="clear" w:color="auto" w:fill="FFFFFF"/>
          <w:lang w:val="en-US"/>
        </w:rPr>
      </w:pPr>
      <w:r w:rsidRPr="00F944E3">
        <w:rPr>
          <w:i/>
          <w:iCs/>
          <w:color w:val="000000"/>
          <w:sz w:val="20"/>
          <w:szCs w:val="20"/>
          <w:shd w:val="clear" w:color="auto" w:fill="FFFFFF"/>
        </w:rPr>
        <w:t>Nota:</w:t>
      </w:r>
      <w:r>
        <w:rPr>
          <w:color w:val="000000"/>
          <w:sz w:val="20"/>
          <w:szCs w:val="20"/>
          <w:shd w:val="clear" w:color="auto" w:fill="FFFFFF"/>
        </w:rPr>
        <w:t xml:space="preserve"> </w:t>
      </w:r>
      <w:r w:rsidRPr="00A348A7">
        <w:rPr>
          <w:color w:val="000000"/>
          <w:sz w:val="20"/>
          <w:szCs w:val="20"/>
          <w:shd w:val="clear" w:color="auto" w:fill="FFFFFF"/>
        </w:rPr>
        <w:t>a) Partículas pequeñas y grandes, (b) señal bruta del sensor, y (c) señal invertida y amplificada después del umbral para fines de medición.</w:t>
      </w:r>
      <w:r>
        <w:rPr>
          <w:color w:val="000000"/>
          <w:sz w:val="20"/>
          <w:szCs w:val="20"/>
          <w:shd w:val="clear" w:color="auto" w:fill="FFFFFF"/>
        </w:rPr>
        <w:t xml:space="preserve"> </w:t>
      </w:r>
      <w:r w:rsidRPr="00A348A7">
        <w:rPr>
          <w:color w:val="000000"/>
          <w:sz w:val="20"/>
          <w:szCs w:val="20"/>
          <w:shd w:val="clear" w:color="auto" w:fill="FFFFFF"/>
          <w:lang w:val="en-US"/>
        </w:rPr>
        <w:t xml:space="preserve">Adaptado </w:t>
      </w:r>
      <w:r>
        <w:rPr>
          <w:color w:val="000000"/>
          <w:sz w:val="20"/>
          <w:szCs w:val="20"/>
          <w:shd w:val="clear" w:color="auto" w:fill="FFFFFF"/>
          <w:lang w:val="en-US"/>
        </w:rPr>
        <w:t>de “</w:t>
      </w:r>
      <w:r w:rsidRPr="00A348A7">
        <w:rPr>
          <w:color w:val="000000"/>
          <w:sz w:val="20"/>
          <w:szCs w:val="20"/>
          <w:shd w:val="clear" w:color="auto" w:fill="FFFFFF"/>
          <w:lang w:val="en-US"/>
        </w:rPr>
        <w:t>An optical disdrometer for measuring size and velocity of hydrometeors</w:t>
      </w:r>
      <w:r>
        <w:rPr>
          <w:color w:val="000000"/>
          <w:sz w:val="20"/>
          <w:szCs w:val="20"/>
          <w:shd w:val="clear" w:color="auto" w:fill="FFFFFF"/>
          <w:lang w:val="en-US"/>
        </w:rPr>
        <w:t>” (p.</w:t>
      </w:r>
      <w:r w:rsidR="00F82E8E">
        <w:rPr>
          <w:color w:val="000000"/>
          <w:sz w:val="20"/>
          <w:szCs w:val="20"/>
          <w:shd w:val="clear" w:color="auto" w:fill="FFFFFF"/>
          <w:lang w:val="en-US"/>
        </w:rPr>
        <w:t xml:space="preserve"> 131</w:t>
      </w:r>
      <w:r>
        <w:rPr>
          <w:color w:val="000000"/>
          <w:sz w:val="20"/>
          <w:szCs w:val="20"/>
          <w:shd w:val="clear" w:color="auto" w:fill="FFFFFF"/>
          <w:lang w:val="en-US"/>
        </w:rPr>
        <w:t xml:space="preserve"> ),</w:t>
      </w:r>
      <w:r w:rsidRPr="00A348A7">
        <w:rPr>
          <w:color w:val="000000"/>
          <w:sz w:val="20"/>
          <w:szCs w:val="20"/>
          <w:shd w:val="clear" w:color="auto" w:fill="FFFFFF"/>
          <w:lang w:val="en-US"/>
        </w:rPr>
        <w:t xml:space="preserve"> </w:t>
      </w:r>
      <w:r>
        <w:rPr>
          <w:color w:val="000000"/>
          <w:sz w:val="20"/>
          <w:szCs w:val="20"/>
          <w:shd w:val="clear" w:color="auto" w:fill="FFFFFF"/>
          <w:lang w:val="en-US"/>
        </w:rPr>
        <w:t>por</w:t>
      </w:r>
      <w:r w:rsidRPr="00A348A7">
        <w:rPr>
          <w:color w:val="000000"/>
          <w:szCs w:val="24"/>
          <w:shd w:val="clear" w:color="auto" w:fill="FFFFFF"/>
          <w:lang w:val="en-US"/>
        </w:rPr>
        <w:t xml:space="preserve"> </w:t>
      </w:r>
      <w:r w:rsidRPr="00A348A7">
        <w:rPr>
          <w:color w:val="000000"/>
          <w:sz w:val="20"/>
          <w:szCs w:val="20"/>
          <w:shd w:val="clear" w:color="auto" w:fill="FFFFFF"/>
        </w:rPr>
        <w:fldChar w:fldCharType="begin" w:fldLock="1"/>
      </w:r>
      <w:r w:rsidRPr="00A348A7">
        <w:rPr>
          <w:color w:val="000000"/>
          <w:sz w:val="20"/>
          <w:szCs w:val="20"/>
          <w:shd w:val="clear" w:color="auto" w:fill="FFFFFF"/>
          <w:lang w:val="en-US"/>
        </w:rPr>
        <w:instrText>ADDIN CSL_CITATION {"citationItems":[{"id":"ITEM-1","itemData":{"DOI":"10.1175/1520-0426(2000)017&lt;0130:AODFMS&gt;2.0.CO;2","ISBN":"1520-0426","ISSN":"07390572","abstract":"The characteristics of a prototype optical disdrometer are presented. Particles are detectable in the diameter range from 0.3 to 30 mm having velocities of up to 20 m s1. Advantages of the new system are (i) it is easy to handle, robust, and low cost, allowing a cluster of instruments to investigate the spatial and temporal fine-scale structure of precipitation; (ii) it provides reliable detection of the range of small drops; and (iii) it allows the possibility of snow measurements. Results of rain measurements are compared with data from a JossWaldvogel disdrometer and a Hellmann rain gauge. Furthermore, some snow measurements are presented and compared with results of a research spectrometer. The overall agreement is good. The repeatability of particle size estimation was checked in the diameter range between 1.4 and 8.0 mm and yielded a standard deviation of less than 5%. For drop velocities the standard deviation varies between 25% (0.3-mm drops) and 10% (5-mm drops). The optical disdrometer can also serve as a present weather sensor, detecting and differentiating among rain, snow, drizzle, graupel, hail, and the absence of precipitation.","author":[{"dropping-particle":"","family":"Löffler-Mang","given":"Martin","non-dropping-particle":"","parse-names":false,"suffix":""},{"dropping-particle":"","family":"Joss","given":"Jürg","non-dropping-particle":"","parse-names":false,"suffix":""}],"container-title":"Journal of Atmospheric and Oceanic Technology","id":"ITEM-1","issue":"2","issued":{"date-parts":[["2000"]]},"page":"130-139","title":"An optical disdrometer for measuring size and velocity of hydrometeors","type":"article-journal","volume":"17"},"uris":["http://www.mendeley.com/documents/?uuid=e7dc384b-0f5a-4ef7-b296-2f0a3a695c35"]}],"mendeley":{"formattedCitation":"(Löffler-Mang &amp; Joss, 2000)","manualFormatting":"Löffler-Mang &amp; Joss, 2000","plainTextFormattedCitation":"(Löffler-Mang &amp; Joss, 2000)","previouslyFormattedCitation":"(Löffler-Mang &amp; Joss, 2000)"},"properties":{"noteIndex":0},"schema":"https://github.com/citation-style-language/schema/raw/master/csl-citation.json"}</w:instrText>
      </w:r>
      <w:r w:rsidRPr="00A348A7">
        <w:rPr>
          <w:color w:val="000000"/>
          <w:sz w:val="20"/>
          <w:szCs w:val="20"/>
          <w:shd w:val="clear" w:color="auto" w:fill="FFFFFF"/>
        </w:rPr>
        <w:fldChar w:fldCharType="separate"/>
      </w:r>
      <w:r w:rsidRPr="00A348A7">
        <w:rPr>
          <w:noProof/>
          <w:color w:val="000000"/>
          <w:sz w:val="20"/>
          <w:szCs w:val="20"/>
          <w:shd w:val="clear" w:color="auto" w:fill="FFFFFF"/>
          <w:lang w:val="en-US"/>
        </w:rPr>
        <w:t>Löffler-Mang &amp; Joss, 2000</w:t>
      </w:r>
      <w:r w:rsidRPr="00A348A7">
        <w:rPr>
          <w:color w:val="000000"/>
          <w:sz w:val="20"/>
          <w:szCs w:val="20"/>
          <w:shd w:val="clear" w:color="auto" w:fill="FFFFFF"/>
        </w:rPr>
        <w:fldChar w:fldCharType="end"/>
      </w:r>
      <w:r>
        <w:rPr>
          <w:color w:val="000000"/>
          <w:sz w:val="20"/>
          <w:szCs w:val="20"/>
          <w:shd w:val="clear" w:color="auto" w:fill="FFFFFF"/>
          <w:lang w:val="en-US"/>
        </w:rPr>
        <w:t xml:space="preserve">, </w:t>
      </w:r>
      <w:r w:rsidRPr="00A348A7">
        <w:rPr>
          <w:color w:val="000000"/>
          <w:sz w:val="20"/>
          <w:szCs w:val="20"/>
          <w:shd w:val="clear" w:color="auto" w:fill="FFFFFF"/>
          <w:lang w:val="en-US"/>
        </w:rPr>
        <w:t>Journal of Atmospheric and Oceanic Technology, 17(2)</w:t>
      </w:r>
      <w:r>
        <w:rPr>
          <w:color w:val="000000"/>
          <w:sz w:val="20"/>
          <w:szCs w:val="20"/>
          <w:shd w:val="clear" w:color="auto" w:fill="FFFFFF"/>
          <w:lang w:val="en-US"/>
        </w:rPr>
        <w:t>.</w:t>
      </w:r>
    </w:p>
    <w:p w14:paraId="23EE2A9F" w14:textId="77777777" w:rsidR="00ED4DD7" w:rsidRPr="0082577A" w:rsidRDefault="00A55616" w:rsidP="0082577A">
      <w:pPr>
        <w:pStyle w:val="Prrafodelista"/>
        <w:numPr>
          <w:ilvl w:val="0"/>
          <w:numId w:val="21"/>
        </w:numPr>
        <w:rPr>
          <w:b/>
        </w:rPr>
      </w:pPr>
      <w:r w:rsidRPr="0082577A">
        <w:rPr>
          <w:b/>
        </w:rPr>
        <w:t>OTT Parsivel</w:t>
      </w:r>
      <w:r w:rsidRPr="0082577A">
        <w:rPr>
          <w:b/>
          <w:vertAlign w:val="superscript"/>
        </w:rPr>
        <w:t>2</w:t>
      </w:r>
      <w:r w:rsidR="00386EA8" w:rsidRPr="0082577A">
        <w:rPr>
          <w:b/>
        </w:rPr>
        <w:t xml:space="preserve"> </w:t>
      </w:r>
    </w:p>
    <w:p w14:paraId="02E5EB42" w14:textId="59C519DF" w:rsidR="001F4D16" w:rsidRDefault="00B05947" w:rsidP="009E0480">
      <w:r w:rsidRPr="00B05947">
        <w:t xml:space="preserve">Es un </w:t>
      </w:r>
      <w:r w:rsidR="0027467A">
        <w:t xml:space="preserve">equipo </w:t>
      </w:r>
      <w:r w:rsidR="0027467A" w:rsidRPr="00B05947">
        <w:t>óptico</w:t>
      </w:r>
      <w:r w:rsidR="0027467A">
        <w:t xml:space="preserve"> de medición completa y confiable para</w:t>
      </w:r>
      <w:r w:rsidR="0027467A" w:rsidRPr="00B05947">
        <w:t xml:space="preserve"> todo tipo de precipitación</w:t>
      </w:r>
      <w:r w:rsidR="00B12531">
        <w:t xml:space="preserve">, elaborado por </w:t>
      </w:r>
      <w:r w:rsidR="0027467A">
        <w:t>PMTech AG</w:t>
      </w:r>
      <w:r w:rsidR="00B12531" w:rsidRPr="00B12531">
        <w:t xml:space="preserve"> </w:t>
      </w:r>
      <w:r w:rsidR="0027467A">
        <w:t>(</w:t>
      </w:r>
      <w:r w:rsidR="00B12531" w:rsidRPr="00B12531">
        <w:t xml:space="preserve">Pfinztal, </w:t>
      </w:r>
      <w:r w:rsidR="00B12531">
        <w:t>Alemania</w:t>
      </w:r>
      <w:r w:rsidR="0027467A">
        <w:t>)</w:t>
      </w:r>
      <w:r w:rsidRPr="00B05947">
        <w:t>.</w:t>
      </w:r>
      <w:r>
        <w:t xml:space="preserve"> </w:t>
      </w:r>
      <w:r w:rsidR="001F4D16">
        <w:t xml:space="preserve">El </w:t>
      </w:r>
      <w:r w:rsidR="00F82E8E">
        <w:t>O</w:t>
      </w:r>
      <w:r w:rsidR="001F4D16">
        <w:t>bservatorio de Huancayo, posee dos de estos</w:t>
      </w:r>
      <w:r w:rsidR="00F82E8E">
        <w:t xml:space="preserve"> instrumentos que se encuentran</w:t>
      </w:r>
      <w:r w:rsidR="001F4D16">
        <w:t xml:space="preserve"> correctamente</w:t>
      </w:r>
      <w:r w:rsidR="00F82E8E">
        <w:t xml:space="preserve"> instalados</w:t>
      </w:r>
      <w:r w:rsidR="00251855">
        <w:t xml:space="preserve"> (Figura 4)</w:t>
      </w:r>
      <w:r w:rsidR="001F4D16">
        <w:t xml:space="preserve">, </w:t>
      </w:r>
      <w:r w:rsidR="00F82E8E">
        <w:t xml:space="preserve">que fueron </w:t>
      </w:r>
      <w:r w:rsidR="001F4D16">
        <w:t>adquiridos de la empresa OTT HydroMet.</w:t>
      </w:r>
    </w:p>
    <w:p w14:paraId="497F001E" w14:textId="2FF23221" w:rsidR="0089478A" w:rsidRDefault="001F4D16" w:rsidP="009E0480">
      <w:r>
        <w:t>El equipo p</w:t>
      </w:r>
      <w:r w:rsidR="0027467A">
        <w:t xml:space="preserve">osee un </w:t>
      </w:r>
      <w:r w:rsidR="00B05947">
        <w:t>rango</w:t>
      </w:r>
      <w:r w:rsidR="0027467A">
        <w:t xml:space="preserve"> de medición para el</w:t>
      </w:r>
      <w:r w:rsidR="006622C3">
        <w:t xml:space="preserve"> tamaño de las partículas lí</w:t>
      </w:r>
      <w:r w:rsidR="00B05947">
        <w:t>quidas</w:t>
      </w:r>
      <w:r w:rsidR="0027467A">
        <w:t xml:space="preserve"> entre</w:t>
      </w:r>
      <w:r w:rsidR="00B05947">
        <w:t xml:space="preserve"> </w:t>
      </w:r>
      <w:r w:rsidR="0027467A">
        <w:t>0.2 y 8 mm; para</w:t>
      </w:r>
      <w:r w:rsidR="00B05947">
        <w:t xml:space="preserve"> el caso partículas </w:t>
      </w:r>
      <w:r w:rsidR="0089478A">
        <w:t xml:space="preserve">sólidas </w:t>
      </w:r>
      <w:r w:rsidR="0027467A">
        <w:t xml:space="preserve">varía entre </w:t>
      </w:r>
      <w:r w:rsidR="0089478A">
        <w:t xml:space="preserve">0.2 </w:t>
      </w:r>
      <w:r w:rsidR="0027467A">
        <w:t xml:space="preserve">y </w:t>
      </w:r>
      <w:r w:rsidR="0089478A">
        <w:t>25 mm; y para las velocidades de caída</w:t>
      </w:r>
      <w:r w:rsidR="0027467A">
        <w:t xml:space="preserve"> el rango </w:t>
      </w:r>
      <w:r w:rsidR="0089478A">
        <w:t xml:space="preserve">va desde 0.2 a 20 m/s. </w:t>
      </w:r>
      <w:r w:rsidR="0027467A">
        <w:t>Realiza una clasificación</w:t>
      </w:r>
      <w:r w:rsidR="0089478A">
        <w:t xml:space="preserve"> </w:t>
      </w:r>
      <w:r w:rsidR="0027467A">
        <w:t>de</w:t>
      </w:r>
      <w:r w:rsidR="0089478A">
        <w:t xml:space="preserve"> la precipitación de acuerdo </w:t>
      </w:r>
      <w:r w:rsidR="0027467A">
        <w:t>al tipo de</w:t>
      </w:r>
      <w:r w:rsidR="00BD054E">
        <w:t xml:space="preserve"> hidrometeoro</w:t>
      </w:r>
      <w:r w:rsidR="0089478A">
        <w:t xml:space="preserve"> </w:t>
      </w:r>
      <w:r w:rsidR="00BD054E">
        <w:t xml:space="preserve">predominante en el evento, </w:t>
      </w:r>
      <w:r w:rsidR="00035865">
        <w:t>de acuerdo a las siguientes categorías</w:t>
      </w:r>
      <w:r w:rsidR="0027467A">
        <w:t>:</w:t>
      </w:r>
      <w:r w:rsidR="0089478A">
        <w:t xml:space="preserve"> </w:t>
      </w:r>
    </w:p>
    <w:p w14:paraId="7979E45E" w14:textId="77777777" w:rsidR="007E52F6" w:rsidRDefault="007E52F6" w:rsidP="009E0480"/>
    <w:p w14:paraId="28346122" w14:textId="77777777" w:rsidR="0089478A" w:rsidRDefault="0089478A" w:rsidP="0089478A">
      <w:pPr>
        <w:pStyle w:val="Prrafodelista"/>
        <w:numPr>
          <w:ilvl w:val="0"/>
          <w:numId w:val="23"/>
        </w:numPr>
      </w:pPr>
      <w:r>
        <w:lastRenderedPageBreak/>
        <w:t>Llovizna</w:t>
      </w:r>
    </w:p>
    <w:p w14:paraId="7C7F24D9" w14:textId="77777777" w:rsidR="0089478A" w:rsidRDefault="0089478A" w:rsidP="0089478A">
      <w:pPr>
        <w:pStyle w:val="Prrafodelista"/>
        <w:numPr>
          <w:ilvl w:val="0"/>
          <w:numId w:val="23"/>
        </w:numPr>
      </w:pPr>
      <w:r>
        <w:t>llovizna con lluvia</w:t>
      </w:r>
    </w:p>
    <w:p w14:paraId="34B58E52" w14:textId="77777777" w:rsidR="00B05947" w:rsidRDefault="0089478A" w:rsidP="0089478A">
      <w:pPr>
        <w:pStyle w:val="Prrafodelista"/>
        <w:numPr>
          <w:ilvl w:val="0"/>
          <w:numId w:val="23"/>
        </w:numPr>
      </w:pPr>
      <w:r>
        <w:t>lluvia</w:t>
      </w:r>
    </w:p>
    <w:p w14:paraId="3421B270" w14:textId="77777777" w:rsidR="0089478A" w:rsidRDefault="0089478A" w:rsidP="0089478A">
      <w:pPr>
        <w:pStyle w:val="Prrafodelista"/>
        <w:numPr>
          <w:ilvl w:val="0"/>
          <w:numId w:val="23"/>
        </w:numPr>
      </w:pPr>
      <w:r>
        <w:t>lluvia, llovizna con nieve</w:t>
      </w:r>
    </w:p>
    <w:p w14:paraId="0BC73394" w14:textId="77777777" w:rsidR="0089478A" w:rsidRDefault="0089478A" w:rsidP="0089478A">
      <w:pPr>
        <w:pStyle w:val="Prrafodelista"/>
        <w:numPr>
          <w:ilvl w:val="0"/>
          <w:numId w:val="23"/>
        </w:numPr>
      </w:pPr>
      <w:r>
        <w:t>nieve</w:t>
      </w:r>
    </w:p>
    <w:p w14:paraId="741273C7" w14:textId="77777777" w:rsidR="0089478A" w:rsidRDefault="0089478A" w:rsidP="0089478A">
      <w:pPr>
        <w:pStyle w:val="Prrafodelista"/>
        <w:numPr>
          <w:ilvl w:val="0"/>
          <w:numId w:val="23"/>
        </w:numPr>
      </w:pPr>
      <w:r>
        <w:t>Granos de nieve</w:t>
      </w:r>
    </w:p>
    <w:p w14:paraId="02F09048" w14:textId="77777777" w:rsidR="0089478A" w:rsidRDefault="0089478A" w:rsidP="0089478A">
      <w:pPr>
        <w:pStyle w:val="Prrafodelista"/>
        <w:numPr>
          <w:ilvl w:val="0"/>
          <w:numId w:val="23"/>
        </w:numPr>
      </w:pPr>
      <w:r>
        <w:t xml:space="preserve">Granizo suave </w:t>
      </w:r>
    </w:p>
    <w:p w14:paraId="61DBDEB7" w14:textId="77777777" w:rsidR="00B05947" w:rsidRDefault="0089478A" w:rsidP="009E0480">
      <w:pPr>
        <w:pStyle w:val="Prrafodelista"/>
        <w:numPr>
          <w:ilvl w:val="0"/>
          <w:numId w:val="23"/>
        </w:numPr>
      </w:pPr>
      <w:r>
        <w:t>Granizo</w:t>
      </w:r>
    </w:p>
    <w:p w14:paraId="04AA18A4" w14:textId="7B4B7498" w:rsidR="00F82E8E" w:rsidRPr="00F82E8E" w:rsidRDefault="00F82E8E" w:rsidP="007E52F6">
      <w:pPr>
        <w:pStyle w:val="Descripcin"/>
        <w:keepNext/>
        <w:spacing w:line="360" w:lineRule="auto"/>
        <w:jc w:val="left"/>
        <w:rPr>
          <w:color w:val="auto"/>
          <w:sz w:val="24"/>
          <w:szCs w:val="24"/>
        </w:rPr>
      </w:pPr>
      <w:r w:rsidRPr="00F82E8E">
        <w:rPr>
          <w:b/>
          <w:bCs/>
          <w:i w:val="0"/>
          <w:iCs w:val="0"/>
          <w:color w:val="auto"/>
          <w:sz w:val="24"/>
          <w:szCs w:val="24"/>
        </w:rPr>
        <w:t xml:space="preserve">Figura </w:t>
      </w:r>
      <w:r w:rsidRPr="00F82E8E">
        <w:rPr>
          <w:b/>
          <w:bCs/>
          <w:i w:val="0"/>
          <w:iCs w:val="0"/>
          <w:color w:val="auto"/>
          <w:sz w:val="24"/>
          <w:szCs w:val="24"/>
        </w:rPr>
        <w:fldChar w:fldCharType="begin"/>
      </w:r>
      <w:r w:rsidRPr="00F82E8E">
        <w:rPr>
          <w:b/>
          <w:bCs/>
          <w:i w:val="0"/>
          <w:iCs w:val="0"/>
          <w:color w:val="auto"/>
          <w:sz w:val="24"/>
          <w:szCs w:val="24"/>
        </w:rPr>
        <w:instrText xml:space="preserve"> SEQ Figura \* ARABIC </w:instrText>
      </w:r>
      <w:r w:rsidRPr="00F82E8E">
        <w:rPr>
          <w:b/>
          <w:bCs/>
          <w:i w:val="0"/>
          <w:iCs w:val="0"/>
          <w:color w:val="auto"/>
          <w:sz w:val="24"/>
          <w:szCs w:val="24"/>
        </w:rPr>
        <w:fldChar w:fldCharType="separate"/>
      </w:r>
      <w:r w:rsidR="005D514D">
        <w:rPr>
          <w:b/>
          <w:bCs/>
          <w:i w:val="0"/>
          <w:iCs w:val="0"/>
          <w:noProof/>
          <w:color w:val="auto"/>
          <w:sz w:val="24"/>
          <w:szCs w:val="24"/>
        </w:rPr>
        <w:t>4</w:t>
      </w:r>
      <w:r w:rsidRPr="00F82E8E">
        <w:rPr>
          <w:b/>
          <w:bCs/>
          <w:i w:val="0"/>
          <w:iCs w:val="0"/>
          <w:color w:val="auto"/>
          <w:sz w:val="24"/>
          <w:szCs w:val="24"/>
        </w:rPr>
        <w:fldChar w:fldCharType="end"/>
      </w:r>
      <w:r w:rsidRPr="00F82E8E">
        <w:rPr>
          <w:color w:val="auto"/>
          <w:sz w:val="24"/>
          <w:szCs w:val="24"/>
        </w:rPr>
        <w:t xml:space="preserve"> </w:t>
      </w:r>
      <w:r w:rsidRPr="00F82E8E">
        <w:rPr>
          <w:color w:val="auto"/>
          <w:sz w:val="24"/>
          <w:szCs w:val="24"/>
        </w:rPr>
        <w:br/>
        <w:t>Disdrómetros Ubicados en Observatorio Huancayo - IGP</w:t>
      </w:r>
    </w:p>
    <w:p w14:paraId="3ECE0125" w14:textId="77777777" w:rsidR="003B7E46" w:rsidRDefault="003B7E46" w:rsidP="003B7E46">
      <w:pPr>
        <w:tabs>
          <w:tab w:val="left" w:pos="426"/>
        </w:tabs>
        <w:jc w:val="center"/>
        <w:rPr>
          <w:rFonts w:eastAsia="Arial"/>
        </w:rPr>
      </w:pPr>
      <w:r>
        <w:rPr>
          <w:rFonts w:eastAsia="Arial"/>
          <w:noProof/>
          <w:lang w:eastAsia="es-PE"/>
        </w:rPr>
        <w:drawing>
          <wp:inline distT="0" distB="0" distL="0" distR="0" wp14:anchorId="6D46C914" wp14:editId="4F9CF5C8">
            <wp:extent cx="5096698" cy="3548180"/>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96698" cy="3548180"/>
                    </a:xfrm>
                    <a:prstGeom prst="rect">
                      <a:avLst/>
                    </a:prstGeom>
                  </pic:spPr>
                </pic:pic>
              </a:graphicData>
            </a:graphic>
          </wp:inline>
        </w:drawing>
      </w:r>
    </w:p>
    <w:p w14:paraId="000EB64C" w14:textId="2358CCF4" w:rsidR="00A41A5A" w:rsidRPr="00F82E8E" w:rsidRDefault="00F82E8E" w:rsidP="003B7E46">
      <w:pPr>
        <w:rPr>
          <w:sz w:val="20"/>
          <w:szCs w:val="18"/>
        </w:rPr>
      </w:pPr>
      <w:r w:rsidRPr="00F944E3">
        <w:rPr>
          <w:i/>
          <w:iCs/>
          <w:sz w:val="20"/>
          <w:szCs w:val="18"/>
        </w:rPr>
        <w:t>Nota:</w:t>
      </w:r>
      <w:r w:rsidRPr="00F82E8E">
        <w:rPr>
          <w:sz w:val="20"/>
          <w:szCs w:val="18"/>
        </w:rPr>
        <w:t xml:space="preserve"> </w:t>
      </w:r>
      <w:r w:rsidR="003B7E46" w:rsidRPr="00F82E8E">
        <w:rPr>
          <w:sz w:val="20"/>
          <w:szCs w:val="18"/>
        </w:rPr>
        <w:t>a) Primer disdróm</w:t>
      </w:r>
      <w:r w:rsidR="007C70AD" w:rsidRPr="00F82E8E">
        <w:rPr>
          <w:sz w:val="20"/>
          <w:szCs w:val="18"/>
        </w:rPr>
        <w:t>etro óptico instalado</w:t>
      </w:r>
      <w:r w:rsidRPr="00F82E8E">
        <w:rPr>
          <w:sz w:val="20"/>
          <w:szCs w:val="18"/>
        </w:rPr>
        <w:t xml:space="preserve"> en el año 2017</w:t>
      </w:r>
      <w:r w:rsidR="007C70AD" w:rsidRPr="00F82E8E">
        <w:rPr>
          <w:sz w:val="20"/>
          <w:szCs w:val="18"/>
        </w:rPr>
        <w:t xml:space="preserve"> (</w:t>
      </w:r>
      <w:r w:rsidR="001F4D16" w:rsidRPr="00F82E8E">
        <w:rPr>
          <w:sz w:val="20"/>
          <w:szCs w:val="18"/>
        </w:rPr>
        <w:t xml:space="preserve">psv2a). </w:t>
      </w:r>
      <w:r w:rsidR="003B7E46" w:rsidRPr="00F82E8E">
        <w:rPr>
          <w:sz w:val="20"/>
          <w:szCs w:val="18"/>
        </w:rPr>
        <w:t>b) Segundo disdrómetro instalado</w:t>
      </w:r>
      <w:r w:rsidRPr="00F82E8E">
        <w:rPr>
          <w:sz w:val="20"/>
          <w:szCs w:val="18"/>
        </w:rPr>
        <w:t xml:space="preserve"> en el año 2018</w:t>
      </w:r>
      <w:r w:rsidR="003B7E46" w:rsidRPr="00F82E8E">
        <w:rPr>
          <w:sz w:val="20"/>
          <w:szCs w:val="18"/>
        </w:rPr>
        <w:t xml:space="preserve"> (</w:t>
      </w:r>
      <w:r w:rsidR="001F4D16" w:rsidRPr="00F82E8E">
        <w:rPr>
          <w:sz w:val="20"/>
          <w:szCs w:val="18"/>
        </w:rPr>
        <w:t>psv2b</w:t>
      </w:r>
      <w:r w:rsidR="003B7E46" w:rsidRPr="00F82E8E">
        <w:rPr>
          <w:sz w:val="20"/>
          <w:szCs w:val="18"/>
        </w:rPr>
        <w:t>).</w:t>
      </w:r>
      <w:r w:rsidRPr="00F82E8E">
        <w:rPr>
          <w:sz w:val="20"/>
          <w:szCs w:val="18"/>
        </w:rPr>
        <w:t xml:space="preserve"> Elaboración propia.</w:t>
      </w:r>
    </w:p>
    <w:p w14:paraId="4F742A85" w14:textId="77777777" w:rsidR="009E0480" w:rsidRDefault="00446B8C" w:rsidP="009E0480">
      <w:r>
        <w:t xml:space="preserve">El </w:t>
      </w:r>
      <w:r w:rsidR="009E0480">
        <w:t xml:space="preserve">equipo emite una </w:t>
      </w:r>
      <w:r w:rsidR="009C2EB0">
        <w:t>lámina</w:t>
      </w:r>
      <w:r>
        <w:t xml:space="preserve"> de luz con</w:t>
      </w:r>
      <w:r w:rsidR="009E0480">
        <w:t xml:space="preserve"> dimensiones de 180 mm de largo, 30 mm de ancho y 1 mm de alto. Los tamaños de los hidrometeoros se estiman a partir de la atenuación de la señal, mientras que la velocidad</w:t>
      </w:r>
      <w:r w:rsidR="00530BA2">
        <w:t xml:space="preserve"> de caída</w:t>
      </w:r>
      <w:r w:rsidR="009E0480">
        <w:t xml:space="preserve"> </w:t>
      </w:r>
      <w:r w:rsidR="00530BA2">
        <w:t xml:space="preserve">se calcula de la duración del hidrometeoro dentro del rayo láser. </w:t>
      </w:r>
    </w:p>
    <w:p w14:paraId="369010E7" w14:textId="0E11F303" w:rsidR="00621BF6" w:rsidRDefault="00A67121" w:rsidP="004D7914">
      <w:r>
        <w:t>El equipo cuenta con área nominal de 54 cm</w:t>
      </w:r>
      <w:r>
        <w:rPr>
          <w:vertAlign w:val="superscript"/>
        </w:rPr>
        <w:t>2</w:t>
      </w:r>
      <w:r>
        <w:t xml:space="preserve">, pero el área efectiva de muestreo </w:t>
      </w:r>
      <w:r w:rsidR="009C2EB0">
        <w:t>está</w:t>
      </w:r>
      <w:r>
        <w:t xml:space="preserve"> sujeta al tipo de hidrometeoro observado. </w:t>
      </w:r>
      <w:r w:rsidR="00127BAD">
        <w:t>Este ajuste trata de reducir la probabilidad de que se detecten múltiples hidrometeoros al mismo tiempo</w:t>
      </w:r>
      <w:r w:rsidR="00CD204A">
        <w:t xml:space="preserve"> </w:t>
      </w:r>
      <w:r w:rsidR="00806E28">
        <w:fldChar w:fldCharType="begin" w:fldLock="1"/>
      </w:r>
      <w:r w:rsidR="00293392">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mendeley":{"formattedCitation":"(Chen et al., 2013)","plainTextFormattedCitation":"(Chen et al., 2013)","previouslyFormattedCitation":"(Chen et al., 2013)"},"properties":{"noteIndex":0},"schema":"https://github.com/citation-style-language/schema/raw/master/csl-citation.json"}</w:instrText>
      </w:r>
      <w:r w:rsidR="00806E28">
        <w:fldChar w:fldCharType="separate"/>
      </w:r>
      <w:r w:rsidR="00447178" w:rsidRPr="00447178">
        <w:rPr>
          <w:noProof/>
        </w:rPr>
        <w:t>(Chen et al., 2013)</w:t>
      </w:r>
      <w:r w:rsidR="00806E28">
        <w:fldChar w:fldCharType="end"/>
      </w:r>
      <w:r w:rsidR="00127BAD">
        <w:t>; Además, hay que tener en cuenta la presencia de partículas secundarias producto de las salpicaduras y de</w:t>
      </w:r>
      <w:r w:rsidR="00446B8C">
        <w:t xml:space="preserve"> acción del viento sobre las gotas</w:t>
      </w:r>
      <w:r w:rsidR="00127BAD">
        <w:t>. P</w:t>
      </w:r>
      <w:r w:rsidR="00446B8C">
        <w:t>ara</w:t>
      </w:r>
      <w:r w:rsidR="00127BAD">
        <w:t xml:space="preserve"> ello en el análisis de las </w:t>
      </w:r>
      <w:r w:rsidR="00127BAD">
        <w:lastRenderedPageBreak/>
        <w:t>gotas</w:t>
      </w:r>
      <w:r w:rsidR="00446B8C">
        <w:t>,</w:t>
      </w:r>
      <w:r w:rsidR="00127BAD">
        <w:t xml:space="preserve"> se eliminan partículas sospechosas cuyas velocidades de caída fuera</w:t>
      </w:r>
      <w:r w:rsidR="00621BF6">
        <w:t>n</w:t>
      </w:r>
      <w:r w:rsidR="00127BAD">
        <w:t xml:space="preserve"> del </w:t>
      </w:r>
      <w:r w:rsidR="00127BAD">
        <w:rPr>
          <w:rFonts w:cs="Arial"/>
        </w:rPr>
        <w:t>±</w:t>
      </w:r>
      <w:r w:rsidR="00127BAD">
        <w:t xml:space="preserve"> 50% del rango general </w:t>
      </w:r>
      <w:r w:rsidR="00806E28">
        <w:fldChar w:fldCharType="begin" w:fldLock="1"/>
      </w:r>
      <w:r w:rsidR="00FE6B73">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et al., 2014)","plainTextFormattedCitation":"(Tokay et al., 2014)","previouslyFormattedCitation":"(Tokay et al., 2014)"},"properties":{"noteIndex":0},"schema":"https://github.com/citation-style-language/schema/raw/master/csl-citation.json"}</w:instrText>
      </w:r>
      <w:r w:rsidR="00806E28">
        <w:fldChar w:fldCharType="separate"/>
      </w:r>
      <w:r w:rsidR="00DF3463" w:rsidRPr="00DF3463">
        <w:rPr>
          <w:noProof/>
        </w:rPr>
        <w:t>(Tokay et al., 2014)</w:t>
      </w:r>
      <w:r w:rsidR="00806E28">
        <w:fldChar w:fldCharType="end"/>
      </w:r>
      <w:r w:rsidR="00127BAD">
        <w:t>.</w:t>
      </w:r>
    </w:p>
    <w:p w14:paraId="4FE53433" w14:textId="5D26E446" w:rsidR="007E597F" w:rsidRDefault="001C0219" w:rsidP="004D7914">
      <w:r>
        <w:t xml:space="preserve">El producto de salida del </w:t>
      </w:r>
      <w:r w:rsidR="00A41A5A">
        <w:t>equipo Parsivel</w:t>
      </w:r>
      <w:r w:rsidR="00621BF6">
        <w:t xml:space="preserve"> para la DSD, proporciona</w:t>
      </w:r>
      <w:r w:rsidR="00A41A5A">
        <w:t xml:space="preserve"> una matriz de 32 x 32 que </w:t>
      </w:r>
      <w:r w:rsidR="00621BF6">
        <w:t>contiene</w:t>
      </w:r>
      <w:r w:rsidR="00A41A5A">
        <w:t xml:space="preserve"> el número de </w:t>
      </w:r>
      <w:r w:rsidR="003F5A92">
        <w:t xml:space="preserve">gotas </w:t>
      </w:r>
      <w:r w:rsidR="00A41A5A">
        <w:t xml:space="preserve">caídas en comparación con la velocidad de caída, a partir de estos resultados se puede estimar la </w:t>
      </w:r>
      <w:r w:rsidR="00621BF6">
        <w:t>espectro del tamaño de gotas en el evento de lluvia</w:t>
      </w:r>
      <w:r w:rsidR="00B12531">
        <w:t xml:space="preserve"> </w:t>
      </w:r>
      <w:r w:rsidR="00806E28">
        <w:fldChar w:fldCharType="begin" w:fldLock="1"/>
      </w:r>
      <w:r w:rsidR="00293392">
        <w:instrText>ADDIN CSL_CITATION {"citationItems":[{"id":"ITEM-1","itemData":{"DOI":"10.1016/j.advwatres.2005.03.018","ISSN":"03091708","abstract":"Increasing our understanding of the small scale variability of drop size distributions (DSD), and therefore of several bulk char- acteristics of rainfall processes, has major implications for our interpretation of the remote sensing based estimates of precipitation and its uncertainty. During the spring and summer of 2002 the authors conducted the DEVEX experiment (disdrometer evaluation experiment) to compare measurements of natural rain made with three different types of disdrometers collocated at the Iowa City Municipal Airport in Iowa City, Iowa in the Midwestern United States. This paper focuses on the evaluation of the instruments rather than analysis of the hydrometeorological aspects of the observed events. The comparison demonstrates discrepancies between instruments. The authors discuss the systematic and random effects in terms of rainfall quantities, drop size distribution properties, and the observed drop size vs. velocity relationships. Since the instruments were collocated, the effects of the natural variability of rain are reduced some with time integration, isolating the instrumental differences. The authors discuss the status of DSD measure- ment technologies and the implications for a range of hydrologic applications from remote sensing of rainfall to atmospheric depo- sition to soil erosion and sediment transport in the environment. The data set collected during the DEVEX experiment is made available to the research community. ? 2005 Elsevier Ltd. All rights reserved","author":[{"dropping-particle":"","family":"Vinson","given":"Jean-paul","non-dropping-particle":"","parse-names":false,"suffix":""},{"dropping-particle":"","family":"Barthes","given":"Laurent","non-dropping-particle":"","parse-names":false,"suffix":""},{"dropping-particle":"","family":"Ogden","given":"Fred","non-dropping-particle":"","parse-names":false,"suffix":""},{"dropping-particle":"","family":"Creutin","given":"Jean-dominique","non-dropping-particle":"","parse-names":false,"suffix":""},{"dropping-particle":"","family":"Golé","given":"Peter","non-dropping-particle":"","parse-names":false,"suffix":""},{"dropping-particle":"","family":"Kruger","given":"Anton","non-dropping-particle":"","parse-names":false,"suffix":""},{"dropping-particle":"","family":"Delahaye","given":"Jean-yves","non-dropping-particle":"","parse-names":false,"suffix":""},{"dropping-particle":"","family":"Caracciolo","given":"Clelia","non-dropping-particle":"","parse-names":false,"suffix":""},{"dropping-particle":"","family":"Nikolopoulos","given":"Efthymios I","non-dropping-particle":"","parse-names":false,"suffix":""},{"dropping-particle":"","family":"Krajewski","given":"Witold F.","non-dropping-particle":"","parse-names":false,"suffix":""}],"container-title":"Advances in Water Resources","id":"ITEM-1","issue":"2","issued":{"date-parts":[["2005"]]},"page":"311-325","title":"DEVEX-disdrometer evaluation experiment: Basic results and implications for hydrologic studies","type":"article-journal","volume":"29"},"uris":["http://www.mendeley.com/documents/?uuid=4a576a8a-7a11-4ace-8d2b-36ec22400860"]}],"mendeley":{"formattedCitation":"(Vinson et al., 2005)","plainTextFormattedCitation":"(Vinson et al., 2005)","previouslyFormattedCitation":"(Vinson et al., 2005)"},"properties":{"noteIndex":0},"schema":"https://github.com/citation-style-language/schema/raw/master/csl-citation.json"}</w:instrText>
      </w:r>
      <w:r w:rsidR="00806E28">
        <w:fldChar w:fldCharType="separate"/>
      </w:r>
      <w:r w:rsidR="00447178" w:rsidRPr="00447178">
        <w:rPr>
          <w:noProof/>
        </w:rPr>
        <w:t>(Vinson et al., 2005)</w:t>
      </w:r>
      <w:r w:rsidR="00806E28">
        <w:fldChar w:fldCharType="end"/>
      </w:r>
      <w:r w:rsidR="00A41A5A">
        <w:t>.</w:t>
      </w:r>
    </w:p>
    <w:p w14:paraId="271070E8" w14:textId="77777777" w:rsidR="00957783" w:rsidRDefault="00957783" w:rsidP="00C93C10">
      <w:pPr>
        <w:pStyle w:val="Ttulo3"/>
      </w:pPr>
      <w:bookmarkStart w:id="38" w:name="_Toc81644596"/>
      <w:r>
        <w:t>Fuentes de error en la medición de la precipitación</w:t>
      </w:r>
      <w:bookmarkEnd w:id="38"/>
      <w:r>
        <w:t xml:space="preserve">  </w:t>
      </w:r>
    </w:p>
    <w:p w14:paraId="3CC828BB" w14:textId="3C56EAE2" w:rsidR="00957783" w:rsidRDefault="00957783" w:rsidP="00957783">
      <w:r>
        <w:t xml:space="preserve">Los medidores de precipitación presentan una fuente de datos puntuales y precisos. Sin embargo, existe una serie de errores que pueden influir en la precisión de las mediciones. De acuerdo a </w:t>
      </w:r>
      <w:r w:rsidR="00806E28">
        <w:fldChar w:fldCharType="begin" w:fldLock="1"/>
      </w:r>
      <w:r w:rsidR="00293392">
        <w:instrText>ADDIN CSL_CITATION {"citationItems":[{"id":"ITEM-1","itemData":{"author":[{"dropping-particle":"","family":"Førland","given":"E. J.","non-dropping-particle":"","parse-names":false,"suffix":""},{"dropping-particle":"","family":"Allerup","given":"P.","non-dropping-particle":"","parse-names":false,"suffix":""},{"dropping-particle":"","family":"Dahlström","given":"B.","non-dropping-particle":"","parse-names":false,"suffix":""},{"dropping-particle":"","family":"Elomaa","given":"E.","non-dropping-particle":"","parse-names":false,"suffix":""},{"dropping-particle":"","family":"Jónsson","given":"T.","non-dropping-particle":"","parse-names":false,"suffix":""},{"dropping-particle":"","family":"Madsen","given":"H.","non-dropping-particle":"","parse-names":false,"suffix":""},{"dropping-particle":"","family":"Perälä","given":"J.","non-dropping-particle":"","parse-names":false,"suffix":""},{"dropping-particle":"","family":"Rissanen","given":"P.","non-dropping-particle":"","parse-names":false,"suffix":""},{"dropping-particle":"","family":"Vedin","given":"H.","non-dropping-particle":"","parse-names":false,"suffix":""},{"dropping-particle":"","family":"Vejen","given":"F.","non-dropping-particle":"","parse-names":false,"suffix":""}],"edition":"1a Ed.","id":"ITEM-1","issued":{"date-parts":[["1996"]]},"number-of-pages":"66","publisher-place":"Oslo, Noruega","title":"Manual For Operational Correction of Nordic Precipitation Data","type":"report"},"uris":["http://www.mendeley.com/documents/?uuid=f25ced75-82df-4bc9-b231-a63e512c50d6"]}],"mendeley":{"formattedCitation":"(Førland et al., 1996)","manualFormatting":"Førland et al. (1996)","plainTextFormattedCitation":"(Førland et al., 1996)","previouslyFormattedCitation":"(Førland et al., 1996)"},"properties":{"noteIndex":0},"schema":"https://github.com/citation-style-language/schema/raw/master/csl-citation.json"}</w:instrText>
      </w:r>
      <w:r w:rsidR="00806E28">
        <w:fldChar w:fldCharType="separate"/>
      </w:r>
      <w:r w:rsidR="00760C71">
        <w:rPr>
          <w:noProof/>
        </w:rPr>
        <w:t>Førland et al.</w:t>
      </w:r>
      <w:r w:rsidRPr="00B97F60">
        <w:rPr>
          <w:noProof/>
        </w:rPr>
        <w:t xml:space="preserve"> </w:t>
      </w:r>
      <w:r>
        <w:rPr>
          <w:noProof/>
        </w:rPr>
        <w:t>(</w:t>
      </w:r>
      <w:r w:rsidRPr="00B97F60">
        <w:rPr>
          <w:noProof/>
        </w:rPr>
        <w:t>1996)</w:t>
      </w:r>
      <w:r w:rsidR="00806E28">
        <w:fldChar w:fldCharType="end"/>
      </w:r>
      <w:r>
        <w:t xml:space="preserve"> las fuentes de erro</w:t>
      </w:r>
      <w:r w:rsidR="006622C3">
        <w:t>re</w:t>
      </w:r>
      <w:r>
        <w:t>s más frecuentes son:</w:t>
      </w:r>
    </w:p>
    <w:p w14:paraId="65CF6D77" w14:textId="77777777" w:rsidR="00957783" w:rsidRDefault="00957783" w:rsidP="00957783">
      <w:pPr>
        <w:pStyle w:val="Prrafodelista"/>
        <w:numPr>
          <w:ilvl w:val="0"/>
          <w:numId w:val="19"/>
        </w:numPr>
      </w:pPr>
      <w:r w:rsidRPr="00D71D49">
        <w:rPr>
          <w:b/>
        </w:rPr>
        <w:t>Error de viento</w:t>
      </w:r>
      <w:r>
        <w:t>: Existe una distorsión del campo de viento en el orificio del medidor lo que impide que parte de la precipitación ingrese al medidor.</w:t>
      </w:r>
    </w:p>
    <w:p w14:paraId="61A75EC5" w14:textId="77777777" w:rsidR="00957783" w:rsidRDefault="00957783" w:rsidP="00957783">
      <w:pPr>
        <w:pStyle w:val="Prrafodelista"/>
        <w:numPr>
          <w:ilvl w:val="0"/>
          <w:numId w:val="19"/>
        </w:numPr>
      </w:pPr>
      <w:r w:rsidRPr="00D71D49">
        <w:rPr>
          <w:b/>
        </w:rPr>
        <w:t>Error de evaporación</w:t>
      </w:r>
      <w:r>
        <w:t>: Pérdida de la precipitación en el colector por acción de la evaporación.</w:t>
      </w:r>
    </w:p>
    <w:p w14:paraId="6CEBA506" w14:textId="77777777" w:rsidR="00957783" w:rsidRDefault="00957783" w:rsidP="00957783">
      <w:pPr>
        <w:pStyle w:val="Prrafodelista"/>
        <w:numPr>
          <w:ilvl w:val="0"/>
          <w:numId w:val="19"/>
        </w:numPr>
      </w:pPr>
      <w:r w:rsidRPr="00D71D49">
        <w:rPr>
          <w:b/>
        </w:rPr>
        <w:t>Error de humedecimiento</w:t>
      </w:r>
      <w:r>
        <w:t>: Debido a la adherencia del agua en las paredes del medidor, cierta cantidad de precipitación permanece en el recipiente cuando este se vacía.</w:t>
      </w:r>
    </w:p>
    <w:p w14:paraId="2726C1E1" w14:textId="77777777" w:rsidR="00957783" w:rsidRDefault="00957783" w:rsidP="00957783">
      <w:pPr>
        <w:pStyle w:val="Prrafodelista"/>
        <w:numPr>
          <w:ilvl w:val="0"/>
          <w:numId w:val="19"/>
        </w:numPr>
      </w:pPr>
      <w:r w:rsidRPr="00D71D49">
        <w:rPr>
          <w:b/>
        </w:rPr>
        <w:t>Error de salpicadura</w:t>
      </w:r>
      <w:r>
        <w:t xml:space="preserve">: En casos de lluvias intensas, existe salpicaduras producto de las gotas que impactan dentro del colector, y si el recipiente se encuentra cerca del suelo sucede el efecto contrario con salpicaduras de lluvia que impactan fuera del contenedor.  </w:t>
      </w:r>
    </w:p>
    <w:p w14:paraId="14E8A165" w14:textId="77777777" w:rsidR="00957783" w:rsidRDefault="00957783" w:rsidP="00957783">
      <w:pPr>
        <w:pStyle w:val="Prrafodelista"/>
        <w:numPr>
          <w:ilvl w:val="0"/>
          <w:numId w:val="19"/>
        </w:numPr>
      </w:pPr>
      <w:r w:rsidRPr="00360CEC">
        <w:rPr>
          <w:b/>
        </w:rPr>
        <w:t>Error de la ubicación</w:t>
      </w:r>
      <w:r>
        <w:t xml:space="preserve">: El sitio no es representativo del entorno o está muy influenciado por </w:t>
      </w:r>
      <w:r w:rsidR="00760C71">
        <w:t>las condiciones de localización</w:t>
      </w:r>
      <w:r>
        <w:t>, lo que lleva a mediciones no representativas.</w:t>
      </w:r>
    </w:p>
    <w:p w14:paraId="3B844C33" w14:textId="77777777" w:rsidR="00957783" w:rsidRDefault="00957783" w:rsidP="00957783">
      <w:pPr>
        <w:pStyle w:val="Prrafodelista"/>
        <w:numPr>
          <w:ilvl w:val="0"/>
          <w:numId w:val="19"/>
        </w:numPr>
      </w:pPr>
      <w:r w:rsidRPr="00360CEC">
        <w:rPr>
          <w:b/>
        </w:rPr>
        <w:t>Error del instrumento</w:t>
      </w:r>
      <w:r>
        <w:t xml:space="preserve">: El equipo de medición está diseñado y/o </w:t>
      </w:r>
      <w:r w:rsidR="00760C71">
        <w:t>instalado</w:t>
      </w:r>
      <w:r>
        <w:t xml:space="preserve"> incorrectamente, lo que lleva a errores de medición.</w:t>
      </w:r>
    </w:p>
    <w:p w14:paraId="5D6C1652" w14:textId="77777777" w:rsidR="00957783" w:rsidRDefault="00957783" w:rsidP="00957783">
      <w:pPr>
        <w:pStyle w:val="Prrafodelista"/>
        <w:numPr>
          <w:ilvl w:val="0"/>
          <w:numId w:val="19"/>
        </w:numPr>
      </w:pPr>
      <w:r w:rsidRPr="00360CEC">
        <w:rPr>
          <w:b/>
        </w:rPr>
        <w:t>Errores observadores e imprevistos</w:t>
      </w:r>
      <w:r>
        <w:t>: Principalmente errores humanos (tanto sistemáticos como aleatorios) y ot</w:t>
      </w:r>
      <w:r w:rsidR="00760C71">
        <w:t>ros errores aleatorios, ejemplo</w:t>
      </w:r>
      <w:r>
        <w:t xml:space="preserve"> de los cuales son</w:t>
      </w:r>
      <w:r w:rsidR="00760C71">
        <w:t xml:space="preserve"> errores durante la lectura.</w:t>
      </w:r>
    </w:p>
    <w:p w14:paraId="16A120CF" w14:textId="67232D0F" w:rsidR="00957783" w:rsidRPr="00077D57" w:rsidRDefault="00957783" w:rsidP="00957783">
      <w:r>
        <w:t>Dentro de estas fuentes de error, el más frecuente es el producido por la distorsión del flujo de viento</w:t>
      </w:r>
      <w:r w:rsidR="00EB33F6">
        <w:t xml:space="preserve"> (Figura </w:t>
      </w:r>
      <w:r w:rsidR="00640075">
        <w:t>5</w:t>
      </w:r>
      <w:r w:rsidR="00EB33F6">
        <w:t>),</w:t>
      </w:r>
      <w:r>
        <w:t xml:space="preserve"> donde los datos suelen ser distorsionados</w:t>
      </w:r>
      <w:r w:rsidR="00077D57">
        <w:t xml:space="preserve"> pese de que los sensores</w:t>
      </w:r>
      <w:r>
        <w:t xml:space="preserve"> cuenten con</w:t>
      </w:r>
      <w:r w:rsidR="00077D57">
        <w:t xml:space="preserve"> un sistema de</w:t>
      </w:r>
      <w:r>
        <w:t xml:space="preserve"> </w:t>
      </w:r>
      <w:r w:rsidR="00C31168">
        <w:t>protección</w:t>
      </w:r>
      <w:r>
        <w:t xml:space="preserve"> </w:t>
      </w:r>
      <w:r w:rsidR="00806E28">
        <w:fldChar w:fldCharType="begin" w:fldLock="1"/>
      </w:r>
      <w:r>
        <w:instrText>ADDIN CSL_CITATION {"citationItems":[{"id":"ITEM-1","itemData":{"DOI":"10.1016/j.jhydrol.2003.10.005","ISBN":"0022-1694","ISSN":"00221694","PMID":"220936500001","abstract":"Precipitation gauge measurements suffer from several sources of error, the most significant of which is the wind error caused by the flow distortion about the gauge orifice. An existing statistical Dynamic Correction Model (DCM) has been implemented with the intent to perform a systematic correction of precipitation measurements from gauges found in and near the Baltic Sea's drainage basin. The DCM implementation makes use of hourly gridded meteorological variables from an operational mesoscale analysis system. Twelve-hour precipitation amounts are disaggregated into hourly components, corrected, and then summed back to yield corrected 12-hour accumulations. Sensitivity studies for shielded H &amp; H-90, Tretyakov, SMHI, and unshielded Hellmann gauge types demonstrate the behaviour of the DCM; the H &amp; H-90 gauge requires the least amount of correction whereas the unshielded Hellmann gauge requires by far the most. This DCM implementation has been evaluated using two years of independent gauge data from the so-called Double Fence Intercomparison Reference (DFIR) gauge, along with independent H &amp; H-90 observations, at Jokioinen, Finland. The results show that the H &amp; H-90 gauge underestimates precipitation by around 8% on average and that the implementation appears to yield results which are fully consistent with previous findings and experience at this site. A second evaluation was performed with one year of measurements from Kiel, Germany, using data from a ship rain gauge (SRG) as a reference and data from two Hellmann gauges, one co-located with the SRG and the other 5.6 km distant. The results from this evaluation are more ambiguous but reveal both an overcorrection and an increased variability in the derived relation compared with uncorrected observations, one explanation being a well shielded site which the method, by its general nature, does not take into account. Although uncertainties remain in the treatment of measurements from some gauge types, systematic correction using this DCM should lead to more accurate measurements for use in hydrometeorological applications. © 2004 Elsevier B.V. All rights reserved.","author":[{"dropping-particle":"","family":"Michelson","given":"Daniel B.","non-dropping-particle":"","parse-names":false,"suffix":""}],"container-title":"Journal of Hydrology","id":"ITEM-1","issue":"3-4","issued":{"date-parts":[["2004"]]},"page":"161-177","title":"Systematic correction of precipitation gauge observations using analyzed meteorological variables","type":"article-journal","volume":"290"},"uris":["http://www.mendeley.com/documents/?uuid=a6c0ac2f-7def-424f-bc56-ced2d178ffff"]}],"mendeley":{"formattedCitation":"(Michelson, 2004)","plainTextFormattedCitation":"(Michelson, 2004)","previouslyFormattedCitation":"(Michelson, 2004)"},"properties":{"noteIndex":0},"schema":"https://github.com/citation-style-language/schema/raw/master/csl-citation.json"}</w:instrText>
      </w:r>
      <w:r w:rsidR="00806E28">
        <w:fldChar w:fldCharType="separate"/>
      </w:r>
      <w:r w:rsidRPr="00A26FBD">
        <w:rPr>
          <w:noProof/>
        </w:rPr>
        <w:t>(Michelson, 2004)</w:t>
      </w:r>
      <w:r w:rsidR="00806E28">
        <w:fldChar w:fldCharType="end"/>
      </w:r>
      <w:r>
        <w:t>. A esto se añade</w:t>
      </w:r>
      <w:r w:rsidR="00C31168">
        <w:t xml:space="preserve"> la </w:t>
      </w:r>
      <w:r w:rsidR="00640075">
        <w:t>aparición</w:t>
      </w:r>
      <w:r w:rsidR="00C31168">
        <w:t xml:space="preserve"> de</w:t>
      </w:r>
      <w:r>
        <w:t xml:space="preserve"> los errores de </w:t>
      </w:r>
      <w:r>
        <w:rPr>
          <w:rFonts w:cs="Arial"/>
          <w:color w:val="212121"/>
          <w:shd w:val="clear" w:color="auto" w:fill="FFFFFF"/>
        </w:rPr>
        <w:t>evaporación y humectación, agravando más la ocurrencia de errores sistemáticos.</w:t>
      </w:r>
    </w:p>
    <w:p w14:paraId="49466C08" w14:textId="3E58A842" w:rsidR="0048194E" w:rsidRPr="0048194E" w:rsidRDefault="0048194E" w:rsidP="007E52F6">
      <w:pPr>
        <w:pStyle w:val="Descripcin"/>
        <w:keepNext/>
        <w:spacing w:line="360" w:lineRule="auto"/>
        <w:jc w:val="left"/>
        <w:rPr>
          <w:color w:val="auto"/>
          <w:sz w:val="24"/>
          <w:szCs w:val="24"/>
        </w:rPr>
      </w:pPr>
      <w:r w:rsidRPr="0048194E">
        <w:rPr>
          <w:b/>
          <w:bCs/>
          <w:i w:val="0"/>
          <w:iCs w:val="0"/>
          <w:color w:val="auto"/>
          <w:sz w:val="24"/>
          <w:szCs w:val="24"/>
        </w:rPr>
        <w:lastRenderedPageBreak/>
        <w:t xml:space="preserve">Figura </w:t>
      </w:r>
      <w:r w:rsidRPr="0048194E">
        <w:rPr>
          <w:b/>
          <w:bCs/>
          <w:i w:val="0"/>
          <w:iCs w:val="0"/>
          <w:color w:val="auto"/>
          <w:sz w:val="24"/>
          <w:szCs w:val="24"/>
        </w:rPr>
        <w:fldChar w:fldCharType="begin"/>
      </w:r>
      <w:r w:rsidRPr="0048194E">
        <w:rPr>
          <w:b/>
          <w:bCs/>
          <w:i w:val="0"/>
          <w:iCs w:val="0"/>
          <w:color w:val="auto"/>
          <w:sz w:val="24"/>
          <w:szCs w:val="24"/>
        </w:rPr>
        <w:instrText xml:space="preserve"> SEQ Figura \* ARABIC </w:instrText>
      </w:r>
      <w:r w:rsidRPr="0048194E">
        <w:rPr>
          <w:b/>
          <w:bCs/>
          <w:i w:val="0"/>
          <w:iCs w:val="0"/>
          <w:color w:val="auto"/>
          <w:sz w:val="24"/>
          <w:szCs w:val="24"/>
        </w:rPr>
        <w:fldChar w:fldCharType="separate"/>
      </w:r>
      <w:r w:rsidR="005D514D">
        <w:rPr>
          <w:b/>
          <w:bCs/>
          <w:i w:val="0"/>
          <w:iCs w:val="0"/>
          <w:noProof/>
          <w:color w:val="auto"/>
          <w:sz w:val="24"/>
          <w:szCs w:val="24"/>
        </w:rPr>
        <w:t>5</w:t>
      </w:r>
      <w:r w:rsidRPr="0048194E">
        <w:rPr>
          <w:b/>
          <w:bCs/>
          <w:i w:val="0"/>
          <w:iCs w:val="0"/>
          <w:color w:val="auto"/>
          <w:sz w:val="24"/>
          <w:szCs w:val="24"/>
        </w:rPr>
        <w:fldChar w:fldCharType="end"/>
      </w:r>
      <w:r w:rsidRPr="0048194E">
        <w:rPr>
          <w:color w:val="auto"/>
          <w:sz w:val="24"/>
          <w:szCs w:val="24"/>
        </w:rPr>
        <w:t xml:space="preserve"> </w:t>
      </w:r>
      <w:r w:rsidRPr="0048194E">
        <w:rPr>
          <w:color w:val="auto"/>
          <w:sz w:val="24"/>
          <w:szCs w:val="24"/>
        </w:rPr>
        <w:br/>
        <w:t>Interacción de la Distorsión del Campo del Viento con las Formas de los Medidores de Precipitación Estándar</w:t>
      </w:r>
    </w:p>
    <w:p w14:paraId="0F44447D" w14:textId="15187028" w:rsidR="00957783" w:rsidRDefault="00957783" w:rsidP="00957783">
      <w:pPr>
        <w:spacing w:after="0"/>
        <w:jc w:val="center"/>
      </w:pPr>
      <w:r>
        <w:rPr>
          <w:noProof/>
          <w:lang w:eastAsia="es-PE"/>
        </w:rPr>
        <w:drawing>
          <wp:inline distT="0" distB="0" distL="0" distR="0" wp14:anchorId="538DDAB0" wp14:editId="040B7466">
            <wp:extent cx="2714625" cy="3070641"/>
            <wp:effectExtent l="19050" t="19050" r="28575" b="15459"/>
            <wp:docPr id="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74BFFB.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19250" cy="3075873"/>
                    </a:xfrm>
                    <a:prstGeom prst="rect">
                      <a:avLst/>
                    </a:prstGeom>
                    <a:ln>
                      <a:solidFill>
                        <a:schemeClr val="tx1"/>
                      </a:solidFill>
                    </a:ln>
                  </pic:spPr>
                </pic:pic>
              </a:graphicData>
            </a:graphic>
          </wp:inline>
        </w:drawing>
      </w:r>
    </w:p>
    <w:p w14:paraId="65935890" w14:textId="568E217E" w:rsidR="0048194E" w:rsidRPr="00F944E3" w:rsidRDefault="0048194E" w:rsidP="00F944E3">
      <w:pPr>
        <w:rPr>
          <w:sz w:val="20"/>
          <w:szCs w:val="18"/>
          <w:lang w:val="en-US"/>
        </w:rPr>
      </w:pPr>
      <w:r w:rsidRPr="00F944E3">
        <w:rPr>
          <w:i/>
          <w:iCs/>
          <w:sz w:val="20"/>
          <w:szCs w:val="18"/>
        </w:rPr>
        <w:t>Nota:</w:t>
      </w:r>
      <w:r w:rsidRPr="00F944E3">
        <w:rPr>
          <w:sz w:val="20"/>
          <w:szCs w:val="18"/>
        </w:rPr>
        <w:t xml:space="preserve"> Las líneas continuas muestran la corriente de aire y las líneas discontinuas muestran las trayectorias de las partículas de precipitación. </w:t>
      </w:r>
      <w:r w:rsidRPr="00F944E3">
        <w:rPr>
          <w:sz w:val="20"/>
          <w:szCs w:val="18"/>
          <w:lang w:val="en-US"/>
        </w:rPr>
        <w:t xml:space="preserve">Extraído de </w:t>
      </w:r>
      <w:r w:rsidR="00F944E3" w:rsidRPr="00F944E3">
        <w:rPr>
          <w:i/>
          <w:iCs/>
          <w:sz w:val="20"/>
          <w:szCs w:val="18"/>
          <w:lang w:val="en-US"/>
        </w:rPr>
        <w:t>Guide to Meteorological Instruments and Methods of Observation</w:t>
      </w:r>
      <w:r w:rsidR="00F944E3" w:rsidRPr="00F944E3">
        <w:rPr>
          <w:sz w:val="20"/>
          <w:szCs w:val="18"/>
          <w:lang w:val="en-US"/>
        </w:rPr>
        <w:t xml:space="preserve"> (p. 190), por </w:t>
      </w:r>
      <w:r w:rsidR="00F944E3" w:rsidRPr="00F944E3">
        <w:rPr>
          <w:sz w:val="20"/>
          <w:szCs w:val="18"/>
        </w:rPr>
        <w:fldChar w:fldCharType="begin" w:fldLock="1"/>
      </w:r>
      <w:r w:rsidR="00F944E3" w:rsidRPr="00F944E3">
        <w:rPr>
          <w:sz w:val="20"/>
          <w:szCs w:val="18"/>
          <w:lang w:val="en-US"/>
        </w:rPr>
        <w:instrText>ADDIN CSL_CITATION {"citationItems":[{"id":"ITEM-1","itemData":{"author":[{"dropping-particle":"","family":"WMO","given":"","non-dropping-particle":"","parse-names":false,"suffix":""}],"chapter-number":"6","container-title":"Guide to Meteorological Instruments and Methods of Observation","edition":"8a Ed.","id":"ITEM-1","issued":{"date-parts":[["2014"]]},"page":"185 - 219","publisher":"World Meteorological Organization - WMO","title":"Measurement of Precipitation","type":"chapter"},"uris":["http://www.mendeley.com/documents/?uuid=acfdcc0c-6a63-4ff6-b090-b50165e905e3"]}],"mendeley":{"formattedCitation":"(WMO, 2014)","manualFormatting":"WMO, 2014","plainTextFormattedCitation":"(WMO, 2014)","previouslyFormattedCitation":"(WMO, 2014)"},"properties":{"noteIndex":0},"schema":"https://github.com/citation-style-language/schema/raw/master/csl-citation.json"}</w:instrText>
      </w:r>
      <w:r w:rsidR="00F944E3" w:rsidRPr="00F944E3">
        <w:rPr>
          <w:sz w:val="20"/>
          <w:szCs w:val="18"/>
        </w:rPr>
        <w:fldChar w:fldCharType="separate"/>
      </w:r>
      <w:r w:rsidR="00F944E3" w:rsidRPr="00F944E3">
        <w:rPr>
          <w:noProof/>
          <w:sz w:val="20"/>
          <w:szCs w:val="18"/>
          <w:lang w:val="en-US"/>
        </w:rPr>
        <w:t>WMO, 2014</w:t>
      </w:r>
      <w:r w:rsidR="00F944E3" w:rsidRPr="00F944E3">
        <w:rPr>
          <w:sz w:val="20"/>
          <w:szCs w:val="18"/>
        </w:rPr>
        <w:fldChar w:fldCharType="end"/>
      </w:r>
      <w:r w:rsidR="00F944E3" w:rsidRPr="00F944E3">
        <w:rPr>
          <w:sz w:val="20"/>
          <w:szCs w:val="18"/>
          <w:lang w:val="en-US"/>
        </w:rPr>
        <w:t>.</w:t>
      </w:r>
    </w:p>
    <w:p w14:paraId="421F4915" w14:textId="77777777" w:rsidR="00640075" w:rsidRDefault="00957783" w:rsidP="004D7914">
      <w:r>
        <w:t xml:space="preserve">Es </w:t>
      </w:r>
      <w:r w:rsidR="00640075">
        <w:t>necesario</w:t>
      </w:r>
      <w:r>
        <w:t xml:space="preserve"> que los</w:t>
      </w:r>
      <w:r w:rsidR="0051442D">
        <w:t xml:space="preserve"> errores</w:t>
      </w:r>
      <w:r w:rsidR="00640075">
        <w:t xml:space="preserve"> presentes</w:t>
      </w:r>
      <w:r w:rsidR="0051442D">
        <w:t xml:space="preserve"> se corrijan antes del tratamiento</w:t>
      </w:r>
      <w:r>
        <w:t xml:space="preserve"> cuantitativ</w:t>
      </w:r>
      <w:r w:rsidR="0051442D">
        <w:t>o</w:t>
      </w:r>
      <w:r>
        <w:t xml:space="preserve"> de las mediciones, de lo contrario se corre el riesgo de que los errores se propaguen </w:t>
      </w:r>
      <w:r w:rsidR="00640075">
        <w:t xml:space="preserve">a lo largo del estudio, generando resultados erróneos. </w:t>
      </w:r>
    </w:p>
    <w:p w14:paraId="45437316" w14:textId="77777777" w:rsidR="001A1FAF" w:rsidRPr="001A1FAF" w:rsidRDefault="00806E28" w:rsidP="00640075">
      <w:r>
        <w:fldChar w:fldCharType="begin" w:fldLock="1"/>
      </w:r>
      <w:r w:rsidR="00640075">
        <w:instrText>ADDIN CSL_CITATION {"citationItems":[{"id":"ITEM-1","itemData":{"DOI":"10.1175/JAM2406.1","ISSN":"15588424","abstract":"Ground-based measurements of particle size and fall speed distributions using a Particle Size and Velocity (PARSIVEL) disdrometer are compared among samples obtained in mixed precipitation (rain and wet snow) and rain in the Oregon Cascade Mountains and in dry snow in the Rocky Mountains of Colorado. Coexisting rain and snow particles are distinguished using a classification method based on their size and fall speed properties. The bimodal distribution of the particles’ joint fall speed–size characteristics at air temperatures from 0.5° to 0°C suggests that wet-snow particles quickly make a transition to rain once melting has progressed sufficiently. As air temperatures increase to 1.5°C, the reduction in the number of very large aggregates with a diameter &gt; 10 mm coincides with the appearance of rain particles larger than 6 mm. In this setting, very large raindrops appear to be the result of aggregrates melting with minimal breakup rather than formation by coalescence. In contrast to dry snow and rain, the fall speed for wet snow has a much weaker correlation between increasing size and increasing fall speed. Wet snow has a larger standard deviation of fall speed (120%–230% relative to dry snow) for a given particle size. The average fall speed for observed wet-snow particles with a diameter ≥ 2.4 mm is 2 m s−1 with a standard deviation of 0.8 m s−1. The large standard deviation is likely related to the coexistence of particles of similar physical size with different percentages of melting. These results suggest that different particle sizes are not required for aggregation since wet-snow particles of the same size can have different fall speeds. Given the large standard deviation of fall speeds in wet snow, the collision efficiency for wet snow is likely larger than that of dry snow. For particle sizes between 1 and 10 mm in diameter within mixed precipitation, rain constituted 1% of the particles by volume within the isothermal layer at 0°C and 4% of the particles by volume for the region just below the isothermal layer where air temperatures rise from 0° to 0.5°C. As air temperatures increased above 0.5°C, the relative proportions of rain versus snow particles shift dramatically and raindrops become dominant. The value of 0.5°C for the sharp transition in volume fraction from snow to rain is slightly lower than the range from 1.1° to 1.7°C often used in hydrological models.","author":[{"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container-title":"Journal of Applied Meteorology and Climatology","id":"ITEM-1","issue":"10","issued":{"date-parts":[["2006"]]},"page":"1450-1464","title":"Observations of precipitation size and fall speed characteristics within coexisting rain and wet snow","type":"article-journal","volume":"45"},"uris":["http://www.mendeley.com/documents/?uuid=1b446a85-9e0c-4b83-a912-5e7e3e33434b"]}],"mendeley":{"formattedCitation":"(Yuter, Kingsmill, Nance, &amp; Löffler-Mang, 2006)","manualFormatting":"Yuter, Kingsmill, Nance, &amp; Löffler-Mang (2006)","plainTextFormattedCitation":"(Yuter, Kingsmill, Nance, &amp; Löffler-Mang, 2006)","previouslyFormattedCitation":"(Yuter, Kingsmill, Nance, &amp; Löffler-Mang, 2006)"},"properties":{"noteIndex":0},"schema":"https://github.com/citation-style-language/schema/raw/master/csl-citation.json"}</w:instrText>
      </w:r>
      <w:r>
        <w:fldChar w:fldCharType="separate"/>
      </w:r>
      <w:r w:rsidR="00640075" w:rsidRPr="001A1FAF">
        <w:rPr>
          <w:noProof/>
        </w:rPr>
        <w:t>Yuter, K</w:t>
      </w:r>
      <w:r w:rsidR="00640075">
        <w:rPr>
          <w:noProof/>
        </w:rPr>
        <w:t>ingsmill, Nance, &amp; Löffler-Mang</w:t>
      </w:r>
      <w:r w:rsidR="00640075" w:rsidRPr="001A1FAF">
        <w:rPr>
          <w:noProof/>
        </w:rPr>
        <w:t xml:space="preserve"> </w:t>
      </w:r>
      <w:r w:rsidR="00640075">
        <w:rPr>
          <w:noProof/>
        </w:rPr>
        <w:t>(</w:t>
      </w:r>
      <w:r w:rsidR="00640075" w:rsidRPr="001A1FAF">
        <w:rPr>
          <w:noProof/>
        </w:rPr>
        <w:t>2006)</w:t>
      </w:r>
      <w:r>
        <w:fldChar w:fldCharType="end"/>
      </w:r>
      <w:r w:rsidR="00640075">
        <w:t xml:space="preserve"> mencionan una serie de inconvenientes para el disdrómetro óptico </w:t>
      </w:r>
      <w:r w:rsidR="00640075" w:rsidRPr="001A1FAF">
        <w:t>OTT Parsivel</w:t>
      </w:r>
      <w:r w:rsidR="00640075">
        <w:t xml:space="preserve"> </w:t>
      </w:r>
      <w:r w:rsidR="00640075" w:rsidRPr="00640075">
        <w:rPr>
          <w:vertAlign w:val="superscript"/>
        </w:rPr>
        <w:t>2</w:t>
      </w:r>
      <w:r w:rsidR="00640075" w:rsidRPr="001A1FAF">
        <w:t xml:space="preserve"> </w:t>
      </w:r>
      <w:r w:rsidR="00640075">
        <w:t>durante la medición, como se detalla a continuación</w:t>
      </w:r>
      <w:r w:rsidR="00640075" w:rsidRPr="001A1FAF">
        <w:t>:</w:t>
      </w:r>
    </w:p>
    <w:p w14:paraId="47A2DF45" w14:textId="77777777" w:rsidR="001A1FAF" w:rsidRDefault="004D294A" w:rsidP="001A1FAF">
      <w:pPr>
        <w:pStyle w:val="Prrafodelista"/>
        <w:numPr>
          <w:ilvl w:val="0"/>
          <w:numId w:val="23"/>
        </w:numPr>
      </w:pPr>
      <w:r>
        <w:t>Cuando só</w:t>
      </w:r>
      <w:r w:rsidR="001A1FAF" w:rsidRPr="001A1FAF">
        <w:t xml:space="preserve">lo una porción del hidrometeoro cruza el haz, el sensor tiende a registrar la partícula como una de menor tamaño y con mayor velocidad </w:t>
      </w:r>
      <w:r w:rsidR="00640075">
        <w:t>de caída</w:t>
      </w:r>
      <w:r w:rsidR="001A1FAF" w:rsidRPr="001A1FAF">
        <w:t>. Este error se incrementa cu</w:t>
      </w:r>
      <w:r w:rsidR="00640075">
        <w:t xml:space="preserve">ando el tipo de hidrometeoro se encuentra en estado </w:t>
      </w:r>
      <w:r w:rsidR="001A1FAF" w:rsidRPr="001A1FAF">
        <w:t>sólido (principalmente nieve) ya el tamaño de las partículas y el margen de caída se superponen. Para minimizar esta clasificación errónea se recurre a un ajuste en el umbral de consideración en función al diámetro de la partícula.</w:t>
      </w:r>
    </w:p>
    <w:p w14:paraId="4E5C3075" w14:textId="77777777" w:rsidR="001A1FAF" w:rsidRDefault="001A1FAF" w:rsidP="004D7914">
      <w:pPr>
        <w:pStyle w:val="Prrafodelista"/>
        <w:numPr>
          <w:ilvl w:val="0"/>
          <w:numId w:val="23"/>
        </w:numPr>
      </w:pPr>
      <w:r w:rsidRPr="001A1FAF">
        <w:t>El viento y la vibración afectan el rendimiento del disdrómetro Parsiv</w:t>
      </w:r>
      <w:r w:rsidR="00640075">
        <w:t>el. Por tanto, es recomendable tener</w:t>
      </w:r>
      <w:r w:rsidRPr="001A1FAF">
        <w:t xml:space="preserve"> en cuenta las condiciones ambientales antes de realizar las mediciones. </w:t>
      </w:r>
    </w:p>
    <w:p w14:paraId="41BBE2E7" w14:textId="77777777" w:rsidR="00583AD6" w:rsidRDefault="00583AD6" w:rsidP="00C93C10">
      <w:pPr>
        <w:pStyle w:val="Ttulo3"/>
      </w:pPr>
      <w:bookmarkStart w:id="39" w:name="_Toc81644597"/>
      <w:r>
        <w:lastRenderedPageBreak/>
        <w:t>Características climatológicas de la zona de estudio</w:t>
      </w:r>
      <w:bookmarkEnd w:id="39"/>
    </w:p>
    <w:p w14:paraId="5FFC8F0F" w14:textId="77777777" w:rsidR="00583AD6" w:rsidRPr="00F10412" w:rsidRDefault="00583AD6" w:rsidP="00C93C10">
      <w:pPr>
        <w:pStyle w:val="Ttulo4"/>
      </w:pPr>
      <w:bookmarkStart w:id="40" w:name="_Toc81644598"/>
      <w:r>
        <w:t>Variabilidad de la Precipitación</w:t>
      </w:r>
      <w:bookmarkEnd w:id="40"/>
      <w:r>
        <w:t xml:space="preserve"> </w:t>
      </w:r>
    </w:p>
    <w:p w14:paraId="770915CD" w14:textId="30FF5253" w:rsidR="00583AD6" w:rsidRDefault="00583AD6" w:rsidP="00583AD6">
      <w:r>
        <w:t xml:space="preserve">En la cuenca del río Mantaro existe una fuerte variabilidad estacional en las precipitaciones, con valores máximos entre enero y marzo y mínimos entre los meses de junio y julio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t xml:space="preserve">; así mismo, el 83 % de la precipitación anual ocurre entre octubre y abril, de los cuales el 48% se concentra en los meses de enero, febrero y marzo </w:t>
      </w:r>
      <w:r w:rsidR="00806E28">
        <w:fldChar w:fldCharType="begin" w:fldLock="1"/>
      </w:r>
      <w:r>
        <w:instrText>ADDIN CSL_CITATION {"citationItems":[{"id":"ITEM-1","itemData":{"ISBN":"9972824136","author":[{"dropping-particle":"","family":"IGP","given":"","non-dropping-particle":"","parse-names":false,"suffix":""}],"id":"ITEM-1","issued":{"date-parts":[["2005"]]},"page":"1-110","publisher":"Instituto geofísico del Perú - IGP","publisher-place":"Lima, Perú","title":"Atlas Climático de Precipitación y Temperatura del Aire en la Cuenca del Río Mantaro","type":"article"},"uris":["http://www.mendeley.com/documents/?uuid=8604b80e-7744-4a1f-b32b-6381042af0f3"]}],"mendeley":{"formattedCitation":"(IGP, 2005)","plainTextFormattedCitation":"(IGP, 2005)","previouslyFormattedCitation":"(IGP, 2005)"},"properties":{"noteIndex":0},"schema":"https://github.com/citation-style-language/schema/raw/master/csl-citation.json"}</w:instrText>
      </w:r>
      <w:r w:rsidR="00806E28">
        <w:fldChar w:fldCharType="separate"/>
      </w:r>
      <w:r w:rsidRPr="007100E6">
        <w:rPr>
          <w:noProof/>
        </w:rPr>
        <w:t>(IGP, 2005)</w:t>
      </w:r>
      <w:r w:rsidR="00806E28">
        <w:fldChar w:fldCharType="end"/>
      </w:r>
      <w:r w:rsidR="007E3F45">
        <w:t>. Para un mejor detalle de la</w:t>
      </w:r>
      <w:r>
        <w:t xml:space="preserve"> información </w:t>
      </w:r>
      <w:r w:rsidR="007E3F45">
        <w:t>respecto a</w:t>
      </w:r>
      <w:r>
        <w:t xml:space="preserve"> la distribución mensual de la precipitación</w:t>
      </w:r>
      <w:r w:rsidR="007B3A76">
        <w:t xml:space="preserve"> (Figura </w:t>
      </w:r>
      <w:r w:rsidR="004E7826">
        <w:t>6</w:t>
      </w:r>
      <w:r w:rsidR="007B3A76">
        <w:t>) se tiene</w:t>
      </w:r>
      <w:r>
        <w:t xml:space="preserve"> el registro de datos</w:t>
      </w:r>
      <w:r w:rsidR="007B3A76">
        <w:t xml:space="preserve"> en la Tabla 3</w:t>
      </w:r>
      <w:r>
        <w:t xml:space="preserve"> recogidos </w:t>
      </w:r>
      <w:r w:rsidR="007B3A76">
        <w:t xml:space="preserve">y procesados </w:t>
      </w:r>
      <w:r>
        <w:t>por SENAMHI en la estación Huayao</w:t>
      </w:r>
      <w:r w:rsidR="007E3F45">
        <w:t>.</w:t>
      </w:r>
      <w:r>
        <w:t xml:space="preserve"> </w:t>
      </w:r>
    </w:p>
    <w:p w14:paraId="2B356B13" w14:textId="12B5DA3C" w:rsidR="00F944E3" w:rsidRPr="00F944E3" w:rsidRDefault="00F944E3" w:rsidP="007E52F6">
      <w:pPr>
        <w:pStyle w:val="Descripcin"/>
        <w:keepNext/>
        <w:spacing w:line="360" w:lineRule="auto"/>
        <w:jc w:val="left"/>
        <w:rPr>
          <w:color w:val="auto"/>
          <w:sz w:val="24"/>
          <w:szCs w:val="24"/>
        </w:rPr>
      </w:pPr>
      <w:r w:rsidRPr="00F944E3">
        <w:rPr>
          <w:b/>
          <w:bCs/>
          <w:i w:val="0"/>
          <w:iCs w:val="0"/>
          <w:color w:val="auto"/>
          <w:sz w:val="24"/>
          <w:szCs w:val="24"/>
        </w:rPr>
        <w:t xml:space="preserve">Figura </w:t>
      </w:r>
      <w:r w:rsidRPr="00F944E3">
        <w:rPr>
          <w:b/>
          <w:bCs/>
          <w:i w:val="0"/>
          <w:iCs w:val="0"/>
          <w:color w:val="auto"/>
          <w:sz w:val="24"/>
          <w:szCs w:val="24"/>
        </w:rPr>
        <w:fldChar w:fldCharType="begin"/>
      </w:r>
      <w:r w:rsidRPr="00F944E3">
        <w:rPr>
          <w:b/>
          <w:bCs/>
          <w:i w:val="0"/>
          <w:iCs w:val="0"/>
          <w:color w:val="auto"/>
          <w:sz w:val="24"/>
          <w:szCs w:val="24"/>
        </w:rPr>
        <w:instrText xml:space="preserve"> SEQ Figura \* ARABIC </w:instrText>
      </w:r>
      <w:r w:rsidRPr="00F944E3">
        <w:rPr>
          <w:b/>
          <w:bCs/>
          <w:i w:val="0"/>
          <w:iCs w:val="0"/>
          <w:color w:val="auto"/>
          <w:sz w:val="24"/>
          <w:szCs w:val="24"/>
        </w:rPr>
        <w:fldChar w:fldCharType="separate"/>
      </w:r>
      <w:r w:rsidR="005D514D">
        <w:rPr>
          <w:b/>
          <w:bCs/>
          <w:i w:val="0"/>
          <w:iCs w:val="0"/>
          <w:noProof/>
          <w:color w:val="auto"/>
          <w:sz w:val="24"/>
          <w:szCs w:val="24"/>
        </w:rPr>
        <w:t>6</w:t>
      </w:r>
      <w:r w:rsidRPr="00F944E3">
        <w:rPr>
          <w:b/>
          <w:bCs/>
          <w:i w:val="0"/>
          <w:iCs w:val="0"/>
          <w:color w:val="auto"/>
          <w:sz w:val="24"/>
          <w:szCs w:val="24"/>
        </w:rPr>
        <w:fldChar w:fldCharType="end"/>
      </w:r>
      <w:r w:rsidRPr="00F944E3">
        <w:rPr>
          <w:color w:val="auto"/>
          <w:sz w:val="24"/>
          <w:szCs w:val="24"/>
        </w:rPr>
        <w:t xml:space="preserve"> </w:t>
      </w:r>
      <w:r w:rsidRPr="00F944E3">
        <w:rPr>
          <w:color w:val="auto"/>
          <w:sz w:val="24"/>
          <w:szCs w:val="24"/>
        </w:rPr>
        <w:br/>
        <w:t>Promedio de la Precipitación 1981 - 2010</w:t>
      </w:r>
    </w:p>
    <w:p w14:paraId="4C265D2A" w14:textId="2738052D" w:rsidR="00583AD6" w:rsidRDefault="00583AD6" w:rsidP="00583AD6">
      <w:pPr>
        <w:keepNext/>
        <w:jc w:val="center"/>
      </w:pPr>
      <w:r>
        <w:rPr>
          <w:noProof/>
          <w:lang w:eastAsia="es-PE"/>
        </w:rPr>
        <w:drawing>
          <wp:inline distT="0" distB="0" distL="0" distR="0" wp14:anchorId="467D1418" wp14:editId="7764F46E">
            <wp:extent cx="3305175" cy="2002790"/>
            <wp:effectExtent l="19050" t="19050" r="28575" b="1651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7460CF.tm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78665" cy="2107917"/>
                    </a:xfrm>
                    <a:prstGeom prst="rect">
                      <a:avLst/>
                    </a:prstGeom>
                    <a:ln>
                      <a:solidFill>
                        <a:schemeClr val="tx1"/>
                      </a:solidFill>
                    </a:ln>
                  </pic:spPr>
                </pic:pic>
              </a:graphicData>
            </a:graphic>
          </wp:inline>
        </w:drawing>
      </w:r>
    </w:p>
    <w:p w14:paraId="7A1690CC" w14:textId="5D07780A" w:rsidR="00660562" w:rsidRPr="00660562" w:rsidRDefault="00660562" w:rsidP="00660562">
      <w:pPr>
        <w:keepNext/>
        <w:rPr>
          <w:sz w:val="20"/>
          <w:szCs w:val="18"/>
        </w:rPr>
      </w:pPr>
      <w:r w:rsidRPr="00660562">
        <w:rPr>
          <w:i/>
          <w:iCs/>
          <w:sz w:val="20"/>
          <w:szCs w:val="18"/>
        </w:rPr>
        <w:t>Nota:</w:t>
      </w:r>
      <w:r w:rsidRPr="00660562">
        <w:rPr>
          <w:sz w:val="20"/>
          <w:szCs w:val="18"/>
        </w:rPr>
        <w:t xml:space="preserve"> Evolución del promedio de la precipitación mensual a lo largo de un año. Extraído de </w:t>
      </w:r>
      <w:r w:rsidRPr="00660562">
        <w:rPr>
          <w:rFonts w:cs="Arial"/>
          <w:i/>
          <w:iCs/>
          <w:noProof/>
          <w:sz w:val="20"/>
          <w:szCs w:val="20"/>
        </w:rPr>
        <w:t>Normales Climatológicas 1981 -2010 de la Precipitación, Temperatura Máxima y Temperatura Mínima del Aire</w:t>
      </w:r>
      <w:r w:rsidRPr="00660562">
        <w:rPr>
          <w:rFonts w:cs="Arial"/>
          <w:noProof/>
          <w:sz w:val="20"/>
          <w:szCs w:val="20"/>
        </w:rPr>
        <w:t xml:space="preserve"> (p. </w:t>
      </w:r>
      <w:r>
        <w:rPr>
          <w:rFonts w:cs="Arial"/>
          <w:noProof/>
          <w:sz w:val="20"/>
          <w:szCs w:val="20"/>
        </w:rPr>
        <w:t>158</w:t>
      </w:r>
      <w:r w:rsidRPr="00660562">
        <w:rPr>
          <w:rFonts w:cs="Arial"/>
          <w:noProof/>
          <w:sz w:val="20"/>
          <w:szCs w:val="20"/>
        </w:rPr>
        <w:t xml:space="preserve">), por </w:t>
      </w:r>
      <w:r w:rsidRPr="00660562">
        <w:rPr>
          <w:sz w:val="20"/>
          <w:szCs w:val="18"/>
        </w:rPr>
        <w:fldChar w:fldCharType="begin" w:fldLock="1"/>
      </w:r>
      <w:r w:rsidRPr="00660562">
        <w:rPr>
          <w:sz w:val="20"/>
          <w:szCs w:val="18"/>
        </w:rPr>
        <w:instrText>ADDIN CSL_CITATION {"citationItems":[{"id":"ITEM-1","itemData":{"author":[{"dropping-particle":"","family":"SENAMHI","given":"","non-dropping-particle":"","parse-names":false,"suffix":""}],"id":"ITEM-1","issued":{"date-parts":[["2010"]]},"page":"1-371","publisher":"Servicio Nacional de Meteorología e Hidrología","publisher-place":"Lima, Perú","title":"Normales Climatológicas 1981 -2010 de la Precipitación, Temperatura Máxima y Temperatura Mínima del Aire","type":"article"},"uris":["http://www.mendeley.com/documents/?uuid=f051f216-9483-4f31-ab88-7190aeb9914e"]}],"mendeley":{"formattedCitation":"(SENAMHI, 2010)","manualFormatting":"SENAMHI, 2010","plainTextFormattedCitation":"(SENAMHI, 2010)","previouslyFormattedCitation":"(SENAMHI, 2010)"},"properties":{"noteIndex":0},"schema":"https://github.com/citation-style-language/schema/raw/master/csl-citation.json"}</w:instrText>
      </w:r>
      <w:r w:rsidRPr="00660562">
        <w:rPr>
          <w:sz w:val="20"/>
          <w:szCs w:val="18"/>
        </w:rPr>
        <w:fldChar w:fldCharType="separate"/>
      </w:r>
      <w:r w:rsidRPr="00660562">
        <w:rPr>
          <w:noProof/>
          <w:sz w:val="20"/>
          <w:szCs w:val="18"/>
        </w:rPr>
        <w:t>SENAMHI, 2010</w:t>
      </w:r>
      <w:r w:rsidRPr="00660562">
        <w:rPr>
          <w:sz w:val="20"/>
          <w:szCs w:val="18"/>
        </w:rPr>
        <w:fldChar w:fldCharType="end"/>
      </w:r>
      <w:r w:rsidRPr="00660562">
        <w:rPr>
          <w:sz w:val="20"/>
          <w:szCs w:val="18"/>
        </w:rPr>
        <w:t>.</w:t>
      </w:r>
    </w:p>
    <w:p w14:paraId="4B5C5485" w14:textId="084D1109" w:rsidR="00660562" w:rsidRPr="00660562" w:rsidRDefault="00660562" w:rsidP="007E52F6">
      <w:pPr>
        <w:pStyle w:val="Descripcin"/>
        <w:keepNext/>
        <w:spacing w:line="360" w:lineRule="auto"/>
        <w:jc w:val="left"/>
        <w:rPr>
          <w:color w:val="auto"/>
          <w:sz w:val="24"/>
          <w:szCs w:val="24"/>
        </w:rPr>
      </w:pPr>
      <w:r w:rsidRPr="00660562">
        <w:rPr>
          <w:b/>
          <w:bCs/>
          <w:i w:val="0"/>
          <w:iCs w:val="0"/>
          <w:color w:val="auto"/>
          <w:sz w:val="24"/>
          <w:szCs w:val="24"/>
        </w:rPr>
        <w:t xml:space="preserve">Tabla </w:t>
      </w:r>
      <w:r w:rsidRPr="00660562">
        <w:rPr>
          <w:b/>
          <w:bCs/>
          <w:i w:val="0"/>
          <w:iCs w:val="0"/>
          <w:color w:val="auto"/>
          <w:sz w:val="24"/>
          <w:szCs w:val="24"/>
        </w:rPr>
        <w:fldChar w:fldCharType="begin"/>
      </w:r>
      <w:r w:rsidRPr="00660562">
        <w:rPr>
          <w:b/>
          <w:bCs/>
          <w:i w:val="0"/>
          <w:iCs w:val="0"/>
          <w:color w:val="auto"/>
          <w:sz w:val="24"/>
          <w:szCs w:val="24"/>
        </w:rPr>
        <w:instrText xml:space="preserve"> SEQ Tabla \* ARABIC </w:instrText>
      </w:r>
      <w:r w:rsidRPr="00660562">
        <w:rPr>
          <w:b/>
          <w:bCs/>
          <w:i w:val="0"/>
          <w:iCs w:val="0"/>
          <w:color w:val="auto"/>
          <w:sz w:val="24"/>
          <w:szCs w:val="24"/>
        </w:rPr>
        <w:fldChar w:fldCharType="separate"/>
      </w:r>
      <w:r w:rsidR="00A551F4">
        <w:rPr>
          <w:b/>
          <w:bCs/>
          <w:i w:val="0"/>
          <w:iCs w:val="0"/>
          <w:noProof/>
          <w:color w:val="auto"/>
          <w:sz w:val="24"/>
          <w:szCs w:val="24"/>
        </w:rPr>
        <w:t>3</w:t>
      </w:r>
      <w:r w:rsidRPr="00660562">
        <w:rPr>
          <w:b/>
          <w:bCs/>
          <w:i w:val="0"/>
          <w:iCs w:val="0"/>
          <w:color w:val="auto"/>
          <w:sz w:val="24"/>
          <w:szCs w:val="24"/>
        </w:rPr>
        <w:fldChar w:fldCharType="end"/>
      </w:r>
      <w:r w:rsidRPr="00660562">
        <w:rPr>
          <w:color w:val="auto"/>
          <w:sz w:val="24"/>
          <w:szCs w:val="24"/>
        </w:rPr>
        <w:t xml:space="preserve"> </w:t>
      </w:r>
      <w:r w:rsidRPr="00660562">
        <w:rPr>
          <w:color w:val="auto"/>
          <w:sz w:val="24"/>
          <w:szCs w:val="24"/>
        </w:rPr>
        <w:br/>
        <w:t>Promedio de la Precipitación 1981 - 2010</w:t>
      </w:r>
    </w:p>
    <w:tbl>
      <w:tblPr>
        <w:tblStyle w:val="Tablaconcuadrcula"/>
        <w:tblW w:w="10477" w:type="dxa"/>
        <w:tblInd w:w="-493" w:type="dxa"/>
        <w:tblLook w:val="04A0" w:firstRow="1" w:lastRow="0" w:firstColumn="1" w:lastColumn="0" w:noHBand="0" w:noVBand="1"/>
      </w:tblPr>
      <w:tblGrid>
        <w:gridCol w:w="1871"/>
        <w:gridCol w:w="817"/>
        <w:gridCol w:w="817"/>
        <w:gridCol w:w="817"/>
        <w:gridCol w:w="684"/>
        <w:gridCol w:w="684"/>
        <w:gridCol w:w="684"/>
        <w:gridCol w:w="550"/>
        <w:gridCol w:w="684"/>
        <w:gridCol w:w="684"/>
        <w:gridCol w:w="684"/>
        <w:gridCol w:w="684"/>
        <w:gridCol w:w="817"/>
      </w:tblGrid>
      <w:tr w:rsidR="00A249C0" w14:paraId="2A1A45B0" w14:textId="77777777" w:rsidTr="00A249C0">
        <w:trPr>
          <w:trHeight w:val="57"/>
        </w:trPr>
        <w:tc>
          <w:tcPr>
            <w:tcW w:w="1871" w:type="dxa"/>
            <w:vAlign w:val="center"/>
          </w:tcPr>
          <w:p w14:paraId="48FA5EDD" w14:textId="77777777" w:rsidR="00583AD6" w:rsidRPr="0041416A" w:rsidRDefault="00583AD6" w:rsidP="00A249C0">
            <w:pPr>
              <w:spacing w:after="0"/>
              <w:ind w:left="22"/>
              <w:rPr>
                <w:b/>
              </w:rPr>
            </w:pPr>
          </w:p>
        </w:tc>
        <w:tc>
          <w:tcPr>
            <w:tcW w:w="817" w:type="dxa"/>
            <w:vAlign w:val="center"/>
          </w:tcPr>
          <w:p w14:paraId="48162EE8" w14:textId="77777777" w:rsidR="00583AD6" w:rsidRDefault="00583AD6" w:rsidP="00A249C0">
            <w:pPr>
              <w:spacing w:after="0"/>
              <w:jc w:val="center"/>
            </w:pPr>
            <w:r>
              <w:t>Ene</w:t>
            </w:r>
          </w:p>
        </w:tc>
        <w:tc>
          <w:tcPr>
            <w:tcW w:w="817" w:type="dxa"/>
            <w:vAlign w:val="center"/>
          </w:tcPr>
          <w:p w14:paraId="16126655" w14:textId="77777777" w:rsidR="00583AD6" w:rsidRDefault="00583AD6" w:rsidP="00A249C0">
            <w:pPr>
              <w:spacing w:after="0"/>
              <w:jc w:val="center"/>
            </w:pPr>
            <w:r>
              <w:t>Feb</w:t>
            </w:r>
          </w:p>
        </w:tc>
        <w:tc>
          <w:tcPr>
            <w:tcW w:w="817" w:type="dxa"/>
            <w:vAlign w:val="center"/>
          </w:tcPr>
          <w:p w14:paraId="5AEC7B82" w14:textId="77777777" w:rsidR="00583AD6" w:rsidRDefault="00583AD6" w:rsidP="00A249C0">
            <w:pPr>
              <w:spacing w:after="0"/>
              <w:jc w:val="center"/>
            </w:pPr>
            <w:r>
              <w:t>Mar</w:t>
            </w:r>
          </w:p>
        </w:tc>
        <w:tc>
          <w:tcPr>
            <w:tcW w:w="684" w:type="dxa"/>
            <w:vAlign w:val="center"/>
          </w:tcPr>
          <w:p w14:paraId="3D4AFFA5" w14:textId="77777777" w:rsidR="00583AD6" w:rsidRDefault="00583AD6" w:rsidP="00A249C0">
            <w:pPr>
              <w:spacing w:after="0"/>
              <w:jc w:val="center"/>
            </w:pPr>
            <w:r>
              <w:t>Abr</w:t>
            </w:r>
          </w:p>
        </w:tc>
        <w:tc>
          <w:tcPr>
            <w:tcW w:w="684" w:type="dxa"/>
            <w:vAlign w:val="center"/>
          </w:tcPr>
          <w:p w14:paraId="013E397B" w14:textId="77777777" w:rsidR="00583AD6" w:rsidRDefault="00583AD6" w:rsidP="00A249C0">
            <w:pPr>
              <w:spacing w:after="0"/>
              <w:jc w:val="center"/>
            </w:pPr>
            <w:r>
              <w:t>May</w:t>
            </w:r>
          </w:p>
        </w:tc>
        <w:tc>
          <w:tcPr>
            <w:tcW w:w="684" w:type="dxa"/>
            <w:vAlign w:val="center"/>
          </w:tcPr>
          <w:p w14:paraId="4B2FE3AC" w14:textId="77777777" w:rsidR="00583AD6" w:rsidRDefault="00583AD6" w:rsidP="00A249C0">
            <w:pPr>
              <w:spacing w:after="0"/>
              <w:jc w:val="center"/>
            </w:pPr>
            <w:r>
              <w:t>Jun</w:t>
            </w:r>
          </w:p>
        </w:tc>
        <w:tc>
          <w:tcPr>
            <w:tcW w:w="550" w:type="dxa"/>
            <w:vAlign w:val="center"/>
          </w:tcPr>
          <w:p w14:paraId="073E1BF9" w14:textId="77777777" w:rsidR="00583AD6" w:rsidRDefault="00583AD6" w:rsidP="00A249C0">
            <w:pPr>
              <w:spacing w:after="0"/>
              <w:jc w:val="center"/>
            </w:pPr>
            <w:r>
              <w:t>Jul</w:t>
            </w:r>
          </w:p>
        </w:tc>
        <w:tc>
          <w:tcPr>
            <w:tcW w:w="684" w:type="dxa"/>
            <w:vAlign w:val="center"/>
          </w:tcPr>
          <w:p w14:paraId="74C3E044" w14:textId="77777777" w:rsidR="00583AD6" w:rsidRDefault="00583AD6" w:rsidP="00A249C0">
            <w:pPr>
              <w:spacing w:after="0"/>
              <w:jc w:val="center"/>
            </w:pPr>
            <w:r>
              <w:t>Ago</w:t>
            </w:r>
          </w:p>
        </w:tc>
        <w:tc>
          <w:tcPr>
            <w:tcW w:w="684" w:type="dxa"/>
            <w:vAlign w:val="center"/>
          </w:tcPr>
          <w:p w14:paraId="197F957B" w14:textId="77777777" w:rsidR="00583AD6" w:rsidRDefault="00583AD6" w:rsidP="00A249C0">
            <w:pPr>
              <w:spacing w:after="0"/>
              <w:jc w:val="center"/>
            </w:pPr>
            <w:r>
              <w:t>Sep</w:t>
            </w:r>
          </w:p>
        </w:tc>
        <w:tc>
          <w:tcPr>
            <w:tcW w:w="684" w:type="dxa"/>
            <w:vAlign w:val="center"/>
          </w:tcPr>
          <w:p w14:paraId="4E963E10" w14:textId="77777777" w:rsidR="00583AD6" w:rsidRDefault="00583AD6" w:rsidP="00A249C0">
            <w:pPr>
              <w:spacing w:after="0"/>
              <w:jc w:val="center"/>
            </w:pPr>
            <w:r>
              <w:t>Oct</w:t>
            </w:r>
          </w:p>
        </w:tc>
        <w:tc>
          <w:tcPr>
            <w:tcW w:w="684" w:type="dxa"/>
            <w:vAlign w:val="center"/>
          </w:tcPr>
          <w:p w14:paraId="74D7D65C" w14:textId="77777777" w:rsidR="00583AD6" w:rsidRDefault="00583AD6" w:rsidP="00A249C0">
            <w:pPr>
              <w:spacing w:after="0"/>
              <w:jc w:val="center"/>
            </w:pPr>
            <w:r>
              <w:t>Nov</w:t>
            </w:r>
          </w:p>
        </w:tc>
        <w:tc>
          <w:tcPr>
            <w:tcW w:w="817" w:type="dxa"/>
            <w:vAlign w:val="center"/>
          </w:tcPr>
          <w:p w14:paraId="17476C81" w14:textId="77777777" w:rsidR="00583AD6" w:rsidRDefault="00583AD6" w:rsidP="00A249C0">
            <w:pPr>
              <w:spacing w:after="0"/>
              <w:jc w:val="center"/>
            </w:pPr>
            <w:r>
              <w:t>Dic</w:t>
            </w:r>
          </w:p>
        </w:tc>
      </w:tr>
      <w:tr w:rsidR="00A249C0" w14:paraId="6EC8E748" w14:textId="77777777" w:rsidTr="00A249C0">
        <w:trPr>
          <w:trHeight w:val="57"/>
        </w:trPr>
        <w:tc>
          <w:tcPr>
            <w:tcW w:w="1871" w:type="dxa"/>
            <w:vAlign w:val="center"/>
          </w:tcPr>
          <w:p w14:paraId="4CF04CF3" w14:textId="77777777" w:rsidR="00583AD6" w:rsidRPr="00430AE0" w:rsidRDefault="00583AD6" w:rsidP="00A249C0">
            <w:pPr>
              <w:spacing w:after="0"/>
              <w:ind w:left="22"/>
            </w:pPr>
            <w:r w:rsidRPr="00430AE0">
              <w:t>Normales</w:t>
            </w:r>
          </w:p>
        </w:tc>
        <w:tc>
          <w:tcPr>
            <w:tcW w:w="817" w:type="dxa"/>
            <w:vAlign w:val="center"/>
          </w:tcPr>
          <w:p w14:paraId="39C4E237" w14:textId="77777777" w:rsidR="00583AD6" w:rsidRPr="00430AE0" w:rsidRDefault="00583AD6" w:rsidP="00A249C0">
            <w:pPr>
              <w:spacing w:after="0"/>
              <w:jc w:val="center"/>
            </w:pPr>
            <w:r w:rsidRPr="00430AE0">
              <w:t>118.2</w:t>
            </w:r>
          </w:p>
        </w:tc>
        <w:tc>
          <w:tcPr>
            <w:tcW w:w="817" w:type="dxa"/>
            <w:vAlign w:val="center"/>
          </w:tcPr>
          <w:p w14:paraId="51272CF3" w14:textId="77777777" w:rsidR="00583AD6" w:rsidRPr="00430AE0" w:rsidRDefault="00583AD6" w:rsidP="00A249C0">
            <w:pPr>
              <w:spacing w:after="0"/>
              <w:jc w:val="center"/>
            </w:pPr>
            <w:r w:rsidRPr="00430AE0">
              <w:t>124.4</w:t>
            </w:r>
          </w:p>
        </w:tc>
        <w:tc>
          <w:tcPr>
            <w:tcW w:w="817" w:type="dxa"/>
            <w:vAlign w:val="center"/>
          </w:tcPr>
          <w:p w14:paraId="66F43F5D" w14:textId="77777777" w:rsidR="00583AD6" w:rsidRPr="00430AE0" w:rsidRDefault="00583AD6" w:rsidP="00A249C0">
            <w:pPr>
              <w:spacing w:after="0"/>
              <w:jc w:val="center"/>
            </w:pPr>
            <w:r w:rsidRPr="00430AE0">
              <w:t>105.0</w:t>
            </w:r>
          </w:p>
        </w:tc>
        <w:tc>
          <w:tcPr>
            <w:tcW w:w="684" w:type="dxa"/>
            <w:vAlign w:val="center"/>
          </w:tcPr>
          <w:p w14:paraId="432FD1DD" w14:textId="77777777" w:rsidR="00583AD6" w:rsidRPr="00430AE0" w:rsidRDefault="00583AD6" w:rsidP="00A249C0">
            <w:pPr>
              <w:spacing w:after="0"/>
              <w:jc w:val="center"/>
            </w:pPr>
            <w:r w:rsidRPr="00430AE0">
              <w:t>53.4</w:t>
            </w:r>
          </w:p>
        </w:tc>
        <w:tc>
          <w:tcPr>
            <w:tcW w:w="684" w:type="dxa"/>
            <w:vAlign w:val="center"/>
          </w:tcPr>
          <w:p w14:paraId="1C92E786" w14:textId="77777777" w:rsidR="00583AD6" w:rsidRPr="00430AE0" w:rsidRDefault="00583AD6" w:rsidP="00A249C0">
            <w:pPr>
              <w:spacing w:after="0"/>
              <w:jc w:val="center"/>
            </w:pPr>
            <w:r w:rsidRPr="00430AE0">
              <w:t>14.9</w:t>
            </w:r>
          </w:p>
        </w:tc>
        <w:tc>
          <w:tcPr>
            <w:tcW w:w="684" w:type="dxa"/>
            <w:vAlign w:val="center"/>
          </w:tcPr>
          <w:p w14:paraId="4AC8CA28" w14:textId="77777777" w:rsidR="00583AD6" w:rsidRPr="00430AE0" w:rsidRDefault="00583AD6" w:rsidP="00A249C0">
            <w:pPr>
              <w:spacing w:after="0"/>
              <w:jc w:val="center"/>
            </w:pPr>
            <w:r w:rsidRPr="00430AE0">
              <w:t>8.9</w:t>
            </w:r>
          </w:p>
        </w:tc>
        <w:tc>
          <w:tcPr>
            <w:tcW w:w="550" w:type="dxa"/>
            <w:vAlign w:val="center"/>
          </w:tcPr>
          <w:p w14:paraId="14004F81" w14:textId="77777777" w:rsidR="00583AD6" w:rsidRPr="00430AE0" w:rsidRDefault="00583AD6" w:rsidP="00A249C0">
            <w:pPr>
              <w:spacing w:after="0"/>
              <w:jc w:val="center"/>
            </w:pPr>
            <w:r w:rsidRPr="00430AE0">
              <w:t>7.4</w:t>
            </w:r>
          </w:p>
        </w:tc>
        <w:tc>
          <w:tcPr>
            <w:tcW w:w="684" w:type="dxa"/>
            <w:vAlign w:val="center"/>
          </w:tcPr>
          <w:p w14:paraId="6AF6BBB6" w14:textId="77777777" w:rsidR="00583AD6" w:rsidRPr="00430AE0" w:rsidRDefault="00583AD6" w:rsidP="00A249C0">
            <w:pPr>
              <w:spacing w:after="0"/>
              <w:jc w:val="center"/>
            </w:pPr>
            <w:r w:rsidRPr="00430AE0">
              <w:t>14.6</w:t>
            </w:r>
          </w:p>
        </w:tc>
        <w:tc>
          <w:tcPr>
            <w:tcW w:w="684" w:type="dxa"/>
            <w:vAlign w:val="center"/>
          </w:tcPr>
          <w:p w14:paraId="168C29A2" w14:textId="77777777" w:rsidR="00583AD6" w:rsidRPr="00430AE0" w:rsidRDefault="00583AD6" w:rsidP="00A249C0">
            <w:pPr>
              <w:spacing w:after="0"/>
              <w:jc w:val="center"/>
            </w:pPr>
            <w:r w:rsidRPr="00430AE0">
              <w:t>38.7</w:t>
            </w:r>
          </w:p>
        </w:tc>
        <w:tc>
          <w:tcPr>
            <w:tcW w:w="684" w:type="dxa"/>
            <w:vAlign w:val="center"/>
          </w:tcPr>
          <w:p w14:paraId="1A25F0B7" w14:textId="77777777" w:rsidR="00583AD6" w:rsidRPr="00430AE0" w:rsidRDefault="00583AD6" w:rsidP="00A249C0">
            <w:pPr>
              <w:spacing w:after="0"/>
              <w:jc w:val="center"/>
            </w:pPr>
            <w:r>
              <w:t>6</w:t>
            </w:r>
            <w:r w:rsidRPr="00430AE0">
              <w:t>8.0</w:t>
            </w:r>
          </w:p>
        </w:tc>
        <w:tc>
          <w:tcPr>
            <w:tcW w:w="684" w:type="dxa"/>
            <w:vAlign w:val="center"/>
          </w:tcPr>
          <w:p w14:paraId="3C904D2F" w14:textId="77777777" w:rsidR="00583AD6" w:rsidRPr="00430AE0" w:rsidRDefault="00583AD6" w:rsidP="00A249C0">
            <w:pPr>
              <w:spacing w:after="0"/>
              <w:jc w:val="center"/>
            </w:pPr>
            <w:r w:rsidRPr="00430AE0">
              <w:t>66.3</w:t>
            </w:r>
          </w:p>
        </w:tc>
        <w:tc>
          <w:tcPr>
            <w:tcW w:w="817" w:type="dxa"/>
            <w:vAlign w:val="center"/>
          </w:tcPr>
          <w:p w14:paraId="06EDE077" w14:textId="77777777" w:rsidR="00583AD6" w:rsidRPr="00430AE0" w:rsidRDefault="00583AD6" w:rsidP="00A249C0">
            <w:pPr>
              <w:spacing w:after="0"/>
              <w:jc w:val="center"/>
            </w:pPr>
            <w:r w:rsidRPr="00430AE0">
              <w:t>94.3</w:t>
            </w:r>
          </w:p>
        </w:tc>
      </w:tr>
      <w:tr w:rsidR="00A249C0" w14:paraId="416E92CA" w14:textId="77777777" w:rsidTr="00A249C0">
        <w:trPr>
          <w:trHeight w:val="57"/>
        </w:trPr>
        <w:tc>
          <w:tcPr>
            <w:tcW w:w="1871" w:type="dxa"/>
            <w:vAlign w:val="center"/>
          </w:tcPr>
          <w:p w14:paraId="2C5D9BE2" w14:textId="77777777" w:rsidR="00583AD6" w:rsidRPr="00430AE0" w:rsidRDefault="00583AD6" w:rsidP="00A249C0">
            <w:pPr>
              <w:spacing w:after="0"/>
              <w:ind w:left="22"/>
            </w:pPr>
            <w:r>
              <w:t>Desv. Estándar</w:t>
            </w:r>
          </w:p>
        </w:tc>
        <w:tc>
          <w:tcPr>
            <w:tcW w:w="817" w:type="dxa"/>
            <w:vAlign w:val="center"/>
          </w:tcPr>
          <w:p w14:paraId="1E320824" w14:textId="77777777" w:rsidR="00583AD6" w:rsidRPr="00430AE0" w:rsidRDefault="00583AD6" w:rsidP="00A249C0">
            <w:pPr>
              <w:spacing w:after="0"/>
              <w:jc w:val="center"/>
            </w:pPr>
            <w:r>
              <w:t>38.8</w:t>
            </w:r>
          </w:p>
        </w:tc>
        <w:tc>
          <w:tcPr>
            <w:tcW w:w="817" w:type="dxa"/>
            <w:vAlign w:val="center"/>
          </w:tcPr>
          <w:p w14:paraId="006F1B28" w14:textId="77777777" w:rsidR="00583AD6" w:rsidRPr="00430AE0" w:rsidRDefault="00583AD6" w:rsidP="00A249C0">
            <w:pPr>
              <w:spacing w:after="0"/>
              <w:jc w:val="center"/>
            </w:pPr>
            <w:r>
              <w:t>48.2</w:t>
            </w:r>
          </w:p>
        </w:tc>
        <w:tc>
          <w:tcPr>
            <w:tcW w:w="817" w:type="dxa"/>
            <w:vAlign w:val="center"/>
          </w:tcPr>
          <w:p w14:paraId="41718B59" w14:textId="77777777" w:rsidR="00583AD6" w:rsidRPr="00430AE0" w:rsidRDefault="00583AD6" w:rsidP="00A249C0">
            <w:pPr>
              <w:spacing w:after="0"/>
              <w:jc w:val="center"/>
            </w:pPr>
            <w:r>
              <w:t>33.8</w:t>
            </w:r>
          </w:p>
        </w:tc>
        <w:tc>
          <w:tcPr>
            <w:tcW w:w="684" w:type="dxa"/>
            <w:vAlign w:val="center"/>
          </w:tcPr>
          <w:p w14:paraId="3BFBA98E" w14:textId="77777777" w:rsidR="00583AD6" w:rsidRPr="00430AE0" w:rsidRDefault="00583AD6" w:rsidP="00A249C0">
            <w:pPr>
              <w:spacing w:after="0"/>
              <w:jc w:val="center"/>
            </w:pPr>
            <w:r>
              <w:t>29.4</w:t>
            </w:r>
          </w:p>
        </w:tc>
        <w:tc>
          <w:tcPr>
            <w:tcW w:w="684" w:type="dxa"/>
            <w:vAlign w:val="center"/>
          </w:tcPr>
          <w:p w14:paraId="40A471D2" w14:textId="77777777" w:rsidR="00583AD6" w:rsidRPr="00430AE0" w:rsidRDefault="00583AD6" w:rsidP="00A249C0">
            <w:pPr>
              <w:spacing w:after="0"/>
              <w:jc w:val="center"/>
            </w:pPr>
            <w:r>
              <w:t>9.5</w:t>
            </w:r>
          </w:p>
        </w:tc>
        <w:tc>
          <w:tcPr>
            <w:tcW w:w="684" w:type="dxa"/>
            <w:vAlign w:val="center"/>
          </w:tcPr>
          <w:p w14:paraId="7FAF58D5" w14:textId="77777777" w:rsidR="00583AD6" w:rsidRPr="00430AE0" w:rsidRDefault="00583AD6" w:rsidP="00A249C0">
            <w:pPr>
              <w:spacing w:after="0"/>
              <w:jc w:val="center"/>
            </w:pPr>
            <w:r>
              <w:t>12.2</w:t>
            </w:r>
          </w:p>
        </w:tc>
        <w:tc>
          <w:tcPr>
            <w:tcW w:w="550" w:type="dxa"/>
            <w:vAlign w:val="center"/>
          </w:tcPr>
          <w:p w14:paraId="04EFD187" w14:textId="77777777" w:rsidR="00583AD6" w:rsidRPr="00430AE0" w:rsidRDefault="00583AD6" w:rsidP="00A249C0">
            <w:pPr>
              <w:spacing w:after="0"/>
              <w:jc w:val="center"/>
            </w:pPr>
            <w:r>
              <w:t>8.1</w:t>
            </w:r>
          </w:p>
        </w:tc>
        <w:tc>
          <w:tcPr>
            <w:tcW w:w="684" w:type="dxa"/>
            <w:vAlign w:val="center"/>
          </w:tcPr>
          <w:p w14:paraId="7F45DC1D" w14:textId="77777777" w:rsidR="00583AD6" w:rsidRPr="00430AE0" w:rsidRDefault="00583AD6" w:rsidP="00A249C0">
            <w:pPr>
              <w:spacing w:after="0"/>
              <w:jc w:val="center"/>
            </w:pPr>
            <w:r>
              <w:t>10.1</w:t>
            </w:r>
          </w:p>
        </w:tc>
        <w:tc>
          <w:tcPr>
            <w:tcW w:w="684" w:type="dxa"/>
            <w:vAlign w:val="center"/>
          </w:tcPr>
          <w:p w14:paraId="361A4DF4" w14:textId="77777777" w:rsidR="00583AD6" w:rsidRPr="00430AE0" w:rsidRDefault="00583AD6" w:rsidP="00A249C0">
            <w:pPr>
              <w:spacing w:after="0"/>
              <w:jc w:val="center"/>
            </w:pPr>
            <w:r>
              <w:t>19.6</w:t>
            </w:r>
          </w:p>
        </w:tc>
        <w:tc>
          <w:tcPr>
            <w:tcW w:w="684" w:type="dxa"/>
            <w:vAlign w:val="center"/>
          </w:tcPr>
          <w:p w14:paraId="2A2D6894" w14:textId="77777777" w:rsidR="00583AD6" w:rsidRPr="00430AE0" w:rsidRDefault="00583AD6" w:rsidP="00A249C0">
            <w:pPr>
              <w:spacing w:after="0"/>
              <w:jc w:val="center"/>
            </w:pPr>
            <w:r>
              <w:t>26.8</w:t>
            </w:r>
          </w:p>
        </w:tc>
        <w:tc>
          <w:tcPr>
            <w:tcW w:w="684" w:type="dxa"/>
            <w:vAlign w:val="center"/>
          </w:tcPr>
          <w:p w14:paraId="2B11AE90" w14:textId="77777777" w:rsidR="00583AD6" w:rsidRPr="00430AE0" w:rsidRDefault="00583AD6" w:rsidP="00A249C0">
            <w:pPr>
              <w:spacing w:after="0"/>
              <w:jc w:val="center"/>
            </w:pPr>
            <w:r>
              <w:t>33.3</w:t>
            </w:r>
          </w:p>
        </w:tc>
        <w:tc>
          <w:tcPr>
            <w:tcW w:w="817" w:type="dxa"/>
            <w:vAlign w:val="center"/>
          </w:tcPr>
          <w:p w14:paraId="60629803" w14:textId="77777777" w:rsidR="00583AD6" w:rsidRPr="00430AE0" w:rsidRDefault="00583AD6" w:rsidP="00A249C0">
            <w:pPr>
              <w:spacing w:after="0"/>
              <w:jc w:val="center"/>
            </w:pPr>
            <w:r>
              <w:t>31.2</w:t>
            </w:r>
          </w:p>
        </w:tc>
      </w:tr>
      <w:tr w:rsidR="00A249C0" w14:paraId="42D74A41" w14:textId="77777777" w:rsidTr="00A249C0">
        <w:trPr>
          <w:trHeight w:val="57"/>
        </w:trPr>
        <w:tc>
          <w:tcPr>
            <w:tcW w:w="1871" w:type="dxa"/>
            <w:vAlign w:val="center"/>
          </w:tcPr>
          <w:p w14:paraId="4A023835" w14:textId="77777777" w:rsidR="00583AD6" w:rsidRPr="00430AE0" w:rsidRDefault="00583AD6" w:rsidP="00A249C0">
            <w:pPr>
              <w:spacing w:after="0"/>
              <w:ind w:left="22"/>
            </w:pPr>
            <w:r>
              <w:t>Mediana</w:t>
            </w:r>
          </w:p>
        </w:tc>
        <w:tc>
          <w:tcPr>
            <w:tcW w:w="817" w:type="dxa"/>
            <w:vAlign w:val="center"/>
          </w:tcPr>
          <w:p w14:paraId="52332783" w14:textId="77777777" w:rsidR="00583AD6" w:rsidRPr="00430AE0" w:rsidRDefault="00583AD6" w:rsidP="00A249C0">
            <w:pPr>
              <w:spacing w:after="0"/>
              <w:jc w:val="center"/>
            </w:pPr>
            <w:r>
              <w:t>118.0</w:t>
            </w:r>
          </w:p>
        </w:tc>
        <w:tc>
          <w:tcPr>
            <w:tcW w:w="817" w:type="dxa"/>
            <w:vAlign w:val="center"/>
          </w:tcPr>
          <w:p w14:paraId="0F7FB9C3" w14:textId="77777777" w:rsidR="00583AD6" w:rsidRPr="00430AE0" w:rsidRDefault="00583AD6" w:rsidP="00A249C0">
            <w:pPr>
              <w:spacing w:after="0"/>
              <w:jc w:val="center"/>
            </w:pPr>
            <w:r>
              <w:t>129.0</w:t>
            </w:r>
          </w:p>
        </w:tc>
        <w:tc>
          <w:tcPr>
            <w:tcW w:w="817" w:type="dxa"/>
            <w:vAlign w:val="center"/>
          </w:tcPr>
          <w:p w14:paraId="32063A45" w14:textId="77777777" w:rsidR="00583AD6" w:rsidRPr="00430AE0" w:rsidRDefault="00583AD6" w:rsidP="00A249C0">
            <w:pPr>
              <w:spacing w:after="0"/>
              <w:jc w:val="center"/>
            </w:pPr>
            <w:r>
              <w:t>107.2</w:t>
            </w:r>
          </w:p>
        </w:tc>
        <w:tc>
          <w:tcPr>
            <w:tcW w:w="684" w:type="dxa"/>
            <w:vAlign w:val="center"/>
          </w:tcPr>
          <w:p w14:paraId="33F62708" w14:textId="77777777" w:rsidR="00583AD6" w:rsidRPr="00430AE0" w:rsidRDefault="00583AD6" w:rsidP="00A249C0">
            <w:pPr>
              <w:spacing w:after="0"/>
              <w:jc w:val="center"/>
            </w:pPr>
            <w:r>
              <w:t>41.3</w:t>
            </w:r>
          </w:p>
        </w:tc>
        <w:tc>
          <w:tcPr>
            <w:tcW w:w="684" w:type="dxa"/>
            <w:vAlign w:val="center"/>
          </w:tcPr>
          <w:p w14:paraId="05444011" w14:textId="77777777" w:rsidR="00583AD6" w:rsidRPr="00430AE0" w:rsidRDefault="00583AD6" w:rsidP="00A249C0">
            <w:pPr>
              <w:spacing w:after="0"/>
              <w:jc w:val="center"/>
            </w:pPr>
            <w:r>
              <w:t>15.8</w:t>
            </w:r>
          </w:p>
        </w:tc>
        <w:tc>
          <w:tcPr>
            <w:tcW w:w="684" w:type="dxa"/>
            <w:vAlign w:val="center"/>
          </w:tcPr>
          <w:p w14:paraId="265A7DB5" w14:textId="77777777" w:rsidR="00583AD6" w:rsidRPr="00430AE0" w:rsidRDefault="00583AD6" w:rsidP="00A249C0">
            <w:pPr>
              <w:spacing w:after="0"/>
              <w:jc w:val="center"/>
            </w:pPr>
            <w:r>
              <w:t>5.0</w:t>
            </w:r>
          </w:p>
        </w:tc>
        <w:tc>
          <w:tcPr>
            <w:tcW w:w="550" w:type="dxa"/>
            <w:vAlign w:val="center"/>
          </w:tcPr>
          <w:p w14:paraId="78953EB3" w14:textId="77777777" w:rsidR="00583AD6" w:rsidRPr="00430AE0" w:rsidRDefault="00583AD6" w:rsidP="00A249C0">
            <w:pPr>
              <w:spacing w:after="0"/>
              <w:jc w:val="center"/>
            </w:pPr>
            <w:r>
              <w:t>6.3</w:t>
            </w:r>
          </w:p>
        </w:tc>
        <w:tc>
          <w:tcPr>
            <w:tcW w:w="684" w:type="dxa"/>
            <w:vAlign w:val="center"/>
          </w:tcPr>
          <w:p w14:paraId="109350D7" w14:textId="77777777" w:rsidR="00583AD6" w:rsidRPr="00430AE0" w:rsidRDefault="00583AD6" w:rsidP="00A249C0">
            <w:pPr>
              <w:spacing w:after="0"/>
              <w:jc w:val="center"/>
            </w:pPr>
            <w:r>
              <w:t>14.0</w:t>
            </w:r>
          </w:p>
        </w:tc>
        <w:tc>
          <w:tcPr>
            <w:tcW w:w="684" w:type="dxa"/>
            <w:vAlign w:val="center"/>
          </w:tcPr>
          <w:p w14:paraId="7E910CA9" w14:textId="77777777" w:rsidR="00583AD6" w:rsidRPr="00430AE0" w:rsidRDefault="00583AD6" w:rsidP="00A249C0">
            <w:pPr>
              <w:spacing w:after="0"/>
              <w:jc w:val="center"/>
            </w:pPr>
            <w:r>
              <w:t>40.1</w:t>
            </w:r>
          </w:p>
        </w:tc>
        <w:tc>
          <w:tcPr>
            <w:tcW w:w="684" w:type="dxa"/>
            <w:vAlign w:val="center"/>
          </w:tcPr>
          <w:p w14:paraId="1D9FB751" w14:textId="77777777" w:rsidR="00583AD6" w:rsidRPr="00430AE0" w:rsidRDefault="00583AD6" w:rsidP="00A249C0">
            <w:pPr>
              <w:spacing w:after="0"/>
              <w:jc w:val="center"/>
            </w:pPr>
            <w:r>
              <w:t>65.2</w:t>
            </w:r>
          </w:p>
        </w:tc>
        <w:tc>
          <w:tcPr>
            <w:tcW w:w="684" w:type="dxa"/>
            <w:vAlign w:val="center"/>
          </w:tcPr>
          <w:p w14:paraId="13486516" w14:textId="77777777" w:rsidR="00583AD6" w:rsidRPr="00430AE0" w:rsidRDefault="00583AD6" w:rsidP="00A249C0">
            <w:pPr>
              <w:spacing w:after="0"/>
              <w:jc w:val="center"/>
            </w:pPr>
            <w:r>
              <w:t>57.7</w:t>
            </w:r>
          </w:p>
        </w:tc>
        <w:tc>
          <w:tcPr>
            <w:tcW w:w="817" w:type="dxa"/>
            <w:vAlign w:val="center"/>
          </w:tcPr>
          <w:p w14:paraId="5B5ABB7B" w14:textId="77777777" w:rsidR="00583AD6" w:rsidRPr="00430AE0" w:rsidRDefault="00583AD6" w:rsidP="00A249C0">
            <w:pPr>
              <w:spacing w:after="0"/>
              <w:jc w:val="center"/>
            </w:pPr>
            <w:r>
              <w:t>91.2</w:t>
            </w:r>
          </w:p>
        </w:tc>
      </w:tr>
      <w:tr w:rsidR="00A249C0" w14:paraId="4C708265" w14:textId="77777777" w:rsidTr="00A249C0">
        <w:trPr>
          <w:trHeight w:val="57"/>
        </w:trPr>
        <w:tc>
          <w:tcPr>
            <w:tcW w:w="1871" w:type="dxa"/>
            <w:vAlign w:val="center"/>
          </w:tcPr>
          <w:p w14:paraId="58488105" w14:textId="77777777" w:rsidR="00583AD6" w:rsidRPr="00430AE0" w:rsidRDefault="00583AD6" w:rsidP="00A249C0">
            <w:pPr>
              <w:spacing w:after="0"/>
              <w:ind w:left="22"/>
            </w:pPr>
            <w:r>
              <w:t>Percentil 33</w:t>
            </w:r>
          </w:p>
        </w:tc>
        <w:tc>
          <w:tcPr>
            <w:tcW w:w="817" w:type="dxa"/>
            <w:vAlign w:val="center"/>
          </w:tcPr>
          <w:p w14:paraId="708A7BBF" w14:textId="77777777" w:rsidR="00583AD6" w:rsidRPr="00430AE0" w:rsidRDefault="00583AD6" w:rsidP="00A249C0">
            <w:pPr>
              <w:spacing w:after="0"/>
              <w:jc w:val="center"/>
            </w:pPr>
            <w:r>
              <w:t>99.0</w:t>
            </w:r>
          </w:p>
        </w:tc>
        <w:tc>
          <w:tcPr>
            <w:tcW w:w="817" w:type="dxa"/>
            <w:vAlign w:val="center"/>
          </w:tcPr>
          <w:p w14:paraId="0BBA53EA" w14:textId="77777777" w:rsidR="00583AD6" w:rsidRPr="00430AE0" w:rsidRDefault="00583AD6" w:rsidP="00A249C0">
            <w:pPr>
              <w:spacing w:after="0"/>
              <w:jc w:val="center"/>
            </w:pPr>
            <w:r>
              <w:t>104.9</w:t>
            </w:r>
          </w:p>
        </w:tc>
        <w:tc>
          <w:tcPr>
            <w:tcW w:w="817" w:type="dxa"/>
            <w:vAlign w:val="center"/>
          </w:tcPr>
          <w:p w14:paraId="0631DF80" w14:textId="77777777" w:rsidR="00583AD6" w:rsidRPr="00430AE0" w:rsidRDefault="00583AD6" w:rsidP="00A249C0">
            <w:pPr>
              <w:spacing w:after="0"/>
              <w:jc w:val="center"/>
            </w:pPr>
            <w:r>
              <w:t>81.2</w:t>
            </w:r>
          </w:p>
        </w:tc>
        <w:tc>
          <w:tcPr>
            <w:tcW w:w="684" w:type="dxa"/>
            <w:vAlign w:val="center"/>
          </w:tcPr>
          <w:p w14:paraId="4257DA69" w14:textId="77777777" w:rsidR="00583AD6" w:rsidRPr="00430AE0" w:rsidRDefault="00583AD6" w:rsidP="00A249C0">
            <w:pPr>
              <w:spacing w:after="0"/>
              <w:jc w:val="center"/>
            </w:pPr>
            <w:r>
              <w:t>36.2</w:t>
            </w:r>
          </w:p>
        </w:tc>
        <w:tc>
          <w:tcPr>
            <w:tcW w:w="684" w:type="dxa"/>
            <w:vAlign w:val="center"/>
          </w:tcPr>
          <w:p w14:paraId="3F62CEBA" w14:textId="77777777" w:rsidR="00583AD6" w:rsidRPr="00430AE0" w:rsidRDefault="00583AD6" w:rsidP="00A249C0">
            <w:pPr>
              <w:spacing w:after="0"/>
              <w:jc w:val="center"/>
            </w:pPr>
            <w:r>
              <w:t>11.6</w:t>
            </w:r>
          </w:p>
        </w:tc>
        <w:tc>
          <w:tcPr>
            <w:tcW w:w="684" w:type="dxa"/>
            <w:vAlign w:val="center"/>
          </w:tcPr>
          <w:p w14:paraId="4CA19494" w14:textId="77777777" w:rsidR="00583AD6" w:rsidRPr="00430AE0" w:rsidRDefault="00583AD6" w:rsidP="00A249C0">
            <w:pPr>
              <w:spacing w:after="0"/>
              <w:jc w:val="center"/>
            </w:pPr>
            <w:r>
              <w:t>2.6</w:t>
            </w:r>
          </w:p>
        </w:tc>
        <w:tc>
          <w:tcPr>
            <w:tcW w:w="550" w:type="dxa"/>
            <w:vAlign w:val="center"/>
          </w:tcPr>
          <w:p w14:paraId="6DCDD7E4" w14:textId="77777777" w:rsidR="00583AD6" w:rsidRPr="00430AE0" w:rsidRDefault="00583AD6" w:rsidP="00A249C0">
            <w:pPr>
              <w:spacing w:after="0"/>
              <w:jc w:val="center"/>
            </w:pPr>
            <w:r>
              <w:t>2.8</w:t>
            </w:r>
          </w:p>
        </w:tc>
        <w:tc>
          <w:tcPr>
            <w:tcW w:w="684" w:type="dxa"/>
            <w:vAlign w:val="center"/>
          </w:tcPr>
          <w:p w14:paraId="0CE035C6" w14:textId="77777777" w:rsidR="00583AD6" w:rsidRPr="00430AE0" w:rsidRDefault="00583AD6" w:rsidP="00A249C0">
            <w:pPr>
              <w:spacing w:after="0"/>
              <w:jc w:val="center"/>
            </w:pPr>
            <w:r>
              <w:t>7.9</w:t>
            </w:r>
          </w:p>
        </w:tc>
        <w:tc>
          <w:tcPr>
            <w:tcW w:w="684" w:type="dxa"/>
            <w:vAlign w:val="center"/>
          </w:tcPr>
          <w:p w14:paraId="107BAECB" w14:textId="77777777" w:rsidR="00583AD6" w:rsidRPr="00430AE0" w:rsidRDefault="00583AD6" w:rsidP="00A249C0">
            <w:pPr>
              <w:spacing w:after="0"/>
              <w:jc w:val="center"/>
            </w:pPr>
            <w:r>
              <w:t>26.9</w:t>
            </w:r>
          </w:p>
        </w:tc>
        <w:tc>
          <w:tcPr>
            <w:tcW w:w="684" w:type="dxa"/>
            <w:vAlign w:val="center"/>
          </w:tcPr>
          <w:p w14:paraId="73ED6E9F" w14:textId="77777777" w:rsidR="00583AD6" w:rsidRPr="00430AE0" w:rsidRDefault="00583AD6" w:rsidP="00A249C0">
            <w:pPr>
              <w:spacing w:after="0"/>
              <w:jc w:val="center"/>
            </w:pPr>
            <w:r>
              <w:t>51.6</w:t>
            </w:r>
          </w:p>
        </w:tc>
        <w:tc>
          <w:tcPr>
            <w:tcW w:w="684" w:type="dxa"/>
            <w:vAlign w:val="center"/>
          </w:tcPr>
          <w:p w14:paraId="76B9B189" w14:textId="77777777" w:rsidR="00583AD6" w:rsidRPr="00430AE0" w:rsidRDefault="00583AD6" w:rsidP="00A249C0">
            <w:pPr>
              <w:spacing w:after="0"/>
              <w:jc w:val="center"/>
            </w:pPr>
            <w:r>
              <w:t>50.7</w:t>
            </w:r>
          </w:p>
        </w:tc>
        <w:tc>
          <w:tcPr>
            <w:tcW w:w="817" w:type="dxa"/>
            <w:vAlign w:val="center"/>
          </w:tcPr>
          <w:p w14:paraId="4CDCC4A3" w14:textId="77777777" w:rsidR="00583AD6" w:rsidRPr="00430AE0" w:rsidRDefault="00583AD6" w:rsidP="00A249C0">
            <w:pPr>
              <w:spacing w:after="0"/>
              <w:jc w:val="center"/>
            </w:pPr>
            <w:r>
              <w:t>79.2</w:t>
            </w:r>
          </w:p>
        </w:tc>
      </w:tr>
      <w:tr w:rsidR="00A249C0" w14:paraId="0F64847D" w14:textId="77777777" w:rsidTr="00A249C0">
        <w:trPr>
          <w:trHeight w:val="57"/>
        </w:trPr>
        <w:tc>
          <w:tcPr>
            <w:tcW w:w="1871" w:type="dxa"/>
            <w:vAlign w:val="center"/>
          </w:tcPr>
          <w:p w14:paraId="13474D16" w14:textId="77777777" w:rsidR="00583AD6" w:rsidRPr="00430AE0" w:rsidRDefault="00583AD6" w:rsidP="00A249C0">
            <w:pPr>
              <w:spacing w:after="0"/>
              <w:ind w:left="22"/>
            </w:pPr>
            <w:r>
              <w:t>Percentil 66</w:t>
            </w:r>
          </w:p>
        </w:tc>
        <w:tc>
          <w:tcPr>
            <w:tcW w:w="817" w:type="dxa"/>
            <w:vAlign w:val="center"/>
          </w:tcPr>
          <w:p w14:paraId="31650A27" w14:textId="77777777" w:rsidR="00583AD6" w:rsidRPr="00430AE0" w:rsidRDefault="00583AD6" w:rsidP="00660562">
            <w:pPr>
              <w:spacing w:after="0"/>
              <w:jc w:val="center"/>
            </w:pPr>
            <w:r>
              <w:t>126.2</w:t>
            </w:r>
          </w:p>
        </w:tc>
        <w:tc>
          <w:tcPr>
            <w:tcW w:w="817" w:type="dxa"/>
            <w:vAlign w:val="center"/>
          </w:tcPr>
          <w:p w14:paraId="0C4346C0" w14:textId="77777777" w:rsidR="00583AD6" w:rsidRPr="00430AE0" w:rsidRDefault="00583AD6" w:rsidP="00660562">
            <w:pPr>
              <w:spacing w:after="0"/>
              <w:jc w:val="center"/>
            </w:pPr>
            <w:r>
              <w:t>143.1</w:t>
            </w:r>
          </w:p>
        </w:tc>
        <w:tc>
          <w:tcPr>
            <w:tcW w:w="817" w:type="dxa"/>
            <w:vAlign w:val="center"/>
          </w:tcPr>
          <w:p w14:paraId="0BFDD94B" w14:textId="77777777" w:rsidR="00583AD6" w:rsidRPr="00430AE0" w:rsidRDefault="00583AD6" w:rsidP="00660562">
            <w:pPr>
              <w:spacing w:after="0"/>
              <w:jc w:val="center"/>
            </w:pPr>
            <w:r>
              <w:t>122.9</w:t>
            </w:r>
          </w:p>
        </w:tc>
        <w:tc>
          <w:tcPr>
            <w:tcW w:w="684" w:type="dxa"/>
            <w:vAlign w:val="center"/>
          </w:tcPr>
          <w:p w14:paraId="2485C5CC" w14:textId="77777777" w:rsidR="00583AD6" w:rsidRPr="00430AE0" w:rsidRDefault="00583AD6" w:rsidP="00660562">
            <w:pPr>
              <w:spacing w:after="0"/>
              <w:jc w:val="center"/>
            </w:pPr>
            <w:r>
              <w:t>61.2</w:t>
            </w:r>
          </w:p>
        </w:tc>
        <w:tc>
          <w:tcPr>
            <w:tcW w:w="684" w:type="dxa"/>
            <w:vAlign w:val="center"/>
          </w:tcPr>
          <w:p w14:paraId="3B01FBC0" w14:textId="77777777" w:rsidR="00583AD6" w:rsidRPr="00430AE0" w:rsidRDefault="00583AD6" w:rsidP="00660562">
            <w:pPr>
              <w:spacing w:after="0"/>
              <w:jc w:val="center"/>
            </w:pPr>
            <w:r>
              <w:t>18.9</w:t>
            </w:r>
          </w:p>
        </w:tc>
        <w:tc>
          <w:tcPr>
            <w:tcW w:w="684" w:type="dxa"/>
            <w:vAlign w:val="center"/>
          </w:tcPr>
          <w:p w14:paraId="5623CA04" w14:textId="77777777" w:rsidR="00583AD6" w:rsidRPr="00430AE0" w:rsidRDefault="00583AD6" w:rsidP="00660562">
            <w:pPr>
              <w:spacing w:after="0"/>
              <w:jc w:val="center"/>
            </w:pPr>
            <w:r>
              <w:t>10.0</w:t>
            </w:r>
          </w:p>
        </w:tc>
        <w:tc>
          <w:tcPr>
            <w:tcW w:w="550" w:type="dxa"/>
            <w:vAlign w:val="center"/>
          </w:tcPr>
          <w:p w14:paraId="3609F06B" w14:textId="77777777" w:rsidR="00583AD6" w:rsidRPr="00430AE0" w:rsidRDefault="00583AD6" w:rsidP="00660562">
            <w:pPr>
              <w:spacing w:after="0"/>
              <w:jc w:val="center"/>
            </w:pPr>
            <w:r>
              <w:t>7.7</w:t>
            </w:r>
          </w:p>
        </w:tc>
        <w:tc>
          <w:tcPr>
            <w:tcW w:w="684" w:type="dxa"/>
            <w:vAlign w:val="center"/>
          </w:tcPr>
          <w:p w14:paraId="3659011A" w14:textId="77777777" w:rsidR="00583AD6" w:rsidRPr="00430AE0" w:rsidRDefault="00583AD6" w:rsidP="00660562">
            <w:pPr>
              <w:spacing w:after="0"/>
              <w:jc w:val="center"/>
            </w:pPr>
            <w:r>
              <w:t>18.2</w:t>
            </w:r>
          </w:p>
        </w:tc>
        <w:tc>
          <w:tcPr>
            <w:tcW w:w="684" w:type="dxa"/>
            <w:vAlign w:val="center"/>
          </w:tcPr>
          <w:p w14:paraId="0F8C202F" w14:textId="77777777" w:rsidR="00583AD6" w:rsidRPr="00430AE0" w:rsidRDefault="00583AD6" w:rsidP="00660562">
            <w:pPr>
              <w:spacing w:after="0"/>
              <w:jc w:val="center"/>
            </w:pPr>
            <w:r>
              <w:t>43.8</w:t>
            </w:r>
          </w:p>
        </w:tc>
        <w:tc>
          <w:tcPr>
            <w:tcW w:w="684" w:type="dxa"/>
            <w:vAlign w:val="center"/>
          </w:tcPr>
          <w:p w14:paraId="0DBB6778" w14:textId="77777777" w:rsidR="00583AD6" w:rsidRPr="00430AE0" w:rsidRDefault="00583AD6" w:rsidP="00660562">
            <w:pPr>
              <w:spacing w:after="0"/>
              <w:jc w:val="center"/>
            </w:pPr>
            <w:r>
              <w:t>71.4</w:t>
            </w:r>
          </w:p>
        </w:tc>
        <w:tc>
          <w:tcPr>
            <w:tcW w:w="684" w:type="dxa"/>
            <w:vAlign w:val="center"/>
          </w:tcPr>
          <w:p w14:paraId="697D2981" w14:textId="77777777" w:rsidR="00583AD6" w:rsidRPr="00430AE0" w:rsidRDefault="00583AD6" w:rsidP="00660562">
            <w:pPr>
              <w:spacing w:after="0"/>
              <w:jc w:val="center"/>
            </w:pPr>
            <w:r>
              <w:t>70.2</w:t>
            </w:r>
          </w:p>
        </w:tc>
        <w:tc>
          <w:tcPr>
            <w:tcW w:w="817" w:type="dxa"/>
            <w:vAlign w:val="center"/>
          </w:tcPr>
          <w:p w14:paraId="01AE1B93" w14:textId="77777777" w:rsidR="00583AD6" w:rsidRPr="00430AE0" w:rsidRDefault="00583AD6" w:rsidP="00660562">
            <w:pPr>
              <w:spacing w:after="0"/>
              <w:jc w:val="center"/>
            </w:pPr>
            <w:r>
              <w:t>111.7</w:t>
            </w:r>
          </w:p>
        </w:tc>
      </w:tr>
    </w:tbl>
    <w:p w14:paraId="516676B1" w14:textId="6576389A" w:rsidR="001F4EF5" w:rsidRPr="001F4EF5" w:rsidRDefault="001F4EF5" w:rsidP="00583AD6">
      <w:pPr>
        <w:keepNext/>
        <w:rPr>
          <w:sz w:val="20"/>
          <w:szCs w:val="20"/>
        </w:rPr>
      </w:pPr>
      <w:r w:rsidRPr="001F4EF5">
        <w:rPr>
          <w:i/>
          <w:iCs/>
          <w:sz w:val="20"/>
          <w:szCs w:val="20"/>
        </w:rPr>
        <w:t>Nota:</w:t>
      </w:r>
      <w:r w:rsidRPr="001F4EF5">
        <w:rPr>
          <w:sz w:val="20"/>
          <w:szCs w:val="20"/>
        </w:rPr>
        <w:t xml:space="preserve"> Promedios de lluvia mensual, teniendo en cuenta la distribución por percentiles y la desviación estándar. Extraído de </w:t>
      </w:r>
      <w:r w:rsidRPr="001F4EF5">
        <w:rPr>
          <w:rFonts w:cs="Arial"/>
          <w:i/>
          <w:iCs/>
          <w:noProof/>
          <w:sz w:val="20"/>
          <w:szCs w:val="20"/>
        </w:rPr>
        <w:t>Normales Climatológicas 1981 -2010 de la Precipitación, Temperatura Máxima y Temperatura Mínima del Aire</w:t>
      </w:r>
      <w:r w:rsidRPr="001F4EF5">
        <w:rPr>
          <w:rFonts w:cs="Arial"/>
          <w:noProof/>
          <w:sz w:val="20"/>
          <w:szCs w:val="20"/>
        </w:rPr>
        <w:t xml:space="preserve"> (p. 158), por </w:t>
      </w:r>
      <w:r w:rsidRPr="001F4EF5">
        <w:rPr>
          <w:sz w:val="20"/>
          <w:szCs w:val="20"/>
        </w:rPr>
        <w:fldChar w:fldCharType="begin" w:fldLock="1"/>
      </w:r>
      <w:r w:rsidRPr="001F4EF5">
        <w:rPr>
          <w:sz w:val="20"/>
          <w:szCs w:val="20"/>
        </w:rPr>
        <w:instrText>ADDIN CSL_CITATION {"citationItems":[{"id":"ITEM-1","itemData":{"author":[{"dropping-particle":"","family":"SENAMHI","given":"","non-dropping-particle":"","parse-names":false,"suffix":""}],"id":"ITEM-1","issued":{"date-parts":[["2010"]]},"page":"1-371","publisher":"Servicio Nacional de Meteorología e Hidrología","publisher-place":"Lima, Perú","title":"Normales Climatológicas 1981 -2010 de la Precipitación, Temperatura Máxima y Temperatura Mínima del Aire","type":"article"},"uris":["http://www.mendeley.com/documents/?uuid=f051f216-9483-4f31-ab88-7190aeb9914e"]}],"mendeley":{"formattedCitation":"(SENAMHI, 2010)","manualFormatting":"SENAMHI, 2010","plainTextFormattedCitation":"(SENAMHI, 2010)","previouslyFormattedCitation":"(SENAMHI, 2010)"},"properties":{"noteIndex":0},"schema":"https://github.com/citation-style-language/schema/raw/master/csl-citation.json"}</w:instrText>
      </w:r>
      <w:r w:rsidRPr="001F4EF5">
        <w:rPr>
          <w:sz w:val="20"/>
          <w:szCs w:val="20"/>
        </w:rPr>
        <w:fldChar w:fldCharType="separate"/>
      </w:r>
      <w:r w:rsidRPr="001F4EF5">
        <w:rPr>
          <w:noProof/>
          <w:sz w:val="20"/>
          <w:szCs w:val="20"/>
        </w:rPr>
        <w:t>SENAMHI, 2010</w:t>
      </w:r>
      <w:r w:rsidRPr="001F4EF5">
        <w:rPr>
          <w:sz w:val="20"/>
          <w:szCs w:val="20"/>
        </w:rPr>
        <w:fldChar w:fldCharType="end"/>
      </w:r>
      <w:r w:rsidRPr="001F4EF5">
        <w:rPr>
          <w:sz w:val="20"/>
          <w:szCs w:val="20"/>
        </w:rPr>
        <w:t>.</w:t>
      </w:r>
    </w:p>
    <w:p w14:paraId="65A13A68" w14:textId="77777777" w:rsidR="007E3F45" w:rsidRDefault="007E3F45" w:rsidP="00D952A1">
      <w:r>
        <w:t xml:space="preserve">Respecto a cantidad de precipitación anual registrada por las diferentes estaciones ubicadas a lo largo de la cuenca, se evidencia variabilidad entre sus reportes, debido </w:t>
      </w:r>
      <w:r>
        <w:lastRenderedPageBreak/>
        <w:t xml:space="preserve">a que existe una dependencia entre la medición y la altitud, teniendo un mayor registro de lluvias en las partes altas de la cuenca que dentro del valle. Esta relación también se ve afectada por otros aspectos físicos como son el grado de exposición del terreno al sol, influencia de la brisa montaña - valle – montaña, la dirección de los flujos de viento y la contenido de humedad </w:t>
      </w:r>
      <w:r w:rsidR="00806E28">
        <w:fldChar w:fldCharType="begin" w:fldLock="1"/>
      </w:r>
      <w:r>
        <w:instrText>ADDIN CSL_CITATION {"citationItems":[{"id":"ITEM-1","itemData":{"ISBN":"9972824136","author":[{"dropping-particle":"","family":"IGP","given":"","non-dropping-particle":"","parse-names":false,"suffix":""}],"id":"ITEM-1","issued":{"date-parts":[["2005"]]},"page":"1-110","publisher":"Instituto geofísico del Perú - IGP","publisher-place":"Lima, Perú","title":"Atlas Climático de Precipitación y Temperatura del Aire en la Cuenca del Río Mantaro","type":"article"},"uris":["http://www.mendeley.com/documents/?uuid=8604b80e-7744-4a1f-b32b-6381042af0f3"]}],"mendeley":{"formattedCitation":"(IGP, 2005)","plainTextFormattedCitation":"(IGP, 2005)","previouslyFormattedCitation":"(IGP, 2005)"},"properties":{"noteIndex":0},"schema":"https://github.com/citation-style-language/schema/raw/master/csl-citation.json"}</w:instrText>
      </w:r>
      <w:r w:rsidR="00806E28">
        <w:fldChar w:fldCharType="separate"/>
      </w:r>
      <w:r w:rsidRPr="007212CE">
        <w:rPr>
          <w:noProof/>
        </w:rPr>
        <w:t>(IGP, 2005)</w:t>
      </w:r>
      <w:r w:rsidR="00806E28">
        <w:fldChar w:fldCharType="end"/>
      </w:r>
      <w:r>
        <w:t>.</w:t>
      </w:r>
    </w:p>
    <w:p w14:paraId="754A9EB1" w14:textId="3DCDC868" w:rsidR="00D952A1" w:rsidRDefault="001851F3" w:rsidP="00D952A1">
      <w:r>
        <w:t xml:space="preserve">La </w:t>
      </w:r>
      <w:r w:rsidR="00D952A1">
        <w:t xml:space="preserve">variabilidad espacial está representada por los valores máximos de 1000 mm/año en las regiones norte y sur oeste, </w:t>
      </w:r>
      <w:r>
        <w:t>y mínimos de</w:t>
      </w:r>
      <w:r w:rsidR="00D952A1">
        <w:t xml:space="preserve"> 550 mm/año en la parte central y sureste de la cuenca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rsidR="00D952A1">
        <w:t xml:space="preserve">. El Observatorio de Huancayo se encuentra en la </w:t>
      </w:r>
      <w:r w:rsidR="00D952A1" w:rsidRPr="00155A3A">
        <w:t>región centro-occidental de la cuenca</w:t>
      </w:r>
      <w:r w:rsidR="00D952A1">
        <w:t xml:space="preserve"> donde las precipitaciones oscilan entre 700 y 800 mm/año </w:t>
      </w:r>
      <w:r w:rsidR="00806E28">
        <w:fldChar w:fldCharType="begin" w:fldLock="1"/>
      </w:r>
      <w:r w:rsidR="00D952A1">
        <w:instrText>ADDIN CSL_CITATION {"citationItems":[{"id":"ITEM-1","itemData":{"ISBN":"9972824136","author":[{"dropping-particle":"","family":"IGP","given":"","non-dropping-particle":"","parse-names":false,"suffix":""}],"id":"ITEM-1","issued":{"date-parts":[["2005"]]},"page":"1-110","publisher":"Instituto geofísico del Perú - IGP","publisher-place":"Lima, Perú","title":"Atlas Climático de Precipitación y Temperatura del Aire en la Cuenca del Río Mantaro","type":"article"},"uris":["http://www.mendeley.com/documents/?uuid=8604b80e-7744-4a1f-b32b-6381042af0f3"]}],"mendeley":{"formattedCitation":"(IGP, 2005)","plainTextFormattedCitation":"(IGP, 2005)","previouslyFormattedCitation":"(IGP, 2005)"},"properties":{"noteIndex":0},"schema":"https://github.com/citation-style-language/schema/raw/master/csl-citation.json"}</w:instrText>
      </w:r>
      <w:r w:rsidR="00806E28">
        <w:fldChar w:fldCharType="separate"/>
      </w:r>
      <w:r w:rsidR="00D952A1" w:rsidRPr="007212CE">
        <w:rPr>
          <w:noProof/>
        </w:rPr>
        <w:t>(IGP, 2005)</w:t>
      </w:r>
      <w:r w:rsidR="00806E28">
        <w:fldChar w:fldCharType="end"/>
      </w:r>
      <w:r w:rsidR="00D952A1">
        <w:t>.</w:t>
      </w:r>
      <w:r w:rsidR="00D952A1" w:rsidRPr="00155A3A">
        <w:t xml:space="preserve"> </w:t>
      </w:r>
    </w:p>
    <w:p w14:paraId="4AB6D041" w14:textId="237FC1C6" w:rsidR="00D952A1" w:rsidRDefault="00D952A1" w:rsidP="00583AD6">
      <w:r>
        <w:t>En la comparación de la variabilidad interanual de la precipitación, se ha observado que los pe</w:t>
      </w:r>
      <w:r w:rsidR="001851F3">
        <w:t>riodos secos son más frecuentes</w:t>
      </w:r>
      <w:r>
        <w:t xml:space="preserve">, en casi un 70% de las estaciones de la cuenca, principalmente a partir del año 1986/1987, originando una tendencia negativa de lluvias </w:t>
      </w:r>
      <w:r w:rsidR="00806E28">
        <w:fldChar w:fldCharType="begin" w:fldLock="1"/>
      </w:r>
      <w:r w:rsidR="00F37D81">
        <w:instrText>ADDIN CSL_CITATION {"citationItems":[{"id":"ITEM-1","itemData":{"DOI":"10.5194/adgeo-14-261-2008","ISBN":"16807340 (ISSN)","ISSN":"16807359","PMID":"23739423","abstract":"Monthly precipitation data from the period of 1970 to 2004 from 38 meteorological stations in the Mantaro river basin were used to classify the rainy seasons (September?April) of each year into anomalously dry or wet, and to determine the basin-wide extent of the anomalies based on the Standardized Precipitation Index (SPI). The wet periods mostly occurred in the early 1970's and during the first half of the 1980's, except for the event that occurred in the 1993/94 period which was the strongest and most generalized in the analyzed period. The dry periods occurred mostly during the second half of the 1980's and the 1990's. Consistent with this, a negative trend in precipitation of 2% per decade was found for the rainy season, due mainly to a stronger trend (?4%/decade) during the peak phase (January?March). &lt;br&gt;&lt;br&gt; Despite previously reported significant negative correlations between El Niño-Southern Oscillation (ENSO) and rainfall during the peak of the rainfall season, the similar amplitude variability of precipitation during the onset phase of the rainfall season (September?December), which is uncorrelated with ENSO, participate to the reduction of the absolute correlation for the full rainfall season. Correlations between rainfall in the Mantaro basin and sea surface temperature (SST) in the tropical Atlantic are significant only near the end of the rainy season, with more rain associated with a weaker north-south difference in SST in the tropical Atlantic.","author":[{"dropping-particle":"","family":"Silva","given":"Y.","non-dropping-particle":"","parse-names":false,"suffix":""},{"dropping-particle":"","family":"Takahashi","given":"K.","non-dropping-particle":"","parse-names":false,"suffix":""},{"dropping-particle":"","family":"Chávez","given":"R.","non-dropping-particle":"","parse-names":false,"suffix":""}],"container-title":"Advances in Geosciences","id":"ITEM-1","issued":{"date-parts":[["2008"]]},"page":"261-264","title":"Dry and wet rainy seasons in the Mantaro river basin (Central Peruvian Andes)","type":"article-journal","volume":"14"},"uris":["http://www.mendeley.com/documents/?uuid=db2f7d6f-04ab-41d5-be3b-dc4702aefb3e"]}],"mendeley":{"formattedCitation":"(Y. Silva, Takahashi, &amp; Chávez, 2008)","plainTextFormattedCitation":"(Y. Silva, Takahashi, &amp; Chávez, 2008)","previouslyFormattedCitation":"(Y. Silva, Takahashi, &amp; Chávez, 2008)"},"properties":{"noteIndex":0},"schema":"https://github.com/citation-style-language/schema/raw/master/csl-citation.json"}</w:instrText>
      </w:r>
      <w:r w:rsidR="00806E28">
        <w:fldChar w:fldCharType="separate"/>
      </w:r>
      <w:r w:rsidR="00F37D81" w:rsidRPr="00F37D81">
        <w:rPr>
          <w:noProof/>
        </w:rPr>
        <w:t>(Y. Silva, Takahashi, &amp; Chávez, 2008)</w:t>
      </w:r>
      <w:r w:rsidR="00806E28">
        <w:fldChar w:fldCharType="end"/>
      </w:r>
      <w:r>
        <w:t xml:space="preserve">. Esta tendencia se centra principalmente en las regiones del norte y centro de la cuenca; basados en el periodo de 1971 </w:t>
      </w:r>
      <w:r w:rsidR="001851F3">
        <w:t>al</w:t>
      </w:r>
      <w:r>
        <w:t xml:space="preserve"> 2000 la reducción de lluvias es de orden 3% por década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t>. Sin embargo, en un periodo más largo (1922 -2009) la tendencia es de + 0.74% por década y para el periodo 19</w:t>
      </w:r>
      <w:r w:rsidR="001851F3">
        <w:t xml:space="preserve">77 al </w:t>
      </w:r>
      <w:r>
        <w:t xml:space="preserve">2009 la tendencia es -7.2% por década </w:t>
      </w:r>
      <w:r w:rsidR="00806E28">
        <w:fldChar w:fldCharType="begin" w:fldLock="1"/>
      </w:r>
      <w:r w:rsidR="00F37D81">
        <w:instrText>ADDIN CSL_CITATION {"citationItems":[{"id":"ITEM-1","itemData":{"author":[{"dropping-particle":"","family":"Silva","given":"Yamina","non-dropping-particle":"","parse-names":false,"suffix":""},{"dropping-particle":"","family":"Transmote","given":"Grace","non-dropping-particle":"","parse-names":false,"suffix":""},{"dropping-particle":"","family":"Giráldez","given":"Lucy","non-dropping-particle":"","parse-names":false,"suffix":""}],"container-title":"Instituto Geofísico del Perú","id":"ITEM-1","issued":{"date-parts":[["2010"]]},"page":"54-58","title":"Variabilidad de las Precipitaciones en el Valle del Río Mantaro","type":"article-journal"},"uris":["http://www.mendeley.com/documents/?uuid=b70e2fb0-27f2-4c8f-a573-ca090bdec82b"]}],"mendeley":{"formattedCitation":"(Yamina Silva, Transmote, &amp; Giráldez, 2010)","plainTextFormattedCitation":"(Yamina Silva, Transmote, &amp; Giráldez, 2010)","previouslyFormattedCitation":"(Yamina Silva, Transmote, &amp; Giráldez, 2010)"},"properties":{"noteIndex":0},"schema":"https://github.com/citation-style-language/schema/raw/master/csl-citation.json"}</w:instrText>
      </w:r>
      <w:r w:rsidR="00806E28">
        <w:fldChar w:fldCharType="separate"/>
      </w:r>
      <w:r w:rsidR="00F37D81" w:rsidRPr="00F37D81">
        <w:rPr>
          <w:noProof/>
        </w:rPr>
        <w:t>(Yamina Silva, Transmote, &amp; Giráldez, 2010)</w:t>
      </w:r>
      <w:r w:rsidR="00806E28">
        <w:fldChar w:fldCharType="end"/>
      </w:r>
      <w:r>
        <w:t xml:space="preserve">, esto sugiere que existe una variabilidad negativa en las últimas décadas. </w:t>
      </w:r>
    </w:p>
    <w:p w14:paraId="62603370" w14:textId="77777777" w:rsidR="00583AD6" w:rsidRDefault="00583AD6" w:rsidP="00C93C10">
      <w:pPr>
        <w:pStyle w:val="Ttulo4"/>
      </w:pPr>
      <w:bookmarkStart w:id="41" w:name="_Toc81644599"/>
      <w:r>
        <w:t>Variabilidad de la temperatura</w:t>
      </w:r>
      <w:bookmarkEnd w:id="41"/>
      <w:r>
        <w:t xml:space="preserve"> </w:t>
      </w:r>
    </w:p>
    <w:p w14:paraId="1FA24A1F" w14:textId="43E4DCD4" w:rsidR="00583AD6" w:rsidRDefault="00583AD6" w:rsidP="00583AD6">
      <w:r>
        <w:t>El promedio mensual de la temperatura mínima del aire en la cuenca del río Mantaro está muy marcado por el ciclo</w:t>
      </w:r>
      <w:r w:rsidR="00EA24FC">
        <w:t xml:space="preserve"> anual, los valores mínimos se centran</w:t>
      </w:r>
      <w:r>
        <w:t xml:space="preserve"> en los meses de junio y julio y el máximo entre enero y marzo</w:t>
      </w:r>
      <w:r w:rsidR="004D294A">
        <w:t xml:space="preserve"> (Figura 7</w:t>
      </w:r>
      <w:r w:rsidR="00355FA4">
        <w:t>a</w:t>
      </w:r>
      <w:r w:rsidR="004D294A">
        <w:t>), có</w:t>
      </w:r>
      <w:r w:rsidR="00EA24FC">
        <w:t>mo se puede</w:t>
      </w:r>
      <w:r w:rsidR="00DA164A">
        <w:t xml:space="preserve"> observa</w:t>
      </w:r>
      <w:r w:rsidR="00EA24FC">
        <w:t>r</w:t>
      </w:r>
      <w:r w:rsidR="00DA164A">
        <w:t xml:space="preserve"> en el cálculo del promedio mensual de la temperatura mínima</w:t>
      </w:r>
      <w:r w:rsidR="00EA24FC">
        <w:t xml:space="preserve"> </w:t>
      </w:r>
      <w:r w:rsidR="00DA164A">
        <w:t>en la Tabla 4</w:t>
      </w:r>
      <w:r>
        <w:t>. En el caso del promedio de la temperatura máxima la estacionalidad es débil</w:t>
      </w:r>
      <w:r w:rsidR="00EA24FC">
        <w:t xml:space="preserve"> (Figura </w:t>
      </w:r>
      <w:r w:rsidR="00355FA4">
        <w:t>7b</w:t>
      </w:r>
      <w:r w:rsidR="00DA164A">
        <w:t>)</w:t>
      </w:r>
      <w:r>
        <w:t>, con valores máximos en noviembre y los mínimos en febrero, con</w:t>
      </w:r>
      <w:r w:rsidR="00DA164A">
        <w:t xml:space="preserve"> una</w:t>
      </w:r>
      <w:r>
        <w:t xml:space="preserve"> variación</w:t>
      </w:r>
      <w:r w:rsidR="00DA164A">
        <w:t xml:space="preserve"> muy poco</w:t>
      </w:r>
      <w:r>
        <w:t xml:space="preserve"> significativa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t xml:space="preserve">. Si nos enfocamos </w:t>
      </w:r>
      <w:r w:rsidR="00DA164A">
        <w:t xml:space="preserve">en </w:t>
      </w:r>
      <w:r>
        <w:t>el promedio mensua</w:t>
      </w:r>
      <w:r w:rsidR="00DA164A">
        <w:t xml:space="preserve">l de la temperatura máxima en la Tabla 5; </w:t>
      </w:r>
      <w:r w:rsidR="00EA24FC">
        <w:t>los valores se</w:t>
      </w:r>
      <w:r w:rsidR="00DA164A">
        <w:t xml:space="preserve"> </w:t>
      </w:r>
      <w:r w:rsidR="00EA24FC">
        <w:t>mantienen</w:t>
      </w:r>
      <w:r w:rsidR="00DA164A">
        <w:t xml:space="preserve"> casi </w:t>
      </w:r>
      <w:r w:rsidR="00EA24FC">
        <w:t>constantes</w:t>
      </w:r>
      <w:r w:rsidR="00DA164A">
        <w:t xml:space="preserve"> a lo largo de todo el año.</w:t>
      </w:r>
    </w:p>
    <w:p w14:paraId="2E4E1A4B" w14:textId="561A02DC" w:rsidR="001F4EF5" w:rsidRDefault="001F4EF5" w:rsidP="007E52F6">
      <w:pPr>
        <w:pStyle w:val="Descripcin"/>
        <w:keepNext/>
        <w:spacing w:line="360" w:lineRule="auto"/>
        <w:jc w:val="left"/>
        <w:rPr>
          <w:color w:val="auto"/>
          <w:sz w:val="24"/>
          <w:szCs w:val="24"/>
        </w:rPr>
      </w:pPr>
      <w:r w:rsidRPr="001F4EF5">
        <w:rPr>
          <w:b/>
          <w:bCs/>
          <w:i w:val="0"/>
          <w:iCs w:val="0"/>
          <w:color w:val="auto"/>
          <w:sz w:val="24"/>
          <w:szCs w:val="24"/>
        </w:rPr>
        <w:lastRenderedPageBreak/>
        <w:t xml:space="preserve">Figura </w:t>
      </w:r>
      <w:r w:rsidRPr="001F4EF5">
        <w:rPr>
          <w:b/>
          <w:bCs/>
          <w:i w:val="0"/>
          <w:iCs w:val="0"/>
          <w:color w:val="auto"/>
          <w:sz w:val="24"/>
          <w:szCs w:val="24"/>
        </w:rPr>
        <w:fldChar w:fldCharType="begin"/>
      </w:r>
      <w:r w:rsidRPr="001F4EF5">
        <w:rPr>
          <w:b/>
          <w:bCs/>
          <w:i w:val="0"/>
          <w:iCs w:val="0"/>
          <w:color w:val="auto"/>
          <w:sz w:val="24"/>
          <w:szCs w:val="24"/>
        </w:rPr>
        <w:instrText xml:space="preserve"> SEQ Figura \* ARABIC </w:instrText>
      </w:r>
      <w:r w:rsidRPr="001F4EF5">
        <w:rPr>
          <w:b/>
          <w:bCs/>
          <w:i w:val="0"/>
          <w:iCs w:val="0"/>
          <w:color w:val="auto"/>
          <w:sz w:val="24"/>
          <w:szCs w:val="24"/>
        </w:rPr>
        <w:fldChar w:fldCharType="separate"/>
      </w:r>
      <w:r w:rsidR="005D514D">
        <w:rPr>
          <w:b/>
          <w:bCs/>
          <w:i w:val="0"/>
          <w:iCs w:val="0"/>
          <w:noProof/>
          <w:color w:val="auto"/>
          <w:sz w:val="24"/>
          <w:szCs w:val="24"/>
        </w:rPr>
        <w:t>7</w:t>
      </w:r>
      <w:r w:rsidRPr="001F4EF5">
        <w:rPr>
          <w:b/>
          <w:bCs/>
          <w:i w:val="0"/>
          <w:iCs w:val="0"/>
          <w:color w:val="auto"/>
          <w:sz w:val="24"/>
          <w:szCs w:val="24"/>
        </w:rPr>
        <w:fldChar w:fldCharType="end"/>
      </w:r>
      <w:r w:rsidRPr="001F4EF5">
        <w:rPr>
          <w:color w:val="auto"/>
          <w:sz w:val="24"/>
          <w:szCs w:val="24"/>
        </w:rPr>
        <w:t xml:space="preserve"> </w:t>
      </w:r>
      <w:r w:rsidRPr="001F4EF5">
        <w:rPr>
          <w:color w:val="auto"/>
          <w:sz w:val="24"/>
          <w:szCs w:val="24"/>
        </w:rPr>
        <w:br/>
        <w:t>Promedio de la Temperatura 1981 -2010</w:t>
      </w:r>
    </w:p>
    <w:p w14:paraId="025FCE0D" w14:textId="4DFF5492" w:rsidR="00355FA4" w:rsidRPr="00355FA4" w:rsidRDefault="00355FA4" w:rsidP="007E52F6">
      <w:pPr>
        <w:jc w:val="center"/>
      </w:pPr>
      <w:r>
        <w:rPr>
          <w:noProof/>
        </w:rPr>
        <w:drawing>
          <wp:inline distT="0" distB="0" distL="0" distR="0" wp14:anchorId="575C4399" wp14:editId="40F2A693">
            <wp:extent cx="5759450" cy="2130425"/>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15">
                      <a:extLst>
                        <a:ext uri="{28A0092B-C50C-407E-A947-70E740481C1C}">
                          <a14:useLocalDpi xmlns:a14="http://schemas.microsoft.com/office/drawing/2010/main" val="0"/>
                        </a:ext>
                      </a:extLst>
                    </a:blip>
                    <a:stretch>
                      <a:fillRect/>
                    </a:stretch>
                  </pic:blipFill>
                  <pic:spPr>
                    <a:xfrm>
                      <a:off x="0" y="0"/>
                      <a:ext cx="5759450" cy="2130425"/>
                    </a:xfrm>
                    <a:prstGeom prst="rect">
                      <a:avLst/>
                    </a:prstGeom>
                  </pic:spPr>
                </pic:pic>
              </a:graphicData>
            </a:graphic>
          </wp:inline>
        </w:drawing>
      </w:r>
    </w:p>
    <w:p w14:paraId="121B7C6E" w14:textId="650771AF" w:rsidR="00F24FE3" w:rsidRDefault="00355FA4" w:rsidP="0065114B">
      <w:r w:rsidRPr="0065114B">
        <w:rPr>
          <w:i/>
          <w:iCs/>
          <w:noProof/>
          <w:sz w:val="20"/>
          <w:szCs w:val="18"/>
          <w:lang w:eastAsia="es-PE"/>
        </w:rPr>
        <w:t>Nota:</w:t>
      </w:r>
      <w:r w:rsidR="0065114B" w:rsidRPr="0065114B">
        <w:rPr>
          <w:sz w:val="16"/>
          <w:szCs w:val="14"/>
        </w:rPr>
        <w:t xml:space="preserve"> </w:t>
      </w:r>
      <w:r w:rsidR="0065114B">
        <w:rPr>
          <w:sz w:val="20"/>
          <w:szCs w:val="18"/>
        </w:rPr>
        <w:t>a) Promedio de la temperatura mínima. b) promedio de la temperatura máxima</w:t>
      </w:r>
      <w:r w:rsidR="0065114B" w:rsidRPr="00660562">
        <w:rPr>
          <w:sz w:val="20"/>
          <w:szCs w:val="18"/>
        </w:rPr>
        <w:t xml:space="preserve">. Extraído de </w:t>
      </w:r>
      <w:r w:rsidR="0065114B" w:rsidRPr="00660562">
        <w:rPr>
          <w:rFonts w:cs="Arial"/>
          <w:i/>
          <w:iCs/>
          <w:noProof/>
          <w:sz w:val="20"/>
          <w:szCs w:val="20"/>
        </w:rPr>
        <w:t>Normales Climatológicas 1981 -2010 de la Precipitación, Temperatura Máxima y Temperatura Mínima del Aire</w:t>
      </w:r>
      <w:r w:rsidR="0065114B" w:rsidRPr="00660562">
        <w:rPr>
          <w:rFonts w:cs="Arial"/>
          <w:noProof/>
          <w:sz w:val="20"/>
          <w:szCs w:val="20"/>
        </w:rPr>
        <w:t xml:space="preserve"> (p. </w:t>
      </w:r>
      <w:r w:rsidR="0065114B">
        <w:rPr>
          <w:rFonts w:cs="Arial"/>
          <w:noProof/>
          <w:sz w:val="20"/>
          <w:szCs w:val="20"/>
        </w:rPr>
        <w:t>158</w:t>
      </w:r>
      <w:r w:rsidR="0065114B" w:rsidRPr="00660562">
        <w:rPr>
          <w:rFonts w:cs="Arial"/>
          <w:noProof/>
          <w:sz w:val="20"/>
          <w:szCs w:val="20"/>
        </w:rPr>
        <w:t xml:space="preserve">), por </w:t>
      </w:r>
      <w:r w:rsidR="0065114B" w:rsidRPr="00660562">
        <w:rPr>
          <w:sz w:val="20"/>
          <w:szCs w:val="18"/>
        </w:rPr>
        <w:fldChar w:fldCharType="begin" w:fldLock="1"/>
      </w:r>
      <w:r w:rsidR="0065114B" w:rsidRPr="00660562">
        <w:rPr>
          <w:sz w:val="20"/>
          <w:szCs w:val="18"/>
        </w:rPr>
        <w:instrText>ADDIN CSL_CITATION {"citationItems":[{"id":"ITEM-1","itemData":{"author":[{"dropping-particle":"","family":"SENAMHI","given":"","non-dropping-particle":"","parse-names":false,"suffix":""}],"id":"ITEM-1","issued":{"date-parts":[["2010"]]},"page":"1-371","publisher":"Servicio Nacional de Meteorología e Hidrología","publisher-place":"Lima, Perú","title":"Normales Climatológicas 1981 -2010 de la Precipitación, Temperatura Máxima y Temperatura Mínima del Aire","type":"article"},"uris":["http://www.mendeley.com/documents/?uuid=f051f216-9483-4f31-ab88-7190aeb9914e"]}],"mendeley":{"formattedCitation":"(SENAMHI, 2010)","manualFormatting":"SENAMHI, 2010","plainTextFormattedCitation":"(SENAMHI, 2010)","previouslyFormattedCitation":"(SENAMHI, 2010)"},"properties":{"noteIndex":0},"schema":"https://github.com/citation-style-language/schema/raw/master/csl-citation.json"}</w:instrText>
      </w:r>
      <w:r w:rsidR="0065114B" w:rsidRPr="00660562">
        <w:rPr>
          <w:sz w:val="20"/>
          <w:szCs w:val="18"/>
        </w:rPr>
        <w:fldChar w:fldCharType="separate"/>
      </w:r>
      <w:r w:rsidR="0065114B" w:rsidRPr="00660562">
        <w:rPr>
          <w:noProof/>
          <w:sz w:val="20"/>
          <w:szCs w:val="18"/>
        </w:rPr>
        <w:t>SENAMHI, 2010</w:t>
      </w:r>
      <w:r w:rsidR="0065114B" w:rsidRPr="00660562">
        <w:rPr>
          <w:sz w:val="20"/>
          <w:szCs w:val="18"/>
        </w:rPr>
        <w:fldChar w:fldCharType="end"/>
      </w:r>
      <w:r w:rsidR="0065114B" w:rsidRPr="00660562">
        <w:rPr>
          <w:sz w:val="20"/>
          <w:szCs w:val="18"/>
        </w:rPr>
        <w:t>.</w:t>
      </w:r>
    </w:p>
    <w:p w14:paraId="10E47D5B" w14:textId="7A39F0AD" w:rsidR="008E5E7E" w:rsidRPr="008E5E7E" w:rsidRDefault="008E5E7E" w:rsidP="007E52F6">
      <w:pPr>
        <w:pStyle w:val="Descripcin"/>
        <w:keepNext/>
        <w:spacing w:line="360" w:lineRule="auto"/>
        <w:jc w:val="left"/>
        <w:rPr>
          <w:color w:val="auto"/>
          <w:sz w:val="24"/>
          <w:szCs w:val="24"/>
        </w:rPr>
      </w:pPr>
      <w:r w:rsidRPr="008E5E7E">
        <w:rPr>
          <w:b/>
          <w:bCs/>
          <w:i w:val="0"/>
          <w:iCs w:val="0"/>
          <w:color w:val="auto"/>
          <w:sz w:val="24"/>
          <w:szCs w:val="24"/>
        </w:rPr>
        <w:t xml:space="preserve">Tabla </w:t>
      </w:r>
      <w:r w:rsidRPr="008E5E7E">
        <w:rPr>
          <w:b/>
          <w:bCs/>
          <w:i w:val="0"/>
          <w:iCs w:val="0"/>
          <w:color w:val="auto"/>
          <w:sz w:val="24"/>
          <w:szCs w:val="24"/>
        </w:rPr>
        <w:fldChar w:fldCharType="begin"/>
      </w:r>
      <w:r w:rsidRPr="008E5E7E">
        <w:rPr>
          <w:b/>
          <w:bCs/>
          <w:i w:val="0"/>
          <w:iCs w:val="0"/>
          <w:color w:val="auto"/>
          <w:sz w:val="24"/>
          <w:szCs w:val="24"/>
        </w:rPr>
        <w:instrText xml:space="preserve"> SEQ Tabla \* ARABIC </w:instrText>
      </w:r>
      <w:r w:rsidRPr="008E5E7E">
        <w:rPr>
          <w:b/>
          <w:bCs/>
          <w:i w:val="0"/>
          <w:iCs w:val="0"/>
          <w:color w:val="auto"/>
          <w:sz w:val="24"/>
          <w:szCs w:val="24"/>
        </w:rPr>
        <w:fldChar w:fldCharType="separate"/>
      </w:r>
      <w:r w:rsidR="00A551F4">
        <w:rPr>
          <w:b/>
          <w:bCs/>
          <w:i w:val="0"/>
          <w:iCs w:val="0"/>
          <w:noProof/>
          <w:color w:val="auto"/>
          <w:sz w:val="24"/>
          <w:szCs w:val="24"/>
        </w:rPr>
        <w:t>4</w:t>
      </w:r>
      <w:r w:rsidRPr="008E5E7E">
        <w:rPr>
          <w:b/>
          <w:bCs/>
          <w:i w:val="0"/>
          <w:iCs w:val="0"/>
          <w:color w:val="auto"/>
          <w:sz w:val="24"/>
          <w:szCs w:val="24"/>
        </w:rPr>
        <w:fldChar w:fldCharType="end"/>
      </w:r>
      <w:r w:rsidRPr="008E5E7E">
        <w:rPr>
          <w:color w:val="auto"/>
          <w:sz w:val="24"/>
          <w:szCs w:val="24"/>
        </w:rPr>
        <w:t xml:space="preserve"> </w:t>
      </w:r>
      <w:r w:rsidRPr="008E5E7E">
        <w:rPr>
          <w:color w:val="auto"/>
          <w:sz w:val="24"/>
          <w:szCs w:val="24"/>
        </w:rPr>
        <w:br/>
        <w:t>Promedio de la Temperatura Mínima 1981 - 2010</w:t>
      </w:r>
    </w:p>
    <w:tbl>
      <w:tblPr>
        <w:tblStyle w:val="Tablaconcuadrcula"/>
        <w:tblW w:w="10087" w:type="dxa"/>
        <w:jc w:val="center"/>
        <w:tblLook w:val="04A0" w:firstRow="1" w:lastRow="0" w:firstColumn="1" w:lastColumn="0" w:noHBand="0" w:noVBand="1"/>
      </w:tblPr>
      <w:tblGrid>
        <w:gridCol w:w="1871"/>
        <w:gridCol w:w="677"/>
        <w:gridCol w:w="677"/>
        <w:gridCol w:w="677"/>
        <w:gridCol w:w="677"/>
        <w:gridCol w:w="679"/>
        <w:gridCol w:w="677"/>
        <w:gridCol w:w="677"/>
        <w:gridCol w:w="677"/>
        <w:gridCol w:w="677"/>
        <w:gridCol w:w="677"/>
        <w:gridCol w:w="677"/>
        <w:gridCol w:w="767"/>
      </w:tblGrid>
      <w:tr w:rsidR="000001F3" w14:paraId="78E4F2DE" w14:textId="77777777" w:rsidTr="00A92C1D">
        <w:trPr>
          <w:trHeight w:val="57"/>
          <w:jc w:val="center"/>
        </w:trPr>
        <w:tc>
          <w:tcPr>
            <w:tcW w:w="1871" w:type="dxa"/>
            <w:vAlign w:val="center"/>
          </w:tcPr>
          <w:p w14:paraId="4FCC499E" w14:textId="77777777" w:rsidR="000001F3" w:rsidRPr="0041416A" w:rsidRDefault="000001F3" w:rsidP="00A92C1D">
            <w:pPr>
              <w:spacing w:after="0"/>
              <w:rPr>
                <w:b/>
              </w:rPr>
            </w:pPr>
          </w:p>
        </w:tc>
        <w:tc>
          <w:tcPr>
            <w:tcW w:w="677" w:type="dxa"/>
            <w:vAlign w:val="center"/>
          </w:tcPr>
          <w:p w14:paraId="6B311407" w14:textId="77777777" w:rsidR="000001F3" w:rsidRDefault="000001F3" w:rsidP="00A92C1D">
            <w:pPr>
              <w:spacing w:after="0"/>
            </w:pPr>
            <w:r>
              <w:t>Ene</w:t>
            </w:r>
          </w:p>
        </w:tc>
        <w:tc>
          <w:tcPr>
            <w:tcW w:w="677" w:type="dxa"/>
          </w:tcPr>
          <w:p w14:paraId="54DA4462" w14:textId="77777777" w:rsidR="000001F3" w:rsidRDefault="000001F3" w:rsidP="00A92C1D">
            <w:pPr>
              <w:spacing w:after="0"/>
            </w:pPr>
            <w:r>
              <w:t>Feb</w:t>
            </w:r>
          </w:p>
        </w:tc>
        <w:tc>
          <w:tcPr>
            <w:tcW w:w="677" w:type="dxa"/>
          </w:tcPr>
          <w:p w14:paraId="547E368C" w14:textId="77777777" w:rsidR="000001F3" w:rsidRDefault="000001F3" w:rsidP="00A92C1D">
            <w:pPr>
              <w:spacing w:after="0"/>
            </w:pPr>
            <w:r>
              <w:t>Mar</w:t>
            </w:r>
          </w:p>
        </w:tc>
        <w:tc>
          <w:tcPr>
            <w:tcW w:w="677" w:type="dxa"/>
          </w:tcPr>
          <w:p w14:paraId="08FF75A0" w14:textId="77777777" w:rsidR="000001F3" w:rsidRDefault="000001F3" w:rsidP="00A92C1D">
            <w:pPr>
              <w:spacing w:after="0"/>
            </w:pPr>
            <w:r>
              <w:t>Abr</w:t>
            </w:r>
          </w:p>
        </w:tc>
        <w:tc>
          <w:tcPr>
            <w:tcW w:w="679" w:type="dxa"/>
          </w:tcPr>
          <w:p w14:paraId="4B5029A8" w14:textId="77777777" w:rsidR="000001F3" w:rsidRDefault="000001F3" w:rsidP="00A92C1D">
            <w:pPr>
              <w:spacing w:after="0"/>
            </w:pPr>
            <w:r>
              <w:t>May</w:t>
            </w:r>
          </w:p>
        </w:tc>
        <w:tc>
          <w:tcPr>
            <w:tcW w:w="677" w:type="dxa"/>
          </w:tcPr>
          <w:p w14:paraId="5D5AE427" w14:textId="77777777" w:rsidR="000001F3" w:rsidRDefault="000001F3" w:rsidP="00A92C1D">
            <w:pPr>
              <w:spacing w:after="0"/>
            </w:pPr>
            <w:r>
              <w:t>Jun</w:t>
            </w:r>
          </w:p>
        </w:tc>
        <w:tc>
          <w:tcPr>
            <w:tcW w:w="677" w:type="dxa"/>
          </w:tcPr>
          <w:p w14:paraId="02EF8902" w14:textId="77777777" w:rsidR="000001F3" w:rsidRDefault="000001F3" w:rsidP="00A92C1D">
            <w:pPr>
              <w:spacing w:after="0"/>
            </w:pPr>
            <w:r>
              <w:t>Jul</w:t>
            </w:r>
          </w:p>
        </w:tc>
        <w:tc>
          <w:tcPr>
            <w:tcW w:w="677" w:type="dxa"/>
          </w:tcPr>
          <w:p w14:paraId="3A67C73A" w14:textId="77777777" w:rsidR="000001F3" w:rsidRDefault="000001F3" w:rsidP="00A92C1D">
            <w:pPr>
              <w:spacing w:after="0"/>
            </w:pPr>
            <w:r>
              <w:t>Ago</w:t>
            </w:r>
          </w:p>
        </w:tc>
        <w:tc>
          <w:tcPr>
            <w:tcW w:w="677" w:type="dxa"/>
          </w:tcPr>
          <w:p w14:paraId="3A52CA13" w14:textId="77777777" w:rsidR="000001F3" w:rsidRDefault="000001F3" w:rsidP="00A92C1D">
            <w:pPr>
              <w:spacing w:after="0"/>
            </w:pPr>
            <w:r>
              <w:t>Sep</w:t>
            </w:r>
          </w:p>
        </w:tc>
        <w:tc>
          <w:tcPr>
            <w:tcW w:w="677" w:type="dxa"/>
          </w:tcPr>
          <w:p w14:paraId="151F08C1" w14:textId="77777777" w:rsidR="000001F3" w:rsidRDefault="000001F3" w:rsidP="00A92C1D">
            <w:pPr>
              <w:spacing w:after="0"/>
            </w:pPr>
            <w:r>
              <w:t>Oct</w:t>
            </w:r>
          </w:p>
        </w:tc>
        <w:tc>
          <w:tcPr>
            <w:tcW w:w="677" w:type="dxa"/>
          </w:tcPr>
          <w:p w14:paraId="629FA363" w14:textId="77777777" w:rsidR="000001F3" w:rsidRDefault="000001F3" w:rsidP="00A92C1D">
            <w:pPr>
              <w:spacing w:after="0"/>
            </w:pPr>
            <w:r>
              <w:t>Nov</w:t>
            </w:r>
          </w:p>
        </w:tc>
        <w:tc>
          <w:tcPr>
            <w:tcW w:w="767" w:type="dxa"/>
          </w:tcPr>
          <w:p w14:paraId="214BED8D" w14:textId="77777777" w:rsidR="000001F3" w:rsidRDefault="000001F3" w:rsidP="00A92C1D">
            <w:pPr>
              <w:spacing w:after="0"/>
            </w:pPr>
            <w:r>
              <w:t>Dic</w:t>
            </w:r>
          </w:p>
        </w:tc>
      </w:tr>
      <w:tr w:rsidR="000001F3" w14:paraId="2736C6B7" w14:textId="77777777" w:rsidTr="00A92C1D">
        <w:trPr>
          <w:trHeight w:val="57"/>
          <w:jc w:val="center"/>
        </w:trPr>
        <w:tc>
          <w:tcPr>
            <w:tcW w:w="1871" w:type="dxa"/>
            <w:vAlign w:val="center"/>
          </w:tcPr>
          <w:p w14:paraId="024614C8" w14:textId="77777777" w:rsidR="000001F3" w:rsidRPr="00942DBF" w:rsidRDefault="000001F3" w:rsidP="00A92C1D">
            <w:pPr>
              <w:spacing w:after="0"/>
              <w:rPr>
                <w:szCs w:val="24"/>
              </w:rPr>
            </w:pPr>
            <w:r w:rsidRPr="00942DBF">
              <w:rPr>
                <w:szCs w:val="24"/>
              </w:rPr>
              <w:t>Normales</w:t>
            </w:r>
          </w:p>
        </w:tc>
        <w:tc>
          <w:tcPr>
            <w:tcW w:w="677" w:type="dxa"/>
            <w:vAlign w:val="center"/>
          </w:tcPr>
          <w:p w14:paraId="5597DFF2" w14:textId="77777777" w:rsidR="000001F3" w:rsidRPr="00430AE0" w:rsidRDefault="000001F3" w:rsidP="00A92C1D">
            <w:pPr>
              <w:spacing w:after="0"/>
              <w:jc w:val="center"/>
            </w:pPr>
            <w:r>
              <w:t>6.3</w:t>
            </w:r>
          </w:p>
        </w:tc>
        <w:tc>
          <w:tcPr>
            <w:tcW w:w="677" w:type="dxa"/>
          </w:tcPr>
          <w:p w14:paraId="3E7735F6" w14:textId="77777777" w:rsidR="000001F3" w:rsidRPr="00430AE0" w:rsidRDefault="000001F3" w:rsidP="00A92C1D">
            <w:pPr>
              <w:spacing w:after="0"/>
              <w:jc w:val="center"/>
            </w:pPr>
            <w:r>
              <w:t>6.2</w:t>
            </w:r>
          </w:p>
        </w:tc>
        <w:tc>
          <w:tcPr>
            <w:tcW w:w="677" w:type="dxa"/>
          </w:tcPr>
          <w:p w14:paraId="7E5DF02F" w14:textId="77777777" w:rsidR="000001F3" w:rsidRPr="00430AE0" w:rsidRDefault="000001F3" w:rsidP="00A92C1D">
            <w:pPr>
              <w:spacing w:after="0"/>
              <w:jc w:val="center"/>
            </w:pPr>
            <w:r>
              <w:t>6.1</w:t>
            </w:r>
          </w:p>
        </w:tc>
        <w:tc>
          <w:tcPr>
            <w:tcW w:w="677" w:type="dxa"/>
          </w:tcPr>
          <w:p w14:paraId="74D448C3" w14:textId="77777777" w:rsidR="000001F3" w:rsidRPr="00430AE0" w:rsidRDefault="000001F3" w:rsidP="00A92C1D">
            <w:pPr>
              <w:spacing w:after="0"/>
              <w:jc w:val="center"/>
            </w:pPr>
            <w:r>
              <w:t>5.0</w:t>
            </w:r>
          </w:p>
        </w:tc>
        <w:tc>
          <w:tcPr>
            <w:tcW w:w="679" w:type="dxa"/>
          </w:tcPr>
          <w:p w14:paraId="0EF84D44" w14:textId="77777777" w:rsidR="000001F3" w:rsidRPr="00430AE0" w:rsidRDefault="000001F3" w:rsidP="00A92C1D">
            <w:pPr>
              <w:spacing w:after="0"/>
              <w:jc w:val="center"/>
            </w:pPr>
            <w:r>
              <w:t>2.7</w:t>
            </w:r>
          </w:p>
        </w:tc>
        <w:tc>
          <w:tcPr>
            <w:tcW w:w="677" w:type="dxa"/>
          </w:tcPr>
          <w:p w14:paraId="66B8D6E2" w14:textId="77777777" w:rsidR="000001F3" w:rsidRPr="00430AE0" w:rsidRDefault="000001F3" w:rsidP="00A92C1D">
            <w:pPr>
              <w:spacing w:after="0"/>
              <w:jc w:val="center"/>
            </w:pPr>
            <w:r>
              <w:t>1.5</w:t>
            </w:r>
          </w:p>
        </w:tc>
        <w:tc>
          <w:tcPr>
            <w:tcW w:w="677" w:type="dxa"/>
          </w:tcPr>
          <w:p w14:paraId="5C188A3F" w14:textId="77777777" w:rsidR="000001F3" w:rsidRPr="00430AE0" w:rsidRDefault="000001F3" w:rsidP="00A92C1D">
            <w:pPr>
              <w:spacing w:after="0"/>
              <w:jc w:val="center"/>
            </w:pPr>
            <w:r>
              <w:t>1.1</w:t>
            </w:r>
          </w:p>
        </w:tc>
        <w:tc>
          <w:tcPr>
            <w:tcW w:w="677" w:type="dxa"/>
          </w:tcPr>
          <w:p w14:paraId="347C6D2D" w14:textId="77777777" w:rsidR="000001F3" w:rsidRPr="00430AE0" w:rsidRDefault="000001F3" w:rsidP="00A92C1D">
            <w:pPr>
              <w:spacing w:after="0"/>
              <w:jc w:val="center"/>
            </w:pPr>
            <w:r>
              <w:t>2.2</w:t>
            </w:r>
          </w:p>
        </w:tc>
        <w:tc>
          <w:tcPr>
            <w:tcW w:w="677" w:type="dxa"/>
          </w:tcPr>
          <w:p w14:paraId="24752C78" w14:textId="77777777" w:rsidR="000001F3" w:rsidRPr="00430AE0" w:rsidRDefault="000001F3" w:rsidP="00A92C1D">
            <w:pPr>
              <w:spacing w:after="0"/>
              <w:jc w:val="center"/>
            </w:pPr>
            <w:r>
              <w:t>3.4</w:t>
            </w:r>
          </w:p>
        </w:tc>
        <w:tc>
          <w:tcPr>
            <w:tcW w:w="677" w:type="dxa"/>
          </w:tcPr>
          <w:p w14:paraId="3E37B842" w14:textId="77777777" w:rsidR="000001F3" w:rsidRPr="00430AE0" w:rsidRDefault="00F24FE3" w:rsidP="00A92C1D">
            <w:pPr>
              <w:spacing w:after="0"/>
              <w:jc w:val="center"/>
            </w:pPr>
            <w:r>
              <w:t>4.6</w:t>
            </w:r>
          </w:p>
        </w:tc>
        <w:tc>
          <w:tcPr>
            <w:tcW w:w="677" w:type="dxa"/>
          </w:tcPr>
          <w:p w14:paraId="7AA48C72" w14:textId="77777777" w:rsidR="000001F3" w:rsidRPr="00430AE0" w:rsidRDefault="00F24FE3" w:rsidP="00A92C1D">
            <w:pPr>
              <w:spacing w:after="0"/>
              <w:jc w:val="center"/>
            </w:pPr>
            <w:r>
              <w:t>4.7</w:t>
            </w:r>
          </w:p>
        </w:tc>
        <w:tc>
          <w:tcPr>
            <w:tcW w:w="767" w:type="dxa"/>
          </w:tcPr>
          <w:p w14:paraId="15ACF4C4" w14:textId="77777777" w:rsidR="000001F3" w:rsidRPr="00430AE0" w:rsidRDefault="00F24FE3" w:rsidP="00A92C1D">
            <w:pPr>
              <w:spacing w:after="0"/>
              <w:jc w:val="center"/>
            </w:pPr>
            <w:r>
              <w:t>5.6</w:t>
            </w:r>
          </w:p>
        </w:tc>
      </w:tr>
      <w:tr w:rsidR="000001F3" w14:paraId="4752312F" w14:textId="77777777" w:rsidTr="00A92C1D">
        <w:trPr>
          <w:trHeight w:val="57"/>
          <w:jc w:val="center"/>
        </w:trPr>
        <w:tc>
          <w:tcPr>
            <w:tcW w:w="1871" w:type="dxa"/>
            <w:vAlign w:val="center"/>
          </w:tcPr>
          <w:p w14:paraId="7B722734" w14:textId="77777777" w:rsidR="000001F3" w:rsidRPr="00942DBF" w:rsidRDefault="000001F3" w:rsidP="00A92C1D">
            <w:pPr>
              <w:spacing w:after="0"/>
              <w:rPr>
                <w:szCs w:val="24"/>
              </w:rPr>
            </w:pPr>
            <w:r w:rsidRPr="00942DBF">
              <w:rPr>
                <w:szCs w:val="24"/>
              </w:rPr>
              <w:t>Desv. Estándar</w:t>
            </w:r>
          </w:p>
        </w:tc>
        <w:tc>
          <w:tcPr>
            <w:tcW w:w="677" w:type="dxa"/>
            <w:vAlign w:val="center"/>
          </w:tcPr>
          <w:p w14:paraId="6556F617" w14:textId="77777777" w:rsidR="000001F3" w:rsidRPr="00430AE0" w:rsidRDefault="000001F3" w:rsidP="00A92C1D">
            <w:pPr>
              <w:spacing w:after="0"/>
              <w:jc w:val="center"/>
            </w:pPr>
            <w:r>
              <w:t>1.3</w:t>
            </w:r>
          </w:p>
        </w:tc>
        <w:tc>
          <w:tcPr>
            <w:tcW w:w="677" w:type="dxa"/>
          </w:tcPr>
          <w:p w14:paraId="542BC877" w14:textId="77777777" w:rsidR="000001F3" w:rsidRPr="00430AE0" w:rsidRDefault="000001F3" w:rsidP="00A92C1D">
            <w:pPr>
              <w:spacing w:after="0"/>
              <w:jc w:val="center"/>
            </w:pPr>
            <w:r>
              <w:t>1.6</w:t>
            </w:r>
          </w:p>
        </w:tc>
        <w:tc>
          <w:tcPr>
            <w:tcW w:w="677" w:type="dxa"/>
          </w:tcPr>
          <w:p w14:paraId="2EB65D97" w14:textId="77777777" w:rsidR="000001F3" w:rsidRPr="00430AE0" w:rsidRDefault="000001F3" w:rsidP="00A92C1D">
            <w:pPr>
              <w:spacing w:after="0"/>
              <w:jc w:val="center"/>
            </w:pPr>
            <w:r>
              <w:t>1.7</w:t>
            </w:r>
          </w:p>
        </w:tc>
        <w:tc>
          <w:tcPr>
            <w:tcW w:w="677" w:type="dxa"/>
          </w:tcPr>
          <w:p w14:paraId="253133F6" w14:textId="77777777" w:rsidR="000001F3" w:rsidRPr="00430AE0" w:rsidRDefault="000001F3" w:rsidP="00A92C1D">
            <w:pPr>
              <w:spacing w:after="0"/>
              <w:jc w:val="center"/>
            </w:pPr>
            <w:r>
              <w:t>1.3</w:t>
            </w:r>
          </w:p>
        </w:tc>
        <w:tc>
          <w:tcPr>
            <w:tcW w:w="679" w:type="dxa"/>
          </w:tcPr>
          <w:p w14:paraId="6BA3307E" w14:textId="77777777" w:rsidR="000001F3" w:rsidRPr="00430AE0" w:rsidRDefault="000001F3" w:rsidP="00A92C1D">
            <w:pPr>
              <w:spacing w:after="0"/>
              <w:jc w:val="center"/>
            </w:pPr>
            <w:r>
              <w:t>1.3</w:t>
            </w:r>
          </w:p>
        </w:tc>
        <w:tc>
          <w:tcPr>
            <w:tcW w:w="677" w:type="dxa"/>
          </w:tcPr>
          <w:p w14:paraId="6E884097" w14:textId="77777777" w:rsidR="000001F3" w:rsidRPr="00430AE0" w:rsidRDefault="000001F3" w:rsidP="00A92C1D">
            <w:pPr>
              <w:spacing w:after="0"/>
              <w:jc w:val="center"/>
            </w:pPr>
            <w:r>
              <w:t>1.8</w:t>
            </w:r>
          </w:p>
        </w:tc>
        <w:tc>
          <w:tcPr>
            <w:tcW w:w="677" w:type="dxa"/>
          </w:tcPr>
          <w:p w14:paraId="7C22D391" w14:textId="77777777" w:rsidR="000001F3" w:rsidRPr="00430AE0" w:rsidRDefault="000001F3" w:rsidP="00A92C1D">
            <w:pPr>
              <w:spacing w:after="0"/>
              <w:jc w:val="center"/>
            </w:pPr>
            <w:r>
              <w:t>1.0</w:t>
            </w:r>
          </w:p>
        </w:tc>
        <w:tc>
          <w:tcPr>
            <w:tcW w:w="677" w:type="dxa"/>
          </w:tcPr>
          <w:p w14:paraId="5F1B6579" w14:textId="77777777" w:rsidR="000001F3" w:rsidRPr="00430AE0" w:rsidRDefault="000001F3" w:rsidP="00A92C1D">
            <w:pPr>
              <w:spacing w:after="0"/>
              <w:jc w:val="center"/>
            </w:pPr>
            <w:r>
              <w:t>0.9</w:t>
            </w:r>
          </w:p>
        </w:tc>
        <w:tc>
          <w:tcPr>
            <w:tcW w:w="677" w:type="dxa"/>
          </w:tcPr>
          <w:p w14:paraId="3910C047" w14:textId="77777777" w:rsidR="000001F3" w:rsidRPr="00430AE0" w:rsidRDefault="000001F3" w:rsidP="00A92C1D">
            <w:pPr>
              <w:spacing w:after="0"/>
              <w:jc w:val="center"/>
            </w:pPr>
            <w:r>
              <w:t>1.2</w:t>
            </w:r>
          </w:p>
        </w:tc>
        <w:tc>
          <w:tcPr>
            <w:tcW w:w="677" w:type="dxa"/>
          </w:tcPr>
          <w:p w14:paraId="52AD3E28" w14:textId="77777777" w:rsidR="000001F3" w:rsidRPr="00430AE0" w:rsidRDefault="000001F3" w:rsidP="00A92C1D">
            <w:pPr>
              <w:spacing w:after="0"/>
              <w:jc w:val="center"/>
            </w:pPr>
            <w:r>
              <w:t>1.3</w:t>
            </w:r>
          </w:p>
        </w:tc>
        <w:tc>
          <w:tcPr>
            <w:tcW w:w="677" w:type="dxa"/>
          </w:tcPr>
          <w:p w14:paraId="5B36609E" w14:textId="77777777" w:rsidR="000001F3" w:rsidRPr="00430AE0" w:rsidRDefault="00F24FE3" w:rsidP="00A92C1D">
            <w:pPr>
              <w:spacing w:after="0"/>
              <w:jc w:val="center"/>
            </w:pPr>
            <w:r>
              <w:t>1.3</w:t>
            </w:r>
          </w:p>
        </w:tc>
        <w:tc>
          <w:tcPr>
            <w:tcW w:w="767" w:type="dxa"/>
          </w:tcPr>
          <w:p w14:paraId="5025704E" w14:textId="77777777" w:rsidR="000001F3" w:rsidRPr="00430AE0" w:rsidRDefault="00F24FE3" w:rsidP="00A92C1D">
            <w:pPr>
              <w:spacing w:after="0"/>
              <w:jc w:val="center"/>
            </w:pPr>
            <w:r>
              <w:t>1.4</w:t>
            </w:r>
          </w:p>
        </w:tc>
      </w:tr>
      <w:tr w:rsidR="000001F3" w14:paraId="074EA541" w14:textId="77777777" w:rsidTr="00A92C1D">
        <w:trPr>
          <w:trHeight w:val="57"/>
          <w:jc w:val="center"/>
        </w:trPr>
        <w:tc>
          <w:tcPr>
            <w:tcW w:w="1871" w:type="dxa"/>
            <w:vAlign w:val="center"/>
          </w:tcPr>
          <w:p w14:paraId="3735B18A" w14:textId="77777777" w:rsidR="000001F3" w:rsidRPr="00942DBF" w:rsidRDefault="000001F3" w:rsidP="00A92C1D">
            <w:pPr>
              <w:spacing w:after="0"/>
              <w:rPr>
                <w:szCs w:val="24"/>
              </w:rPr>
            </w:pPr>
            <w:r w:rsidRPr="00942DBF">
              <w:rPr>
                <w:szCs w:val="24"/>
              </w:rPr>
              <w:t>Mediana</w:t>
            </w:r>
          </w:p>
        </w:tc>
        <w:tc>
          <w:tcPr>
            <w:tcW w:w="677" w:type="dxa"/>
            <w:vAlign w:val="center"/>
          </w:tcPr>
          <w:p w14:paraId="21E8D054" w14:textId="77777777" w:rsidR="000001F3" w:rsidRPr="00430AE0" w:rsidRDefault="000001F3" w:rsidP="00A92C1D">
            <w:pPr>
              <w:spacing w:after="0"/>
              <w:jc w:val="center"/>
            </w:pPr>
            <w:r>
              <w:t>6.6</w:t>
            </w:r>
          </w:p>
        </w:tc>
        <w:tc>
          <w:tcPr>
            <w:tcW w:w="677" w:type="dxa"/>
          </w:tcPr>
          <w:p w14:paraId="7B8CEE25" w14:textId="77777777" w:rsidR="000001F3" w:rsidRPr="00430AE0" w:rsidRDefault="000001F3" w:rsidP="00A92C1D">
            <w:pPr>
              <w:spacing w:after="0"/>
              <w:jc w:val="center"/>
            </w:pPr>
            <w:r>
              <w:t>6.8</w:t>
            </w:r>
          </w:p>
        </w:tc>
        <w:tc>
          <w:tcPr>
            <w:tcW w:w="677" w:type="dxa"/>
          </w:tcPr>
          <w:p w14:paraId="6898F428" w14:textId="77777777" w:rsidR="000001F3" w:rsidRPr="00430AE0" w:rsidRDefault="000001F3" w:rsidP="00A92C1D">
            <w:pPr>
              <w:spacing w:after="0"/>
              <w:jc w:val="center"/>
            </w:pPr>
            <w:r>
              <w:t>6.7</w:t>
            </w:r>
          </w:p>
        </w:tc>
        <w:tc>
          <w:tcPr>
            <w:tcW w:w="677" w:type="dxa"/>
          </w:tcPr>
          <w:p w14:paraId="4EDB7FF7" w14:textId="77777777" w:rsidR="000001F3" w:rsidRPr="00430AE0" w:rsidRDefault="000001F3" w:rsidP="00A92C1D">
            <w:pPr>
              <w:spacing w:after="0"/>
              <w:jc w:val="center"/>
            </w:pPr>
            <w:r>
              <w:t>5.4</w:t>
            </w:r>
          </w:p>
        </w:tc>
        <w:tc>
          <w:tcPr>
            <w:tcW w:w="679" w:type="dxa"/>
          </w:tcPr>
          <w:p w14:paraId="55C913FA" w14:textId="77777777" w:rsidR="000001F3" w:rsidRPr="00430AE0" w:rsidRDefault="000001F3" w:rsidP="00A92C1D">
            <w:pPr>
              <w:spacing w:after="0"/>
              <w:jc w:val="center"/>
            </w:pPr>
            <w:r>
              <w:t>2.8</w:t>
            </w:r>
          </w:p>
        </w:tc>
        <w:tc>
          <w:tcPr>
            <w:tcW w:w="677" w:type="dxa"/>
          </w:tcPr>
          <w:p w14:paraId="1E103138" w14:textId="77777777" w:rsidR="000001F3" w:rsidRPr="00430AE0" w:rsidRDefault="000001F3" w:rsidP="00A92C1D">
            <w:pPr>
              <w:spacing w:after="0"/>
              <w:jc w:val="center"/>
            </w:pPr>
            <w:r>
              <w:t>1.9</w:t>
            </w:r>
          </w:p>
        </w:tc>
        <w:tc>
          <w:tcPr>
            <w:tcW w:w="677" w:type="dxa"/>
          </w:tcPr>
          <w:p w14:paraId="6E3CEB30" w14:textId="77777777" w:rsidR="000001F3" w:rsidRPr="00430AE0" w:rsidRDefault="000001F3" w:rsidP="00A92C1D">
            <w:pPr>
              <w:spacing w:after="0"/>
              <w:jc w:val="center"/>
            </w:pPr>
            <w:r>
              <w:t>1.1</w:t>
            </w:r>
          </w:p>
        </w:tc>
        <w:tc>
          <w:tcPr>
            <w:tcW w:w="677" w:type="dxa"/>
          </w:tcPr>
          <w:p w14:paraId="321772F8" w14:textId="77777777" w:rsidR="000001F3" w:rsidRPr="00430AE0" w:rsidRDefault="000001F3" w:rsidP="00A92C1D">
            <w:pPr>
              <w:spacing w:after="0"/>
              <w:jc w:val="center"/>
            </w:pPr>
            <w:r>
              <w:t>2.2</w:t>
            </w:r>
          </w:p>
        </w:tc>
        <w:tc>
          <w:tcPr>
            <w:tcW w:w="677" w:type="dxa"/>
          </w:tcPr>
          <w:p w14:paraId="48A2688A" w14:textId="77777777" w:rsidR="000001F3" w:rsidRPr="00430AE0" w:rsidRDefault="000001F3" w:rsidP="00A92C1D">
            <w:pPr>
              <w:spacing w:after="0"/>
              <w:jc w:val="center"/>
            </w:pPr>
            <w:r>
              <w:t>3.4</w:t>
            </w:r>
          </w:p>
        </w:tc>
        <w:tc>
          <w:tcPr>
            <w:tcW w:w="677" w:type="dxa"/>
          </w:tcPr>
          <w:p w14:paraId="199144CF" w14:textId="77777777" w:rsidR="000001F3" w:rsidRPr="00430AE0" w:rsidRDefault="000001F3" w:rsidP="00A92C1D">
            <w:pPr>
              <w:spacing w:after="0"/>
              <w:jc w:val="center"/>
            </w:pPr>
            <w:r>
              <w:t>5.0</w:t>
            </w:r>
          </w:p>
        </w:tc>
        <w:tc>
          <w:tcPr>
            <w:tcW w:w="677" w:type="dxa"/>
          </w:tcPr>
          <w:p w14:paraId="75098865" w14:textId="77777777" w:rsidR="000001F3" w:rsidRPr="00430AE0" w:rsidRDefault="00F24FE3" w:rsidP="00A92C1D">
            <w:pPr>
              <w:spacing w:after="0"/>
              <w:jc w:val="center"/>
            </w:pPr>
            <w:r>
              <w:t>4.6</w:t>
            </w:r>
          </w:p>
        </w:tc>
        <w:tc>
          <w:tcPr>
            <w:tcW w:w="767" w:type="dxa"/>
          </w:tcPr>
          <w:p w14:paraId="09C28AAC" w14:textId="77777777" w:rsidR="000001F3" w:rsidRPr="00430AE0" w:rsidRDefault="00F24FE3" w:rsidP="00A92C1D">
            <w:pPr>
              <w:spacing w:after="0"/>
              <w:jc w:val="center"/>
            </w:pPr>
            <w:r>
              <w:t>5.7</w:t>
            </w:r>
          </w:p>
        </w:tc>
      </w:tr>
      <w:tr w:rsidR="000001F3" w14:paraId="1C66BC60" w14:textId="77777777" w:rsidTr="00A92C1D">
        <w:trPr>
          <w:trHeight w:val="57"/>
          <w:jc w:val="center"/>
        </w:trPr>
        <w:tc>
          <w:tcPr>
            <w:tcW w:w="1871" w:type="dxa"/>
            <w:vAlign w:val="center"/>
          </w:tcPr>
          <w:p w14:paraId="6F266E00" w14:textId="77777777" w:rsidR="000001F3" w:rsidRPr="00942DBF" w:rsidRDefault="000001F3" w:rsidP="00A92C1D">
            <w:pPr>
              <w:spacing w:after="0"/>
              <w:rPr>
                <w:szCs w:val="24"/>
              </w:rPr>
            </w:pPr>
            <w:r w:rsidRPr="00942DBF">
              <w:rPr>
                <w:szCs w:val="24"/>
              </w:rPr>
              <w:t>Percentil 33</w:t>
            </w:r>
          </w:p>
        </w:tc>
        <w:tc>
          <w:tcPr>
            <w:tcW w:w="677" w:type="dxa"/>
            <w:vAlign w:val="center"/>
          </w:tcPr>
          <w:p w14:paraId="3056E977" w14:textId="77777777" w:rsidR="000001F3" w:rsidRPr="00430AE0" w:rsidRDefault="000001F3" w:rsidP="00A92C1D">
            <w:pPr>
              <w:spacing w:after="0"/>
              <w:jc w:val="center"/>
            </w:pPr>
            <w:r>
              <w:t>5.9</w:t>
            </w:r>
          </w:p>
        </w:tc>
        <w:tc>
          <w:tcPr>
            <w:tcW w:w="677" w:type="dxa"/>
          </w:tcPr>
          <w:p w14:paraId="114750A0" w14:textId="77777777" w:rsidR="000001F3" w:rsidRPr="00430AE0" w:rsidRDefault="000001F3" w:rsidP="00A92C1D">
            <w:pPr>
              <w:spacing w:after="0"/>
              <w:jc w:val="center"/>
            </w:pPr>
            <w:r>
              <w:t>6.2</w:t>
            </w:r>
          </w:p>
        </w:tc>
        <w:tc>
          <w:tcPr>
            <w:tcW w:w="677" w:type="dxa"/>
          </w:tcPr>
          <w:p w14:paraId="77ECCE28" w14:textId="77777777" w:rsidR="000001F3" w:rsidRPr="00430AE0" w:rsidRDefault="000001F3" w:rsidP="00A92C1D">
            <w:pPr>
              <w:spacing w:after="0"/>
              <w:jc w:val="center"/>
            </w:pPr>
            <w:r>
              <w:t>6.1</w:t>
            </w:r>
          </w:p>
        </w:tc>
        <w:tc>
          <w:tcPr>
            <w:tcW w:w="677" w:type="dxa"/>
          </w:tcPr>
          <w:p w14:paraId="52ADD209" w14:textId="77777777" w:rsidR="000001F3" w:rsidRPr="00430AE0" w:rsidRDefault="000001F3" w:rsidP="00A92C1D">
            <w:pPr>
              <w:spacing w:after="0"/>
              <w:jc w:val="center"/>
            </w:pPr>
            <w:r>
              <w:t>4.9</w:t>
            </w:r>
          </w:p>
        </w:tc>
        <w:tc>
          <w:tcPr>
            <w:tcW w:w="679" w:type="dxa"/>
          </w:tcPr>
          <w:p w14:paraId="715F86B2" w14:textId="77777777" w:rsidR="000001F3" w:rsidRPr="00430AE0" w:rsidRDefault="000001F3" w:rsidP="00A92C1D">
            <w:pPr>
              <w:spacing w:after="0"/>
              <w:jc w:val="center"/>
            </w:pPr>
            <w:r>
              <w:t>2.1</w:t>
            </w:r>
          </w:p>
        </w:tc>
        <w:tc>
          <w:tcPr>
            <w:tcW w:w="677" w:type="dxa"/>
          </w:tcPr>
          <w:p w14:paraId="78BF5C49" w14:textId="77777777" w:rsidR="000001F3" w:rsidRPr="00430AE0" w:rsidRDefault="000001F3" w:rsidP="00A92C1D">
            <w:pPr>
              <w:spacing w:after="0"/>
              <w:jc w:val="center"/>
            </w:pPr>
            <w:r>
              <w:t>1.6</w:t>
            </w:r>
          </w:p>
        </w:tc>
        <w:tc>
          <w:tcPr>
            <w:tcW w:w="677" w:type="dxa"/>
          </w:tcPr>
          <w:p w14:paraId="60446603" w14:textId="77777777" w:rsidR="000001F3" w:rsidRPr="00430AE0" w:rsidRDefault="000001F3" w:rsidP="00A92C1D">
            <w:pPr>
              <w:spacing w:after="0"/>
              <w:jc w:val="center"/>
            </w:pPr>
            <w:r>
              <w:t>0.6</w:t>
            </w:r>
          </w:p>
        </w:tc>
        <w:tc>
          <w:tcPr>
            <w:tcW w:w="677" w:type="dxa"/>
          </w:tcPr>
          <w:p w14:paraId="3B0A66EB" w14:textId="77777777" w:rsidR="000001F3" w:rsidRPr="00430AE0" w:rsidRDefault="000001F3" w:rsidP="00A92C1D">
            <w:pPr>
              <w:spacing w:after="0"/>
              <w:jc w:val="center"/>
            </w:pPr>
            <w:r>
              <w:t>1.9</w:t>
            </w:r>
          </w:p>
        </w:tc>
        <w:tc>
          <w:tcPr>
            <w:tcW w:w="677" w:type="dxa"/>
          </w:tcPr>
          <w:p w14:paraId="191B1971" w14:textId="77777777" w:rsidR="000001F3" w:rsidRPr="00430AE0" w:rsidRDefault="000001F3" w:rsidP="00A92C1D">
            <w:pPr>
              <w:spacing w:after="0"/>
              <w:jc w:val="center"/>
            </w:pPr>
            <w:r>
              <w:t>1.2</w:t>
            </w:r>
          </w:p>
        </w:tc>
        <w:tc>
          <w:tcPr>
            <w:tcW w:w="677" w:type="dxa"/>
          </w:tcPr>
          <w:p w14:paraId="3FABD63F" w14:textId="77777777" w:rsidR="000001F3" w:rsidRPr="00430AE0" w:rsidRDefault="000001F3" w:rsidP="00A92C1D">
            <w:pPr>
              <w:spacing w:after="0"/>
              <w:jc w:val="center"/>
            </w:pPr>
            <w:r>
              <w:t>4.7</w:t>
            </w:r>
          </w:p>
        </w:tc>
        <w:tc>
          <w:tcPr>
            <w:tcW w:w="677" w:type="dxa"/>
          </w:tcPr>
          <w:p w14:paraId="3E4712B1" w14:textId="77777777" w:rsidR="000001F3" w:rsidRPr="00430AE0" w:rsidRDefault="00F24FE3" w:rsidP="00A92C1D">
            <w:pPr>
              <w:spacing w:after="0"/>
              <w:jc w:val="center"/>
            </w:pPr>
            <w:r>
              <w:t>3.9</w:t>
            </w:r>
          </w:p>
        </w:tc>
        <w:tc>
          <w:tcPr>
            <w:tcW w:w="767" w:type="dxa"/>
          </w:tcPr>
          <w:p w14:paraId="47A4E80B" w14:textId="77777777" w:rsidR="000001F3" w:rsidRPr="00430AE0" w:rsidRDefault="00F24FE3" w:rsidP="00A92C1D">
            <w:pPr>
              <w:spacing w:after="0"/>
              <w:jc w:val="center"/>
            </w:pPr>
            <w:r>
              <w:t>5.1</w:t>
            </w:r>
          </w:p>
        </w:tc>
      </w:tr>
      <w:tr w:rsidR="000001F3" w14:paraId="05F8A501" w14:textId="77777777" w:rsidTr="00A92C1D">
        <w:trPr>
          <w:trHeight w:val="57"/>
          <w:jc w:val="center"/>
        </w:trPr>
        <w:tc>
          <w:tcPr>
            <w:tcW w:w="1871" w:type="dxa"/>
            <w:vAlign w:val="center"/>
          </w:tcPr>
          <w:p w14:paraId="2C556234" w14:textId="77777777" w:rsidR="000001F3" w:rsidRPr="00942DBF" w:rsidRDefault="000001F3" w:rsidP="00A92C1D">
            <w:pPr>
              <w:spacing w:after="0"/>
              <w:rPr>
                <w:szCs w:val="24"/>
              </w:rPr>
            </w:pPr>
            <w:r w:rsidRPr="00942DBF">
              <w:rPr>
                <w:szCs w:val="24"/>
              </w:rPr>
              <w:t>Percentil 66</w:t>
            </w:r>
          </w:p>
        </w:tc>
        <w:tc>
          <w:tcPr>
            <w:tcW w:w="677" w:type="dxa"/>
            <w:vAlign w:val="center"/>
          </w:tcPr>
          <w:p w14:paraId="62A528A0" w14:textId="77777777" w:rsidR="000001F3" w:rsidRPr="00430AE0" w:rsidRDefault="000001F3" w:rsidP="00A92C1D">
            <w:pPr>
              <w:spacing w:after="0"/>
              <w:jc w:val="center"/>
            </w:pPr>
            <w:r>
              <w:t>7.1</w:t>
            </w:r>
          </w:p>
        </w:tc>
        <w:tc>
          <w:tcPr>
            <w:tcW w:w="677" w:type="dxa"/>
          </w:tcPr>
          <w:p w14:paraId="751463C1" w14:textId="77777777" w:rsidR="000001F3" w:rsidRPr="00430AE0" w:rsidRDefault="000001F3" w:rsidP="00A92C1D">
            <w:pPr>
              <w:spacing w:after="0"/>
              <w:jc w:val="center"/>
            </w:pPr>
            <w:r>
              <w:t>6.9</w:t>
            </w:r>
          </w:p>
        </w:tc>
        <w:tc>
          <w:tcPr>
            <w:tcW w:w="677" w:type="dxa"/>
          </w:tcPr>
          <w:p w14:paraId="2A43D6F4" w14:textId="77777777" w:rsidR="000001F3" w:rsidRPr="00430AE0" w:rsidRDefault="000001F3" w:rsidP="00A92C1D">
            <w:pPr>
              <w:spacing w:after="0"/>
              <w:jc w:val="center"/>
            </w:pPr>
            <w:r>
              <w:t>7.0</w:t>
            </w:r>
          </w:p>
        </w:tc>
        <w:tc>
          <w:tcPr>
            <w:tcW w:w="677" w:type="dxa"/>
          </w:tcPr>
          <w:p w14:paraId="079A2197" w14:textId="77777777" w:rsidR="000001F3" w:rsidRPr="00430AE0" w:rsidRDefault="000001F3" w:rsidP="00A92C1D">
            <w:pPr>
              <w:spacing w:after="0"/>
              <w:jc w:val="center"/>
            </w:pPr>
            <w:r>
              <w:t>5.7</w:t>
            </w:r>
          </w:p>
        </w:tc>
        <w:tc>
          <w:tcPr>
            <w:tcW w:w="679" w:type="dxa"/>
          </w:tcPr>
          <w:p w14:paraId="3F075441" w14:textId="77777777" w:rsidR="000001F3" w:rsidRPr="00430AE0" w:rsidRDefault="000001F3" w:rsidP="00A92C1D">
            <w:pPr>
              <w:spacing w:after="0"/>
              <w:jc w:val="center"/>
            </w:pPr>
            <w:r>
              <w:t>3.7</w:t>
            </w:r>
          </w:p>
        </w:tc>
        <w:tc>
          <w:tcPr>
            <w:tcW w:w="677" w:type="dxa"/>
          </w:tcPr>
          <w:p w14:paraId="17381683" w14:textId="77777777" w:rsidR="000001F3" w:rsidRPr="00430AE0" w:rsidRDefault="000001F3" w:rsidP="00A92C1D">
            <w:pPr>
              <w:spacing w:after="0"/>
              <w:jc w:val="center"/>
            </w:pPr>
            <w:r>
              <w:t>2.5</w:t>
            </w:r>
          </w:p>
        </w:tc>
        <w:tc>
          <w:tcPr>
            <w:tcW w:w="677" w:type="dxa"/>
          </w:tcPr>
          <w:p w14:paraId="5DC44B59" w14:textId="77777777" w:rsidR="000001F3" w:rsidRPr="00430AE0" w:rsidRDefault="000001F3" w:rsidP="00A92C1D">
            <w:pPr>
              <w:spacing w:after="0"/>
              <w:jc w:val="center"/>
            </w:pPr>
            <w:r>
              <w:t>1.6</w:t>
            </w:r>
          </w:p>
        </w:tc>
        <w:tc>
          <w:tcPr>
            <w:tcW w:w="677" w:type="dxa"/>
          </w:tcPr>
          <w:p w14:paraId="4E8B722B" w14:textId="77777777" w:rsidR="000001F3" w:rsidRPr="00430AE0" w:rsidRDefault="000001F3" w:rsidP="00A92C1D">
            <w:pPr>
              <w:spacing w:after="0"/>
              <w:jc w:val="center"/>
            </w:pPr>
            <w:r>
              <w:t>2.5</w:t>
            </w:r>
          </w:p>
        </w:tc>
        <w:tc>
          <w:tcPr>
            <w:tcW w:w="677" w:type="dxa"/>
          </w:tcPr>
          <w:p w14:paraId="56A7B77B" w14:textId="77777777" w:rsidR="000001F3" w:rsidRPr="00430AE0" w:rsidRDefault="000001F3" w:rsidP="00A92C1D">
            <w:pPr>
              <w:spacing w:after="0"/>
              <w:jc w:val="center"/>
            </w:pPr>
            <w:r>
              <w:t>3.4</w:t>
            </w:r>
          </w:p>
        </w:tc>
        <w:tc>
          <w:tcPr>
            <w:tcW w:w="677" w:type="dxa"/>
          </w:tcPr>
          <w:p w14:paraId="7B36DE0B" w14:textId="77777777" w:rsidR="000001F3" w:rsidRPr="00430AE0" w:rsidRDefault="000001F3" w:rsidP="00A92C1D">
            <w:pPr>
              <w:spacing w:after="0"/>
              <w:jc w:val="center"/>
            </w:pPr>
            <w:r>
              <w:t>5.3</w:t>
            </w:r>
          </w:p>
        </w:tc>
        <w:tc>
          <w:tcPr>
            <w:tcW w:w="677" w:type="dxa"/>
          </w:tcPr>
          <w:p w14:paraId="02F14F93" w14:textId="77777777" w:rsidR="000001F3" w:rsidRPr="00430AE0" w:rsidRDefault="00F24FE3" w:rsidP="00A92C1D">
            <w:pPr>
              <w:spacing w:after="0"/>
              <w:jc w:val="center"/>
            </w:pPr>
            <w:r>
              <w:t>4.9</w:t>
            </w:r>
          </w:p>
        </w:tc>
        <w:tc>
          <w:tcPr>
            <w:tcW w:w="767" w:type="dxa"/>
          </w:tcPr>
          <w:p w14:paraId="7E866C60" w14:textId="77777777" w:rsidR="000001F3" w:rsidRPr="00430AE0" w:rsidRDefault="00F24FE3" w:rsidP="00A92C1D">
            <w:pPr>
              <w:spacing w:after="0"/>
              <w:jc w:val="center"/>
            </w:pPr>
            <w:r>
              <w:t>6.4</w:t>
            </w:r>
          </w:p>
        </w:tc>
      </w:tr>
    </w:tbl>
    <w:p w14:paraId="25A77374" w14:textId="24050095" w:rsidR="007E52F6" w:rsidRPr="008E5E7E" w:rsidRDefault="008E5E7E" w:rsidP="008E5E7E">
      <w:pPr>
        <w:keepNext/>
        <w:rPr>
          <w:sz w:val="20"/>
          <w:szCs w:val="20"/>
        </w:rPr>
      </w:pPr>
      <w:r w:rsidRPr="001F4EF5">
        <w:rPr>
          <w:i/>
          <w:iCs/>
          <w:sz w:val="20"/>
          <w:szCs w:val="20"/>
        </w:rPr>
        <w:t>Nota:</w:t>
      </w:r>
      <w:r w:rsidRPr="001F4EF5">
        <w:rPr>
          <w:sz w:val="20"/>
          <w:szCs w:val="20"/>
        </w:rPr>
        <w:t xml:space="preserve"> Promedios de</w:t>
      </w:r>
      <w:r>
        <w:rPr>
          <w:sz w:val="20"/>
          <w:szCs w:val="20"/>
        </w:rPr>
        <w:t xml:space="preserve"> la temperatura mínima mensual</w:t>
      </w:r>
      <w:r w:rsidRPr="001F4EF5">
        <w:rPr>
          <w:sz w:val="20"/>
          <w:szCs w:val="20"/>
        </w:rPr>
        <w:t xml:space="preserve">, teniendo en cuenta la distribución por percentiles y la desviación estándar. Extraído de </w:t>
      </w:r>
      <w:r w:rsidRPr="001F4EF5">
        <w:rPr>
          <w:rFonts w:cs="Arial"/>
          <w:i/>
          <w:iCs/>
          <w:noProof/>
          <w:sz w:val="20"/>
          <w:szCs w:val="20"/>
        </w:rPr>
        <w:t>Normales Climatológicas 1981 -2010 de la Precipitación, Temperatura Máxima y Temperatura Mínima del Aire</w:t>
      </w:r>
      <w:r w:rsidRPr="001F4EF5">
        <w:rPr>
          <w:rFonts w:cs="Arial"/>
          <w:noProof/>
          <w:sz w:val="20"/>
          <w:szCs w:val="20"/>
        </w:rPr>
        <w:t xml:space="preserve"> (p. 158), por </w:t>
      </w:r>
      <w:r w:rsidRPr="001F4EF5">
        <w:rPr>
          <w:sz w:val="20"/>
          <w:szCs w:val="20"/>
        </w:rPr>
        <w:fldChar w:fldCharType="begin" w:fldLock="1"/>
      </w:r>
      <w:r w:rsidRPr="001F4EF5">
        <w:rPr>
          <w:sz w:val="20"/>
          <w:szCs w:val="20"/>
        </w:rPr>
        <w:instrText>ADDIN CSL_CITATION {"citationItems":[{"id":"ITEM-1","itemData":{"author":[{"dropping-particle":"","family":"SENAMHI","given":"","non-dropping-particle":"","parse-names":false,"suffix":""}],"id":"ITEM-1","issued":{"date-parts":[["2010"]]},"page":"1-371","publisher":"Servicio Nacional de Meteorología e Hidrología","publisher-place":"Lima, Perú","title":"Normales Climatológicas 1981 -2010 de la Precipitación, Temperatura Máxima y Temperatura Mínima del Aire","type":"article"},"uris":["http://www.mendeley.com/documents/?uuid=f051f216-9483-4f31-ab88-7190aeb9914e"]}],"mendeley":{"formattedCitation":"(SENAMHI, 2010)","manualFormatting":"SENAMHI, 2010","plainTextFormattedCitation":"(SENAMHI, 2010)","previouslyFormattedCitation":"(SENAMHI, 2010)"},"properties":{"noteIndex":0},"schema":"https://github.com/citation-style-language/schema/raw/master/csl-citation.json"}</w:instrText>
      </w:r>
      <w:r w:rsidRPr="001F4EF5">
        <w:rPr>
          <w:sz w:val="20"/>
          <w:szCs w:val="20"/>
        </w:rPr>
        <w:fldChar w:fldCharType="separate"/>
      </w:r>
      <w:r w:rsidRPr="001F4EF5">
        <w:rPr>
          <w:noProof/>
          <w:sz w:val="20"/>
          <w:szCs w:val="20"/>
        </w:rPr>
        <w:t>SENAMHI, 2010</w:t>
      </w:r>
      <w:r w:rsidRPr="001F4EF5">
        <w:rPr>
          <w:sz w:val="20"/>
          <w:szCs w:val="20"/>
        </w:rPr>
        <w:fldChar w:fldCharType="end"/>
      </w:r>
      <w:r w:rsidRPr="001F4EF5">
        <w:rPr>
          <w:sz w:val="20"/>
          <w:szCs w:val="20"/>
        </w:rPr>
        <w:t>.</w:t>
      </w:r>
    </w:p>
    <w:p w14:paraId="2DF09021" w14:textId="2D821C5A" w:rsidR="008E5E7E" w:rsidRPr="008E5E7E" w:rsidRDefault="008E5E7E" w:rsidP="007E52F6">
      <w:pPr>
        <w:pStyle w:val="Descripcin"/>
        <w:keepNext/>
        <w:spacing w:line="360" w:lineRule="auto"/>
        <w:jc w:val="left"/>
        <w:rPr>
          <w:color w:val="auto"/>
          <w:sz w:val="24"/>
          <w:szCs w:val="24"/>
        </w:rPr>
      </w:pPr>
      <w:r w:rsidRPr="008E5E7E">
        <w:rPr>
          <w:b/>
          <w:bCs/>
          <w:i w:val="0"/>
          <w:iCs w:val="0"/>
          <w:color w:val="auto"/>
          <w:sz w:val="24"/>
          <w:szCs w:val="24"/>
        </w:rPr>
        <w:t xml:space="preserve">Tabla </w:t>
      </w:r>
      <w:r w:rsidRPr="008E5E7E">
        <w:rPr>
          <w:b/>
          <w:bCs/>
          <w:i w:val="0"/>
          <w:iCs w:val="0"/>
          <w:color w:val="auto"/>
          <w:sz w:val="24"/>
          <w:szCs w:val="24"/>
        </w:rPr>
        <w:fldChar w:fldCharType="begin"/>
      </w:r>
      <w:r w:rsidRPr="008E5E7E">
        <w:rPr>
          <w:b/>
          <w:bCs/>
          <w:i w:val="0"/>
          <w:iCs w:val="0"/>
          <w:color w:val="auto"/>
          <w:sz w:val="24"/>
          <w:szCs w:val="24"/>
        </w:rPr>
        <w:instrText xml:space="preserve"> SEQ Tabla \* ARABIC </w:instrText>
      </w:r>
      <w:r w:rsidRPr="008E5E7E">
        <w:rPr>
          <w:b/>
          <w:bCs/>
          <w:i w:val="0"/>
          <w:iCs w:val="0"/>
          <w:color w:val="auto"/>
          <w:sz w:val="24"/>
          <w:szCs w:val="24"/>
        </w:rPr>
        <w:fldChar w:fldCharType="separate"/>
      </w:r>
      <w:r w:rsidR="00A551F4">
        <w:rPr>
          <w:b/>
          <w:bCs/>
          <w:i w:val="0"/>
          <w:iCs w:val="0"/>
          <w:noProof/>
          <w:color w:val="auto"/>
          <w:sz w:val="24"/>
          <w:szCs w:val="24"/>
        </w:rPr>
        <w:t>5</w:t>
      </w:r>
      <w:r w:rsidRPr="008E5E7E">
        <w:rPr>
          <w:b/>
          <w:bCs/>
          <w:i w:val="0"/>
          <w:iCs w:val="0"/>
          <w:color w:val="auto"/>
          <w:sz w:val="24"/>
          <w:szCs w:val="24"/>
        </w:rPr>
        <w:fldChar w:fldCharType="end"/>
      </w:r>
      <w:r w:rsidRPr="008E5E7E">
        <w:rPr>
          <w:color w:val="auto"/>
          <w:sz w:val="24"/>
          <w:szCs w:val="24"/>
        </w:rPr>
        <w:t xml:space="preserve"> </w:t>
      </w:r>
      <w:r w:rsidRPr="008E5E7E">
        <w:rPr>
          <w:color w:val="auto"/>
          <w:sz w:val="24"/>
          <w:szCs w:val="24"/>
        </w:rPr>
        <w:br/>
        <w:t>Promedio de la Temperatura Máxima 1981 - 2010</w:t>
      </w:r>
    </w:p>
    <w:tbl>
      <w:tblPr>
        <w:tblStyle w:val="Tablaconcuadrcula"/>
        <w:tblW w:w="10087" w:type="dxa"/>
        <w:jc w:val="center"/>
        <w:tblLayout w:type="fixed"/>
        <w:tblLook w:val="04A0" w:firstRow="1" w:lastRow="0" w:firstColumn="1" w:lastColumn="0" w:noHBand="0" w:noVBand="1"/>
      </w:tblPr>
      <w:tblGrid>
        <w:gridCol w:w="1805"/>
        <w:gridCol w:w="684"/>
        <w:gridCol w:w="684"/>
        <w:gridCol w:w="684"/>
        <w:gridCol w:w="684"/>
        <w:gridCol w:w="684"/>
        <w:gridCol w:w="684"/>
        <w:gridCol w:w="684"/>
        <w:gridCol w:w="684"/>
        <w:gridCol w:w="684"/>
        <w:gridCol w:w="684"/>
        <w:gridCol w:w="684"/>
        <w:gridCol w:w="758"/>
      </w:tblGrid>
      <w:tr w:rsidR="00583AD6" w14:paraId="584C1E5E" w14:textId="77777777" w:rsidTr="008E5E7E">
        <w:trPr>
          <w:trHeight w:val="57"/>
          <w:jc w:val="center"/>
        </w:trPr>
        <w:tc>
          <w:tcPr>
            <w:tcW w:w="1805" w:type="dxa"/>
            <w:vAlign w:val="center"/>
          </w:tcPr>
          <w:p w14:paraId="7E03ADED" w14:textId="77777777" w:rsidR="00583AD6" w:rsidRPr="0041416A" w:rsidRDefault="00583AD6" w:rsidP="003A4C66">
            <w:pPr>
              <w:spacing w:after="0"/>
              <w:rPr>
                <w:b/>
              </w:rPr>
            </w:pPr>
          </w:p>
        </w:tc>
        <w:tc>
          <w:tcPr>
            <w:tcW w:w="684" w:type="dxa"/>
            <w:vAlign w:val="center"/>
          </w:tcPr>
          <w:p w14:paraId="6E345C53" w14:textId="77777777" w:rsidR="00583AD6" w:rsidRDefault="00583AD6" w:rsidP="008E5E7E">
            <w:pPr>
              <w:spacing w:after="0"/>
              <w:jc w:val="center"/>
            </w:pPr>
            <w:r>
              <w:t>Ene</w:t>
            </w:r>
          </w:p>
        </w:tc>
        <w:tc>
          <w:tcPr>
            <w:tcW w:w="684" w:type="dxa"/>
            <w:vAlign w:val="center"/>
          </w:tcPr>
          <w:p w14:paraId="69C6C679" w14:textId="77777777" w:rsidR="00583AD6" w:rsidRDefault="00583AD6" w:rsidP="008E5E7E">
            <w:pPr>
              <w:spacing w:after="0"/>
              <w:jc w:val="center"/>
            </w:pPr>
            <w:r>
              <w:t>Feb</w:t>
            </w:r>
          </w:p>
        </w:tc>
        <w:tc>
          <w:tcPr>
            <w:tcW w:w="684" w:type="dxa"/>
            <w:vAlign w:val="center"/>
          </w:tcPr>
          <w:p w14:paraId="09B90692" w14:textId="77777777" w:rsidR="00583AD6" w:rsidRDefault="00583AD6" w:rsidP="008E5E7E">
            <w:pPr>
              <w:spacing w:after="0"/>
              <w:jc w:val="center"/>
            </w:pPr>
            <w:r>
              <w:t>Mar</w:t>
            </w:r>
          </w:p>
        </w:tc>
        <w:tc>
          <w:tcPr>
            <w:tcW w:w="684" w:type="dxa"/>
            <w:vAlign w:val="center"/>
          </w:tcPr>
          <w:p w14:paraId="1A3DD71F" w14:textId="77777777" w:rsidR="00583AD6" w:rsidRDefault="00583AD6" w:rsidP="008E5E7E">
            <w:pPr>
              <w:spacing w:after="0"/>
              <w:jc w:val="center"/>
            </w:pPr>
            <w:r>
              <w:t>Abr</w:t>
            </w:r>
          </w:p>
        </w:tc>
        <w:tc>
          <w:tcPr>
            <w:tcW w:w="684" w:type="dxa"/>
            <w:vAlign w:val="center"/>
          </w:tcPr>
          <w:p w14:paraId="5172900F" w14:textId="77777777" w:rsidR="00583AD6" w:rsidRDefault="00583AD6" w:rsidP="008E5E7E">
            <w:pPr>
              <w:spacing w:after="0"/>
              <w:jc w:val="center"/>
            </w:pPr>
            <w:r>
              <w:t>May</w:t>
            </w:r>
          </w:p>
        </w:tc>
        <w:tc>
          <w:tcPr>
            <w:tcW w:w="684" w:type="dxa"/>
            <w:vAlign w:val="center"/>
          </w:tcPr>
          <w:p w14:paraId="330D7A73" w14:textId="77777777" w:rsidR="00583AD6" w:rsidRDefault="00583AD6" w:rsidP="008E5E7E">
            <w:pPr>
              <w:spacing w:after="0"/>
              <w:jc w:val="center"/>
            </w:pPr>
            <w:r>
              <w:t>Jun</w:t>
            </w:r>
          </w:p>
        </w:tc>
        <w:tc>
          <w:tcPr>
            <w:tcW w:w="684" w:type="dxa"/>
            <w:vAlign w:val="center"/>
          </w:tcPr>
          <w:p w14:paraId="271F4FF1" w14:textId="77777777" w:rsidR="00583AD6" w:rsidRDefault="00583AD6" w:rsidP="008E5E7E">
            <w:pPr>
              <w:spacing w:after="0"/>
              <w:jc w:val="center"/>
            </w:pPr>
            <w:r>
              <w:t>Jul</w:t>
            </w:r>
          </w:p>
        </w:tc>
        <w:tc>
          <w:tcPr>
            <w:tcW w:w="684" w:type="dxa"/>
            <w:vAlign w:val="center"/>
          </w:tcPr>
          <w:p w14:paraId="774A92EF" w14:textId="77777777" w:rsidR="00583AD6" w:rsidRDefault="00583AD6" w:rsidP="008E5E7E">
            <w:pPr>
              <w:spacing w:after="0"/>
              <w:jc w:val="center"/>
            </w:pPr>
            <w:r>
              <w:t>Ago</w:t>
            </w:r>
          </w:p>
        </w:tc>
        <w:tc>
          <w:tcPr>
            <w:tcW w:w="684" w:type="dxa"/>
            <w:vAlign w:val="center"/>
          </w:tcPr>
          <w:p w14:paraId="02F3D87C" w14:textId="77777777" w:rsidR="00583AD6" w:rsidRDefault="00583AD6" w:rsidP="008E5E7E">
            <w:pPr>
              <w:spacing w:after="0"/>
              <w:jc w:val="center"/>
            </w:pPr>
            <w:r>
              <w:t>Sep</w:t>
            </w:r>
          </w:p>
        </w:tc>
        <w:tc>
          <w:tcPr>
            <w:tcW w:w="684" w:type="dxa"/>
            <w:vAlign w:val="center"/>
          </w:tcPr>
          <w:p w14:paraId="5FC4B1AF" w14:textId="77777777" w:rsidR="00583AD6" w:rsidRDefault="00583AD6" w:rsidP="008E5E7E">
            <w:pPr>
              <w:spacing w:after="0"/>
              <w:jc w:val="center"/>
            </w:pPr>
            <w:r>
              <w:t>Oct</w:t>
            </w:r>
          </w:p>
        </w:tc>
        <w:tc>
          <w:tcPr>
            <w:tcW w:w="684" w:type="dxa"/>
            <w:vAlign w:val="center"/>
          </w:tcPr>
          <w:p w14:paraId="17E17FF7" w14:textId="77777777" w:rsidR="00583AD6" w:rsidRDefault="00583AD6" w:rsidP="008E5E7E">
            <w:pPr>
              <w:spacing w:after="0"/>
              <w:jc w:val="center"/>
            </w:pPr>
            <w:r>
              <w:t>Nov</w:t>
            </w:r>
          </w:p>
        </w:tc>
        <w:tc>
          <w:tcPr>
            <w:tcW w:w="758" w:type="dxa"/>
            <w:vAlign w:val="center"/>
          </w:tcPr>
          <w:p w14:paraId="40F6D4BD" w14:textId="77777777" w:rsidR="00583AD6" w:rsidRDefault="00583AD6" w:rsidP="008E5E7E">
            <w:pPr>
              <w:spacing w:after="0"/>
              <w:jc w:val="center"/>
            </w:pPr>
            <w:r>
              <w:t>Dic</w:t>
            </w:r>
          </w:p>
        </w:tc>
      </w:tr>
      <w:tr w:rsidR="00583AD6" w14:paraId="4214B8DB" w14:textId="77777777" w:rsidTr="008E5E7E">
        <w:trPr>
          <w:trHeight w:val="57"/>
          <w:jc w:val="center"/>
        </w:trPr>
        <w:tc>
          <w:tcPr>
            <w:tcW w:w="1805" w:type="dxa"/>
            <w:vAlign w:val="center"/>
          </w:tcPr>
          <w:p w14:paraId="7B35CF77" w14:textId="77777777" w:rsidR="00583AD6" w:rsidRPr="00942DBF" w:rsidRDefault="00583AD6" w:rsidP="003A4C66">
            <w:pPr>
              <w:spacing w:after="0"/>
              <w:rPr>
                <w:szCs w:val="24"/>
              </w:rPr>
            </w:pPr>
            <w:r w:rsidRPr="00942DBF">
              <w:rPr>
                <w:szCs w:val="24"/>
              </w:rPr>
              <w:t>Normales</w:t>
            </w:r>
          </w:p>
        </w:tc>
        <w:tc>
          <w:tcPr>
            <w:tcW w:w="684" w:type="dxa"/>
            <w:vAlign w:val="center"/>
          </w:tcPr>
          <w:p w14:paraId="5A6507D5" w14:textId="77777777" w:rsidR="00583AD6" w:rsidRPr="00430AE0" w:rsidRDefault="00583AD6" w:rsidP="008E5E7E">
            <w:pPr>
              <w:spacing w:after="0"/>
              <w:jc w:val="center"/>
            </w:pPr>
            <w:r>
              <w:t>19.3</w:t>
            </w:r>
          </w:p>
        </w:tc>
        <w:tc>
          <w:tcPr>
            <w:tcW w:w="684" w:type="dxa"/>
            <w:vAlign w:val="center"/>
          </w:tcPr>
          <w:p w14:paraId="70EA5D1A" w14:textId="77777777" w:rsidR="00583AD6" w:rsidRPr="00430AE0" w:rsidRDefault="00583AD6" w:rsidP="008E5E7E">
            <w:pPr>
              <w:spacing w:after="0"/>
              <w:jc w:val="center"/>
            </w:pPr>
            <w:r w:rsidRPr="00430AE0">
              <w:t>1</w:t>
            </w:r>
            <w:r>
              <w:t>8.9</w:t>
            </w:r>
          </w:p>
        </w:tc>
        <w:tc>
          <w:tcPr>
            <w:tcW w:w="684" w:type="dxa"/>
            <w:vAlign w:val="center"/>
          </w:tcPr>
          <w:p w14:paraId="6A02AFC5" w14:textId="77777777" w:rsidR="00583AD6" w:rsidRPr="00430AE0" w:rsidRDefault="00583AD6" w:rsidP="008E5E7E">
            <w:pPr>
              <w:spacing w:after="0"/>
              <w:jc w:val="center"/>
            </w:pPr>
            <w:r w:rsidRPr="00430AE0">
              <w:t>1</w:t>
            </w:r>
            <w:r>
              <w:t>8.7</w:t>
            </w:r>
          </w:p>
        </w:tc>
        <w:tc>
          <w:tcPr>
            <w:tcW w:w="684" w:type="dxa"/>
            <w:vAlign w:val="center"/>
          </w:tcPr>
          <w:p w14:paraId="041E0631" w14:textId="77777777" w:rsidR="00583AD6" w:rsidRPr="00430AE0" w:rsidRDefault="00583AD6" w:rsidP="008E5E7E">
            <w:pPr>
              <w:spacing w:after="0"/>
              <w:jc w:val="center"/>
            </w:pPr>
            <w:r>
              <w:t>19.7</w:t>
            </w:r>
          </w:p>
        </w:tc>
        <w:tc>
          <w:tcPr>
            <w:tcW w:w="684" w:type="dxa"/>
            <w:vAlign w:val="center"/>
          </w:tcPr>
          <w:p w14:paraId="0EE02F50" w14:textId="77777777" w:rsidR="00583AD6" w:rsidRPr="00430AE0" w:rsidRDefault="00583AD6" w:rsidP="008E5E7E">
            <w:pPr>
              <w:spacing w:after="0"/>
              <w:jc w:val="center"/>
            </w:pPr>
            <w:r>
              <w:t>20.3</w:t>
            </w:r>
          </w:p>
        </w:tc>
        <w:tc>
          <w:tcPr>
            <w:tcW w:w="684" w:type="dxa"/>
            <w:vAlign w:val="center"/>
          </w:tcPr>
          <w:p w14:paraId="4983DBAA" w14:textId="77777777" w:rsidR="00583AD6" w:rsidRPr="00430AE0" w:rsidRDefault="00583AD6" w:rsidP="008E5E7E">
            <w:pPr>
              <w:spacing w:after="0"/>
              <w:jc w:val="center"/>
            </w:pPr>
            <w:r>
              <w:t>19.7</w:t>
            </w:r>
          </w:p>
        </w:tc>
        <w:tc>
          <w:tcPr>
            <w:tcW w:w="684" w:type="dxa"/>
            <w:vAlign w:val="center"/>
          </w:tcPr>
          <w:p w14:paraId="628EED29" w14:textId="77777777" w:rsidR="00583AD6" w:rsidRPr="00430AE0" w:rsidRDefault="00583AD6" w:rsidP="008E5E7E">
            <w:pPr>
              <w:spacing w:after="0"/>
              <w:jc w:val="center"/>
            </w:pPr>
            <w:r>
              <w:t>19.6</w:t>
            </w:r>
          </w:p>
        </w:tc>
        <w:tc>
          <w:tcPr>
            <w:tcW w:w="684" w:type="dxa"/>
            <w:vAlign w:val="center"/>
          </w:tcPr>
          <w:p w14:paraId="202D2705" w14:textId="77777777" w:rsidR="00583AD6" w:rsidRPr="00430AE0" w:rsidRDefault="00583AD6" w:rsidP="008E5E7E">
            <w:pPr>
              <w:spacing w:after="0"/>
              <w:jc w:val="center"/>
            </w:pPr>
            <w:r>
              <w:t>20.3</w:t>
            </w:r>
          </w:p>
        </w:tc>
        <w:tc>
          <w:tcPr>
            <w:tcW w:w="684" w:type="dxa"/>
            <w:vAlign w:val="center"/>
          </w:tcPr>
          <w:p w14:paraId="7F3EBE95" w14:textId="77777777" w:rsidR="00583AD6" w:rsidRPr="00430AE0" w:rsidRDefault="00583AD6" w:rsidP="008E5E7E">
            <w:pPr>
              <w:spacing w:after="0"/>
              <w:jc w:val="center"/>
            </w:pPr>
            <w:r>
              <w:t>20.6</w:t>
            </w:r>
          </w:p>
        </w:tc>
        <w:tc>
          <w:tcPr>
            <w:tcW w:w="684" w:type="dxa"/>
            <w:vAlign w:val="center"/>
          </w:tcPr>
          <w:p w14:paraId="25225D2E" w14:textId="77777777" w:rsidR="00583AD6" w:rsidRPr="00430AE0" w:rsidRDefault="00583AD6" w:rsidP="008E5E7E">
            <w:pPr>
              <w:spacing w:after="0"/>
              <w:jc w:val="center"/>
            </w:pPr>
            <w:r>
              <w:t>20.6</w:t>
            </w:r>
          </w:p>
        </w:tc>
        <w:tc>
          <w:tcPr>
            <w:tcW w:w="684" w:type="dxa"/>
            <w:vAlign w:val="center"/>
          </w:tcPr>
          <w:p w14:paraId="325D7BB6" w14:textId="77777777" w:rsidR="00583AD6" w:rsidRPr="00430AE0" w:rsidRDefault="00583AD6" w:rsidP="008E5E7E">
            <w:pPr>
              <w:spacing w:after="0"/>
              <w:jc w:val="center"/>
            </w:pPr>
            <w:r>
              <w:t>20.7</w:t>
            </w:r>
          </w:p>
        </w:tc>
        <w:tc>
          <w:tcPr>
            <w:tcW w:w="758" w:type="dxa"/>
            <w:vAlign w:val="center"/>
          </w:tcPr>
          <w:p w14:paraId="475FD254" w14:textId="77777777" w:rsidR="00583AD6" w:rsidRPr="00430AE0" w:rsidRDefault="00583AD6" w:rsidP="008E5E7E">
            <w:pPr>
              <w:spacing w:after="0"/>
              <w:jc w:val="center"/>
            </w:pPr>
            <w:r>
              <w:t>20.2</w:t>
            </w:r>
          </w:p>
        </w:tc>
      </w:tr>
      <w:tr w:rsidR="00583AD6" w14:paraId="5C5CD7E5" w14:textId="77777777" w:rsidTr="008E5E7E">
        <w:trPr>
          <w:trHeight w:val="57"/>
          <w:jc w:val="center"/>
        </w:trPr>
        <w:tc>
          <w:tcPr>
            <w:tcW w:w="1805" w:type="dxa"/>
            <w:vAlign w:val="center"/>
          </w:tcPr>
          <w:p w14:paraId="30048951" w14:textId="77777777" w:rsidR="00583AD6" w:rsidRPr="00942DBF" w:rsidRDefault="00583AD6" w:rsidP="003A4C66">
            <w:pPr>
              <w:spacing w:after="0"/>
              <w:rPr>
                <w:szCs w:val="24"/>
              </w:rPr>
            </w:pPr>
            <w:r w:rsidRPr="00942DBF">
              <w:rPr>
                <w:szCs w:val="24"/>
              </w:rPr>
              <w:t>Desv. Estándar</w:t>
            </w:r>
          </w:p>
        </w:tc>
        <w:tc>
          <w:tcPr>
            <w:tcW w:w="684" w:type="dxa"/>
            <w:vAlign w:val="center"/>
          </w:tcPr>
          <w:p w14:paraId="3914C783" w14:textId="77777777" w:rsidR="00583AD6" w:rsidRPr="00430AE0" w:rsidRDefault="00583AD6" w:rsidP="008E5E7E">
            <w:pPr>
              <w:spacing w:after="0"/>
              <w:jc w:val="center"/>
            </w:pPr>
            <w:r>
              <w:t>1.1</w:t>
            </w:r>
          </w:p>
        </w:tc>
        <w:tc>
          <w:tcPr>
            <w:tcW w:w="684" w:type="dxa"/>
            <w:vAlign w:val="center"/>
          </w:tcPr>
          <w:p w14:paraId="6D36B352" w14:textId="77777777" w:rsidR="00583AD6" w:rsidRPr="00430AE0" w:rsidRDefault="00583AD6" w:rsidP="008E5E7E">
            <w:pPr>
              <w:spacing w:after="0"/>
              <w:jc w:val="center"/>
            </w:pPr>
            <w:r>
              <w:t>1.2</w:t>
            </w:r>
          </w:p>
        </w:tc>
        <w:tc>
          <w:tcPr>
            <w:tcW w:w="684" w:type="dxa"/>
            <w:vAlign w:val="center"/>
          </w:tcPr>
          <w:p w14:paraId="668A3C9C" w14:textId="77777777" w:rsidR="00583AD6" w:rsidRPr="00430AE0" w:rsidRDefault="00583AD6" w:rsidP="008E5E7E">
            <w:pPr>
              <w:spacing w:after="0"/>
              <w:jc w:val="center"/>
            </w:pPr>
            <w:r>
              <w:t>1.0</w:t>
            </w:r>
          </w:p>
        </w:tc>
        <w:tc>
          <w:tcPr>
            <w:tcW w:w="684" w:type="dxa"/>
            <w:vAlign w:val="center"/>
          </w:tcPr>
          <w:p w14:paraId="60441532" w14:textId="77777777" w:rsidR="00583AD6" w:rsidRPr="00430AE0" w:rsidRDefault="00583AD6" w:rsidP="008E5E7E">
            <w:pPr>
              <w:spacing w:after="0"/>
              <w:jc w:val="center"/>
            </w:pPr>
            <w:r>
              <w:t>1.0</w:t>
            </w:r>
          </w:p>
        </w:tc>
        <w:tc>
          <w:tcPr>
            <w:tcW w:w="684" w:type="dxa"/>
            <w:vAlign w:val="center"/>
          </w:tcPr>
          <w:p w14:paraId="2EEE07EA" w14:textId="77777777" w:rsidR="00583AD6" w:rsidRPr="00430AE0" w:rsidRDefault="00583AD6" w:rsidP="008E5E7E">
            <w:pPr>
              <w:spacing w:after="0"/>
              <w:jc w:val="center"/>
            </w:pPr>
            <w:r>
              <w:t>0.8</w:t>
            </w:r>
          </w:p>
        </w:tc>
        <w:tc>
          <w:tcPr>
            <w:tcW w:w="684" w:type="dxa"/>
            <w:vAlign w:val="center"/>
          </w:tcPr>
          <w:p w14:paraId="7CB2734C" w14:textId="77777777" w:rsidR="00583AD6" w:rsidRPr="00430AE0" w:rsidRDefault="00583AD6" w:rsidP="008E5E7E">
            <w:pPr>
              <w:spacing w:after="0"/>
              <w:jc w:val="center"/>
            </w:pPr>
            <w:r>
              <w:t>0.7</w:t>
            </w:r>
          </w:p>
        </w:tc>
        <w:tc>
          <w:tcPr>
            <w:tcW w:w="684" w:type="dxa"/>
            <w:vAlign w:val="center"/>
          </w:tcPr>
          <w:p w14:paraId="64FE1BE6" w14:textId="77777777" w:rsidR="00583AD6" w:rsidRPr="00430AE0" w:rsidRDefault="00583AD6" w:rsidP="008E5E7E">
            <w:pPr>
              <w:spacing w:after="0"/>
              <w:jc w:val="center"/>
            </w:pPr>
            <w:r>
              <w:t>0.8</w:t>
            </w:r>
          </w:p>
        </w:tc>
        <w:tc>
          <w:tcPr>
            <w:tcW w:w="684" w:type="dxa"/>
            <w:vAlign w:val="center"/>
          </w:tcPr>
          <w:p w14:paraId="038138F9" w14:textId="77777777" w:rsidR="00583AD6" w:rsidRPr="00430AE0" w:rsidRDefault="00583AD6" w:rsidP="008E5E7E">
            <w:pPr>
              <w:spacing w:after="0"/>
              <w:jc w:val="center"/>
            </w:pPr>
            <w:r>
              <w:t>0.8</w:t>
            </w:r>
          </w:p>
        </w:tc>
        <w:tc>
          <w:tcPr>
            <w:tcW w:w="684" w:type="dxa"/>
            <w:vAlign w:val="center"/>
          </w:tcPr>
          <w:p w14:paraId="0F7369F3" w14:textId="77777777" w:rsidR="00583AD6" w:rsidRPr="00430AE0" w:rsidRDefault="00583AD6" w:rsidP="008E5E7E">
            <w:pPr>
              <w:spacing w:after="0"/>
              <w:jc w:val="center"/>
            </w:pPr>
            <w:r>
              <w:t>0.8</w:t>
            </w:r>
          </w:p>
        </w:tc>
        <w:tc>
          <w:tcPr>
            <w:tcW w:w="684" w:type="dxa"/>
            <w:vAlign w:val="center"/>
          </w:tcPr>
          <w:p w14:paraId="59B43950" w14:textId="77777777" w:rsidR="00583AD6" w:rsidRPr="00430AE0" w:rsidRDefault="00583AD6" w:rsidP="008E5E7E">
            <w:pPr>
              <w:spacing w:after="0"/>
              <w:jc w:val="center"/>
            </w:pPr>
            <w:r>
              <w:t>0.8</w:t>
            </w:r>
          </w:p>
        </w:tc>
        <w:tc>
          <w:tcPr>
            <w:tcW w:w="684" w:type="dxa"/>
            <w:vAlign w:val="center"/>
          </w:tcPr>
          <w:p w14:paraId="72078814" w14:textId="77777777" w:rsidR="00583AD6" w:rsidRPr="00430AE0" w:rsidRDefault="00583AD6" w:rsidP="008E5E7E">
            <w:pPr>
              <w:spacing w:after="0"/>
              <w:jc w:val="center"/>
            </w:pPr>
            <w:r>
              <w:t>1.0</w:t>
            </w:r>
          </w:p>
        </w:tc>
        <w:tc>
          <w:tcPr>
            <w:tcW w:w="758" w:type="dxa"/>
            <w:vAlign w:val="center"/>
          </w:tcPr>
          <w:p w14:paraId="25FC5530" w14:textId="77777777" w:rsidR="00583AD6" w:rsidRPr="00430AE0" w:rsidRDefault="00583AD6" w:rsidP="008E5E7E">
            <w:pPr>
              <w:spacing w:after="0"/>
              <w:jc w:val="center"/>
            </w:pPr>
            <w:r>
              <w:t>0.8</w:t>
            </w:r>
          </w:p>
        </w:tc>
      </w:tr>
      <w:tr w:rsidR="00583AD6" w14:paraId="0853F406" w14:textId="77777777" w:rsidTr="008E5E7E">
        <w:trPr>
          <w:trHeight w:val="57"/>
          <w:jc w:val="center"/>
        </w:trPr>
        <w:tc>
          <w:tcPr>
            <w:tcW w:w="1805" w:type="dxa"/>
            <w:vAlign w:val="center"/>
          </w:tcPr>
          <w:p w14:paraId="70D354A4" w14:textId="77777777" w:rsidR="00583AD6" w:rsidRPr="00942DBF" w:rsidRDefault="00583AD6" w:rsidP="003A4C66">
            <w:pPr>
              <w:spacing w:after="0"/>
              <w:rPr>
                <w:szCs w:val="24"/>
              </w:rPr>
            </w:pPr>
            <w:r w:rsidRPr="00942DBF">
              <w:rPr>
                <w:szCs w:val="24"/>
              </w:rPr>
              <w:t>Mediana</w:t>
            </w:r>
          </w:p>
        </w:tc>
        <w:tc>
          <w:tcPr>
            <w:tcW w:w="684" w:type="dxa"/>
            <w:vAlign w:val="center"/>
          </w:tcPr>
          <w:p w14:paraId="7662F95B" w14:textId="77777777" w:rsidR="00583AD6" w:rsidRPr="00430AE0" w:rsidRDefault="00583AD6" w:rsidP="008E5E7E">
            <w:pPr>
              <w:spacing w:after="0"/>
              <w:jc w:val="center"/>
            </w:pPr>
            <w:r>
              <w:t>19.1</w:t>
            </w:r>
          </w:p>
        </w:tc>
        <w:tc>
          <w:tcPr>
            <w:tcW w:w="684" w:type="dxa"/>
            <w:vAlign w:val="center"/>
          </w:tcPr>
          <w:p w14:paraId="4E0519E9" w14:textId="77777777" w:rsidR="00583AD6" w:rsidRPr="00430AE0" w:rsidRDefault="00583AD6" w:rsidP="008E5E7E">
            <w:pPr>
              <w:spacing w:after="0"/>
              <w:jc w:val="center"/>
            </w:pPr>
            <w:r>
              <w:t>18.9</w:t>
            </w:r>
          </w:p>
        </w:tc>
        <w:tc>
          <w:tcPr>
            <w:tcW w:w="684" w:type="dxa"/>
            <w:vAlign w:val="center"/>
          </w:tcPr>
          <w:p w14:paraId="34BFD13E" w14:textId="77777777" w:rsidR="00583AD6" w:rsidRPr="00430AE0" w:rsidRDefault="00583AD6" w:rsidP="008E5E7E">
            <w:pPr>
              <w:spacing w:after="0"/>
              <w:jc w:val="center"/>
            </w:pPr>
            <w:r>
              <w:t>18.6</w:t>
            </w:r>
          </w:p>
        </w:tc>
        <w:tc>
          <w:tcPr>
            <w:tcW w:w="684" w:type="dxa"/>
            <w:vAlign w:val="center"/>
          </w:tcPr>
          <w:p w14:paraId="3DCB09F2" w14:textId="77777777" w:rsidR="00583AD6" w:rsidRPr="00430AE0" w:rsidRDefault="00583AD6" w:rsidP="008E5E7E">
            <w:pPr>
              <w:spacing w:after="0"/>
              <w:jc w:val="center"/>
            </w:pPr>
            <w:r>
              <w:t>19.4</w:t>
            </w:r>
          </w:p>
        </w:tc>
        <w:tc>
          <w:tcPr>
            <w:tcW w:w="684" w:type="dxa"/>
            <w:vAlign w:val="center"/>
          </w:tcPr>
          <w:p w14:paraId="31495B43" w14:textId="77777777" w:rsidR="00583AD6" w:rsidRPr="00430AE0" w:rsidRDefault="00583AD6" w:rsidP="008E5E7E">
            <w:pPr>
              <w:spacing w:after="0"/>
              <w:jc w:val="center"/>
            </w:pPr>
            <w:r>
              <w:t>20.2</w:t>
            </w:r>
          </w:p>
        </w:tc>
        <w:tc>
          <w:tcPr>
            <w:tcW w:w="684" w:type="dxa"/>
            <w:vAlign w:val="center"/>
          </w:tcPr>
          <w:p w14:paraId="663EE4B7" w14:textId="77777777" w:rsidR="00583AD6" w:rsidRPr="00430AE0" w:rsidRDefault="00583AD6" w:rsidP="008E5E7E">
            <w:pPr>
              <w:spacing w:after="0"/>
              <w:jc w:val="center"/>
            </w:pPr>
            <w:r>
              <w:t>19.9</w:t>
            </w:r>
          </w:p>
        </w:tc>
        <w:tc>
          <w:tcPr>
            <w:tcW w:w="684" w:type="dxa"/>
            <w:vAlign w:val="center"/>
          </w:tcPr>
          <w:p w14:paraId="15D93658" w14:textId="77777777" w:rsidR="00583AD6" w:rsidRPr="00430AE0" w:rsidRDefault="00583AD6" w:rsidP="008E5E7E">
            <w:pPr>
              <w:spacing w:after="0"/>
              <w:jc w:val="center"/>
            </w:pPr>
            <w:r>
              <w:t>19.6</w:t>
            </w:r>
          </w:p>
        </w:tc>
        <w:tc>
          <w:tcPr>
            <w:tcW w:w="684" w:type="dxa"/>
            <w:vAlign w:val="center"/>
          </w:tcPr>
          <w:p w14:paraId="49069D18" w14:textId="77777777" w:rsidR="00583AD6" w:rsidRPr="00430AE0" w:rsidRDefault="00583AD6" w:rsidP="008E5E7E">
            <w:pPr>
              <w:spacing w:after="0"/>
              <w:jc w:val="center"/>
            </w:pPr>
            <w:r>
              <w:t>20.1</w:t>
            </w:r>
          </w:p>
        </w:tc>
        <w:tc>
          <w:tcPr>
            <w:tcW w:w="684" w:type="dxa"/>
            <w:vAlign w:val="center"/>
          </w:tcPr>
          <w:p w14:paraId="1DC5745E" w14:textId="77777777" w:rsidR="00583AD6" w:rsidRPr="00430AE0" w:rsidRDefault="00583AD6" w:rsidP="008E5E7E">
            <w:pPr>
              <w:spacing w:after="0"/>
              <w:jc w:val="center"/>
            </w:pPr>
            <w:r>
              <w:t>20.1</w:t>
            </w:r>
          </w:p>
        </w:tc>
        <w:tc>
          <w:tcPr>
            <w:tcW w:w="684" w:type="dxa"/>
            <w:vAlign w:val="center"/>
          </w:tcPr>
          <w:p w14:paraId="3B0DFB09" w14:textId="77777777" w:rsidR="00583AD6" w:rsidRPr="00430AE0" w:rsidRDefault="00583AD6" w:rsidP="008E5E7E">
            <w:pPr>
              <w:spacing w:after="0"/>
              <w:jc w:val="center"/>
            </w:pPr>
            <w:r>
              <w:t>20.8</w:t>
            </w:r>
          </w:p>
        </w:tc>
        <w:tc>
          <w:tcPr>
            <w:tcW w:w="684" w:type="dxa"/>
            <w:vAlign w:val="center"/>
          </w:tcPr>
          <w:p w14:paraId="22646DA6" w14:textId="77777777" w:rsidR="00583AD6" w:rsidRPr="00430AE0" w:rsidRDefault="00583AD6" w:rsidP="008E5E7E">
            <w:pPr>
              <w:spacing w:after="0"/>
              <w:jc w:val="center"/>
            </w:pPr>
            <w:r>
              <w:t>21.2</w:t>
            </w:r>
          </w:p>
        </w:tc>
        <w:tc>
          <w:tcPr>
            <w:tcW w:w="758" w:type="dxa"/>
            <w:vAlign w:val="center"/>
          </w:tcPr>
          <w:p w14:paraId="01CF49EF" w14:textId="77777777" w:rsidR="00583AD6" w:rsidRPr="00430AE0" w:rsidRDefault="00583AD6" w:rsidP="008E5E7E">
            <w:pPr>
              <w:spacing w:after="0"/>
              <w:jc w:val="center"/>
            </w:pPr>
            <w:r>
              <w:t>20.3</w:t>
            </w:r>
          </w:p>
        </w:tc>
      </w:tr>
      <w:tr w:rsidR="00583AD6" w14:paraId="18F27490" w14:textId="77777777" w:rsidTr="008E5E7E">
        <w:trPr>
          <w:trHeight w:val="57"/>
          <w:jc w:val="center"/>
        </w:trPr>
        <w:tc>
          <w:tcPr>
            <w:tcW w:w="1805" w:type="dxa"/>
            <w:vAlign w:val="center"/>
          </w:tcPr>
          <w:p w14:paraId="17C54561" w14:textId="77777777" w:rsidR="00583AD6" w:rsidRPr="00942DBF" w:rsidRDefault="00583AD6" w:rsidP="003A4C66">
            <w:pPr>
              <w:spacing w:after="0"/>
              <w:rPr>
                <w:szCs w:val="24"/>
              </w:rPr>
            </w:pPr>
            <w:r w:rsidRPr="00942DBF">
              <w:rPr>
                <w:szCs w:val="24"/>
              </w:rPr>
              <w:t>Percentil 33</w:t>
            </w:r>
          </w:p>
        </w:tc>
        <w:tc>
          <w:tcPr>
            <w:tcW w:w="684" w:type="dxa"/>
            <w:vAlign w:val="center"/>
          </w:tcPr>
          <w:p w14:paraId="06035161" w14:textId="77777777" w:rsidR="00583AD6" w:rsidRPr="00430AE0" w:rsidRDefault="00583AD6" w:rsidP="008E5E7E">
            <w:pPr>
              <w:spacing w:after="0"/>
              <w:jc w:val="center"/>
            </w:pPr>
            <w:r>
              <w:t>18.8</w:t>
            </w:r>
          </w:p>
        </w:tc>
        <w:tc>
          <w:tcPr>
            <w:tcW w:w="684" w:type="dxa"/>
            <w:vAlign w:val="center"/>
          </w:tcPr>
          <w:p w14:paraId="4855B4D7" w14:textId="77777777" w:rsidR="00583AD6" w:rsidRPr="00430AE0" w:rsidRDefault="00583AD6" w:rsidP="008E5E7E">
            <w:pPr>
              <w:spacing w:after="0"/>
              <w:jc w:val="center"/>
            </w:pPr>
            <w:r>
              <w:t>18.5</w:t>
            </w:r>
          </w:p>
        </w:tc>
        <w:tc>
          <w:tcPr>
            <w:tcW w:w="684" w:type="dxa"/>
            <w:vAlign w:val="center"/>
          </w:tcPr>
          <w:p w14:paraId="1B077FF3" w14:textId="77777777" w:rsidR="00583AD6" w:rsidRPr="00430AE0" w:rsidRDefault="00583AD6" w:rsidP="008E5E7E">
            <w:pPr>
              <w:spacing w:after="0"/>
              <w:jc w:val="center"/>
            </w:pPr>
            <w:r>
              <w:t>18.4</w:t>
            </w:r>
          </w:p>
        </w:tc>
        <w:tc>
          <w:tcPr>
            <w:tcW w:w="684" w:type="dxa"/>
            <w:vAlign w:val="center"/>
          </w:tcPr>
          <w:p w14:paraId="09C4555D" w14:textId="77777777" w:rsidR="00583AD6" w:rsidRPr="00430AE0" w:rsidRDefault="00583AD6" w:rsidP="008E5E7E">
            <w:pPr>
              <w:spacing w:after="0"/>
              <w:jc w:val="center"/>
            </w:pPr>
            <w:r>
              <w:t>19.2</w:t>
            </w:r>
          </w:p>
        </w:tc>
        <w:tc>
          <w:tcPr>
            <w:tcW w:w="684" w:type="dxa"/>
            <w:vAlign w:val="center"/>
          </w:tcPr>
          <w:p w14:paraId="4C0B7A38" w14:textId="77777777" w:rsidR="00583AD6" w:rsidRPr="00430AE0" w:rsidRDefault="00583AD6" w:rsidP="008E5E7E">
            <w:pPr>
              <w:spacing w:after="0"/>
              <w:jc w:val="center"/>
            </w:pPr>
            <w:r>
              <w:t>19.9</w:t>
            </w:r>
          </w:p>
        </w:tc>
        <w:tc>
          <w:tcPr>
            <w:tcW w:w="684" w:type="dxa"/>
            <w:vAlign w:val="center"/>
          </w:tcPr>
          <w:p w14:paraId="6F5CA157" w14:textId="77777777" w:rsidR="00583AD6" w:rsidRPr="00430AE0" w:rsidRDefault="00583AD6" w:rsidP="008E5E7E">
            <w:pPr>
              <w:spacing w:after="0"/>
              <w:jc w:val="center"/>
            </w:pPr>
            <w:r>
              <w:t>19.6</w:t>
            </w:r>
          </w:p>
        </w:tc>
        <w:tc>
          <w:tcPr>
            <w:tcW w:w="684" w:type="dxa"/>
            <w:vAlign w:val="center"/>
          </w:tcPr>
          <w:p w14:paraId="4FA66F21" w14:textId="77777777" w:rsidR="00583AD6" w:rsidRPr="00430AE0" w:rsidRDefault="00583AD6" w:rsidP="008E5E7E">
            <w:pPr>
              <w:spacing w:after="0"/>
              <w:jc w:val="center"/>
            </w:pPr>
            <w:r>
              <w:t>19.4</w:t>
            </w:r>
          </w:p>
        </w:tc>
        <w:tc>
          <w:tcPr>
            <w:tcW w:w="684" w:type="dxa"/>
            <w:vAlign w:val="center"/>
          </w:tcPr>
          <w:p w14:paraId="3F022DD0" w14:textId="77777777" w:rsidR="00583AD6" w:rsidRPr="00430AE0" w:rsidRDefault="00583AD6" w:rsidP="008E5E7E">
            <w:pPr>
              <w:spacing w:after="0"/>
              <w:jc w:val="center"/>
            </w:pPr>
            <w:r>
              <w:t>19.6</w:t>
            </w:r>
          </w:p>
        </w:tc>
        <w:tc>
          <w:tcPr>
            <w:tcW w:w="684" w:type="dxa"/>
            <w:vAlign w:val="center"/>
          </w:tcPr>
          <w:p w14:paraId="51A462D2" w14:textId="77777777" w:rsidR="00583AD6" w:rsidRPr="00430AE0" w:rsidRDefault="00583AD6" w:rsidP="008E5E7E">
            <w:pPr>
              <w:spacing w:after="0"/>
              <w:jc w:val="center"/>
            </w:pPr>
            <w:r>
              <w:t>19.6</w:t>
            </w:r>
          </w:p>
        </w:tc>
        <w:tc>
          <w:tcPr>
            <w:tcW w:w="684" w:type="dxa"/>
            <w:vAlign w:val="center"/>
          </w:tcPr>
          <w:p w14:paraId="2A6FFF76" w14:textId="77777777" w:rsidR="00583AD6" w:rsidRPr="00430AE0" w:rsidRDefault="00583AD6" w:rsidP="008E5E7E">
            <w:pPr>
              <w:spacing w:after="0"/>
              <w:jc w:val="center"/>
            </w:pPr>
            <w:r>
              <w:t>20.2</w:t>
            </w:r>
          </w:p>
        </w:tc>
        <w:tc>
          <w:tcPr>
            <w:tcW w:w="684" w:type="dxa"/>
            <w:vAlign w:val="center"/>
          </w:tcPr>
          <w:p w14:paraId="25A81E4C" w14:textId="77777777" w:rsidR="00583AD6" w:rsidRPr="00430AE0" w:rsidRDefault="00583AD6" w:rsidP="008E5E7E">
            <w:pPr>
              <w:spacing w:after="0"/>
              <w:jc w:val="center"/>
            </w:pPr>
            <w:r>
              <w:t>20.6</w:t>
            </w:r>
          </w:p>
        </w:tc>
        <w:tc>
          <w:tcPr>
            <w:tcW w:w="758" w:type="dxa"/>
            <w:vAlign w:val="center"/>
          </w:tcPr>
          <w:p w14:paraId="3D9F0793" w14:textId="77777777" w:rsidR="00583AD6" w:rsidRPr="00430AE0" w:rsidRDefault="00583AD6" w:rsidP="008E5E7E">
            <w:pPr>
              <w:spacing w:after="0"/>
              <w:jc w:val="center"/>
            </w:pPr>
            <w:r>
              <w:t>19.6</w:t>
            </w:r>
          </w:p>
        </w:tc>
      </w:tr>
      <w:tr w:rsidR="00583AD6" w14:paraId="4B864F1F" w14:textId="77777777" w:rsidTr="008E5E7E">
        <w:trPr>
          <w:trHeight w:val="57"/>
          <w:jc w:val="center"/>
        </w:trPr>
        <w:tc>
          <w:tcPr>
            <w:tcW w:w="1805" w:type="dxa"/>
            <w:vAlign w:val="center"/>
          </w:tcPr>
          <w:p w14:paraId="286E69D8" w14:textId="77777777" w:rsidR="00583AD6" w:rsidRPr="00942DBF" w:rsidRDefault="00583AD6" w:rsidP="003A4C66">
            <w:pPr>
              <w:spacing w:after="0"/>
              <w:rPr>
                <w:szCs w:val="24"/>
              </w:rPr>
            </w:pPr>
            <w:r w:rsidRPr="00942DBF">
              <w:rPr>
                <w:szCs w:val="24"/>
              </w:rPr>
              <w:t>Percentil 66</w:t>
            </w:r>
          </w:p>
        </w:tc>
        <w:tc>
          <w:tcPr>
            <w:tcW w:w="684" w:type="dxa"/>
            <w:vAlign w:val="center"/>
          </w:tcPr>
          <w:p w14:paraId="2EDF396B" w14:textId="77777777" w:rsidR="00583AD6" w:rsidRPr="00430AE0" w:rsidRDefault="00583AD6" w:rsidP="008E5E7E">
            <w:pPr>
              <w:spacing w:after="0"/>
              <w:jc w:val="center"/>
            </w:pPr>
            <w:r>
              <w:t>19.7</w:t>
            </w:r>
          </w:p>
        </w:tc>
        <w:tc>
          <w:tcPr>
            <w:tcW w:w="684" w:type="dxa"/>
            <w:vAlign w:val="center"/>
          </w:tcPr>
          <w:p w14:paraId="44AA8F51" w14:textId="77777777" w:rsidR="00583AD6" w:rsidRPr="00430AE0" w:rsidRDefault="00583AD6" w:rsidP="008E5E7E">
            <w:pPr>
              <w:spacing w:after="0"/>
              <w:jc w:val="center"/>
            </w:pPr>
            <w:r>
              <w:t>19.5</w:t>
            </w:r>
          </w:p>
        </w:tc>
        <w:tc>
          <w:tcPr>
            <w:tcW w:w="684" w:type="dxa"/>
            <w:vAlign w:val="center"/>
          </w:tcPr>
          <w:p w14:paraId="5E490146" w14:textId="77777777" w:rsidR="00583AD6" w:rsidRPr="00430AE0" w:rsidRDefault="00583AD6" w:rsidP="008E5E7E">
            <w:pPr>
              <w:spacing w:after="0"/>
              <w:jc w:val="center"/>
            </w:pPr>
            <w:r>
              <w:t>19.0</w:t>
            </w:r>
          </w:p>
        </w:tc>
        <w:tc>
          <w:tcPr>
            <w:tcW w:w="684" w:type="dxa"/>
            <w:vAlign w:val="center"/>
          </w:tcPr>
          <w:p w14:paraId="31C2B505" w14:textId="77777777" w:rsidR="00583AD6" w:rsidRPr="00430AE0" w:rsidRDefault="00583AD6" w:rsidP="008E5E7E">
            <w:pPr>
              <w:spacing w:after="0"/>
              <w:jc w:val="center"/>
            </w:pPr>
            <w:r>
              <w:t>20.3</w:t>
            </w:r>
          </w:p>
        </w:tc>
        <w:tc>
          <w:tcPr>
            <w:tcW w:w="684" w:type="dxa"/>
            <w:vAlign w:val="center"/>
          </w:tcPr>
          <w:p w14:paraId="15A74B73" w14:textId="77777777" w:rsidR="00583AD6" w:rsidRPr="00430AE0" w:rsidRDefault="00583AD6" w:rsidP="008E5E7E">
            <w:pPr>
              <w:spacing w:after="0"/>
              <w:jc w:val="center"/>
            </w:pPr>
            <w:r>
              <w:t>20.4</w:t>
            </w:r>
          </w:p>
        </w:tc>
        <w:tc>
          <w:tcPr>
            <w:tcW w:w="684" w:type="dxa"/>
            <w:vAlign w:val="center"/>
          </w:tcPr>
          <w:p w14:paraId="4E062AF5" w14:textId="77777777" w:rsidR="00583AD6" w:rsidRPr="00430AE0" w:rsidRDefault="00583AD6" w:rsidP="008E5E7E">
            <w:pPr>
              <w:spacing w:after="0"/>
              <w:jc w:val="center"/>
            </w:pPr>
            <w:r>
              <w:t>20.1</w:t>
            </w:r>
          </w:p>
        </w:tc>
        <w:tc>
          <w:tcPr>
            <w:tcW w:w="684" w:type="dxa"/>
            <w:vAlign w:val="center"/>
          </w:tcPr>
          <w:p w14:paraId="5DAACAF9" w14:textId="77777777" w:rsidR="00583AD6" w:rsidRPr="00430AE0" w:rsidRDefault="00583AD6" w:rsidP="008E5E7E">
            <w:pPr>
              <w:spacing w:after="0"/>
              <w:jc w:val="center"/>
            </w:pPr>
            <w:r>
              <w:t>19.9</w:t>
            </w:r>
          </w:p>
        </w:tc>
        <w:tc>
          <w:tcPr>
            <w:tcW w:w="684" w:type="dxa"/>
            <w:vAlign w:val="center"/>
          </w:tcPr>
          <w:p w14:paraId="7C39A7B7" w14:textId="77777777" w:rsidR="00583AD6" w:rsidRPr="00430AE0" w:rsidRDefault="00583AD6" w:rsidP="008E5E7E">
            <w:pPr>
              <w:spacing w:after="0"/>
              <w:jc w:val="center"/>
            </w:pPr>
            <w:r>
              <w:t>20.5</w:t>
            </w:r>
          </w:p>
        </w:tc>
        <w:tc>
          <w:tcPr>
            <w:tcW w:w="684" w:type="dxa"/>
            <w:vAlign w:val="center"/>
          </w:tcPr>
          <w:p w14:paraId="4AE421F3" w14:textId="77777777" w:rsidR="00583AD6" w:rsidRPr="00430AE0" w:rsidRDefault="00583AD6" w:rsidP="008E5E7E">
            <w:pPr>
              <w:spacing w:after="0"/>
              <w:jc w:val="center"/>
            </w:pPr>
            <w:r>
              <w:t>20.5</w:t>
            </w:r>
          </w:p>
        </w:tc>
        <w:tc>
          <w:tcPr>
            <w:tcW w:w="684" w:type="dxa"/>
            <w:vAlign w:val="center"/>
          </w:tcPr>
          <w:p w14:paraId="2CF73488" w14:textId="77777777" w:rsidR="00583AD6" w:rsidRPr="00430AE0" w:rsidRDefault="00583AD6" w:rsidP="008E5E7E">
            <w:pPr>
              <w:spacing w:after="0"/>
              <w:jc w:val="center"/>
            </w:pPr>
            <w:r>
              <w:t>21.1</w:t>
            </w:r>
          </w:p>
        </w:tc>
        <w:tc>
          <w:tcPr>
            <w:tcW w:w="684" w:type="dxa"/>
            <w:vAlign w:val="center"/>
          </w:tcPr>
          <w:p w14:paraId="22A7034D" w14:textId="77777777" w:rsidR="00583AD6" w:rsidRPr="00430AE0" w:rsidRDefault="00583AD6" w:rsidP="008E5E7E">
            <w:pPr>
              <w:spacing w:after="0"/>
              <w:jc w:val="center"/>
            </w:pPr>
            <w:r>
              <w:t>21.6</w:t>
            </w:r>
          </w:p>
        </w:tc>
        <w:tc>
          <w:tcPr>
            <w:tcW w:w="758" w:type="dxa"/>
            <w:vAlign w:val="center"/>
          </w:tcPr>
          <w:p w14:paraId="7C3655CB" w14:textId="77777777" w:rsidR="00583AD6" w:rsidRPr="00430AE0" w:rsidRDefault="00583AD6" w:rsidP="008E5E7E">
            <w:pPr>
              <w:spacing w:after="0"/>
              <w:jc w:val="center"/>
            </w:pPr>
            <w:r>
              <w:t>20.5</w:t>
            </w:r>
          </w:p>
        </w:tc>
      </w:tr>
    </w:tbl>
    <w:p w14:paraId="065A36E2" w14:textId="7EA31E37" w:rsidR="00EF1AF1" w:rsidRPr="00EF1AF1" w:rsidRDefault="00EF1AF1" w:rsidP="00583AD6">
      <w:pPr>
        <w:keepNext/>
        <w:rPr>
          <w:sz w:val="20"/>
          <w:szCs w:val="20"/>
        </w:rPr>
      </w:pPr>
      <w:r w:rsidRPr="001F4EF5">
        <w:rPr>
          <w:i/>
          <w:iCs/>
          <w:sz w:val="20"/>
          <w:szCs w:val="20"/>
        </w:rPr>
        <w:lastRenderedPageBreak/>
        <w:t>Nota:</w:t>
      </w:r>
      <w:r w:rsidRPr="001F4EF5">
        <w:rPr>
          <w:sz w:val="20"/>
          <w:szCs w:val="20"/>
        </w:rPr>
        <w:t xml:space="preserve"> Promedios de</w:t>
      </w:r>
      <w:r>
        <w:rPr>
          <w:sz w:val="20"/>
          <w:szCs w:val="20"/>
        </w:rPr>
        <w:t xml:space="preserve"> la temperatura máxima mensual</w:t>
      </w:r>
      <w:r w:rsidRPr="001F4EF5">
        <w:rPr>
          <w:sz w:val="20"/>
          <w:szCs w:val="20"/>
        </w:rPr>
        <w:t xml:space="preserve">, teniendo en cuenta la distribución por percentiles y la desviación estándar. Extraído de </w:t>
      </w:r>
      <w:r w:rsidRPr="001F4EF5">
        <w:rPr>
          <w:rFonts w:cs="Arial"/>
          <w:i/>
          <w:iCs/>
          <w:noProof/>
          <w:sz w:val="20"/>
          <w:szCs w:val="20"/>
        </w:rPr>
        <w:t>Normales Climatológicas 1981 -2010 de la Precipitación, Temperatura Máxima y Temperatura Mínima del Aire</w:t>
      </w:r>
      <w:r w:rsidRPr="001F4EF5">
        <w:rPr>
          <w:rFonts w:cs="Arial"/>
          <w:noProof/>
          <w:sz w:val="20"/>
          <w:szCs w:val="20"/>
        </w:rPr>
        <w:t xml:space="preserve"> (p. 158), por </w:t>
      </w:r>
      <w:r w:rsidRPr="001F4EF5">
        <w:rPr>
          <w:sz w:val="20"/>
          <w:szCs w:val="20"/>
        </w:rPr>
        <w:fldChar w:fldCharType="begin" w:fldLock="1"/>
      </w:r>
      <w:r w:rsidRPr="001F4EF5">
        <w:rPr>
          <w:sz w:val="20"/>
          <w:szCs w:val="20"/>
        </w:rPr>
        <w:instrText>ADDIN CSL_CITATION {"citationItems":[{"id":"ITEM-1","itemData":{"author":[{"dropping-particle":"","family":"SENAMHI","given":"","non-dropping-particle":"","parse-names":false,"suffix":""}],"id":"ITEM-1","issued":{"date-parts":[["2010"]]},"page":"1-371","publisher":"Servicio Nacional de Meteorología e Hidrología","publisher-place":"Lima, Perú","title":"Normales Climatológicas 1981 -2010 de la Precipitación, Temperatura Máxima y Temperatura Mínima del Aire","type":"article"},"uris":["http://www.mendeley.com/documents/?uuid=f051f216-9483-4f31-ab88-7190aeb9914e"]}],"mendeley":{"formattedCitation":"(SENAMHI, 2010)","manualFormatting":"SENAMHI, 2010","plainTextFormattedCitation":"(SENAMHI, 2010)","previouslyFormattedCitation":"(SENAMHI, 2010)"},"properties":{"noteIndex":0},"schema":"https://github.com/citation-style-language/schema/raw/master/csl-citation.json"}</w:instrText>
      </w:r>
      <w:r w:rsidRPr="001F4EF5">
        <w:rPr>
          <w:sz w:val="20"/>
          <w:szCs w:val="20"/>
        </w:rPr>
        <w:fldChar w:fldCharType="separate"/>
      </w:r>
      <w:r w:rsidRPr="001F4EF5">
        <w:rPr>
          <w:noProof/>
          <w:sz w:val="20"/>
          <w:szCs w:val="20"/>
        </w:rPr>
        <w:t>SENAMHI, 2010</w:t>
      </w:r>
      <w:r w:rsidRPr="001F4EF5">
        <w:rPr>
          <w:sz w:val="20"/>
          <w:szCs w:val="20"/>
        </w:rPr>
        <w:fldChar w:fldCharType="end"/>
      </w:r>
      <w:r w:rsidRPr="001F4EF5">
        <w:rPr>
          <w:sz w:val="20"/>
          <w:szCs w:val="20"/>
        </w:rPr>
        <w:t>.</w:t>
      </w:r>
    </w:p>
    <w:p w14:paraId="6F5D5D7E" w14:textId="60915CB4" w:rsidR="00583AD6" w:rsidRDefault="00583AD6" w:rsidP="00583AD6">
      <w:r>
        <w:t xml:space="preserve">En base a la distribución espacial de la temperatura se tiene que el promedio anual de la temperatura máxima del aire presenta valores de 12 °C en la parte oeste y centro oriental de la cuenca. Mientras que para el valle del Mantaro la temperatura máxima alcanza valores entre los 16 °C y 18 °C; y para la zona sureste de la cuenca los valores oscilan entre los 22 °C y 28 °C en el extremo más oriental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t>.</w:t>
      </w:r>
    </w:p>
    <w:p w14:paraId="5B413EA8" w14:textId="77777777" w:rsidR="00583AD6" w:rsidRDefault="00583AD6" w:rsidP="00C93C10">
      <w:pPr>
        <w:pStyle w:val="Ttulo4"/>
      </w:pPr>
      <w:bookmarkStart w:id="42" w:name="_Toc81644600"/>
      <w:r>
        <w:t>Clima</w:t>
      </w:r>
      <w:bookmarkEnd w:id="42"/>
    </w:p>
    <w:p w14:paraId="710DAC90" w14:textId="651DA3E7" w:rsidR="00583AD6" w:rsidRDefault="00583AD6" w:rsidP="00583AD6">
      <w:r>
        <w:t>En base a la clasificación climática de</w:t>
      </w:r>
      <w:r w:rsidR="00A92590">
        <w:t xml:space="preserve"> </w:t>
      </w:r>
      <w:r w:rsidR="00806E28">
        <w:fldChar w:fldCharType="begin" w:fldLock="1"/>
      </w:r>
      <w:r w:rsidR="00A92C1D">
        <w:instrText>ADDIN CSL_CITATION {"citationItems":[{"id":"ITEM-1","itemData":{"DOI":"10.1016/0022-3115(71)90076-6","ISSN":"00223115","author":[{"dropping-particle":"","family":"Thornthwaite","given":"","non-dropping-particle":"","parse-names":false,"suffix":""}],"container-title":"Geographical Review","id":"ITEM-1","issue":"1","issued":{"date-parts":[["1948"]]},"page":"55-94","title":"An Approach toward a Rational Classification of Climate","type":"article-journal","volume":"38"},"uris":["http://www.mendeley.com/documents/?uuid=9a774f45-9aef-4f3c-8f77-3af8f131fc18"]}],"mendeley":{"formattedCitation":"(Thornthwaite, 1948)","manualFormatting":"Thornthwaite (1948)","plainTextFormattedCitation":"(Thornthwaite, 1948)","previouslyFormattedCitation":"(Thornthwaite, 1948)"},"properties":{"noteIndex":0},"schema":"https://github.com/citation-style-language/schema/raw/master/csl-citation.json"}</w:instrText>
      </w:r>
      <w:r w:rsidR="00806E28">
        <w:fldChar w:fldCharType="separate"/>
      </w:r>
      <w:r w:rsidR="00A92590">
        <w:rPr>
          <w:noProof/>
        </w:rPr>
        <w:t>Thornthwaite</w:t>
      </w:r>
      <w:r w:rsidR="00A92590" w:rsidRPr="00A92590">
        <w:rPr>
          <w:noProof/>
        </w:rPr>
        <w:t xml:space="preserve"> </w:t>
      </w:r>
      <w:r w:rsidR="00A92590">
        <w:rPr>
          <w:noProof/>
        </w:rPr>
        <w:t>(</w:t>
      </w:r>
      <w:r w:rsidR="00A92590" w:rsidRPr="00A92590">
        <w:rPr>
          <w:noProof/>
        </w:rPr>
        <w:t>1948)</w:t>
      </w:r>
      <w:r w:rsidR="00806E28">
        <w:fldChar w:fldCharType="end"/>
      </w:r>
      <w:r w:rsidR="00A92590">
        <w:t xml:space="preserve">, </w:t>
      </w:r>
      <w:r>
        <w:t>existe una variación de Semi Húmedo a Muy Húmedo en la mayor parte de la cuenca, mientras que en la zona sur predominan los regímenes secos (Semi seco y seco). Desde el punto de vista térmico, el clima varía desde la tundra en las part</w:t>
      </w:r>
      <w:r w:rsidR="00F54695">
        <w:t>es altas hasta un clima semi frí</w:t>
      </w:r>
      <w:r>
        <w:t xml:space="preserve">o en la zona del valle del río Mantaro </w:t>
      </w:r>
      <w:r w:rsidR="00806E28">
        <w:fldChar w:fldCharType="begin" w:fldLock="1"/>
      </w:r>
      <w:r w:rsidR="00293392">
        <w:instrText>ADDIN CSL_CITATION {"citationItems":[{"id":"ITEM-1","itemData":{"DOI":"10.1021/es960988q","ISBN":"1610-0379","ISSN":"0013-936X","abstract":"The present work is part of the \"Integrated Local Assessment of the Mantaro River Basin\" (ILA Mantaro), whose main objective was: to systematize and to extend the knowledge about cli-mate change in the Mantaro river basin, and to evaluate the climatic, physical and social as-pects of its vulnerability, as well as to identify viable adaptation options for the agriculture, hy-droelectric energy and health sectors, to be incorporated into local and regional development planning. In this context, the climatic component of the study consisted in the analysis of the climatic characteristics of the river basin: intraseasonal and interannual variability of rainfall over the basin, the relation of regional climate with atmospheric patterns on regional and global scale, the climatic trends in the last 50 or 40 years, and the characteristics of the freezes and the trends in their frequency and intensity. On the other hand, the generation of future climatic sce-narios for the river basin, constituted one of the most important objectives. These results were used for the analysis of the present and future vulnerability in the Mantaro river basin to climate variability and change, as well as for the proposal of adaptation measures","author":[{"dropping-particle":"","family":"Silva","given":"Yamina","non-dropping-particle":"","parse-names":false,"suffix":""},{"dropping-particle":"","family":"Takahashi","given":"Ken","non-dropping-particle":"","parse-names":false,"suffix":""},{"dropping-particle":"","family":"Cruz","given":"Nicolas","non-dropping-particle":"","parse-names":false,"suffix":""},{"dropping-particle":"","family":"Trasmonte","given":"Grace","non-dropping-particle":"","parse-names":false,"suffix":""},{"dropping-particle":"","family":"Mosquera","given":"Kobi","non-dropping-particle":"","parse-names":false,"suffix":""},{"dropping-particle":"","family":"Nickl","given":"Elsa","non-dropping-particle":"","parse-names":false,"suffix":""},{"dropping-particle":"","family":"Chavez","given":"Raul","non-dropping-particle":"","parse-names":false,"suffix":""},{"dropping-particle":"","family":"Segura","given":"Berlin","non-dropping-particle":"","parse-names":false,"suffix":""},{"dropping-particle":"","family":"Lagos","given":"Pablo","non-dropping-particle":"","parse-names":false,"suffix":""}],"container-title":"Proceedings of 8th ICSHMO","id":"ITEM-1","issued":{"date-parts":[["2006"]]},"page":"407-419","publisher":"Instituto Nacional de Investigación Espacial del Brasil - INPE","publisher-place":"Foz do Iguaçu, Brasil","title":"Variability and Climate Change in the Mantaro River Basin, Central Peruvian Andes","type":"paper-conference"},"uris":["http://www.mendeley.com/documents/?uuid=8dc313bb-f4c8-4588-86b2-1d7f11ee5e57"]}],"mendeley":{"formattedCitation":"(Yamina Silva et al., 2006)","plainTextFormattedCitation":"(Yamina Silva et al., 2006)","previouslyFormattedCitation":"(Yamina Silva et al., 2006)"},"properties":{"noteIndex":0},"schema":"https://github.com/citation-style-language/schema/raw/master/csl-citation.json"}</w:instrText>
      </w:r>
      <w:r w:rsidR="00806E28">
        <w:fldChar w:fldCharType="separate"/>
      </w:r>
      <w:r w:rsidR="00447178" w:rsidRPr="00447178">
        <w:rPr>
          <w:noProof/>
        </w:rPr>
        <w:t>(Yamina Silva et al., 2006)</w:t>
      </w:r>
      <w:r w:rsidR="00806E28">
        <w:fldChar w:fldCharType="end"/>
      </w:r>
      <w:r>
        <w:t>.</w:t>
      </w:r>
    </w:p>
    <w:p w14:paraId="34A201FB" w14:textId="77777777" w:rsidR="00957783" w:rsidRDefault="00957783" w:rsidP="00C93C10">
      <w:pPr>
        <w:pStyle w:val="Ttulo3"/>
      </w:pPr>
      <w:bookmarkStart w:id="43" w:name="_Toc81644601"/>
      <w:r>
        <w:t>Eventos de lluvia</w:t>
      </w:r>
      <w:bookmarkEnd w:id="43"/>
      <w:r>
        <w:t xml:space="preserve"> </w:t>
      </w:r>
    </w:p>
    <w:p w14:paraId="4632C2CA" w14:textId="14A39402" w:rsidR="00D952A1" w:rsidRDefault="00D952A1" w:rsidP="00D952A1">
      <w:pPr>
        <w:rPr>
          <w:rFonts w:eastAsia="Arial"/>
          <w:szCs w:val="24"/>
        </w:rPr>
      </w:pPr>
      <w:r>
        <w:t>La determinación de un evento de lluvia es muy variable y depende básicamente de las condiciones que el autor toma en consideración. Entre las definiciones más utilizadas se encuentra</w:t>
      </w:r>
      <w:r w:rsidRPr="00E93554">
        <w:rPr>
          <w:szCs w:val="24"/>
        </w:rPr>
        <w:t xml:space="preserve"> </w:t>
      </w:r>
      <w:r w:rsidRPr="00E93554">
        <w:rPr>
          <w:rFonts w:eastAsia="Arial"/>
          <w:szCs w:val="24"/>
        </w:rPr>
        <w:t>un estudio de</w:t>
      </w:r>
      <w:r>
        <w:rPr>
          <w:rFonts w:eastAsia="Arial"/>
        </w:rPr>
        <w:t xml:space="preserve"> </w:t>
      </w:r>
      <w:r w:rsidR="00806E28" w:rsidRPr="00EC4DFD">
        <w:rPr>
          <w:rFonts w:eastAsia="Arial"/>
          <w:szCs w:val="24"/>
        </w:rPr>
        <w:fldChar w:fldCharType="begin" w:fldLock="1"/>
      </w:r>
      <w:r w:rsidR="00293392">
        <w:rPr>
          <w:rFonts w:eastAsia="Arial"/>
          <w:szCs w:val="24"/>
        </w:rPr>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mendeley":{"formattedCitation":"(Chen et al., 2013)","manualFormatting":"Chen, Yang, &amp; PU, (2013)","plainTextFormattedCitation":"(Chen et al., 2013)","previouslyFormattedCitation":"(Chen et al., 2013)"},"properties":{"noteIndex":0},"schema":"https://github.com/citation-style-language/schema/raw/master/csl-citation.json"}</w:instrText>
      </w:r>
      <w:r w:rsidR="00806E28" w:rsidRPr="00EC4DFD">
        <w:rPr>
          <w:rFonts w:eastAsia="Arial"/>
          <w:szCs w:val="24"/>
        </w:rPr>
        <w:fldChar w:fldCharType="separate"/>
      </w:r>
      <w:r w:rsidRPr="00EC4DFD">
        <w:rPr>
          <w:rFonts w:eastAsia="Arial"/>
          <w:noProof/>
          <w:szCs w:val="24"/>
        </w:rPr>
        <w:t>Chen, Yang, &amp; PU, (2013)</w:t>
      </w:r>
      <w:r w:rsidR="00806E28" w:rsidRPr="00EC4DFD">
        <w:rPr>
          <w:rFonts w:eastAsia="Arial"/>
          <w:szCs w:val="24"/>
        </w:rPr>
        <w:fldChar w:fldCharType="end"/>
      </w:r>
      <w:r>
        <w:rPr>
          <w:rFonts w:eastAsia="Arial"/>
          <w:szCs w:val="24"/>
        </w:rPr>
        <w:t xml:space="preserve"> que establece un evento de lluvia en base a 2 minutos lluviosos </w:t>
      </w:r>
      <w:r w:rsidR="00801148">
        <w:rPr>
          <w:rFonts w:eastAsia="Arial"/>
          <w:szCs w:val="24"/>
        </w:rPr>
        <w:t>consecutivos</w:t>
      </w:r>
      <w:r>
        <w:rPr>
          <w:rFonts w:eastAsia="Arial"/>
          <w:szCs w:val="24"/>
        </w:rPr>
        <w:t xml:space="preserve"> y con un periodo de duración mayor a 30 minutos. </w:t>
      </w:r>
      <w:r w:rsidR="00806E28">
        <w:rPr>
          <w:rFonts w:eastAsia="Arial"/>
          <w:szCs w:val="24"/>
        </w:rPr>
        <w:fldChar w:fldCharType="begin" w:fldLock="1"/>
      </w:r>
      <w:r w:rsidR="00FE6B73">
        <w:rPr>
          <w:rFonts w:eastAsia="Arial"/>
          <w:szCs w:val="24"/>
        </w:rPr>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et al., 2014)","manualFormatting":"Tokay, Wolff, &amp; Petersen, (2014)","plainTextFormattedCitation":"(Tokay et al., 2014)","previouslyFormattedCitation":"(Tokay et al., 2014)"},"properties":{"noteIndex":0},"schema":"https://github.com/citation-style-language/schema/raw/master/csl-citation.json"}</w:instrText>
      </w:r>
      <w:r w:rsidR="00806E28">
        <w:rPr>
          <w:rFonts w:eastAsia="Arial"/>
          <w:szCs w:val="24"/>
        </w:rPr>
        <w:fldChar w:fldCharType="separate"/>
      </w:r>
      <w:r w:rsidR="00801148" w:rsidRPr="00731C53">
        <w:rPr>
          <w:rFonts w:eastAsia="Arial"/>
          <w:noProof/>
          <w:szCs w:val="24"/>
        </w:rPr>
        <w:t xml:space="preserve">Tokay, Wolff, &amp; Petersen, </w:t>
      </w:r>
      <w:r w:rsidR="00801148">
        <w:rPr>
          <w:rFonts w:eastAsia="Arial"/>
          <w:noProof/>
          <w:szCs w:val="24"/>
        </w:rPr>
        <w:t>(</w:t>
      </w:r>
      <w:r w:rsidR="00801148" w:rsidRPr="00731C53">
        <w:rPr>
          <w:rFonts w:eastAsia="Arial"/>
          <w:noProof/>
          <w:szCs w:val="24"/>
        </w:rPr>
        <w:t>2014)</w:t>
      </w:r>
      <w:r w:rsidR="00806E28">
        <w:rPr>
          <w:rFonts w:eastAsia="Arial"/>
          <w:szCs w:val="24"/>
        </w:rPr>
        <w:fldChar w:fldCharType="end"/>
      </w:r>
      <w:r w:rsidR="00E46C38">
        <w:rPr>
          <w:rFonts w:eastAsia="Arial"/>
          <w:szCs w:val="24"/>
        </w:rPr>
        <w:t xml:space="preserve"> añaden que para diferenciar un evento de otro sucedido en el mismo día, el intervalo de datos sin registro de lluvias debe ser mayor a </w:t>
      </w:r>
      <w:r w:rsidR="00841D36">
        <w:rPr>
          <w:rFonts w:eastAsia="Arial"/>
          <w:szCs w:val="24"/>
        </w:rPr>
        <w:t>2 horas, en caso contrario se consideran un solo evento de lluvia</w:t>
      </w:r>
      <w:r>
        <w:rPr>
          <w:rFonts w:eastAsia="Arial"/>
          <w:szCs w:val="24"/>
        </w:rPr>
        <w:t>. Así mismo, ambos trabajos</w:t>
      </w:r>
      <w:r w:rsidR="00801148">
        <w:rPr>
          <w:rFonts w:eastAsia="Arial"/>
          <w:szCs w:val="24"/>
        </w:rPr>
        <w:t xml:space="preserve"> coinciden en establecer</w:t>
      </w:r>
      <w:r w:rsidR="00841D36">
        <w:rPr>
          <w:rFonts w:eastAsia="Arial"/>
          <w:szCs w:val="24"/>
        </w:rPr>
        <w:t xml:space="preserve"> medidas complementarias para la identificación de los eventos, como son: </w:t>
      </w:r>
      <w:r>
        <w:rPr>
          <w:rFonts w:eastAsia="Arial"/>
          <w:szCs w:val="24"/>
        </w:rPr>
        <w:t>un umbral mínimo de 10 gotas de lluvia y una tasa de lluvia mayor de 0.1 mm</w:t>
      </w:r>
      <w:r w:rsidR="00801148">
        <w:rPr>
          <w:rFonts w:eastAsia="Arial"/>
          <w:szCs w:val="24"/>
        </w:rPr>
        <w:t>/ h;</w:t>
      </w:r>
      <w:r>
        <w:rPr>
          <w:rFonts w:eastAsia="Arial"/>
          <w:szCs w:val="24"/>
        </w:rPr>
        <w:t xml:space="preserve"> en caso de no cumplir con estas condiciones se considera como ruido o traza. </w:t>
      </w:r>
    </w:p>
    <w:p w14:paraId="24679999" w14:textId="77777777" w:rsidR="003A4C66" w:rsidRDefault="00233A70" w:rsidP="00C93C10">
      <w:pPr>
        <w:pStyle w:val="Ttulo4"/>
      </w:pPr>
      <w:bookmarkStart w:id="44" w:name="_Toc81644602"/>
      <w:r>
        <w:t xml:space="preserve">Clasificación de los eventos de </w:t>
      </w:r>
      <w:r w:rsidR="00583AD6">
        <w:t>lluvia</w:t>
      </w:r>
      <w:bookmarkEnd w:id="44"/>
    </w:p>
    <w:p w14:paraId="357C50BC" w14:textId="77777777" w:rsidR="009F36BC" w:rsidRDefault="00BA3429" w:rsidP="00BA3429">
      <w:r>
        <w:t xml:space="preserve">Los eventos de lluvias se pueden distinguir claramente en dos tipos: lluvias estratiformes (S) y convectivas (C). </w:t>
      </w:r>
      <w:r w:rsidR="009F36BC">
        <w:t>En p</w:t>
      </w:r>
      <w:r w:rsidR="00337413">
        <w:t>rincipio esta clasificación basó</w:t>
      </w:r>
      <w:r w:rsidR="009F36BC">
        <w:t xml:space="preserve"> su análisis de acuerdo al tipo de nube del cual provenían las precipitaciones,</w:t>
      </w:r>
      <w:r w:rsidR="009F36BC" w:rsidRPr="009F36BC">
        <w:t xml:space="preserve"> </w:t>
      </w:r>
      <w:r w:rsidR="009F36BC">
        <w:t xml:space="preserve">siendo la lluvia estratiforme procedente generalmente de nubes </w:t>
      </w:r>
      <w:r w:rsidR="009F36BC">
        <w:rPr>
          <w:color w:val="222222"/>
          <w:shd w:val="clear" w:color="auto" w:fill="FFFFFF"/>
        </w:rPr>
        <w:t>nimboestrato y la lluvia convectiva procedente de nubes cúmulos y cumulonimbos</w:t>
      </w:r>
      <w:r w:rsidR="00BD55A7">
        <w:rPr>
          <w:color w:val="222222"/>
          <w:shd w:val="clear" w:color="auto" w:fill="FFFFFF"/>
        </w:rPr>
        <w:t>. Sin embargo, en algunas ocasiones</w:t>
      </w:r>
      <w:r w:rsidR="00BD55A7" w:rsidRPr="00BD55A7">
        <w:rPr>
          <w:color w:val="222222"/>
          <w:shd w:val="clear" w:color="auto" w:fill="FFFFFF"/>
        </w:rPr>
        <w:t xml:space="preserve"> </w:t>
      </w:r>
      <w:r w:rsidR="00BD55A7">
        <w:rPr>
          <w:color w:val="222222"/>
          <w:shd w:val="clear" w:color="auto" w:fill="FFFFFF"/>
        </w:rPr>
        <w:t>ambos tipos de nube coexisten dando como producto una precipitación mixta, dificultando la i</w:t>
      </w:r>
      <w:r w:rsidR="00337413">
        <w:rPr>
          <w:color w:val="222222"/>
          <w:shd w:val="clear" w:color="auto" w:fill="FFFFFF"/>
        </w:rPr>
        <w:t>dentificación del tipo de nub</w:t>
      </w:r>
      <w:r w:rsidR="00BD55A7">
        <w:rPr>
          <w:color w:val="222222"/>
          <w:shd w:val="clear" w:color="auto" w:fill="FFFFFF"/>
        </w:rPr>
        <w:t>e del cual provenía la precipitación.</w:t>
      </w:r>
    </w:p>
    <w:p w14:paraId="7D320114" w14:textId="77777777" w:rsidR="00BA3429" w:rsidRDefault="00BD55A7" w:rsidP="00BA3429">
      <w:pPr>
        <w:rPr>
          <w:color w:val="222222"/>
          <w:shd w:val="clear" w:color="auto" w:fill="FFFFFF"/>
        </w:rPr>
      </w:pPr>
      <w:r>
        <w:t xml:space="preserve">Para mejorar los criterios de clasificación </w:t>
      </w:r>
      <w:r w:rsidR="00806E28" w:rsidRPr="007E563C">
        <w:rPr>
          <w:color w:val="222222"/>
          <w:shd w:val="clear" w:color="auto" w:fill="FFFFFF"/>
        </w:rPr>
        <w:fldChar w:fldCharType="begin" w:fldLock="1"/>
      </w:r>
      <w:r>
        <w:rPr>
          <w:color w:val="222222"/>
          <w:shd w:val="clear" w:color="auto" w:fill="FFFFFF"/>
        </w:rPr>
        <w:instrText>ADDIN CSL_CITATION {"citationItems":[{"id":"ITEM-1","itemData":{"DOI":"10.1017/CBO9781107415324.004","ISBN":"9788578110796","ISSN":"1098-6596","PMID":"25246403","author":[{"dropping-particle":"","family":"Houze","given":"Robert A.","non-dropping-particle":"","parse-names":false,"suffix":""}],"edition":"2a Ed.","id":"ITEM-1","issue":"9","issued":{"date-parts":[["2014"]]},"number-of-pages":"1 - 423","publisher":"International Geophysics","title":"Cloud Dynamics","type":"book","volume":"104"},"uris":["http://www.mendeley.com/documents/?uuid=50cd83f7-04f1-48ac-88f0-f74df9338eaa"]}],"mendeley":{"formattedCitation":"(Houze, 2014)","manualFormatting":"Houze (2014)","plainTextFormattedCitation":"(Houze, 2014)","previouslyFormattedCitation":"(Houze, 2014)"},"properties":{"noteIndex":0},"schema":"https://github.com/citation-style-language/schema/raw/master/csl-citation.json"}</w:instrText>
      </w:r>
      <w:r w:rsidR="00806E28" w:rsidRPr="007E563C">
        <w:rPr>
          <w:color w:val="222222"/>
          <w:shd w:val="clear" w:color="auto" w:fill="FFFFFF"/>
        </w:rPr>
        <w:fldChar w:fldCharType="separate"/>
      </w:r>
      <w:r>
        <w:rPr>
          <w:noProof/>
          <w:color w:val="222222"/>
          <w:shd w:val="clear" w:color="auto" w:fill="FFFFFF"/>
        </w:rPr>
        <w:t>Houze</w:t>
      </w:r>
      <w:r w:rsidR="00BA3429" w:rsidRPr="007E563C">
        <w:rPr>
          <w:noProof/>
          <w:color w:val="222222"/>
          <w:shd w:val="clear" w:color="auto" w:fill="FFFFFF"/>
        </w:rPr>
        <w:t xml:space="preserve"> </w:t>
      </w:r>
      <w:r>
        <w:rPr>
          <w:noProof/>
          <w:color w:val="222222"/>
          <w:shd w:val="clear" w:color="auto" w:fill="FFFFFF"/>
        </w:rPr>
        <w:t>(</w:t>
      </w:r>
      <w:r w:rsidR="00BA3429" w:rsidRPr="007E563C">
        <w:rPr>
          <w:noProof/>
          <w:color w:val="222222"/>
          <w:shd w:val="clear" w:color="auto" w:fill="FFFFFF"/>
        </w:rPr>
        <w:t>2014)</w:t>
      </w:r>
      <w:r w:rsidR="00806E28" w:rsidRPr="007E563C">
        <w:rPr>
          <w:color w:val="222222"/>
          <w:shd w:val="clear" w:color="auto" w:fill="FFFFFF"/>
        </w:rPr>
        <w:fldChar w:fldCharType="end"/>
      </w:r>
      <w:r>
        <w:rPr>
          <w:color w:val="222222"/>
          <w:shd w:val="clear" w:color="auto" w:fill="FFFFFF"/>
        </w:rPr>
        <w:t xml:space="preserve"> menciona que</w:t>
      </w:r>
      <w:r w:rsidR="00BA3429">
        <w:rPr>
          <w:color w:val="222222"/>
          <w:shd w:val="clear" w:color="auto" w:fill="FFFFFF"/>
        </w:rPr>
        <w:t xml:space="preserve"> resulta</w:t>
      </w:r>
      <w:r>
        <w:rPr>
          <w:color w:val="222222"/>
          <w:shd w:val="clear" w:color="auto" w:fill="FFFFFF"/>
        </w:rPr>
        <w:t xml:space="preserve"> se</w:t>
      </w:r>
      <w:r w:rsidR="007E715B">
        <w:rPr>
          <w:color w:val="222222"/>
          <w:shd w:val="clear" w:color="auto" w:fill="FFFFFF"/>
        </w:rPr>
        <w:t>r</w:t>
      </w:r>
      <w:r w:rsidR="00BA3429">
        <w:rPr>
          <w:color w:val="222222"/>
          <w:shd w:val="clear" w:color="auto" w:fill="FFFFFF"/>
        </w:rPr>
        <w:t xml:space="preserve"> más conveniente definir precipitación estratiforme y convectivas, en función a la relación entre el movimiento vertical del aire y la velocidad de caída de las partículas de hielo. Por lo tanto, se puede precisar como precipitación estratiforme, al proceso en el cual </w:t>
      </w:r>
      <w:r w:rsidR="00BA3429">
        <w:rPr>
          <w:color w:val="222222"/>
          <w:shd w:val="clear" w:color="auto" w:fill="FFFFFF"/>
        </w:rPr>
        <w:lastRenderedPageBreak/>
        <w:t xml:space="preserve">el movimiento vertical del aire es generalmente pequeño </w:t>
      </w:r>
      <w:r w:rsidR="00BA3429" w:rsidRPr="001575C2">
        <w:rPr>
          <w:color w:val="222222"/>
          <w:shd w:val="clear" w:color="auto" w:fill="FFFFFF"/>
        </w:rPr>
        <w:t>en comparación con las velocidades de caída de los cristales de hielo y la nieve</w:t>
      </w:r>
      <w:r w:rsidR="00BA3429">
        <w:rPr>
          <w:color w:val="222222"/>
          <w:shd w:val="clear" w:color="auto" w:fill="FFFFFF"/>
        </w:rPr>
        <w:t xml:space="preserve"> (1 – 3 m/s). En el caso de la precipitación convectiva la condición de eventos estratiformes no llega a cumplirse, debido a que la velocidad vertical promedio del aire a una altura dada tiene una magnitud de 1 – 10 m/s, que resulta ser igual o exceder a las velocidades típicas de caída de los cristales de hielo y nieve. Así mismo, las observaciones muestran que el tiempo de crecimiento de los hidrometeoros convectivos es limitado, siendo a menudo media hora el intervalo en el cual la lluvia cae al suelo desde la formación de nubes; este tiempo resulta ser más corto a comparación de las 1 – 3 horas disponibles para el crecimiento de hidrometeoros estratiformes.</w:t>
      </w:r>
    </w:p>
    <w:p w14:paraId="026052BB" w14:textId="4C942C79" w:rsidR="007B3A76" w:rsidRPr="00BA3429" w:rsidRDefault="00BA3429" w:rsidP="00D50F12">
      <w:pPr>
        <w:rPr>
          <w:color w:val="222222"/>
          <w:shd w:val="clear" w:color="auto" w:fill="FFFFFF"/>
        </w:rPr>
      </w:pPr>
      <w:r>
        <w:rPr>
          <w:color w:val="222222"/>
          <w:shd w:val="clear" w:color="auto" w:fill="FFFFFF"/>
        </w:rPr>
        <w:t>En el caso del patrón de eco de radar</w:t>
      </w:r>
      <w:r w:rsidR="00A71A0D">
        <w:rPr>
          <w:color w:val="222222"/>
          <w:shd w:val="clear" w:color="auto" w:fill="FFFFFF"/>
        </w:rPr>
        <w:t xml:space="preserve"> (Figura </w:t>
      </w:r>
      <w:r w:rsidR="00EF1AF1">
        <w:rPr>
          <w:color w:val="222222"/>
          <w:shd w:val="clear" w:color="auto" w:fill="FFFFFF"/>
        </w:rPr>
        <w:t>8</w:t>
      </w:r>
      <w:r w:rsidR="00E55F77">
        <w:rPr>
          <w:color w:val="222222"/>
          <w:shd w:val="clear" w:color="auto" w:fill="FFFFFF"/>
        </w:rPr>
        <w:t>)</w:t>
      </w:r>
      <w:r>
        <w:rPr>
          <w:color w:val="222222"/>
          <w:shd w:val="clear" w:color="auto" w:fill="FFFFFF"/>
        </w:rPr>
        <w:t xml:space="preserve"> existe un fuerte contraste entre ambos tipos de precipitación. Para los eventos convectivos se muestran máximos de eco de radar en forma de columnas orientadas verticalmente; mientras que los eventos estratiformes presentan capas horizontales producidas por la banda brillante. </w:t>
      </w:r>
    </w:p>
    <w:p w14:paraId="6287CB50" w14:textId="52405FF7" w:rsidR="00EF1AF1" w:rsidRPr="00EF1AF1" w:rsidRDefault="00EF1AF1" w:rsidP="007E52F6">
      <w:pPr>
        <w:pStyle w:val="Descripcin"/>
        <w:keepNext/>
        <w:spacing w:line="360" w:lineRule="auto"/>
        <w:jc w:val="left"/>
        <w:rPr>
          <w:color w:val="auto"/>
          <w:sz w:val="24"/>
          <w:szCs w:val="24"/>
        </w:rPr>
      </w:pPr>
      <w:r w:rsidRPr="00EF1AF1">
        <w:rPr>
          <w:b/>
          <w:bCs/>
          <w:i w:val="0"/>
          <w:iCs w:val="0"/>
          <w:color w:val="auto"/>
          <w:sz w:val="24"/>
          <w:szCs w:val="24"/>
        </w:rPr>
        <w:t xml:space="preserve">Figura </w:t>
      </w:r>
      <w:r w:rsidRPr="00EF1AF1">
        <w:rPr>
          <w:b/>
          <w:bCs/>
          <w:i w:val="0"/>
          <w:iCs w:val="0"/>
          <w:color w:val="auto"/>
          <w:sz w:val="24"/>
          <w:szCs w:val="24"/>
        </w:rPr>
        <w:fldChar w:fldCharType="begin"/>
      </w:r>
      <w:r w:rsidRPr="00EF1AF1">
        <w:rPr>
          <w:b/>
          <w:bCs/>
          <w:i w:val="0"/>
          <w:iCs w:val="0"/>
          <w:color w:val="auto"/>
          <w:sz w:val="24"/>
          <w:szCs w:val="24"/>
        </w:rPr>
        <w:instrText xml:space="preserve"> SEQ Figura \* ARABIC </w:instrText>
      </w:r>
      <w:r w:rsidRPr="00EF1AF1">
        <w:rPr>
          <w:b/>
          <w:bCs/>
          <w:i w:val="0"/>
          <w:iCs w:val="0"/>
          <w:color w:val="auto"/>
          <w:sz w:val="24"/>
          <w:szCs w:val="24"/>
        </w:rPr>
        <w:fldChar w:fldCharType="separate"/>
      </w:r>
      <w:r w:rsidR="005D514D">
        <w:rPr>
          <w:b/>
          <w:bCs/>
          <w:i w:val="0"/>
          <w:iCs w:val="0"/>
          <w:noProof/>
          <w:color w:val="auto"/>
          <w:sz w:val="24"/>
          <w:szCs w:val="24"/>
        </w:rPr>
        <w:t>8</w:t>
      </w:r>
      <w:r w:rsidRPr="00EF1AF1">
        <w:rPr>
          <w:b/>
          <w:bCs/>
          <w:i w:val="0"/>
          <w:iCs w:val="0"/>
          <w:color w:val="auto"/>
          <w:sz w:val="24"/>
          <w:szCs w:val="24"/>
        </w:rPr>
        <w:fldChar w:fldCharType="end"/>
      </w:r>
      <w:r w:rsidRPr="00EF1AF1">
        <w:rPr>
          <w:color w:val="auto"/>
          <w:sz w:val="24"/>
          <w:szCs w:val="24"/>
        </w:rPr>
        <w:t xml:space="preserve"> </w:t>
      </w:r>
      <w:r w:rsidRPr="00EF1AF1">
        <w:rPr>
          <w:color w:val="auto"/>
          <w:sz w:val="24"/>
          <w:szCs w:val="24"/>
        </w:rPr>
        <w:br/>
        <w:t>Clasificación de los Tipos de Eventos de Precipitación</w:t>
      </w:r>
    </w:p>
    <w:p w14:paraId="7A6F80DB" w14:textId="77777777" w:rsidR="005D2EFF" w:rsidRDefault="00E55F77" w:rsidP="005D2EFF">
      <w:pPr>
        <w:jc w:val="center"/>
        <w:rPr>
          <w:szCs w:val="24"/>
        </w:rPr>
      </w:pPr>
      <w:r>
        <w:rPr>
          <w:noProof/>
          <w:szCs w:val="24"/>
          <w:lang w:eastAsia="es-PE"/>
        </w:rPr>
        <w:drawing>
          <wp:inline distT="0" distB="0" distL="0" distR="0" wp14:anchorId="5E7BA641" wp14:editId="7FC8B25C">
            <wp:extent cx="5362016" cy="3314700"/>
            <wp:effectExtent l="19050" t="19050" r="10160" b="19050"/>
            <wp:docPr id="15" name="14 Imagen" descr="Imag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png"/>
                    <pic:cNvPicPr/>
                  </pic:nvPicPr>
                  <pic:blipFill>
                    <a:blip r:embed="rId16" cstate="print"/>
                    <a:stretch>
                      <a:fillRect/>
                    </a:stretch>
                  </pic:blipFill>
                  <pic:spPr>
                    <a:xfrm>
                      <a:off x="0" y="0"/>
                      <a:ext cx="5392831" cy="3333750"/>
                    </a:xfrm>
                    <a:prstGeom prst="rect">
                      <a:avLst/>
                    </a:prstGeom>
                    <a:ln>
                      <a:solidFill>
                        <a:schemeClr val="tx1"/>
                      </a:solidFill>
                    </a:ln>
                  </pic:spPr>
                </pic:pic>
              </a:graphicData>
            </a:graphic>
          </wp:inline>
        </w:drawing>
      </w:r>
    </w:p>
    <w:p w14:paraId="27A7CA21" w14:textId="56A87C70" w:rsidR="005D2EFF" w:rsidRPr="005D2EFF" w:rsidRDefault="00EF1AF1" w:rsidP="005D2EFF">
      <w:pPr>
        <w:rPr>
          <w:szCs w:val="24"/>
        </w:rPr>
      </w:pPr>
      <w:r w:rsidRPr="005D2EFF">
        <w:rPr>
          <w:i/>
          <w:iCs/>
          <w:sz w:val="20"/>
          <w:szCs w:val="18"/>
        </w:rPr>
        <w:t>Nota:</w:t>
      </w:r>
      <w:r w:rsidRPr="005D2EFF">
        <w:rPr>
          <w:sz w:val="20"/>
          <w:szCs w:val="18"/>
        </w:rPr>
        <w:t xml:space="preserve"> </w:t>
      </w:r>
      <w:r w:rsidR="005D2EFF" w:rsidRPr="005D2EFF">
        <w:rPr>
          <w:sz w:val="20"/>
          <w:szCs w:val="18"/>
        </w:rPr>
        <w:t xml:space="preserve">(a) Precipitación estratiforme (S), (b) Precipitación convectiva (C). </w:t>
      </w:r>
      <w:r w:rsidRPr="005D2EFF">
        <w:rPr>
          <w:sz w:val="20"/>
          <w:szCs w:val="18"/>
        </w:rPr>
        <w:t xml:space="preserve">Adaptado de </w:t>
      </w:r>
      <w:r w:rsidR="005D2EFF" w:rsidRPr="005D2EFF">
        <w:rPr>
          <w:rFonts w:cs="Arial"/>
          <w:i/>
          <w:iCs/>
          <w:noProof/>
          <w:sz w:val="20"/>
          <w:szCs w:val="20"/>
        </w:rPr>
        <w:t>Cloud Dynamics</w:t>
      </w:r>
      <w:r w:rsidR="005D2EFF" w:rsidRPr="005D2EFF">
        <w:rPr>
          <w:rFonts w:cs="Arial"/>
          <w:noProof/>
          <w:sz w:val="20"/>
          <w:szCs w:val="20"/>
        </w:rPr>
        <w:t xml:space="preserve"> (p. </w:t>
      </w:r>
      <w:r w:rsidR="005D2EFF">
        <w:rPr>
          <w:rFonts w:cs="Arial"/>
          <w:noProof/>
          <w:sz w:val="20"/>
          <w:szCs w:val="20"/>
        </w:rPr>
        <w:t>142</w:t>
      </w:r>
      <w:r w:rsidR="005D2EFF" w:rsidRPr="005D2EFF">
        <w:rPr>
          <w:rFonts w:cs="Arial"/>
          <w:noProof/>
          <w:sz w:val="20"/>
          <w:szCs w:val="20"/>
        </w:rPr>
        <w:t xml:space="preserve">), por </w:t>
      </w:r>
      <w:r w:rsidR="005D2EFF" w:rsidRPr="005D2EFF">
        <w:rPr>
          <w:color w:val="222222"/>
          <w:sz w:val="20"/>
          <w:szCs w:val="18"/>
          <w:shd w:val="clear" w:color="auto" w:fill="FFFFFF"/>
        </w:rPr>
        <w:fldChar w:fldCharType="begin" w:fldLock="1"/>
      </w:r>
      <w:r w:rsidR="005D2EFF" w:rsidRPr="005D2EFF">
        <w:rPr>
          <w:color w:val="222222"/>
          <w:sz w:val="20"/>
          <w:szCs w:val="18"/>
          <w:shd w:val="clear" w:color="auto" w:fill="FFFFFF"/>
        </w:rPr>
        <w:instrText>ADDIN CSL_CITATION {"citationItems":[{"id":"ITEM-1","itemData":{"DOI":"10.1017/CBO9781107415324.004","ISBN":"9788578110796","ISSN":"1098-6596","PMID":"25246403","author":[{"dropping-particle":"","family":"Houze","given":"Robert A.","non-dropping-particle":"","parse-names":false,"suffix":""}],"edition":"2a Ed.","id":"ITEM-1","issue":"9","issued":{"date-parts":[["2014"]]},"number-of-pages":"1 - 423","publisher":"International Geophysics","title":"Cloud Dynamics","type":"book","volume":"104"},"uris":["http://www.mendeley.com/documents/?uuid=50cd83f7-04f1-48ac-88f0-f74df9338eaa"]}],"mendeley":{"formattedCitation":"(Houze, 2014)","manualFormatting":"Houze, 2014","plainTextFormattedCitation":"(Houze, 2014)","previouslyFormattedCitation":"(Houze, 2014)"},"properties":{"noteIndex":0},"schema":"https://github.com/citation-style-language/schema/raw/master/csl-citation.json"}</w:instrText>
      </w:r>
      <w:r w:rsidR="005D2EFF" w:rsidRPr="005D2EFF">
        <w:rPr>
          <w:color w:val="222222"/>
          <w:sz w:val="20"/>
          <w:szCs w:val="18"/>
          <w:shd w:val="clear" w:color="auto" w:fill="FFFFFF"/>
        </w:rPr>
        <w:fldChar w:fldCharType="separate"/>
      </w:r>
      <w:r w:rsidR="005D2EFF" w:rsidRPr="005D2EFF">
        <w:rPr>
          <w:noProof/>
          <w:color w:val="222222"/>
          <w:sz w:val="20"/>
          <w:szCs w:val="18"/>
          <w:shd w:val="clear" w:color="auto" w:fill="FFFFFF"/>
        </w:rPr>
        <w:t>Houze, 2014</w:t>
      </w:r>
      <w:r w:rsidR="005D2EFF" w:rsidRPr="005D2EFF">
        <w:rPr>
          <w:color w:val="222222"/>
          <w:sz w:val="20"/>
          <w:szCs w:val="18"/>
          <w:shd w:val="clear" w:color="auto" w:fill="FFFFFF"/>
        </w:rPr>
        <w:fldChar w:fldCharType="end"/>
      </w:r>
      <w:r w:rsidR="005D2EFF" w:rsidRPr="005D2EFF">
        <w:rPr>
          <w:color w:val="222222"/>
          <w:sz w:val="20"/>
          <w:szCs w:val="18"/>
          <w:shd w:val="clear" w:color="auto" w:fill="FFFFFF"/>
        </w:rPr>
        <w:t>.</w:t>
      </w:r>
    </w:p>
    <w:p w14:paraId="0A457F33" w14:textId="09E3E32E" w:rsidR="007E715B" w:rsidRDefault="004116FC" w:rsidP="00D50F12">
      <w:r>
        <w:t>Otro método para clasificar las lluvias en S y C,</w:t>
      </w:r>
      <w:r w:rsidR="007E715B">
        <w:t xml:space="preserve"> es la establecida por</w:t>
      </w:r>
      <w:r w:rsidR="004E00E2">
        <w:t xml:space="preserve"> </w:t>
      </w:r>
      <w:r w:rsidR="004E00E2">
        <w:fldChar w:fldCharType="begin" w:fldLock="1"/>
      </w:r>
      <w:r w:rsidR="00FD6626">
        <w:instrText>ADDIN CSL_CITATION {"citationItems":[{"id":"ITEM-1","itemData":{"DOI":"10.1175/1520-0469(2003)060&lt;0354:RSDIDC&gt;2.0.CO;2","ISSN":"00224928","abstract":"The application of polarimetric radar data to the retrieval of raindrop size distribution parameters and rain rate in samples of convective and stratiform rain types is presented. Data from the Colorado State University (CSU), CHILL, NCAR S-band polarimetric (S-Pol), and NASA Kwajalein radars are analyzed for the statistics and functional relation of these parameters with rain rate. Surface drop size distribution measurements using two different disdrometers (2D video and RD-69) from a number of climatic regimes are analyzed and compared with the radar retrievals in a statistical and functional approach. The composite statistics based on disdrometer and radar retrievals suggest that, on average, the two parameters (generalized intercept and median volume diameter) for stratiform rain distributions lie on a straight line with negative slope, which appears to be consistent with variations in the microphysics of stratiform precipitation (melting of larger, dry snow particles versus smaller, rimed ice particles). In convective rain, \"maritime-like\" and \"continental-like\" clusters could be identified in the same two-parameter space that are consistent with the different multiplicative coefficients in the Z = aR1.5relations quoted in the literature for maritime and continental regimes.","author":[{"dropping-particle":"","family":"Bringi","given":"V. N.","non-dropping-particle":"","parse-names":false,"suffix":""},{"dropping-particle":"","family":"Chandrasekar","given":"V.","non-dropping-particle":"","parse-names":false,"suffix":""},{"dropping-particle":"","family":"Hubbert","given":"J.","non-dropping-particle":"","parse-names":false,"suffix":""},{"dropping-particle":"","family":"Gorgucci","given":"E.","non-dropping-particle":"","parse-names":false,"suffix":""},{"dropping-particle":"","family":"Randeu","given":"W. L.","non-dropping-particle":"","parse-names":false,"suffix":""},{"dropping-particle":"","family":"Schoenhuber","given":"M.","non-dropping-particle":"","parse-names":false,"suffix":""}],"container-title":"Journal of the Atmospheric Sciences","id":"ITEM-1","issue":"2","issued":{"date-parts":[["2003"]]},"page":"354-365","title":"Raindrop size distribution in different climatic regimes from disdrometer and dual-polarized radar analysis","type":"article-journal","volume":"60"},"uris":["http://www.mendeley.com/documents/?uuid=3dd4fea3-253c-446a-89e4-24c13517658d"]}],"mendeley":{"formattedCitation":"(Bringi et al., 2003)","manualFormatting":"Bringi, Chandrasekar, Hubbert, et al. (2003)","plainTextFormattedCitation":"(Bringi et al., 2003)","previouslyFormattedCitation":"(Bringi et al., 2003)"},"properties":{"noteIndex":0},"schema":"https://github.com/citation-style-language/schema/raw/master/csl-citation.json"}</w:instrText>
      </w:r>
      <w:r w:rsidR="004E00E2">
        <w:fldChar w:fldCharType="separate"/>
      </w:r>
      <w:r w:rsidR="004E00E2" w:rsidRPr="004E00E2">
        <w:rPr>
          <w:noProof/>
        </w:rPr>
        <w:t>Bringi, Chandrasekar, Hubbert, et al.</w:t>
      </w:r>
      <w:r w:rsidR="004E00E2">
        <w:rPr>
          <w:noProof/>
        </w:rPr>
        <w:t xml:space="preserve"> (</w:t>
      </w:r>
      <w:r w:rsidR="004E00E2" w:rsidRPr="004E00E2">
        <w:rPr>
          <w:noProof/>
        </w:rPr>
        <w:t>2003)</w:t>
      </w:r>
      <w:r w:rsidR="004E00E2">
        <w:fldChar w:fldCharType="end"/>
      </w:r>
      <w:r w:rsidR="007E715B">
        <w:t>, que</w:t>
      </w:r>
      <w:r>
        <w:t xml:space="preserve"> a través de la tasa promedio de la intensidad de lluvia</w:t>
      </w:r>
      <w:r w:rsidR="007E715B">
        <w:t xml:space="preserve"> (R) y la desviación estándar (</w:t>
      </w:r>
      <w:r w:rsidR="007E715B" w:rsidRPr="007E715B">
        <w:rPr>
          <w:rFonts w:eastAsia="Times New Roman" w:cs="Arial"/>
          <w:color w:val="000000"/>
          <w:szCs w:val="24"/>
          <w:lang w:eastAsia="es-PE"/>
        </w:rPr>
        <w:t>σ</w:t>
      </w:r>
      <w:r w:rsidR="007E715B">
        <w:t>) del periodo de datos analizados</w:t>
      </w:r>
      <w:r>
        <w:t>,</w:t>
      </w:r>
      <w:r w:rsidR="007E715B">
        <w:t xml:space="preserve"> se definen los siguientes valores en la Tabla </w:t>
      </w:r>
      <w:r w:rsidR="005D2EFF">
        <w:t>6</w:t>
      </w:r>
      <w:r w:rsidR="007E715B">
        <w:t xml:space="preserve"> empleados para la clasificación. </w:t>
      </w:r>
    </w:p>
    <w:p w14:paraId="3935E507" w14:textId="2DC0D146" w:rsidR="005D2EFF" w:rsidRPr="005D2EFF" w:rsidRDefault="005D2EFF" w:rsidP="007E52F6">
      <w:pPr>
        <w:pStyle w:val="Descripcin"/>
        <w:keepNext/>
        <w:spacing w:line="360" w:lineRule="auto"/>
        <w:jc w:val="left"/>
        <w:rPr>
          <w:color w:val="auto"/>
          <w:sz w:val="24"/>
          <w:szCs w:val="24"/>
        </w:rPr>
      </w:pPr>
      <w:r w:rsidRPr="005D2EFF">
        <w:rPr>
          <w:b/>
          <w:bCs/>
          <w:i w:val="0"/>
          <w:iCs w:val="0"/>
          <w:color w:val="auto"/>
          <w:sz w:val="24"/>
          <w:szCs w:val="24"/>
        </w:rPr>
        <w:lastRenderedPageBreak/>
        <w:t xml:space="preserve">Tabla </w:t>
      </w:r>
      <w:r w:rsidRPr="005D2EFF">
        <w:rPr>
          <w:b/>
          <w:bCs/>
          <w:i w:val="0"/>
          <w:iCs w:val="0"/>
          <w:color w:val="auto"/>
          <w:sz w:val="24"/>
          <w:szCs w:val="24"/>
        </w:rPr>
        <w:fldChar w:fldCharType="begin"/>
      </w:r>
      <w:r w:rsidRPr="005D2EFF">
        <w:rPr>
          <w:b/>
          <w:bCs/>
          <w:i w:val="0"/>
          <w:iCs w:val="0"/>
          <w:color w:val="auto"/>
          <w:sz w:val="24"/>
          <w:szCs w:val="24"/>
        </w:rPr>
        <w:instrText xml:space="preserve"> SEQ Tabla \* ARABIC </w:instrText>
      </w:r>
      <w:r w:rsidRPr="005D2EFF">
        <w:rPr>
          <w:b/>
          <w:bCs/>
          <w:i w:val="0"/>
          <w:iCs w:val="0"/>
          <w:color w:val="auto"/>
          <w:sz w:val="24"/>
          <w:szCs w:val="24"/>
        </w:rPr>
        <w:fldChar w:fldCharType="separate"/>
      </w:r>
      <w:r w:rsidR="00A551F4">
        <w:rPr>
          <w:b/>
          <w:bCs/>
          <w:i w:val="0"/>
          <w:iCs w:val="0"/>
          <w:noProof/>
          <w:color w:val="auto"/>
          <w:sz w:val="24"/>
          <w:szCs w:val="24"/>
        </w:rPr>
        <w:t>6</w:t>
      </w:r>
      <w:r w:rsidRPr="005D2EFF">
        <w:rPr>
          <w:b/>
          <w:bCs/>
          <w:i w:val="0"/>
          <w:iCs w:val="0"/>
          <w:color w:val="auto"/>
          <w:sz w:val="24"/>
          <w:szCs w:val="24"/>
        </w:rPr>
        <w:fldChar w:fldCharType="end"/>
      </w:r>
      <w:r w:rsidRPr="005D2EFF">
        <w:rPr>
          <w:color w:val="auto"/>
          <w:sz w:val="24"/>
          <w:szCs w:val="24"/>
        </w:rPr>
        <w:t xml:space="preserve"> </w:t>
      </w:r>
      <w:r w:rsidRPr="005D2EFF">
        <w:rPr>
          <w:color w:val="auto"/>
          <w:sz w:val="24"/>
          <w:szCs w:val="24"/>
        </w:rPr>
        <w:br/>
        <w:t>Clasificación de Eventos de Lluvias de Acuerdo a la Intensidad de Lluvia</w:t>
      </w:r>
    </w:p>
    <w:tbl>
      <w:tblPr>
        <w:tblStyle w:val="Tablaconcuadrcula"/>
        <w:tblW w:w="0" w:type="auto"/>
        <w:jc w:val="center"/>
        <w:tblLook w:val="04A0" w:firstRow="1" w:lastRow="0" w:firstColumn="1" w:lastColumn="0" w:noHBand="0" w:noVBand="1"/>
      </w:tblPr>
      <w:tblGrid>
        <w:gridCol w:w="2746"/>
        <w:gridCol w:w="3181"/>
        <w:gridCol w:w="2793"/>
      </w:tblGrid>
      <w:tr w:rsidR="00260906" w14:paraId="15DC3AAF" w14:textId="77777777" w:rsidTr="001559FF">
        <w:trPr>
          <w:trHeight w:val="57"/>
          <w:jc w:val="center"/>
        </w:trPr>
        <w:tc>
          <w:tcPr>
            <w:tcW w:w="2746" w:type="dxa"/>
            <w:vAlign w:val="center"/>
          </w:tcPr>
          <w:p w14:paraId="19166D0B" w14:textId="77777777" w:rsidR="00260906" w:rsidRPr="007E715B" w:rsidRDefault="00260906" w:rsidP="001559FF">
            <w:pPr>
              <w:spacing w:after="0"/>
              <w:jc w:val="center"/>
              <w:rPr>
                <w:b/>
                <w:szCs w:val="24"/>
              </w:rPr>
            </w:pPr>
            <w:r w:rsidRPr="007E715B">
              <w:rPr>
                <w:b/>
                <w:szCs w:val="24"/>
              </w:rPr>
              <w:t>Tipo de Evento</w:t>
            </w:r>
          </w:p>
        </w:tc>
        <w:tc>
          <w:tcPr>
            <w:tcW w:w="3181" w:type="dxa"/>
            <w:vAlign w:val="center"/>
          </w:tcPr>
          <w:p w14:paraId="0C6201B0" w14:textId="77777777" w:rsidR="00260906" w:rsidRPr="007E715B" w:rsidRDefault="00260906" w:rsidP="00CC4D30">
            <w:pPr>
              <w:spacing w:after="0"/>
              <w:jc w:val="center"/>
              <w:rPr>
                <w:szCs w:val="24"/>
              </w:rPr>
            </w:pPr>
            <w:r w:rsidRPr="007E715B">
              <w:rPr>
                <w:szCs w:val="24"/>
              </w:rPr>
              <w:t>Umbral de Intensidad de lluvia (mm/h)</w:t>
            </w:r>
          </w:p>
        </w:tc>
        <w:tc>
          <w:tcPr>
            <w:tcW w:w="2793" w:type="dxa"/>
            <w:vAlign w:val="center"/>
          </w:tcPr>
          <w:p w14:paraId="26E76361" w14:textId="77777777" w:rsidR="00260906" w:rsidRPr="007E715B" w:rsidRDefault="00260906" w:rsidP="00260906">
            <w:pPr>
              <w:spacing w:after="0"/>
              <w:jc w:val="center"/>
              <w:rPr>
                <w:szCs w:val="24"/>
              </w:rPr>
            </w:pPr>
            <w:r w:rsidRPr="007E715B">
              <w:rPr>
                <w:szCs w:val="24"/>
              </w:rPr>
              <w:t>Desviación estándar</w:t>
            </w:r>
          </w:p>
        </w:tc>
      </w:tr>
      <w:tr w:rsidR="00260906" w14:paraId="74B7656A" w14:textId="77777777" w:rsidTr="00CC4D30">
        <w:trPr>
          <w:trHeight w:val="57"/>
          <w:jc w:val="center"/>
        </w:trPr>
        <w:tc>
          <w:tcPr>
            <w:tcW w:w="2746" w:type="dxa"/>
            <w:vAlign w:val="center"/>
          </w:tcPr>
          <w:p w14:paraId="3CC41920" w14:textId="77777777" w:rsidR="00260906" w:rsidRPr="007E715B" w:rsidRDefault="00260906" w:rsidP="00260906">
            <w:pPr>
              <w:spacing w:after="0"/>
              <w:rPr>
                <w:szCs w:val="24"/>
              </w:rPr>
            </w:pPr>
            <w:r w:rsidRPr="007E715B">
              <w:rPr>
                <w:rFonts w:eastAsia="Times New Roman" w:cs="Arial"/>
                <w:color w:val="000000"/>
                <w:szCs w:val="24"/>
                <w:lang w:eastAsia="es-PE"/>
              </w:rPr>
              <w:t>Estratiforme </w:t>
            </w:r>
          </w:p>
        </w:tc>
        <w:tc>
          <w:tcPr>
            <w:tcW w:w="3181" w:type="dxa"/>
            <w:vAlign w:val="center"/>
          </w:tcPr>
          <w:p w14:paraId="4A04BA64" w14:textId="77777777" w:rsidR="00260906" w:rsidRPr="007E715B" w:rsidRDefault="00260906" w:rsidP="00260906">
            <w:pPr>
              <w:spacing w:after="0"/>
              <w:jc w:val="center"/>
              <w:rPr>
                <w:szCs w:val="24"/>
              </w:rPr>
            </w:pPr>
            <w:r w:rsidRPr="007E715B">
              <w:rPr>
                <w:rFonts w:eastAsia="Times New Roman" w:cs="Arial"/>
                <w:color w:val="000000"/>
                <w:szCs w:val="24"/>
                <w:lang w:eastAsia="es-PE"/>
              </w:rPr>
              <w:t>R ≥ 0.5</w:t>
            </w:r>
          </w:p>
        </w:tc>
        <w:tc>
          <w:tcPr>
            <w:tcW w:w="2793" w:type="dxa"/>
            <w:vAlign w:val="center"/>
          </w:tcPr>
          <w:p w14:paraId="326F5908" w14:textId="77777777" w:rsidR="00260906" w:rsidRPr="007E715B" w:rsidRDefault="00260906" w:rsidP="00260906">
            <w:pPr>
              <w:spacing w:after="0"/>
              <w:jc w:val="center"/>
              <w:rPr>
                <w:szCs w:val="24"/>
              </w:rPr>
            </w:pPr>
            <w:r w:rsidRPr="007E715B">
              <w:rPr>
                <w:rFonts w:eastAsia="Times New Roman" w:cs="Arial"/>
                <w:color w:val="000000"/>
                <w:szCs w:val="24"/>
                <w:lang w:eastAsia="es-PE"/>
              </w:rPr>
              <w:t>σ ≤ 1.5</w:t>
            </w:r>
          </w:p>
        </w:tc>
      </w:tr>
      <w:tr w:rsidR="00260906" w14:paraId="64CE979A" w14:textId="77777777" w:rsidTr="00CC4D30">
        <w:trPr>
          <w:trHeight w:val="20"/>
          <w:jc w:val="center"/>
        </w:trPr>
        <w:tc>
          <w:tcPr>
            <w:tcW w:w="2746" w:type="dxa"/>
            <w:vAlign w:val="center"/>
          </w:tcPr>
          <w:p w14:paraId="3ABA87B9" w14:textId="77777777" w:rsidR="00260906" w:rsidRPr="007E715B" w:rsidRDefault="00260906" w:rsidP="00260906">
            <w:pPr>
              <w:spacing w:after="0"/>
              <w:rPr>
                <w:szCs w:val="24"/>
              </w:rPr>
            </w:pPr>
            <w:r w:rsidRPr="007E715B">
              <w:rPr>
                <w:rFonts w:eastAsia="Times New Roman" w:cs="Arial"/>
                <w:color w:val="000000"/>
                <w:szCs w:val="24"/>
                <w:lang w:eastAsia="es-PE"/>
              </w:rPr>
              <w:t>Convectiva </w:t>
            </w:r>
          </w:p>
        </w:tc>
        <w:tc>
          <w:tcPr>
            <w:tcW w:w="3181" w:type="dxa"/>
            <w:vAlign w:val="center"/>
          </w:tcPr>
          <w:p w14:paraId="20F5938F" w14:textId="77777777" w:rsidR="00260906" w:rsidRPr="007E715B" w:rsidRDefault="00260906" w:rsidP="00260906">
            <w:pPr>
              <w:spacing w:after="0"/>
              <w:jc w:val="center"/>
              <w:rPr>
                <w:szCs w:val="24"/>
              </w:rPr>
            </w:pPr>
            <w:r w:rsidRPr="007E715B">
              <w:rPr>
                <w:rFonts w:eastAsia="Times New Roman" w:cs="Arial"/>
                <w:color w:val="000000"/>
                <w:szCs w:val="24"/>
                <w:lang w:eastAsia="es-PE"/>
              </w:rPr>
              <w:t>R ≥ 5.0</w:t>
            </w:r>
          </w:p>
        </w:tc>
        <w:tc>
          <w:tcPr>
            <w:tcW w:w="2793" w:type="dxa"/>
            <w:vAlign w:val="center"/>
          </w:tcPr>
          <w:p w14:paraId="082A9624" w14:textId="77777777" w:rsidR="00260906" w:rsidRPr="007E715B" w:rsidRDefault="00260906" w:rsidP="00260906">
            <w:pPr>
              <w:spacing w:after="0"/>
              <w:jc w:val="center"/>
              <w:rPr>
                <w:szCs w:val="24"/>
              </w:rPr>
            </w:pPr>
            <w:r w:rsidRPr="007E715B">
              <w:rPr>
                <w:rFonts w:eastAsia="Times New Roman" w:cs="Arial"/>
                <w:color w:val="000000"/>
                <w:szCs w:val="24"/>
                <w:lang w:eastAsia="es-PE"/>
              </w:rPr>
              <w:t>σ &gt; 1.5</w:t>
            </w:r>
          </w:p>
        </w:tc>
      </w:tr>
    </w:tbl>
    <w:p w14:paraId="6974054B" w14:textId="7920BBE7" w:rsidR="004E00E2" w:rsidRPr="004E00E2" w:rsidRDefault="004E00E2" w:rsidP="004E00E2">
      <w:pPr>
        <w:rPr>
          <w:color w:val="000000"/>
          <w:sz w:val="20"/>
          <w:szCs w:val="20"/>
          <w:shd w:val="clear" w:color="auto" w:fill="FFFFFF"/>
          <w:lang w:val="en-US"/>
        </w:rPr>
      </w:pPr>
      <w:r w:rsidRPr="004E00E2">
        <w:rPr>
          <w:i/>
          <w:iCs/>
          <w:color w:val="000000"/>
          <w:sz w:val="20"/>
          <w:szCs w:val="20"/>
          <w:shd w:val="clear" w:color="auto" w:fill="FFFFFF"/>
          <w:lang w:val="en-US"/>
        </w:rPr>
        <w:t>Nota:</w:t>
      </w:r>
      <w:r w:rsidRPr="004E00E2">
        <w:rPr>
          <w:color w:val="000000"/>
          <w:sz w:val="20"/>
          <w:szCs w:val="20"/>
          <w:shd w:val="clear" w:color="auto" w:fill="FFFFFF"/>
          <w:lang w:val="en-US"/>
        </w:rPr>
        <w:t xml:space="preserve"> </w:t>
      </w:r>
      <w:r>
        <w:rPr>
          <w:color w:val="000000"/>
          <w:sz w:val="20"/>
          <w:szCs w:val="20"/>
          <w:shd w:val="clear" w:color="auto" w:fill="FFFFFF"/>
          <w:lang w:val="en-US"/>
        </w:rPr>
        <w:t>Extraído</w:t>
      </w:r>
      <w:r w:rsidRPr="00A348A7">
        <w:rPr>
          <w:color w:val="000000"/>
          <w:sz w:val="20"/>
          <w:szCs w:val="20"/>
          <w:shd w:val="clear" w:color="auto" w:fill="FFFFFF"/>
          <w:lang w:val="en-US"/>
        </w:rPr>
        <w:t xml:space="preserve"> </w:t>
      </w:r>
      <w:r>
        <w:rPr>
          <w:color w:val="000000"/>
          <w:sz w:val="20"/>
          <w:szCs w:val="20"/>
          <w:shd w:val="clear" w:color="auto" w:fill="FFFFFF"/>
          <w:lang w:val="en-US"/>
        </w:rPr>
        <w:t>de “</w:t>
      </w:r>
      <w:r w:rsidRPr="004E00E2">
        <w:rPr>
          <w:color w:val="000000"/>
          <w:sz w:val="20"/>
          <w:szCs w:val="20"/>
          <w:shd w:val="clear" w:color="auto" w:fill="FFFFFF"/>
          <w:lang w:val="en-US"/>
        </w:rPr>
        <w:t>Raindrop size distribution in different climatic regimes from disdrometer and dual-polarized radar analysis</w:t>
      </w:r>
      <w:r>
        <w:rPr>
          <w:color w:val="000000"/>
          <w:sz w:val="20"/>
          <w:szCs w:val="20"/>
          <w:shd w:val="clear" w:color="auto" w:fill="FFFFFF"/>
          <w:lang w:val="en-US"/>
        </w:rPr>
        <w:t>”,</w:t>
      </w:r>
      <w:r w:rsidRPr="00A348A7">
        <w:rPr>
          <w:color w:val="000000"/>
          <w:sz w:val="20"/>
          <w:szCs w:val="20"/>
          <w:shd w:val="clear" w:color="auto" w:fill="FFFFFF"/>
          <w:lang w:val="en-US"/>
        </w:rPr>
        <w:t xml:space="preserve"> </w:t>
      </w:r>
      <w:r>
        <w:rPr>
          <w:color w:val="000000"/>
          <w:sz w:val="20"/>
          <w:szCs w:val="20"/>
          <w:shd w:val="clear" w:color="auto" w:fill="FFFFFF"/>
          <w:lang w:val="en-US"/>
        </w:rPr>
        <w:t>por</w:t>
      </w:r>
      <w:r w:rsidRPr="00A348A7">
        <w:rPr>
          <w:color w:val="000000"/>
          <w:szCs w:val="24"/>
          <w:shd w:val="clear" w:color="auto" w:fill="FFFFFF"/>
          <w:lang w:val="en-US"/>
        </w:rPr>
        <w:t xml:space="preserve"> </w:t>
      </w:r>
      <w:r w:rsidRPr="004E00E2">
        <w:rPr>
          <w:sz w:val="20"/>
          <w:szCs w:val="18"/>
        </w:rPr>
        <w:fldChar w:fldCharType="begin" w:fldLock="1"/>
      </w:r>
      <w:r w:rsidR="00FD6626">
        <w:rPr>
          <w:sz w:val="20"/>
          <w:szCs w:val="18"/>
          <w:lang w:val="en-US"/>
        </w:rPr>
        <w:instrText>ADDIN CSL_CITATION {"citationItems":[{"id":"ITEM-1","itemData":{"DOI":"10.1175/1520-0469(2003)060&lt;0354:RSDIDC&gt;2.0.CO;2","ISSN":"00224928","abstract":"The application of polarimetric radar data to the retrieval of raindrop size distribution parameters and rain rate in samples of convective and stratiform rain types is presented. Data from the Colorado State University (CSU), CHILL, NCAR S-band polarimetric (S-Pol), and NASA Kwajalein radars are analyzed for the statistics and functional relation of these parameters with rain rate. Surface drop size distribution measurements using two different disdrometers (2D video and RD-69) from a number of climatic regimes are analyzed and compared with the radar retrievals in a statistical and functional approach. The composite statistics based on disdrometer and radar retrievals suggest that, on average, the two parameters (generalized intercept and median volume diameter) for stratiform rain distributions lie on a straight line with negative slope, which appears to be consistent with variations in the microphysics of stratiform precipitation (melting of larger, dry snow particles versus smaller, rimed ice particles). In convective rain, \"maritime-like\" and \"continental-like\" clusters could be identified in the same two-parameter space that are consistent with the different multiplicative coefficients in the Z = aR1.5relations quoted in the literature for maritime and continental regimes.","author":[{"dropping-particle":"","family":"Bringi","given":"V. N.","non-dropping-particle":"","parse-names":false,"suffix":""},{"dropping-particle":"","family":"Chandrasekar","given":"V.","non-dropping-particle":"","parse-names":false,"suffix":""},{"dropping-particle":"","family":"Hubbert","given":"J.","non-dropping-particle":"","parse-names":false,"suffix":""},{"dropping-particle":"","family":"Gorgucci","given":"E.","non-dropping-particle":"","parse-names":false,"suffix":""},{"dropping-particle":"","family":"Randeu","given":"W. L.","non-dropping-particle":"","parse-names":false,"suffix":""},{"dropping-particle":"","family":"Schoenhuber","given":"M.","non-dropping-particle":"","parse-names":false,"suffix":""}],"container-title":"Journal of the Atmospheric Sciences","id":"ITEM-1","issue":"2","issued":{"date-parts":[["2003"]]},"page":"354-365","title":"Raindrop size distribution in different climatic regimes from disdrometer and dual-polarized radar analysis","type":"article-journal","volume":"60"},"uris":["http://www.mendeley.com/documents/?uuid=3dd4fea3-253c-446a-89e4-24c13517658d"]}],"mendeley":{"formattedCitation":"(Bringi et al., 2003)","manualFormatting":"Bringi et al., 2003","plainTextFormattedCitation":"(Bringi et al., 2003)","previouslyFormattedCitation":"(Bringi et al., 2003)"},"properties":{"noteIndex":0},"schema":"https://github.com/citation-style-language/schema/raw/master/csl-citation.json"}</w:instrText>
      </w:r>
      <w:r w:rsidRPr="004E00E2">
        <w:rPr>
          <w:sz w:val="20"/>
          <w:szCs w:val="18"/>
        </w:rPr>
        <w:fldChar w:fldCharType="separate"/>
      </w:r>
      <w:r w:rsidRPr="004E00E2">
        <w:rPr>
          <w:noProof/>
          <w:sz w:val="20"/>
          <w:szCs w:val="18"/>
          <w:lang w:val="en-US"/>
        </w:rPr>
        <w:t>Bringi et al., 2003</w:t>
      </w:r>
      <w:r w:rsidRPr="004E00E2">
        <w:rPr>
          <w:sz w:val="20"/>
          <w:szCs w:val="18"/>
        </w:rPr>
        <w:fldChar w:fldCharType="end"/>
      </w:r>
      <w:r>
        <w:rPr>
          <w:color w:val="000000"/>
          <w:sz w:val="20"/>
          <w:szCs w:val="20"/>
          <w:shd w:val="clear" w:color="auto" w:fill="FFFFFF"/>
          <w:lang w:val="en-US"/>
        </w:rPr>
        <w:t xml:space="preserve">, </w:t>
      </w:r>
      <w:r w:rsidRPr="004E00E2">
        <w:rPr>
          <w:color w:val="000000"/>
          <w:sz w:val="20"/>
          <w:szCs w:val="20"/>
          <w:shd w:val="clear" w:color="auto" w:fill="FFFFFF"/>
          <w:lang w:val="en-US"/>
        </w:rPr>
        <w:t>Journal of the Atmospheric Sciences</w:t>
      </w:r>
      <w:r w:rsidRPr="00A348A7">
        <w:rPr>
          <w:color w:val="000000"/>
          <w:sz w:val="20"/>
          <w:szCs w:val="20"/>
          <w:shd w:val="clear" w:color="auto" w:fill="FFFFFF"/>
          <w:lang w:val="en-US"/>
        </w:rPr>
        <w:t xml:space="preserve">, </w:t>
      </w:r>
      <w:r>
        <w:rPr>
          <w:color w:val="000000"/>
          <w:sz w:val="20"/>
          <w:szCs w:val="20"/>
          <w:shd w:val="clear" w:color="auto" w:fill="FFFFFF"/>
          <w:lang w:val="en-US"/>
        </w:rPr>
        <w:t>60</w:t>
      </w:r>
      <w:r w:rsidRPr="00A348A7">
        <w:rPr>
          <w:color w:val="000000"/>
          <w:sz w:val="20"/>
          <w:szCs w:val="20"/>
          <w:shd w:val="clear" w:color="auto" w:fill="FFFFFF"/>
          <w:lang w:val="en-US"/>
        </w:rPr>
        <w:t>(2)</w:t>
      </w:r>
      <w:r>
        <w:rPr>
          <w:color w:val="000000"/>
          <w:sz w:val="20"/>
          <w:szCs w:val="20"/>
          <w:shd w:val="clear" w:color="auto" w:fill="FFFFFF"/>
          <w:lang w:val="en-US"/>
        </w:rPr>
        <w:t>.</w:t>
      </w:r>
    </w:p>
    <w:p w14:paraId="22FB62D6" w14:textId="77777777" w:rsidR="0009028F" w:rsidRDefault="0009028F" w:rsidP="00C93C10">
      <w:pPr>
        <w:pStyle w:val="Ttulo3"/>
      </w:pPr>
      <w:bookmarkStart w:id="45" w:name="_Toc81644603"/>
      <w:r>
        <w:t>Distribución de tamaño de gotas</w:t>
      </w:r>
      <w:r w:rsidR="00B2129B">
        <w:t xml:space="preserve"> (DSD)</w:t>
      </w:r>
      <w:bookmarkEnd w:id="45"/>
    </w:p>
    <w:p w14:paraId="210B7F37" w14:textId="0B787A53" w:rsidR="004116FC" w:rsidRDefault="004116FC" w:rsidP="004116FC">
      <w:r>
        <w:t>Se comprende como distribución de tamaño de gotas - DSD (</w:t>
      </w:r>
      <w:r w:rsidR="00337413">
        <w:t xml:space="preserve">sus siglas en </w:t>
      </w:r>
      <w:r w:rsidR="005D2EFF">
        <w:t>inglés</w:t>
      </w:r>
      <w:r w:rsidRPr="008A4E05">
        <w:t xml:space="preserve"> de Drop Size Distribution</w:t>
      </w:r>
      <w:r>
        <w:t xml:space="preserve">) a la disposición de las frecuencias de los tamaños de gotas (diámetro, volumen y número), característico en una nube o evento de lluvia. En términos generales se puede decir que la DSD es una forma detallada de expresar </w:t>
      </w:r>
      <w:r w:rsidRPr="00B2129B">
        <w:t>las características de la lluvia como el tamaño, forma y concentración de partículas</w:t>
      </w:r>
      <w:r>
        <w:t xml:space="preserve"> que permite entender los procesos físicos involucrados en la precipitación y la estimación de la lluvia </w:t>
      </w:r>
      <w:r w:rsidR="00806E28">
        <w:fldChar w:fldCharType="begin" w:fldLock="1"/>
      </w:r>
      <w:r>
        <w:instrText>ADDIN CSL_CITATION {"citationItems":[{"id":"ITEM-1","itemData":{"author":[{"dropping-particle":"","family":"Ladino","given":"Alfonso","non-dropping-particle":"","parse-names":false,"suffix":""}],"id":"ITEM-1","issued":{"date-parts":[["2017"]]},"number-of-pages":"171","publisher":"Universidad Nacional de Colombia","title":"Caracterización de la microfísica de la precipitación mediante información de disdrómetros y radar polarimétrico para las estimación cuantitativa de lluvia en el área metropolitana del valle de Aburrá","type":"thesis"},"uris":["http://www.mendeley.com/documents/?uuid=3353d344-6b7d-4cc2-a4ce-8eeac60f7005"]}],"mendeley":{"formattedCitation":"(Ladino, 2017)","plainTextFormattedCitation":"(Ladino, 2017)","previouslyFormattedCitation":"(Ladino, 2017)"},"properties":{"noteIndex":0},"schema":"https://github.com/citation-style-language/schema/raw/master/csl-citation.json"}</w:instrText>
      </w:r>
      <w:r w:rsidR="00806E28">
        <w:fldChar w:fldCharType="separate"/>
      </w:r>
      <w:r w:rsidRPr="008E673E">
        <w:rPr>
          <w:noProof/>
        </w:rPr>
        <w:t>(Ladino, 2017)</w:t>
      </w:r>
      <w:r w:rsidR="00806E28">
        <w:fldChar w:fldCharType="end"/>
      </w:r>
      <w:r>
        <w:t xml:space="preserve">. </w:t>
      </w:r>
    </w:p>
    <w:p w14:paraId="511C21CB" w14:textId="77777777" w:rsidR="008501BB" w:rsidRDefault="004116FC" w:rsidP="00C67262">
      <w:r w:rsidRPr="0009028F">
        <w:t>El e</w:t>
      </w:r>
      <w:r>
        <w:t>studio sobre la DSD</w:t>
      </w:r>
      <w:r w:rsidRPr="0009028F">
        <w:t xml:space="preserve"> se ha convertido en un eje esencial</w:t>
      </w:r>
      <w:r w:rsidR="008501BB">
        <w:t xml:space="preserve"> en el desarrollo de</w:t>
      </w:r>
      <w:r w:rsidRPr="0009028F">
        <w:t xml:space="preserve"> una amplia variedad </w:t>
      </w:r>
      <w:r w:rsidR="008501BB">
        <w:t xml:space="preserve">de </w:t>
      </w:r>
      <w:r w:rsidRPr="0009028F">
        <w:t xml:space="preserve">aplicaciones </w:t>
      </w:r>
      <w:r w:rsidR="008501BB">
        <w:t>con</w:t>
      </w:r>
      <w:r w:rsidRPr="0009028F">
        <w:t xml:space="preserve"> carácter hidrológico y climatológico. Para </w:t>
      </w:r>
      <w:r w:rsidR="008501BB">
        <w:t>lograr tal objetivo, se han empleado una serie de</w:t>
      </w:r>
      <w:r w:rsidR="002F0CAA">
        <w:t xml:space="preserve"> modelos de ajuste matemático a la DSD, como son las funciones </w:t>
      </w:r>
      <w:r w:rsidR="002F0CAA" w:rsidRPr="0009028F">
        <w:t>exponenciales, Gaussian</w:t>
      </w:r>
      <w:r w:rsidR="002F0CAA">
        <w:t>a</w:t>
      </w:r>
      <w:r w:rsidR="002F0CAA" w:rsidRPr="0009028F">
        <w:t xml:space="preserve">, lognormal y gamma </w:t>
      </w:r>
      <w:r w:rsidR="00806E28">
        <w:fldChar w:fldCharType="begin" w:fldLock="1"/>
      </w:r>
      <w:r w:rsidR="002F0CAA">
        <w:instrText>ADDIN CSL_CITATION {"citationItems":[{"id":"ITEM-1","itemData":{"DOI":"10.1175/jhm-d-16-0211.1","ISSN":"1525-755X","abstract":"AbstractThe wind effects on the shape of drop size distribution (DSD) and the driving microphysical processes for the DSD shape evolution were investigated using the dataset from the Midlatitude Continental Convective Clouds Experiment (MC3E). The quality-controlled DSD spectra from MC3E were grouped for each of the rainfall events by considering the precipitation type (stratiform vs convective) and liquid water content for the analysis. The DSD parameters (e.g., mass-weighted mean diameter) and the fitted DSD slopes for these grouped spectra showed statistically significant trends with varying wind speed. Increasing wind speeds were observed to modify the DSD shapes by increasing the number of small drops and decreasing the number of large drops, indicating that the raindrop breakup process governs the DSD shape evolution. Both spontaneous and collisional raindrop breakup modes were analyzed to elucidate the process responsible for the DSD shape evolution with varying wind speed. The analysis revealed th...","author":[{"dropping-particle":"","family":"Testik","given":"Firat Y.","non-dropping-particle":"","parse-names":false,"suffix":""},{"dropping-particle":"","family":"Pei","given":"Bin","non-dropping-particle":"","parse-names":false,"suffix":""}],"container-title":"Journal of Hydrometeorology","id":"ITEM-1","issue":"5","issued":{"date-parts":[["2017"]]},"page":"1285-1303","title":"Wind Effects on the Shape of Raindrop Size Distribution","type":"article-journal","volume":"18"},"uris":["http://www.mendeley.com/documents/?uuid=64bb7838-ee04-4778-8e9d-27c69fb8955c"]}],"mendeley":{"formattedCitation":"(Testik &amp; Pei, 2017)","plainTextFormattedCitation":"(Testik &amp; Pei, 2017)","previouslyFormattedCitation":"(Testik &amp; Pei, 2017)"},"properties":{"noteIndex":0},"schema":"https://github.com/citation-style-language/schema/raw/master/csl-citation.json"}</w:instrText>
      </w:r>
      <w:r w:rsidR="00806E28">
        <w:fldChar w:fldCharType="separate"/>
      </w:r>
      <w:r w:rsidR="002F0CAA" w:rsidRPr="00AF49AE">
        <w:rPr>
          <w:noProof/>
        </w:rPr>
        <w:t>(Testik &amp; Pei, 2017)</w:t>
      </w:r>
      <w:r w:rsidR="00806E28">
        <w:fldChar w:fldCharType="end"/>
      </w:r>
      <w:r w:rsidR="002F0CAA">
        <w:t xml:space="preserve">. Siendo el modelo de ajuste Gamma el mayor empleado por la descripción de los parámetros de forma </w:t>
      </w:r>
      <w:r w:rsidR="00806E28">
        <w:fldChar w:fldCharType="begin" w:fldLock="1"/>
      </w:r>
      <w:r w:rsidR="002A0331">
        <w:instrText>ADDIN CSL_CITATION {"citationItems":[{"id":"ITEM-1","itemData":{"author":[{"dropping-particle":"","family":"Ulbrich","given":"Carlton","non-dropping-particle":"","parse-names":false,"suffix":""}],"container-title":"Journal of Climate and Applied Meteorology","id":"ITEM-1","issued":{"date-parts":[["1983"]]},"page":"1764-1775","title":"Natural Variations in the Analytical Form of the Raindrop Size Distribution","type":"article-journal","volume":"22"},"uris":["http://www.mendeley.com/documents/?uuid=242b0dad-a061-4503-bc6a-37bd6fd9509d"]}],"mendeley":{"formattedCitation":"(Ulbrich, 1983)","plainTextFormattedCitation":"(Ulbrich, 1983)","previouslyFormattedCitation":"(Ulbrich, 1983)"},"properties":{"noteIndex":0},"schema":"https://github.com/citation-style-language/schema/raw/master/csl-citation.json"}</w:instrText>
      </w:r>
      <w:r w:rsidR="00806E28">
        <w:fldChar w:fldCharType="separate"/>
      </w:r>
      <w:r w:rsidR="002F0CAA" w:rsidRPr="002F0CAA">
        <w:rPr>
          <w:noProof/>
        </w:rPr>
        <w:t>(Ulbrich, 1983)</w:t>
      </w:r>
      <w:r w:rsidR="00806E28">
        <w:fldChar w:fldCharType="end"/>
      </w:r>
      <w:r w:rsidR="002F0CAA">
        <w:t xml:space="preserve">; así mismo, </w:t>
      </w:r>
      <w:r w:rsidR="00806E28">
        <w:fldChar w:fldCharType="begin" w:fldLock="1"/>
      </w:r>
      <w:r w:rsidR="00072400">
        <w:instrText>ADDIN CSL_CITATION {"citationItems":[{"id":"ITEM-1","itemData":{"author":[{"dropping-particle":"","family":"Ladino","given":"Alfonso","non-dropping-particle":"","parse-names":false,"suffix":""}],"id":"ITEM-1","issued":{"date-parts":[["2017"]]},"number-of-pages":"171","publisher":"Universidad Nacional de Colombia","title":"Caracterización de la microfísica de la precipitación mediante información de disdrómetros y radar polarimétrico para las estimación cuantitativa de lluvia en el área metropolitana del valle de Aburrá","type":"thesis"},"uris":["http://www.mendeley.com/documents/?uuid=3353d344-6b7d-4cc2-a4ce-8eeac60f7005"]}],"mendeley":{"formattedCitation":"(Ladino, 2017)","manualFormatting":"Ladino ( 2017)","plainTextFormattedCitation":"(Ladino, 2017)","previouslyFormattedCitation":"(Ladino, 2017)"},"properties":{"noteIndex":0},"schema":"https://github.com/citation-style-language/schema/raw/master/csl-citation.json"}</w:instrText>
      </w:r>
      <w:r w:rsidR="00806E28">
        <w:fldChar w:fldCharType="separate"/>
      </w:r>
      <w:r w:rsidR="002F0CAA">
        <w:rPr>
          <w:noProof/>
        </w:rPr>
        <w:t>Ladino (</w:t>
      </w:r>
      <w:r w:rsidR="002F0CAA" w:rsidRPr="002F0CAA">
        <w:rPr>
          <w:noProof/>
        </w:rPr>
        <w:t xml:space="preserve"> 2017)</w:t>
      </w:r>
      <w:r w:rsidR="00806E28">
        <w:fldChar w:fldCharType="end"/>
      </w:r>
      <w:r w:rsidR="002F0CAA">
        <w:t xml:space="preserve"> menciona que este modelo se ajusta</w:t>
      </w:r>
      <w:r w:rsidR="00E70CE9">
        <w:t xml:space="preserve"> de mejor manera a datos de DSD provenientes de disdrómetros </w:t>
      </w:r>
      <w:r w:rsidR="003302EC">
        <w:t>Parsivel</w:t>
      </w:r>
      <w:r w:rsidR="00E70CE9">
        <w:t xml:space="preserve">. </w:t>
      </w:r>
    </w:p>
    <w:p w14:paraId="3F494728" w14:textId="77777777" w:rsidR="00C67262" w:rsidRDefault="00C67262" w:rsidP="00C93C10">
      <w:pPr>
        <w:pStyle w:val="Ttulo3"/>
      </w:pPr>
      <w:bookmarkStart w:id="46" w:name="_Toc81644604"/>
      <w:r>
        <w:t>Variabilidad diaria de la precipitación</w:t>
      </w:r>
      <w:bookmarkEnd w:id="46"/>
      <w:r>
        <w:t xml:space="preserve"> </w:t>
      </w:r>
    </w:p>
    <w:p w14:paraId="793B9E46" w14:textId="77777777" w:rsidR="00C67262" w:rsidRDefault="00C67262" w:rsidP="00C93C10">
      <w:pPr>
        <w:pStyle w:val="Ttulo4"/>
      </w:pPr>
      <w:bookmarkStart w:id="47" w:name="_Toc81644605"/>
      <w:r>
        <w:t>Días secos y</w:t>
      </w:r>
      <w:r w:rsidR="00FF7414">
        <w:t xml:space="preserve"> días con lluvia</w:t>
      </w:r>
      <w:bookmarkEnd w:id="47"/>
    </w:p>
    <w:p w14:paraId="7F33CDF9" w14:textId="132AE6E0" w:rsidR="008C413F" w:rsidRDefault="008C413F" w:rsidP="008C413F">
      <w:r>
        <w:t xml:space="preserve">La definición de un día seco está ligada a la cantidad de precipitación acumulada durante el día y si este valor resulta ser significativo. Algunas fuentes establecen al día seco como aquel donde no se registró ni un solo minuto lluvioso en los equipos de medición; mientras otras referencias </w:t>
      </w:r>
      <w:r w:rsidR="00C139DB">
        <w:t xml:space="preserve">lo </w:t>
      </w:r>
      <w:r>
        <w:t>establecen</w:t>
      </w:r>
      <w:r w:rsidR="00C139DB">
        <w:t xml:space="preserve"> a aquel día</w:t>
      </w:r>
      <w:r>
        <w:t xml:space="preserve"> </w:t>
      </w:r>
      <w:r w:rsidR="00C139DB">
        <w:t xml:space="preserve">donde no se </w:t>
      </w:r>
      <w:r w:rsidR="002F11A1">
        <w:t>super</w:t>
      </w:r>
      <w:r w:rsidR="00337413">
        <w:t>e</w:t>
      </w:r>
      <w:r w:rsidR="00C139DB">
        <w:t xml:space="preserve"> el milímetro</w:t>
      </w:r>
      <w:r>
        <w:t xml:space="preserve"> de precipitación durante las 24 horas del día </w:t>
      </w:r>
      <w:r w:rsidR="00806E28">
        <w:fldChar w:fldCharType="begin" w:fldLock="1"/>
      </w:r>
      <w:r>
        <w:instrText>ADDIN CSL_CITATION {"citationItems":[{"id":"ITEM-1","itemData":{"abstract":"Los ecosistemas de páramo son los principales proveedores de agua para las comunidades andinas. A pesar de su importancia, se ha investigado muy poco sobre su hidrología. Se analizó la estructura de la precipitación en el páramo, basado en 14 meses de datos de lluvia correspondientes a la parte alta de la cuenca del río Zhurucay (3780 m.s.n.m.), ubicada en el sur del Ecuador. Se realizó: (i) Comparación entre las lecturas de 4 pluviógrafos de balancín y un disdrómetro laser, y (ii) Análisis de la variabilidad temporal de la precipitación. Se estimó que la precipitación real es superior a la medida por los pluviógrafos en un rango del 5% al 12%. Para lluvias de intensidades bajas (≤ 1 mm/h) las diferencias porcentuales entre los sensores se incrementan. El viento no afectó las diferencias entre las lecturas de los pluviógrafos; mientras que las altas velocidades (&gt; 4 m/s) ocasionaron una subestimación mayor al 10% en las lecturas del disdrómetro debido a un problema de calibración en la velocidad de caída de las gotas. El patrón de precipitación es unimodal y la lluvia se encuentra bien distribuida para todos los meses del año. Se identificaron dos épocas en el año para las cuales la intensidad promedio y el patrón de precipitación intra-diario son distintos. Se tuvo apenas un 12.5% de días secos al año y el 80\\% de la lluvia registrada se produjo con una intensidad ≤ 1 mm/h. Los resultados aportan a un mejor entendimiento del ecosistema y su respuesta hidrológica.","author":[{"dropping-particle":"","family":"Padrón","given":"Ryan sebastián","non-dropping-particle":"","parse-names":false,"suffix":""}],"id":"ITEM-1","issued":{"date-parts":[["2013"]]},"number-of-pages":"100","publisher":"Universidad de Cuenca","title":"Análisis de la estructura de la lluvia del páramo","type":"thesis"},"uris":["http://www.mendeley.com/documents/?uuid=19830fcf-fff7-4d7b-9a29-80774bfba815"]}],"mendeley":{"formattedCitation":"(Padrón, 2013)","plainTextFormattedCitation":"(Padrón, 2013)","previouslyFormattedCitation":"(Padrón, 2013)"},"properties":{"noteIndex":0},"schema":"https://github.com/citation-style-language/schema/raw/master/csl-citation.json"}</w:instrText>
      </w:r>
      <w:r w:rsidR="00806E28">
        <w:fldChar w:fldCharType="separate"/>
      </w:r>
      <w:r w:rsidRPr="007E563C">
        <w:rPr>
          <w:noProof/>
        </w:rPr>
        <w:t>(Padrón, 2013)</w:t>
      </w:r>
      <w:r w:rsidR="00806E28">
        <w:fldChar w:fldCharType="end"/>
      </w:r>
      <w:r w:rsidR="00C139DB">
        <w:t>.</w:t>
      </w:r>
      <w:r w:rsidR="00E6137F">
        <w:t xml:space="preserve"> Para </w:t>
      </w:r>
      <w:r w:rsidR="00C139DB">
        <w:t>efectos</w:t>
      </w:r>
      <w:r w:rsidR="00E6137F">
        <w:t xml:space="preserve"> de este estudio se considerará como día</w:t>
      </w:r>
      <w:r w:rsidR="00C139DB">
        <w:t xml:space="preserve"> seco a aquel que no supere el umbral de 0.1 mm de precipitación por día, en caso contrario se le </w:t>
      </w:r>
      <w:r w:rsidR="004E00E2">
        <w:t>denominará</w:t>
      </w:r>
      <w:r w:rsidR="00C139DB">
        <w:t xml:space="preserve"> día con lluvia.</w:t>
      </w:r>
      <w:r w:rsidR="00E6137F">
        <w:t xml:space="preserve"> </w:t>
      </w:r>
    </w:p>
    <w:p w14:paraId="0171D50D" w14:textId="77777777" w:rsidR="008C413F" w:rsidRPr="00583AD6" w:rsidRDefault="008C413F" w:rsidP="008C413F">
      <w:r>
        <w:t xml:space="preserve">Este análisis permite determinar patrones de comportamiento en las series de tiempo, mediante la descripción de 2 componentes fundamentales: tendencia y estacionalidad. La tendencia está sujeta al cambio sistemático en función al transcurso de las horas. Mientras que la estacionalidad es básicamente la manera en la que se </w:t>
      </w:r>
      <w:r>
        <w:lastRenderedPageBreak/>
        <w:t>repite el evento cada cierto tiempo.</w:t>
      </w:r>
      <w:r w:rsidR="007D7830">
        <w:t xml:space="preserve"> </w:t>
      </w:r>
      <w:r>
        <w:t xml:space="preserve">Otro componente importante en el análisis de las características es la persistencia; es decir, la tendencia que existe de que se conserve el mismo valor entre un dato y el otro. </w:t>
      </w:r>
    </w:p>
    <w:p w14:paraId="0707167D" w14:textId="77777777" w:rsidR="00C67262" w:rsidRDefault="00C67262" w:rsidP="00C93C10">
      <w:pPr>
        <w:pStyle w:val="Ttulo4"/>
      </w:pPr>
      <w:bookmarkStart w:id="48" w:name="_Toc81644606"/>
      <w:r>
        <w:t>Índice de concentración</w:t>
      </w:r>
      <w:bookmarkEnd w:id="48"/>
      <w:r>
        <w:t xml:space="preserve"> </w:t>
      </w:r>
    </w:p>
    <w:p w14:paraId="35F666D2" w14:textId="77777777" w:rsidR="00296DB1" w:rsidRDefault="005304D6" w:rsidP="008C413F">
      <w:r>
        <w:t>El índice de concentración</w:t>
      </w:r>
      <w:r w:rsidR="00AE5DA3">
        <w:t xml:space="preserve"> (IC)</w:t>
      </w:r>
      <w:r>
        <w:t xml:space="preserve"> se refiere</w:t>
      </w:r>
      <w:r w:rsidR="00AE5DA3">
        <w:t xml:space="preserve"> a</w:t>
      </w:r>
      <w:r>
        <w:t xml:space="preserve"> </w:t>
      </w:r>
      <w:r w:rsidR="00127AEA">
        <w:t>la igualdad</w:t>
      </w:r>
      <w:r w:rsidR="00AE5DA3">
        <w:t xml:space="preserve"> existente</w:t>
      </w:r>
      <w:r w:rsidR="00127AEA">
        <w:t xml:space="preserve"> entre los valores </w:t>
      </w:r>
      <w:r w:rsidR="00AE5DA3">
        <w:t xml:space="preserve">de la medición de precipitación diaria, para ello se emplea el criterio de clasificación de días con lluvias. Este análisis se realiza mediante el índice de Gini </w:t>
      </w:r>
      <w:r w:rsidR="00806E28">
        <w:fldChar w:fldCharType="begin" w:fldLock="1"/>
      </w:r>
      <w:r w:rsidR="00AE5DA3">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plainTextFormattedCitation":"(Martin-Vide, 2004)","previouslyFormattedCitation":"(Martin-Vide, 2004)"},"properties":{"noteIndex":0},"schema":"https://github.com/citation-style-language/schema/raw/master/csl-citation.json"}</w:instrText>
      </w:r>
      <w:r w:rsidR="00806E28">
        <w:fldChar w:fldCharType="separate"/>
      </w:r>
      <w:r w:rsidR="00AE5DA3" w:rsidRPr="00114C63">
        <w:rPr>
          <w:noProof/>
        </w:rPr>
        <w:t>(Martin-Vide, 2004)</w:t>
      </w:r>
      <w:r w:rsidR="00806E28">
        <w:fldChar w:fldCharType="end"/>
      </w:r>
      <w:r w:rsidR="00AE5DA3">
        <w:t xml:space="preserve"> que establece un rango de valores entre 0 y 1, donde cero representa la igualdad perfecta </w:t>
      </w:r>
      <w:r w:rsidR="00AE5DA3" w:rsidRPr="00AE5DA3">
        <w:t xml:space="preserve">(todos los días contienen el mismo valor) y </w:t>
      </w:r>
      <w:r w:rsidR="00AE5DA3">
        <w:t>uno</w:t>
      </w:r>
      <w:r w:rsidR="00AE5DA3" w:rsidRPr="00AE5DA3">
        <w:t xml:space="preserve"> representa a la perfecta desigualdad</w:t>
      </w:r>
      <w:r w:rsidR="00AE5DA3">
        <w:t xml:space="preserve">. </w:t>
      </w:r>
    </w:p>
    <w:p w14:paraId="48D3481D" w14:textId="2B238BC8" w:rsidR="00D2025E" w:rsidRDefault="00072400" w:rsidP="008C413F">
      <w:r>
        <w:t xml:space="preserve">El IC refleja la distribución estadística de la precipitación diaria a través de frecuencias de cantidad de lluvia. Estas distribuciones son ajustadas a ecuaciones de carácter exponencial, con la finalidad de estimar los impactos relativos o porcentuales de las diferentes clases de precipitación diaria y evaluar el peso de grandes cantidades respecto a la cantidad total. Para ello se establece una relación entre los porcentajes acumulados de precipitación aportados (Y), y el porcentaje acumulados de días (X). Estos porcentajes se encuentran relacionados a curvas de lluvia normalizadas ya establecidas, que demuestran que tales funciones son de tipo exponencial </w:t>
      </w:r>
      <w:r w:rsidR="00806E28">
        <w:fldChar w:fldCharType="begin" w:fldLock="1"/>
      </w:r>
      <w:r>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plainTextFormattedCitation":"(Martin-Vide, 2004)","previouslyFormattedCitation":"(Martin-Vide, 2004)"},"properties":{"noteIndex":0},"schema":"https://github.com/citation-style-language/schema/raw/master/csl-citation.json"}</w:instrText>
      </w:r>
      <w:r w:rsidR="00806E28">
        <w:fldChar w:fldCharType="separate"/>
      </w:r>
      <w:r w:rsidRPr="00114C63">
        <w:rPr>
          <w:noProof/>
        </w:rPr>
        <w:t>(Martin-Vide, 2004)</w:t>
      </w:r>
      <w:r w:rsidR="00806E28">
        <w:fldChar w:fldCharType="end"/>
      </w:r>
      <w:r>
        <w:t xml:space="preserve">; </w:t>
      </w:r>
      <w:r w:rsidR="004E00E2">
        <w:t>cómo</w:t>
      </w:r>
      <w:r>
        <w:t xml:space="preserve"> se puede apreciar en el estudio de </w:t>
      </w:r>
      <w:r w:rsidR="00806E28">
        <w:fldChar w:fldCharType="begin" w:fldLock="1"/>
      </w:r>
      <w:r w:rsidR="00447178">
        <w:instrText>ADDIN CSL_CITATION {"citationItems":[{"id":"ITEM-1","itemData":{"author":[{"dropping-particle":"","family":"Zubieta","given":"Ricardo","non-dropping-particle":"","parse-names":false,"suffix":""},{"dropping-particle":"","family":"Saavedra","given":"Miguel","non-dropping-particle":"","parse-names":false,"suffix":""}],"container-title":"TECNIA","id":"ITEM-1","issue":"2","issued":{"date-parts":[["2009"]]},"title":"Distribucion Espacial del Indice De Coventracion De Precipitación Diaria En Los Andes Centrales Peruanos : Valle Del Rio Mantaro","type":"article-journal","volume":"19"},"uris":["http://www.mendeley.com/documents/?uuid=51098405-d092-4a9f-b949-293da258e72a"]}],"mendeley":{"formattedCitation":"(Zubieta &amp; Saavedra, 2009)","manualFormatting":"Zubieta &amp; Saavedra, (2009)","plainTextFormattedCitation":"(Zubieta &amp; Saavedra, 2009)","previouslyFormattedCitation":"(Zubieta &amp; Saavedra, 2009)"},"properties":{"noteIndex":0},"schema":"https://github.com/citation-style-language/schema/raw/master/csl-citation.json"}</w:instrText>
      </w:r>
      <w:r w:rsidR="00806E28">
        <w:fldChar w:fldCharType="separate"/>
      </w:r>
      <w:r w:rsidR="003354E4" w:rsidRPr="003354E4">
        <w:rPr>
          <w:noProof/>
        </w:rPr>
        <w:t xml:space="preserve">Zubieta &amp; Saavedra, </w:t>
      </w:r>
      <w:r w:rsidR="003354E4">
        <w:rPr>
          <w:noProof/>
        </w:rPr>
        <w:t>(</w:t>
      </w:r>
      <w:r w:rsidR="003354E4" w:rsidRPr="003354E4">
        <w:rPr>
          <w:noProof/>
        </w:rPr>
        <w:t>2009)</w:t>
      </w:r>
      <w:r w:rsidR="00806E28">
        <w:fldChar w:fldCharType="end"/>
      </w:r>
      <w:r w:rsidR="003354E4">
        <w:rPr>
          <w:noProof/>
        </w:rPr>
        <w:t>,</w:t>
      </w:r>
      <w:r>
        <w:t xml:space="preserve"> donde</w:t>
      </w:r>
      <w:r w:rsidR="00D2025E">
        <w:t xml:space="preserve"> se estima la</w:t>
      </w:r>
      <w:r>
        <w:t xml:space="preserve"> curva porcentual (a partir de datos empíricos) y la curva exponencial (</w:t>
      </w:r>
      <w:r w:rsidR="00D2025E">
        <w:t>ajuste de la curva exponencial</w:t>
      </w:r>
      <w:r>
        <w:t>)</w:t>
      </w:r>
      <w:r w:rsidR="00D2025E">
        <w:t xml:space="preserve">, obteniendo un IC de 0.55 para la estación meteorológica de Huayao; otros estudios similares amplían los resultados mencionados anteriormente </w:t>
      </w:r>
      <w:r w:rsidR="00806E28">
        <w:fldChar w:fldCharType="begin" w:fldLock="1"/>
      </w:r>
      <w:r w:rsidR="00325B5A">
        <w:instrText>ADDIN CSL_CITATION {"citationItems":[{"id":"ITEM-1","itemData":{"DOI":"10.1007/s00477-016-1235-5","ISSN":"14363259","abstract":"The analysis of annual or seasonal data can lead to misinterpretation of spatio-temporal rainfall distribution. A high percentage of total annual precipitation can fall in just a few days, causing floods or landslides. Large economic losses from these events are particularly common in Peru, where the daily precipitation has been poorly investigated. This study presents a spatio-temporal analysis of concentration index over the Mantaro River basin in the central Peruvian Andes. Daily rainfall data recorded at 46 rainfall stations between 1974 and 2004 were selected in this study. In terms of average values, the analysis of daily rainfall indicates that low-intensity events account for 38 % of rainy days but only approximately 9 % of the total rain amount. In contrast, high- and very high-intensity events account for 35 % of rainy days and approximately 71 % of the total rain amount. The results also indicate higher concentration and lower intensity over the Northern and Central regions, compared to Southern region of the basin. Rainfall concentration gives evidence of why some of these places are more likely to be affected by extreme weather events; spatial distribution of event intensity can be partly explained by daily rainfall heterogeneity and orography. Moreover, Mann–Kendall test mostly shows a significant change toward a weaker seasonality of daily precipitation distribution over high-mountain regions.","author":[{"dropping-particle":"","family":"Zubieta","given":"Ricardo","non-dropping-particle":"","parse-names":false,"suffix":""},{"dropping-particle":"","family":"Saavedra","given":"Miguel","non-dropping-particle":"","parse-names":false,"suffix":""},{"dropping-particle":"","family":"Silva","given":"Yamina","non-dropping-particle":"","parse-names":false,"suffix":""},{"dropping-particle":"","family":"Giráldez","given":"Lucy","non-dropping-particle":"","parse-names":false,"suffix":""}],"container-title":"Stochastic Environmental Research and Risk Assessment","id":"ITEM-1","issue":"6","issued":{"date-parts":[["2016"]]},"page":"1305-1318","title":"Spatial analysis and temporal trends of daily precipitation concentration in the mantaro river basin: Central andes of peru","type":"article-journal","volume":"31"},"uris":["http://www.mendeley.com/documents/?uuid=58b38d66-8ab3-4156-b569-b9d006c15171"]}],"mendeley":{"formattedCitation":"(Zubieta, Saavedra, Silva, &amp; Giráldez, 2016)","plainTextFormattedCitation":"(Zubieta, Saavedra, Silva, &amp; Giráldez, 2016)","previouslyFormattedCitation":"(Zubieta, Saavedra, Silva, &amp; Giráldez, 2016)"},"properties":{"noteIndex":0},"schema":"https://github.com/citation-style-language/schema/raw/master/csl-citation.json"}</w:instrText>
      </w:r>
      <w:r w:rsidR="00806E28">
        <w:fldChar w:fldCharType="separate"/>
      </w:r>
      <w:r w:rsidR="00D2025E" w:rsidRPr="00D2025E">
        <w:rPr>
          <w:noProof/>
        </w:rPr>
        <w:t>(Zubieta, Saavedra, Silva, &amp; Giráldez, 2016)</w:t>
      </w:r>
      <w:r w:rsidR="00806E28">
        <w:fldChar w:fldCharType="end"/>
      </w:r>
      <w:r w:rsidR="00D2025E">
        <w:t xml:space="preserve">. </w:t>
      </w:r>
    </w:p>
    <w:p w14:paraId="6C825D25" w14:textId="77777777" w:rsidR="002F0CAA" w:rsidRDefault="002F0CAA" w:rsidP="00C93C10">
      <w:pPr>
        <w:pStyle w:val="Ttulo4"/>
      </w:pPr>
      <w:bookmarkStart w:id="49" w:name="_Toc81644607"/>
      <w:r>
        <w:t>Umbrales de precipitación</w:t>
      </w:r>
      <w:bookmarkEnd w:id="49"/>
      <w:r>
        <w:t xml:space="preserve"> </w:t>
      </w:r>
    </w:p>
    <w:p w14:paraId="603C41C3" w14:textId="424ED8A8" w:rsidR="002F0CAA" w:rsidRDefault="002F0CAA" w:rsidP="002F0CAA">
      <w:r>
        <w:t xml:space="preserve">Otra forma de caracterizar los eventos de lluvia es a través de la clasificación de la lluvia mediante la estimación de umbrales de precipitación, por medio de los índices de percentiles para días con lluvia. De acuerdo con este método SENAMHI establece umbrales para el acumulado de precipitación en 24 horas, con la finalidad de la identificación de lluvias extremas para todas las estaciones meteorológicas, en el caso de la estación de Huayao los datos se reflejan en la Tabla </w:t>
      </w:r>
      <w:r w:rsidR="00E3068D">
        <w:t>7</w:t>
      </w:r>
      <w:r>
        <w:t xml:space="preserve">. La metodología para estos índices se encuentra descrita en la </w:t>
      </w:r>
      <w:r w:rsidRPr="00A27F4D">
        <w:t>Nota Técnica 001-SENAMHI-DGM-2014</w:t>
      </w:r>
      <w:r>
        <w:t>. Debido a que el estudio es para eventos extremos, se priorizan las 4 categorías ubicadas sobre el percentil 75; considerando a los eventos de lluvia por debajo de este percentil como lluvias usuales y ligeras.</w:t>
      </w:r>
    </w:p>
    <w:p w14:paraId="581B33D4" w14:textId="4555A977" w:rsidR="00721B97" w:rsidRPr="00E3068D" w:rsidRDefault="00721B97" w:rsidP="007E52F6">
      <w:pPr>
        <w:pStyle w:val="Descripcin"/>
        <w:keepNext/>
        <w:spacing w:line="360" w:lineRule="auto"/>
        <w:jc w:val="left"/>
        <w:rPr>
          <w:color w:val="auto"/>
          <w:sz w:val="24"/>
          <w:szCs w:val="24"/>
        </w:rPr>
      </w:pPr>
      <w:r w:rsidRPr="00E3068D">
        <w:rPr>
          <w:b/>
          <w:bCs/>
          <w:i w:val="0"/>
          <w:iCs w:val="0"/>
          <w:color w:val="auto"/>
          <w:sz w:val="24"/>
          <w:szCs w:val="24"/>
        </w:rPr>
        <w:lastRenderedPageBreak/>
        <w:t xml:space="preserve">Tabla </w:t>
      </w:r>
      <w:r w:rsidRPr="00E3068D">
        <w:rPr>
          <w:b/>
          <w:bCs/>
          <w:i w:val="0"/>
          <w:iCs w:val="0"/>
          <w:color w:val="auto"/>
          <w:sz w:val="24"/>
          <w:szCs w:val="24"/>
        </w:rPr>
        <w:fldChar w:fldCharType="begin"/>
      </w:r>
      <w:r w:rsidRPr="00E3068D">
        <w:rPr>
          <w:b/>
          <w:bCs/>
          <w:i w:val="0"/>
          <w:iCs w:val="0"/>
          <w:color w:val="auto"/>
          <w:sz w:val="24"/>
          <w:szCs w:val="24"/>
        </w:rPr>
        <w:instrText xml:space="preserve"> SEQ Tabla \* ARABIC </w:instrText>
      </w:r>
      <w:r w:rsidRPr="00E3068D">
        <w:rPr>
          <w:b/>
          <w:bCs/>
          <w:i w:val="0"/>
          <w:iCs w:val="0"/>
          <w:color w:val="auto"/>
          <w:sz w:val="24"/>
          <w:szCs w:val="24"/>
        </w:rPr>
        <w:fldChar w:fldCharType="separate"/>
      </w:r>
      <w:r w:rsidR="00A551F4">
        <w:rPr>
          <w:b/>
          <w:bCs/>
          <w:i w:val="0"/>
          <w:iCs w:val="0"/>
          <w:noProof/>
          <w:color w:val="auto"/>
          <w:sz w:val="24"/>
          <w:szCs w:val="24"/>
        </w:rPr>
        <w:t>7</w:t>
      </w:r>
      <w:r w:rsidRPr="00E3068D">
        <w:rPr>
          <w:b/>
          <w:bCs/>
          <w:i w:val="0"/>
          <w:iCs w:val="0"/>
          <w:color w:val="auto"/>
          <w:sz w:val="24"/>
          <w:szCs w:val="24"/>
        </w:rPr>
        <w:fldChar w:fldCharType="end"/>
      </w:r>
      <w:r w:rsidRPr="00E3068D">
        <w:rPr>
          <w:color w:val="auto"/>
          <w:sz w:val="24"/>
          <w:szCs w:val="24"/>
        </w:rPr>
        <w:t xml:space="preserve"> </w:t>
      </w:r>
      <w:r w:rsidRPr="00E3068D">
        <w:rPr>
          <w:color w:val="auto"/>
          <w:sz w:val="24"/>
          <w:szCs w:val="24"/>
        </w:rPr>
        <w:br/>
        <w:t>Caracterización de Eventos de Precipitación Extremos</w:t>
      </w:r>
    </w:p>
    <w:tbl>
      <w:tblPr>
        <w:tblStyle w:val="Tablaconcuadrcula"/>
        <w:tblW w:w="0" w:type="auto"/>
        <w:jc w:val="center"/>
        <w:tblLook w:val="04A0" w:firstRow="1" w:lastRow="0" w:firstColumn="1" w:lastColumn="0" w:noHBand="0" w:noVBand="1"/>
      </w:tblPr>
      <w:tblGrid>
        <w:gridCol w:w="2376"/>
        <w:gridCol w:w="3119"/>
        <w:gridCol w:w="3225"/>
      </w:tblGrid>
      <w:tr w:rsidR="002F0CAA" w14:paraId="75EEF100" w14:textId="77777777" w:rsidTr="002F0CAA">
        <w:trPr>
          <w:trHeight w:val="57"/>
          <w:jc w:val="center"/>
        </w:trPr>
        <w:tc>
          <w:tcPr>
            <w:tcW w:w="2376" w:type="dxa"/>
            <w:vAlign w:val="center"/>
          </w:tcPr>
          <w:p w14:paraId="427E76D9" w14:textId="77777777" w:rsidR="002F0CAA" w:rsidRPr="007E715B" w:rsidRDefault="002F0CAA" w:rsidP="002F0CAA">
            <w:pPr>
              <w:spacing w:after="0"/>
              <w:jc w:val="center"/>
              <w:rPr>
                <w:b/>
                <w:szCs w:val="24"/>
              </w:rPr>
            </w:pPr>
            <w:r w:rsidRPr="006D0839">
              <w:rPr>
                <w:b/>
                <w:bCs/>
                <w:szCs w:val="24"/>
              </w:rPr>
              <w:t>Umbrales de Precipitación</w:t>
            </w:r>
          </w:p>
        </w:tc>
        <w:tc>
          <w:tcPr>
            <w:tcW w:w="3119" w:type="dxa"/>
            <w:vAlign w:val="center"/>
          </w:tcPr>
          <w:p w14:paraId="08A2419F" w14:textId="77777777" w:rsidR="002F0CAA" w:rsidRPr="007E715B" w:rsidRDefault="002F0CAA" w:rsidP="002F0CAA">
            <w:pPr>
              <w:spacing w:after="0"/>
              <w:jc w:val="center"/>
              <w:rPr>
                <w:szCs w:val="24"/>
              </w:rPr>
            </w:pPr>
            <w:r w:rsidRPr="006D0839">
              <w:rPr>
                <w:b/>
                <w:bCs/>
                <w:szCs w:val="24"/>
              </w:rPr>
              <w:t>Caracterización de lluvias extremas</w:t>
            </w:r>
          </w:p>
        </w:tc>
        <w:tc>
          <w:tcPr>
            <w:tcW w:w="3225" w:type="dxa"/>
            <w:vAlign w:val="center"/>
          </w:tcPr>
          <w:p w14:paraId="53BC329F" w14:textId="77777777" w:rsidR="002F0CAA" w:rsidRPr="007E715B" w:rsidRDefault="002F0CAA" w:rsidP="002F0CAA">
            <w:pPr>
              <w:spacing w:after="0"/>
              <w:jc w:val="center"/>
              <w:rPr>
                <w:szCs w:val="24"/>
              </w:rPr>
            </w:pPr>
            <w:r w:rsidRPr="006D0839">
              <w:rPr>
                <w:b/>
                <w:bCs/>
                <w:szCs w:val="24"/>
              </w:rPr>
              <w:t>Umbrales Calculados para la Estación: Huayao</w:t>
            </w:r>
          </w:p>
        </w:tc>
      </w:tr>
      <w:tr w:rsidR="002F0CAA" w14:paraId="6694E567" w14:textId="77777777" w:rsidTr="002F0CAA">
        <w:trPr>
          <w:trHeight w:val="57"/>
          <w:jc w:val="center"/>
        </w:trPr>
        <w:tc>
          <w:tcPr>
            <w:tcW w:w="2376" w:type="dxa"/>
            <w:vAlign w:val="center"/>
          </w:tcPr>
          <w:p w14:paraId="6AA074C6" w14:textId="77777777" w:rsidR="002F0CAA" w:rsidRPr="007E715B" w:rsidRDefault="002F0CAA" w:rsidP="002F0CAA">
            <w:pPr>
              <w:spacing w:after="0"/>
              <w:jc w:val="center"/>
              <w:rPr>
                <w:szCs w:val="24"/>
              </w:rPr>
            </w:pPr>
            <w:r w:rsidRPr="006D0839">
              <w:rPr>
                <w:szCs w:val="24"/>
              </w:rPr>
              <w:t>R/día &gt; 99p</w:t>
            </w:r>
          </w:p>
        </w:tc>
        <w:tc>
          <w:tcPr>
            <w:tcW w:w="3119" w:type="dxa"/>
            <w:vAlign w:val="center"/>
          </w:tcPr>
          <w:p w14:paraId="28ACBFCD" w14:textId="77777777" w:rsidR="002F0CAA" w:rsidRPr="007E715B" w:rsidRDefault="002F0CAA" w:rsidP="002F0CAA">
            <w:pPr>
              <w:spacing w:after="0"/>
              <w:jc w:val="center"/>
              <w:rPr>
                <w:szCs w:val="24"/>
              </w:rPr>
            </w:pPr>
            <w:r w:rsidRPr="006D0839">
              <w:rPr>
                <w:szCs w:val="24"/>
              </w:rPr>
              <w:t>Extremadamente lluvioso</w:t>
            </w:r>
          </w:p>
        </w:tc>
        <w:tc>
          <w:tcPr>
            <w:tcW w:w="3225" w:type="dxa"/>
            <w:vAlign w:val="center"/>
          </w:tcPr>
          <w:p w14:paraId="0646D638" w14:textId="77777777" w:rsidR="002F0CAA" w:rsidRPr="007E715B" w:rsidRDefault="002F0CAA" w:rsidP="002F0CAA">
            <w:pPr>
              <w:spacing w:after="0"/>
              <w:jc w:val="center"/>
              <w:rPr>
                <w:szCs w:val="24"/>
              </w:rPr>
            </w:pPr>
            <w:r w:rsidRPr="006D0839">
              <w:rPr>
                <w:szCs w:val="24"/>
              </w:rPr>
              <w:t>R &gt; 26.2 mm</w:t>
            </w:r>
          </w:p>
        </w:tc>
      </w:tr>
      <w:tr w:rsidR="002F0CAA" w14:paraId="77D039D6" w14:textId="77777777" w:rsidTr="002F0CAA">
        <w:trPr>
          <w:trHeight w:val="20"/>
          <w:jc w:val="center"/>
        </w:trPr>
        <w:tc>
          <w:tcPr>
            <w:tcW w:w="2376" w:type="dxa"/>
            <w:vAlign w:val="center"/>
          </w:tcPr>
          <w:p w14:paraId="7931900F" w14:textId="77777777" w:rsidR="002F0CAA" w:rsidRPr="007E715B" w:rsidRDefault="002F0CAA" w:rsidP="002F0CAA">
            <w:pPr>
              <w:spacing w:after="0"/>
              <w:jc w:val="center"/>
              <w:rPr>
                <w:szCs w:val="24"/>
              </w:rPr>
            </w:pPr>
            <w:r>
              <w:rPr>
                <w:szCs w:val="24"/>
              </w:rPr>
              <w:t xml:space="preserve">95p &lt; </w:t>
            </w:r>
            <w:r w:rsidRPr="006D0839">
              <w:rPr>
                <w:szCs w:val="24"/>
              </w:rPr>
              <w:t>R/día ≤ 99p</w:t>
            </w:r>
          </w:p>
        </w:tc>
        <w:tc>
          <w:tcPr>
            <w:tcW w:w="3119" w:type="dxa"/>
            <w:vAlign w:val="center"/>
          </w:tcPr>
          <w:p w14:paraId="7D708203" w14:textId="77777777" w:rsidR="002F0CAA" w:rsidRPr="007E715B" w:rsidRDefault="002F0CAA" w:rsidP="002F0CAA">
            <w:pPr>
              <w:spacing w:after="0"/>
              <w:jc w:val="center"/>
              <w:rPr>
                <w:szCs w:val="24"/>
              </w:rPr>
            </w:pPr>
            <w:r w:rsidRPr="006D0839">
              <w:rPr>
                <w:szCs w:val="24"/>
              </w:rPr>
              <w:t>Muy lluvioso</w:t>
            </w:r>
          </w:p>
        </w:tc>
        <w:tc>
          <w:tcPr>
            <w:tcW w:w="3225" w:type="dxa"/>
            <w:vAlign w:val="center"/>
          </w:tcPr>
          <w:p w14:paraId="6038A2F3" w14:textId="77777777" w:rsidR="002F0CAA" w:rsidRPr="007E715B" w:rsidRDefault="002F0CAA" w:rsidP="002F0CAA">
            <w:pPr>
              <w:spacing w:after="0"/>
              <w:jc w:val="center"/>
              <w:rPr>
                <w:szCs w:val="24"/>
              </w:rPr>
            </w:pPr>
            <w:r>
              <w:rPr>
                <w:szCs w:val="24"/>
              </w:rPr>
              <w:t xml:space="preserve">16.2 mm&lt; </w:t>
            </w:r>
            <w:r w:rsidRPr="006D0839">
              <w:rPr>
                <w:szCs w:val="24"/>
              </w:rPr>
              <w:t>R ≤ 26.2 mm</w:t>
            </w:r>
          </w:p>
        </w:tc>
      </w:tr>
      <w:tr w:rsidR="002F0CAA" w14:paraId="64923DDE" w14:textId="77777777" w:rsidTr="002F0CAA">
        <w:trPr>
          <w:trHeight w:val="20"/>
          <w:jc w:val="center"/>
        </w:trPr>
        <w:tc>
          <w:tcPr>
            <w:tcW w:w="2376" w:type="dxa"/>
            <w:vAlign w:val="center"/>
          </w:tcPr>
          <w:p w14:paraId="0A47C6B9" w14:textId="77777777" w:rsidR="002F0CAA" w:rsidRDefault="002F0CAA" w:rsidP="002F0CAA">
            <w:pPr>
              <w:spacing w:after="0"/>
              <w:jc w:val="center"/>
              <w:rPr>
                <w:szCs w:val="24"/>
              </w:rPr>
            </w:pPr>
            <w:r>
              <w:rPr>
                <w:szCs w:val="24"/>
              </w:rPr>
              <w:t xml:space="preserve">90p &lt; </w:t>
            </w:r>
            <w:r w:rsidRPr="006D0839">
              <w:rPr>
                <w:szCs w:val="24"/>
              </w:rPr>
              <w:t>R/día ≤ 95p</w:t>
            </w:r>
          </w:p>
        </w:tc>
        <w:tc>
          <w:tcPr>
            <w:tcW w:w="3119" w:type="dxa"/>
            <w:vAlign w:val="center"/>
          </w:tcPr>
          <w:p w14:paraId="7E9F63F8" w14:textId="77777777" w:rsidR="002F0CAA" w:rsidRPr="006D0839" w:rsidRDefault="002F0CAA" w:rsidP="002F0CAA">
            <w:pPr>
              <w:spacing w:after="0"/>
              <w:jc w:val="center"/>
              <w:rPr>
                <w:szCs w:val="24"/>
              </w:rPr>
            </w:pPr>
            <w:r w:rsidRPr="006D0839">
              <w:rPr>
                <w:szCs w:val="24"/>
              </w:rPr>
              <w:t>Lluvioso</w:t>
            </w:r>
          </w:p>
        </w:tc>
        <w:tc>
          <w:tcPr>
            <w:tcW w:w="3225" w:type="dxa"/>
            <w:vAlign w:val="center"/>
          </w:tcPr>
          <w:p w14:paraId="43CB2D36" w14:textId="77777777" w:rsidR="002F0CAA" w:rsidRDefault="002F0CAA" w:rsidP="002F0CAA">
            <w:pPr>
              <w:spacing w:after="0"/>
              <w:jc w:val="center"/>
              <w:rPr>
                <w:szCs w:val="24"/>
              </w:rPr>
            </w:pPr>
            <w:r>
              <w:rPr>
                <w:szCs w:val="24"/>
              </w:rPr>
              <w:t xml:space="preserve">11.9 mm&lt; </w:t>
            </w:r>
            <w:r w:rsidRPr="006D0839">
              <w:rPr>
                <w:szCs w:val="24"/>
              </w:rPr>
              <w:t>R ≤ 16.2 mm</w:t>
            </w:r>
          </w:p>
        </w:tc>
      </w:tr>
      <w:tr w:rsidR="002F0CAA" w14:paraId="3F4AD53A" w14:textId="77777777" w:rsidTr="002F0CAA">
        <w:trPr>
          <w:trHeight w:val="20"/>
          <w:jc w:val="center"/>
        </w:trPr>
        <w:tc>
          <w:tcPr>
            <w:tcW w:w="2376" w:type="dxa"/>
            <w:vAlign w:val="center"/>
          </w:tcPr>
          <w:p w14:paraId="595C51E7" w14:textId="77777777" w:rsidR="002F0CAA" w:rsidRDefault="002F0CAA" w:rsidP="002F0CAA">
            <w:pPr>
              <w:spacing w:after="0"/>
              <w:jc w:val="center"/>
              <w:rPr>
                <w:szCs w:val="24"/>
              </w:rPr>
            </w:pPr>
            <w:r>
              <w:rPr>
                <w:szCs w:val="24"/>
              </w:rPr>
              <w:t>75p &lt; R</w:t>
            </w:r>
            <w:r w:rsidRPr="006D0839">
              <w:rPr>
                <w:szCs w:val="24"/>
              </w:rPr>
              <w:t>/día ≤ 90p</w:t>
            </w:r>
          </w:p>
        </w:tc>
        <w:tc>
          <w:tcPr>
            <w:tcW w:w="3119" w:type="dxa"/>
            <w:vAlign w:val="center"/>
          </w:tcPr>
          <w:p w14:paraId="45BEE61B" w14:textId="77777777" w:rsidR="002F0CAA" w:rsidRPr="006D0839" w:rsidRDefault="002F0CAA" w:rsidP="002F0CAA">
            <w:pPr>
              <w:spacing w:after="0"/>
              <w:jc w:val="center"/>
              <w:rPr>
                <w:szCs w:val="24"/>
              </w:rPr>
            </w:pPr>
            <w:r w:rsidRPr="006D0839">
              <w:rPr>
                <w:szCs w:val="24"/>
              </w:rPr>
              <w:t>Moderadamente lluvioso</w:t>
            </w:r>
          </w:p>
        </w:tc>
        <w:tc>
          <w:tcPr>
            <w:tcW w:w="3225" w:type="dxa"/>
            <w:vAlign w:val="center"/>
          </w:tcPr>
          <w:p w14:paraId="478E75D2" w14:textId="77777777" w:rsidR="002F0CAA" w:rsidRDefault="002F0CAA" w:rsidP="002F0CAA">
            <w:pPr>
              <w:spacing w:after="0"/>
              <w:jc w:val="center"/>
              <w:rPr>
                <w:szCs w:val="24"/>
              </w:rPr>
            </w:pPr>
            <w:r>
              <w:rPr>
                <w:szCs w:val="24"/>
              </w:rPr>
              <w:t xml:space="preserve">6.2 mm&lt; </w:t>
            </w:r>
            <w:r w:rsidRPr="006D0839">
              <w:rPr>
                <w:szCs w:val="24"/>
              </w:rPr>
              <w:t>R ≤ 11.9 mm</w:t>
            </w:r>
          </w:p>
        </w:tc>
      </w:tr>
    </w:tbl>
    <w:p w14:paraId="7EA651C7" w14:textId="77777777" w:rsidR="0032199F" w:rsidRDefault="00E3068D" w:rsidP="00E3068D">
      <w:pPr>
        <w:keepNext/>
        <w:rPr>
          <w:sz w:val="20"/>
          <w:szCs w:val="18"/>
        </w:rPr>
      </w:pPr>
      <w:r w:rsidRPr="001F4EF5">
        <w:rPr>
          <w:i/>
          <w:iCs/>
          <w:sz w:val="20"/>
          <w:szCs w:val="20"/>
        </w:rPr>
        <w:t>Nota:</w:t>
      </w:r>
      <w:r w:rsidRPr="001F4EF5">
        <w:rPr>
          <w:sz w:val="20"/>
          <w:szCs w:val="20"/>
        </w:rPr>
        <w:t xml:space="preserve"> Extraído de </w:t>
      </w:r>
      <w:r w:rsidR="00FD6626" w:rsidRPr="00FD6626">
        <w:rPr>
          <w:rFonts w:cs="Arial"/>
          <w:i/>
          <w:iCs/>
          <w:noProof/>
          <w:sz w:val="20"/>
          <w:szCs w:val="20"/>
        </w:rPr>
        <w:t>Umbrales y Precipitaciones A</w:t>
      </w:r>
      <w:r w:rsidR="00FD6626">
        <w:rPr>
          <w:rFonts w:cs="Arial"/>
          <w:i/>
          <w:iCs/>
          <w:noProof/>
          <w:sz w:val="20"/>
          <w:szCs w:val="20"/>
        </w:rPr>
        <w:t>b</w:t>
      </w:r>
      <w:r w:rsidR="00FD6626" w:rsidRPr="00FD6626">
        <w:rPr>
          <w:rFonts w:cs="Arial"/>
          <w:i/>
          <w:iCs/>
          <w:noProof/>
          <w:sz w:val="20"/>
          <w:szCs w:val="20"/>
        </w:rPr>
        <w:t>solutas</w:t>
      </w:r>
      <w:r>
        <w:rPr>
          <w:rFonts w:cs="Arial"/>
          <w:i/>
          <w:iCs/>
          <w:noProof/>
          <w:sz w:val="20"/>
          <w:szCs w:val="20"/>
        </w:rPr>
        <w:t xml:space="preserve"> </w:t>
      </w:r>
      <w:r w:rsidRPr="001F4EF5">
        <w:rPr>
          <w:rFonts w:cs="Arial"/>
          <w:noProof/>
          <w:sz w:val="20"/>
          <w:szCs w:val="20"/>
        </w:rPr>
        <w:t xml:space="preserve">(p. </w:t>
      </w:r>
      <w:r w:rsidR="00FD6626">
        <w:rPr>
          <w:rFonts w:cs="Arial"/>
          <w:noProof/>
          <w:sz w:val="20"/>
          <w:szCs w:val="20"/>
        </w:rPr>
        <w:t>66</w:t>
      </w:r>
      <w:r w:rsidRPr="001F4EF5">
        <w:rPr>
          <w:rFonts w:cs="Arial"/>
          <w:noProof/>
          <w:sz w:val="20"/>
          <w:szCs w:val="20"/>
        </w:rPr>
        <w:t>), por</w:t>
      </w:r>
      <w:r w:rsidR="00FD6626">
        <w:rPr>
          <w:rFonts w:cs="Arial"/>
          <w:noProof/>
          <w:sz w:val="20"/>
          <w:szCs w:val="20"/>
        </w:rPr>
        <w:t xml:space="preserve"> la</w:t>
      </w:r>
      <w:r w:rsidRPr="001F4EF5">
        <w:rPr>
          <w:rFonts w:cs="Arial"/>
          <w:noProof/>
          <w:sz w:val="20"/>
          <w:szCs w:val="20"/>
        </w:rPr>
        <w:t xml:space="preserve"> </w:t>
      </w:r>
      <w:r w:rsidR="00FD6626" w:rsidRPr="00FD6626">
        <w:rPr>
          <w:sz w:val="20"/>
          <w:szCs w:val="18"/>
        </w:rPr>
        <w:fldChar w:fldCharType="begin" w:fldLock="1"/>
      </w:r>
      <w:r w:rsidR="00FD6626">
        <w:rPr>
          <w:sz w:val="20"/>
          <w:szCs w:val="18"/>
        </w:rPr>
        <w:instrText>ADDIN CSL_CITATION {"citationItems":[{"id":"ITEM-1","itemData":{"author":[{"dropping-particle":"","family":"Subdirección de Predicción Climática - SENAMHI","given":"","non-dropping-particle":"","parse-names":false,"suffix":""}],"id":"ITEM-1","issued":{"date-parts":[["2014"]]},"publisher-place":"Lima, Perú","title":"Umbrales y Precipitaciones Absolutas","type":"article"},"uris":["http://www.mendeley.com/documents/?uuid=78e47001-e637-4e70-87b1-c04089cff6d8"]}],"mendeley":{"formattedCitation":"(Subdirección de Predicción Climática - SENAMHI, 2014)","manualFormatting":"Subdirección de Predicción Climática, 2014","plainTextFormattedCitation":"(Subdirección de Predicción Climática - SENAMHI, 2014)","previouslyFormattedCitation":"(Subdirección de Predicción Climática - SENAMHI, 2014)"},"properties":{"noteIndex":0},"schema":"https://github.com/citation-style-language/schema/raw/master/csl-citation.json"}</w:instrText>
      </w:r>
      <w:r w:rsidR="00FD6626" w:rsidRPr="00FD6626">
        <w:rPr>
          <w:sz w:val="20"/>
          <w:szCs w:val="18"/>
        </w:rPr>
        <w:fldChar w:fldCharType="separate"/>
      </w:r>
      <w:r w:rsidR="00FD6626" w:rsidRPr="00FD6626">
        <w:rPr>
          <w:noProof/>
          <w:sz w:val="20"/>
          <w:szCs w:val="18"/>
        </w:rPr>
        <w:t>Subdirección de Predicción Climática, 2014</w:t>
      </w:r>
      <w:r w:rsidR="00FD6626" w:rsidRPr="00FD6626">
        <w:rPr>
          <w:sz w:val="20"/>
          <w:szCs w:val="18"/>
        </w:rPr>
        <w:fldChar w:fldCharType="end"/>
      </w:r>
      <w:r w:rsidR="00FD6626" w:rsidRPr="00FD6626">
        <w:rPr>
          <w:sz w:val="20"/>
          <w:szCs w:val="18"/>
        </w:rPr>
        <w:t>.</w:t>
      </w:r>
    </w:p>
    <w:p w14:paraId="20A84340" w14:textId="77777777" w:rsidR="00C93C10" w:rsidRDefault="00C93C10" w:rsidP="00C93C10">
      <w:pPr>
        <w:pStyle w:val="Ttulo2"/>
      </w:pPr>
      <w:bookmarkStart w:id="50" w:name="_Toc81644608"/>
      <w:r>
        <w:t>Conceptual</w:t>
      </w:r>
      <w:bookmarkEnd w:id="50"/>
    </w:p>
    <w:p w14:paraId="7420E8EB" w14:textId="24053D66" w:rsidR="00C3111C" w:rsidRDefault="00C3111C" w:rsidP="0032199F">
      <w:pPr>
        <w:pStyle w:val="Ttulo3"/>
      </w:pPr>
      <w:bookmarkStart w:id="51" w:name="_Toc81644609"/>
      <w:r>
        <w:t>Observación instrumental de la</w:t>
      </w:r>
      <w:r w:rsidR="008A2186">
        <w:t xml:space="preserve"> distribución del tamaño de gotas de lluvia</w:t>
      </w:r>
      <w:bookmarkEnd w:id="51"/>
    </w:p>
    <w:p w14:paraId="2D9481F9" w14:textId="77777777" w:rsidR="00077DFC" w:rsidRDefault="00C0118A" w:rsidP="00B97F60">
      <w:r>
        <w:t xml:space="preserve">Se entiende por observación instrumental al proceso que engloba la recolección, transmisión y procesamiento de datos </w:t>
      </w:r>
      <w:r w:rsidR="00942DBF">
        <w:t>provenientes del estudio de un fenómeno</w:t>
      </w:r>
      <w:r w:rsidR="00077DFC">
        <w:t xml:space="preserve"> natural</w:t>
      </w:r>
      <w:r>
        <w:t>.</w:t>
      </w:r>
      <w:r w:rsidR="00077DFC">
        <w:t xml:space="preserve"> Sea el caso de la microestructura de lluvia, donde la recolección de información contempla a las mediciones de las variables como son la intensidad de lluvia, la concentración del número de gotas, el diámetro de las gotas, entre otros. Posterior a la recolección se da la transmisión desde la zona de medición a la base de datos; para ser procesados y expresados en un formato de fácil acceso y manipulación para otros usuarios. Así mismo, la observación instrumental contempla las comparaciones entre las mediciones de los equipos</w:t>
      </w:r>
      <w:r w:rsidR="00DB3D06">
        <w:t xml:space="preserve">, </w:t>
      </w:r>
      <w:r w:rsidR="008555B8">
        <w:t>basadas en el grado de sensibilidad y resolución de los medidores, esto</w:t>
      </w:r>
      <w:r w:rsidR="00DB3D06">
        <w:t xml:space="preserve"> permite analizar la variación existente en sus reportes y que tan alejados se encuentran los valores unos de otros para la misma variable.</w:t>
      </w:r>
    </w:p>
    <w:p w14:paraId="354AF803" w14:textId="77777777" w:rsidR="00C3111C" w:rsidRDefault="00363D78" w:rsidP="00B97F60">
      <w:r>
        <w:t>El objetivo</w:t>
      </w:r>
      <w:r w:rsidR="00DB3D06">
        <w:t xml:space="preserve"> fundamental</w:t>
      </w:r>
      <w:r>
        <w:t xml:space="preserve"> de la observación </w:t>
      </w:r>
      <w:r w:rsidR="00DB3D06">
        <w:t xml:space="preserve">instrumental </w:t>
      </w:r>
      <w:r>
        <w:t xml:space="preserve">es identificar las posibles causas que alteren la correcta </w:t>
      </w:r>
      <w:r w:rsidR="00DB3D06">
        <w:t>recolección</w:t>
      </w:r>
      <w:r>
        <w:t xml:space="preserve"> de los datos, señalando los segmentos problemáticos y brindando soluciones oportunas,</w:t>
      </w:r>
      <w:r w:rsidR="00DB3D06">
        <w:t xml:space="preserve"> para</w:t>
      </w:r>
      <w:r>
        <w:t xml:space="preserve"> de esta forma mejorar la representatividad de la información</w:t>
      </w:r>
      <w:r w:rsidR="00DB3D06">
        <w:t xml:space="preserve"> obtenida</w:t>
      </w:r>
      <w:r>
        <w:t>.</w:t>
      </w:r>
    </w:p>
    <w:p w14:paraId="18195AAB" w14:textId="6864717A" w:rsidR="00C3111C" w:rsidRDefault="0032199F" w:rsidP="00C93C10">
      <w:pPr>
        <w:pStyle w:val="Ttulo3"/>
      </w:pPr>
      <w:bookmarkStart w:id="52" w:name="_Toc81644610"/>
      <w:r>
        <w:t>Microestructura</w:t>
      </w:r>
      <w:r w:rsidR="00C3111C">
        <w:t xml:space="preserve"> de los eventos de lluvias</w:t>
      </w:r>
      <w:bookmarkEnd w:id="52"/>
    </w:p>
    <w:p w14:paraId="1FB801DA" w14:textId="77777777" w:rsidR="00F032C3" w:rsidRDefault="00DB3D06" w:rsidP="00B97F60">
      <w:r>
        <w:t>El comportamiento de la lluvia</w:t>
      </w:r>
      <w:r w:rsidR="00F032C3">
        <w:t xml:space="preserve"> comprende al análisis de las precipitaciones tanto en la distribución de la cantidad lluvia, frecuencia de ocurrencia y variabilidad temporal y espacial. Así mismo, este concepto se apoya en el estudio de las características de los eventos como son: el grado de contribución, el tipo de evento, </w:t>
      </w:r>
      <w:r w:rsidR="00B71CE7">
        <w:t>la composición del</w:t>
      </w:r>
      <w:r w:rsidR="00F032C3">
        <w:t xml:space="preserve"> espectro de la DSD</w:t>
      </w:r>
      <w:r w:rsidR="00E12AAC">
        <w:t xml:space="preserve"> y</w:t>
      </w:r>
      <w:r w:rsidR="00F032C3">
        <w:t xml:space="preserve"> </w:t>
      </w:r>
      <w:r w:rsidR="00E12AAC">
        <w:t>los tipos de hidrometeoros presentes</w:t>
      </w:r>
    </w:p>
    <w:p w14:paraId="712BD6B8" w14:textId="74C10E40" w:rsidR="000E1C5F" w:rsidRDefault="00F032C3" w:rsidP="00B97F60">
      <w:r>
        <w:lastRenderedPageBreak/>
        <w:t>Por tanto, el estudio de</w:t>
      </w:r>
      <w:r w:rsidR="0032199F">
        <w:t xml:space="preserve"> </w:t>
      </w:r>
      <w:r>
        <w:t>las características</w:t>
      </w:r>
      <w:r w:rsidR="0032199F">
        <w:t xml:space="preserve"> de la microestructura</w:t>
      </w:r>
      <w:r>
        <w:t xml:space="preserve"> de los eventos de lluvia resultan ser una fuente de información útil, </w:t>
      </w:r>
      <w:r w:rsidR="00D46EF0">
        <w:t>para</w:t>
      </w:r>
      <w:r>
        <w:t xml:space="preserve"> la estimación de la disponibilidad hídrica</w:t>
      </w:r>
      <w:r w:rsidR="00D46EF0">
        <w:t xml:space="preserve"> y los efectos del cambio climático </w:t>
      </w:r>
      <w:r w:rsidR="00070386">
        <w:t>en la precipitación</w:t>
      </w:r>
      <w:r>
        <w:t>.</w:t>
      </w:r>
    </w:p>
    <w:p w14:paraId="39D93878" w14:textId="77777777" w:rsidR="008E42EB" w:rsidRDefault="0005517A" w:rsidP="00270BBB">
      <w:pPr>
        <w:pStyle w:val="Ttulo2"/>
      </w:pPr>
      <w:bookmarkStart w:id="53" w:name="_Toc81644611"/>
      <w:bookmarkStart w:id="54" w:name="_Toc535240356"/>
      <w:r>
        <w:t>Definición de términos básicos</w:t>
      </w:r>
      <w:bookmarkEnd w:id="53"/>
      <w:r>
        <w:t xml:space="preserve"> </w:t>
      </w:r>
    </w:p>
    <w:bookmarkEnd w:id="54"/>
    <w:p w14:paraId="5D583586" w14:textId="77777777" w:rsidR="005B4DB5" w:rsidRDefault="003A6E42" w:rsidP="005B4DB5">
      <w:pPr>
        <w:pStyle w:val="Prrafodelista"/>
        <w:numPr>
          <w:ilvl w:val="0"/>
          <w:numId w:val="27"/>
        </w:numPr>
      </w:pPr>
      <w:r w:rsidRPr="005B4DB5">
        <w:rPr>
          <w:b/>
        </w:rPr>
        <w:t>Precipitación</w:t>
      </w:r>
      <w:r w:rsidR="005B4DB5">
        <w:t xml:space="preserve"> </w:t>
      </w:r>
    </w:p>
    <w:p w14:paraId="1C0A3F08" w14:textId="77777777" w:rsidR="00302963" w:rsidRDefault="00302963" w:rsidP="008E42EB">
      <w:r>
        <w:t>Es el proceso por el cual los hidrometeoros formados en la atmósfera caen a la superficie terrestre</w:t>
      </w:r>
      <w:r w:rsidR="00447FA0">
        <w:t xml:space="preserve">, a través de </w:t>
      </w:r>
      <w:r w:rsidR="001F27F1">
        <w:t>una serie</w:t>
      </w:r>
      <w:r w:rsidR="00447FA0">
        <w:t xml:space="preserve"> de procesos que </w:t>
      </w:r>
      <w:r w:rsidR="001F27F1">
        <w:t>involucra</w:t>
      </w:r>
      <w:r w:rsidR="00447FA0">
        <w:t xml:space="preserve"> las corrientes de </w:t>
      </w:r>
      <w:r w:rsidR="001F27F1">
        <w:t>los vientos y las gradientes de temperatura</w:t>
      </w:r>
      <w:r w:rsidR="00447FA0">
        <w:t>. Las mediciones se realizan</w:t>
      </w:r>
      <w:r>
        <w:t xml:space="preserve"> en base a la cantidad total que llega al suelo respecto a una proyección horizontal en un periodo establecido</w:t>
      </w:r>
    </w:p>
    <w:p w14:paraId="5020D838" w14:textId="77777777" w:rsidR="00302963" w:rsidRPr="00302963" w:rsidRDefault="00302963" w:rsidP="00302963">
      <w:pPr>
        <w:pStyle w:val="Prrafodelista"/>
        <w:numPr>
          <w:ilvl w:val="0"/>
          <w:numId w:val="27"/>
        </w:numPr>
        <w:rPr>
          <w:b/>
        </w:rPr>
      </w:pPr>
      <w:r w:rsidRPr="00302963">
        <w:rPr>
          <w:b/>
        </w:rPr>
        <w:t xml:space="preserve">Hidrometeoros </w:t>
      </w:r>
    </w:p>
    <w:p w14:paraId="1713ACAB" w14:textId="77777777" w:rsidR="00302963" w:rsidRDefault="00302963" w:rsidP="008E42EB">
      <w:r>
        <w:t>Son las diferentes formas de humedad que pueden ser líquidas o sólidas y que son producto de la condensación del vapor del agua en la atmósfera.</w:t>
      </w:r>
      <w:r w:rsidR="001F27F1">
        <w:t xml:space="preserve"> Estos cuerpos tienden agruparse entre sí</w:t>
      </w:r>
      <w:r w:rsidR="00BE2BB4">
        <w:t>,</w:t>
      </w:r>
      <w:r w:rsidR="001F27F1">
        <w:t xml:space="preserve"> para luego precipitar en diferentes formas como: llovizna, lluvia, escarcha, granizo y nieve.</w:t>
      </w:r>
    </w:p>
    <w:p w14:paraId="68D3EB2B" w14:textId="77777777" w:rsidR="003A6E42" w:rsidRPr="00E86CDC" w:rsidRDefault="003A6E42" w:rsidP="00E86CDC">
      <w:pPr>
        <w:pStyle w:val="Prrafodelista"/>
        <w:numPr>
          <w:ilvl w:val="0"/>
          <w:numId w:val="27"/>
        </w:numPr>
        <w:rPr>
          <w:b/>
        </w:rPr>
      </w:pPr>
      <w:r w:rsidRPr="00E86CDC">
        <w:rPr>
          <w:b/>
        </w:rPr>
        <w:t>Lluvia</w:t>
      </w:r>
    </w:p>
    <w:p w14:paraId="24F1C2AA" w14:textId="77777777" w:rsidR="00E86CDC" w:rsidRDefault="00E86CDC" w:rsidP="008E42EB">
      <w:r>
        <w:t xml:space="preserve">Es la forma de precipitación </w:t>
      </w:r>
      <w:r w:rsidR="00766CFE">
        <w:t>más</w:t>
      </w:r>
      <w:r>
        <w:t xml:space="preserve"> conocida, que consiste en gotas de agua líquida con diferentes </w:t>
      </w:r>
      <w:r w:rsidR="00302963">
        <w:t>tamaños. Se clasifican según a su intensidad en: ligera, moderada y fuerte.</w:t>
      </w:r>
      <w:r w:rsidR="001F27F1">
        <w:t xml:space="preserve"> Es una de las variables meteorológicas más estudiadas, debido </w:t>
      </w:r>
      <w:r w:rsidR="00BE2BB4">
        <w:t xml:space="preserve">a la importancia que tiene para diversos </w:t>
      </w:r>
      <w:r w:rsidR="001F27F1">
        <w:t xml:space="preserve">proyectos hidrológicos. </w:t>
      </w:r>
    </w:p>
    <w:p w14:paraId="69C5B8C4" w14:textId="77777777" w:rsidR="00381AC2" w:rsidRPr="00447FA0" w:rsidRDefault="00381AC2" w:rsidP="00447FA0">
      <w:pPr>
        <w:pStyle w:val="Prrafodelista"/>
        <w:numPr>
          <w:ilvl w:val="0"/>
          <w:numId w:val="27"/>
        </w:numPr>
        <w:rPr>
          <w:b/>
        </w:rPr>
      </w:pPr>
      <w:r w:rsidRPr="00447FA0">
        <w:rPr>
          <w:b/>
        </w:rPr>
        <w:t xml:space="preserve">Evento de </w:t>
      </w:r>
      <w:r w:rsidR="005272F2">
        <w:rPr>
          <w:b/>
        </w:rPr>
        <w:t>lluvia</w:t>
      </w:r>
    </w:p>
    <w:p w14:paraId="614E1C34" w14:textId="77777777" w:rsidR="00BE2BB4" w:rsidRDefault="00BE2BB4" w:rsidP="008E42EB">
      <w:r>
        <w:t xml:space="preserve">Se considera evento de lluvia </w:t>
      </w:r>
      <w:r w:rsidR="007C2957">
        <w:t>a periodo en cual la tasa de lluvia supera los 0.1 mm/h, con un acumulado total de precipitación por encima de un milímetro de lluvia y con un registro de mayor a 10 gotas. Además, el intervalo de duración debe ser superior a 30 minutos y el espacio entre datos con l</w:t>
      </w:r>
      <w:r w:rsidR="004D294A">
        <w:t>l</w:t>
      </w:r>
      <w:r w:rsidR="007C2957">
        <w:t xml:space="preserve">uvia no sobrepasar las </w:t>
      </w:r>
      <w:r w:rsidR="004D294A">
        <w:t>2</w:t>
      </w:r>
      <w:r w:rsidR="007C2957">
        <w:t xml:space="preserve"> horas. </w:t>
      </w:r>
    </w:p>
    <w:p w14:paraId="0C9CF167" w14:textId="77777777" w:rsidR="00296DB1" w:rsidRPr="00447FA0" w:rsidRDefault="00296DB1" w:rsidP="00296DB1">
      <w:pPr>
        <w:pStyle w:val="Prrafodelista"/>
        <w:numPr>
          <w:ilvl w:val="0"/>
          <w:numId w:val="27"/>
        </w:numPr>
        <w:rPr>
          <w:b/>
        </w:rPr>
      </w:pPr>
      <w:r>
        <w:rPr>
          <w:b/>
        </w:rPr>
        <w:t>Días con lluvia</w:t>
      </w:r>
    </w:p>
    <w:p w14:paraId="7BE5AF37" w14:textId="77777777" w:rsidR="00296DB1" w:rsidRDefault="00296DB1" w:rsidP="008E42EB">
      <w:r>
        <w:t>Se entiende como día con lluvia a aquel donde la precipitación total acumulada durante 24 horas no llega a superar los 0.1 mm de lluvia, en caso contrario es considerado como día seco.</w:t>
      </w:r>
    </w:p>
    <w:p w14:paraId="357FD707" w14:textId="77777777" w:rsidR="00381AC2" w:rsidRPr="00447FA0" w:rsidRDefault="00381AC2" w:rsidP="00447FA0">
      <w:pPr>
        <w:pStyle w:val="Prrafodelista"/>
        <w:numPr>
          <w:ilvl w:val="0"/>
          <w:numId w:val="28"/>
        </w:numPr>
        <w:rPr>
          <w:b/>
        </w:rPr>
      </w:pPr>
      <w:r w:rsidRPr="00447FA0">
        <w:rPr>
          <w:b/>
        </w:rPr>
        <w:t>Variabilidad</w:t>
      </w:r>
      <w:r w:rsidR="00D7706C">
        <w:rPr>
          <w:b/>
        </w:rPr>
        <w:t xml:space="preserve"> diaria</w:t>
      </w:r>
      <w:r w:rsidRPr="00447FA0">
        <w:rPr>
          <w:b/>
        </w:rPr>
        <w:t xml:space="preserve"> de la lluvia</w:t>
      </w:r>
    </w:p>
    <w:p w14:paraId="0468FFBD" w14:textId="77777777" w:rsidR="00E86CDC" w:rsidRDefault="00916BEC" w:rsidP="008E42EB">
      <w:r>
        <w:t>Es el análisis de la distribución de lluvia en función al tiempo</w:t>
      </w:r>
      <w:r w:rsidR="00D7706C">
        <w:t xml:space="preserve"> (días)</w:t>
      </w:r>
      <w:r>
        <w:t xml:space="preserve">. </w:t>
      </w:r>
      <w:r w:rsidR="00D7706C">
        <w:t xml:space="preserve">Establece las frecuencias de distribución </w:t>
      </w:r>
      <w:r w:rsidR="00980DF0">
        <w:t>y acumulación a nivel diario; así como el tipo de evento predominante y con mayor contribución al acumulado total de lluvia</w:t>
      </w:r>
      <w:r>
        <w:t>.</w:t>
      </w:r>
    </w:p>
    <w:p w14:paraId="4B27A11E" w14:textId="77777777" w:rsidR="005B4DB5" w:rsidRPr="00447FA0" w:rsidRDefault="005B4DB5" w:rsidP="00447FA0">
      <w:pPr>
        <w:pStyle w:val="Prrafodelista"/>
        <w:numPr>
          <w:ilvl w:val="0"/>
          <w:numId w:val="28"/>
        </w:numPr>
        <w:rPr>
          <w:b/>
        </w:rPr>
      </w:pPr>
      <w:r w:rsidRPr="00447FA0">
        <w:rPr>
          <w:b/>
        </w:rPr>
        <w:lastRenderedPageBreak/>
        <w:t>Equipos de medición de lluvia</w:t>
      </w:r>
    </w:p>
    <w:p w14:paraId="4A5CE339" w14:textId="1713BA27" w:rsidR="003A6E42" w:rsidRDefault="008371F1" w:rsidP="008E42EB">
      <w:r>
        <w:t xml:space="preserve">Engloba todos los equipos encargados de medir la lluvia, en base a diferentes principios </w:t>
      </w:r>
      <w:r w:rsidR="001A39FB">
        <w:t xml:space="preserve">y con diversas estructuras. Entre los más resaltantes están los pluviómetros y pluviógrafos que miden la lluvia en función al peso y altura de agua que </w:t>
      </w:r>
      <w:r w:rsidR="00DD6EED">
        <w:t>ca</w:t>
      </w:r>
      <w:r w:rsidR="00766CFE">
        <w:t>e</w:t>
      </w:r>
      <w:r w:rsidR="001A39FB">
        <w:t xml:space="preserve"> en un periodo de tiempo; mientras que un equipo más avanzado es e</w:t>
      </w:r>
      <w:r w:rsidR="00EE3DBE">
        <w:t>l</w:t>
      </w:r>
      <w:r w:rsidR="001A39FB">
        <w:t xml:space="preserve"> disdrómetro, el cual recaba información sobre la distribución del tamaño de gotas y a partir de ahí obtiene mediciones de lluvia.</w:t>
      </w:r>
    </w:p>
    <w:p w14:paraId="6AD92A01" w14:textId="282D5F47" w:rsidR="00FD6626" w:rsidRDefault="00FD6626" w:rsidP="008E42EB"/>
    <w:p w14:paraId="6FACE475" w14:textId="7282C243" w:rsidR="00FD6626" w:rsidRDefault="00FD6626" w:rsidP="008E42EB"/>
    <w:p w14:paraId="1D6381FF" w14:textId="69602D4F" w:rsidR="00FD6626" w:rsidRDefault="00FD6626" w:rsidP="008E42EB"/>
    <w:p w14:paraId="29B726D6" w14:textId="0480BA95" w:rsidR="00FD6626" w:rsidRDefault="00FD6626" w:rsidP="008E42EB"/>
    <w:p w14:paraId="59828FB6" w14:textId="4922F8DD" w:rsidR="00FD6626" w:rsidRDefault="00FD6626" w:rsidP="008E42EB"/>
    <w:p w14:paraId="5DB211FF" w14:textId="6414614B" w:rsidR="00FD6626" w:rsidRDefault="00FD6626" w:rsidP="008E42EB"/>
    <w:p w14:paraId="7CE5610B" w14:textId="011022FC" w:rsidR="00FD6626" w:rsidRDefault="00FD6626" w:rsidP="008E42EB"/>
    <w:p w14:paraId="631AC362" w14:textId="7268C806" w:rsidR="00FD6626" w:rsidRDefault="00FD6626" w:rsidP="008E42EB"/>
    <w:p w14:paraId="38CE8AB6" w14:textId="7F2A0D5B" w:rsidR="00FD6626" w:rsidRDefault="00FD6626" w:rsidP="008E42EB"/>
    <w:p w14:paraId="0B4F621C" w14:textId="2D8E3A9E" w:rsidR="00FD6626" w:rsidRDefault="00FD6626" w:rsidP="008E42EB"/>
    <w:p w14:paraId="446B8562" w14:textId="7B46DC0E" w:rsidR="00FD6626" w:rsidRDefault="00FD6626" w:rsidP="008E42EB"/>
    <w:p w14:paraId="687503B6" w14:textId="37E065B8" w:rsidR="00FD6626" w:rsidRDefault="00FD6626" w:rsidP="008E42EB"/>
    <w:p w14:paraId="36AB1B83" w14:textId="624D7223" w:rsidR="00FD6626" w:rsidRDefault="00FD6626" w:rsidP="008E42EB"/>
    <w:p w14:paraId="50208DDE" w14:textId="01DC06FF" w:rsidR="00FD6626" w:rsidRDefault="00FD6626" w:rsidP="008E42EB"/>
    <w:p w14:paraId="71050F6B" w14:textId="46E55CD0" w:rsidR="00FD6626" w:rsidRDefault="00FD6626" w:rsidP="008E42EB"/>
    <w:p w14:paraId="682678E4" w14:textId="0D74386D" w:rsidR="00FD6626" w:rsidRDefault="00FD6626" w:rsidP="008E42EB"/>
    <w:p w14:paraId="3EA5698A" w14:textId="6ACEB8F5" w:rsidR="007E52F6" w:rsidRDefault="007E52F6" w:rsidP="008E42EB"/>
    <w:p w14:paraId="179A8971" w14:textId="77777777" w:rsidR="007E52F6" w:rsidRDefault="007E52F6" w:rsidP="008E42EB"/>
    <w:p w14:paraId="3E8B75B0" w14:textId="34FC3A0F" w:rsidR="00FD6626" w:rsidRDefault="00FD6626" w:rsidP="008E42EB"/>
    <w:p w14:paraId="4B4C1230" w14:textId="259CF01F" w:rsidR="00FD6626" w:rsidRDefault="00FD6626" w:rsidP="008E42EB"/>
    <w:p w14:paraId="2EA7776F" w14:textId="77777777" w:rsidR="00FD6626" w:rsidRDefault="00FD6626" w:rsidP="008E42EB"/>
    <w:p w14:paraId="6885EE0D" w14:textId="77777777" w:rsidR="0005517A" w:rsidRDefault="0005517A" w:rsidP="00270BBB">
      <w:pPr>
        <w:pStyle w:val="Ttulo1"/>
      </w:pPr>
      <w:bookmarkStart w:id="55" w:name="_Toc81644612"/>
      <w:r>
        <w:lastRenderedPageBreak/>
        <w:t>HIPÓTESIS Y VARIABLES</w:t>
      </w:r>
      <w:bookmarkEnd w:id="55"/>
    </w:p>
    <w:p w14:paraId="750A5B96" w14:textId="77777777" w:rsidR="00270BBB" w:rsidRDefault="00270BBB" w:rsidP="00270BBB">
      <w:pPr>
        <w:pStyle w:val="Ttulo2"/>
      </w:pPr>
      <w:bookmarkStart w:id="56" w:name="_Toc81644613"/>
      <w:r>
        <w:t>Hipótesis de la Investigación</w:t>
      </w:r>
      <w:bookmarkEnd w:id="56"/>
      <w:r>
        <w:tab/>
      </w:r>
    </w:p>
    <w:p w14:paraId="296874CB" w14:textId="77777777" w:rsidR="00270BBB" w:rsidRDefault="00270BBB" w:rsidP="00270BBB">
      <w:pPr>
        <w:pStyle w:val="Ttulo3"/>
      </w:pPr>
      <w:bookmarkStart w:id="57" w:name="_Toc81644614"/>
      <w:r>
        <w:t>Hipótesis general</w:t>
      </w:r>
      <w:bookmarkEnd w:id="57"/>
    </w:p>
    <w:p w14:paraId="49A2E5E5" w14:textId="19562830" w:rsidR="00790F67" w:rsidRDefault="008555B8" w:rsidP="00381AC2">
      <w:r>
        <w:t xml:space="preserve">El análisis </w:t>
      </w:r>
      <w:r w:rsidR="00790F67">
        <w:t xml:space="preserve">de la microestructura de los eventos de lluvia acontecidos en el Observatorio de Huancayo, para el temporal de lluvias 2018 – 2019; </w:t>
      </w:r>
      <w:r w:rsidR="00667840">
        <w:t xml:space="preserve">se encuentra en función al estudio de la distribución del tamaño de las gotas, la caracterización del tipo de evento y la estimación tanto de los parámetros integrales de lluvia como de los parámetros del </w:t>
      </w:r>
      <w:r w:rsidR="008F1CA5">
        <w:t>ajuste matemático</w:t>
      </w:r>
      <w:r w:rsidR="00667840">
        <w:t xml:space="preserve"> empleado para el espectro de gotas. Este análisis proporciona información a un nivel </w:t>
      </w:r>
      <w:r w:rsidR="00790F67">
        <w:t>detallad</w:t>
      </w:r>
      <w:r w:rsidR="00667840">
        <w:t>o</w:t>
      </w:r>
      <w:r w:rsidR="00790F67">
        <w:t xml:space="preserve"> respecto a las características de los</w:t>
      </w:r>
      <w:r w:rsidR="00667840">
        <w:t xml:space="preserve"> eventos y de los</w:t>
      </w:r>
      <w:r w:rsidR="00790F67">
        <w:t xml:space="preserve"> hidrómetros. </w:t>
      </w:r>
    </w:p>
    <w:p w14:paraId="0DA1AC24" w14:textId="77777777" w:rsidR="00270BBB" w:rsidRDefault="00270BBB" w:rsidP="00270BBB">
      <w:pPr>
        <w:pStyle w:val="Ttulo3"/>
      </w:pPr>
      <w:bookmarkStart w:id="58" w:name="_Toc81644615"/>
      <w:r>
        <w:t>Hipótesis específicas</w:t>
      </w:r>
      <w:bookmarkEnd w:id="58"/>
    </w:p>
    <w:p w14:paraId="6FF9156E" w14:textId="37E96CA1" w:rsidR="000E0A43" w:rsidRDefault="000E0A43" w:rsidP="00C54714">
      <w:pPr>
        <w:pStyle w:val="Prrafodelista"/>
        <w:numPr>
          <w:ilvl w:val="0"/>
          <w:numId w:val="12"/>
        </w:numPr>
      </w:pPr>
      <w:r>
        <w:t xml:space="preserve">La variabilidad temporal de la lluvia juega un rol importante en el análisis de la microestructura, </w:t>
      </w:r>
      <w:r w:rsidR="00BD181A">
        <w:t>debido a que brinda</w:t>
      </w:r>
      <w:r>
        <w:t xml:space="preserve"> </w:t>
      </w:r>
      <w:r w:rsidR="00BD181A">
        <w:t xml:space="preserve">información referente a los eventos extremos. Así mismo, proporciona alcances sobre el común de las precipitaciones. </w:t>
      </w:r>
    </w:p>
    <w:p w14:paraId="3DED760E" w14:textId="77777777" w:rsidR="00BD181A" w:rsidRDefault="00BD181A" w:rsidP="00BD181A">
      <w:pPr>
        <w:pStyle w:val="Prrafodelista"/>
        <w:numPr>
          <w:ilvl w:val="0"/>
          <w:numId w:val="12"/>
        </w:numPr>
      </w:pPr>
      <w:r>
        <w:t xml:space="preserve">El análisis de la sensibilidad, resolución y limitaciones de los medidores de precipitación resulta ser útil para la identificación de las discrepancias entre las mediciones realizadas. </w:t>
      </w:r>
    </w:p>
    <w:p w14:paraId="10F922D9" w14:textId="7B81D1DB" w:rsidR="00BD181A" w:rsidRDefault="005E1706" w:rsidP="00C54714">
      <w:pPr>
        <w:pStyle w:val="Prrafodelista"/>
        <w:numPr>
          <w:ilvl w:val="0"/>
          <w:numId w:val="12"/>
        </w:numPr>
      </w:pPr>
      <w:r>
        <w:t>Los parámetros integrales de lluvia y los parámetros de</w:t>
      </w:r>
      <w:r w:rsidR="008F1CA5">
        <w:t>l ajuste matemático aplicado a</w:t>
      </w:r>
      <w:r>
        <w:t xml:space="preserve"> la DSD</w:t>
      </w:r>
      <w:r w:rsidR="008F1CA5">
        <w:t xml:space="preserve">, facilita </w:t>
      </w:r>
      <w:r w:rsidR="005D31B0">
        <w:t xml:space="preserve">el análisis </w:t>
      </w:r>
      <w:r w:rsidR="00E76489">
        <w:t>de</w:t>
      </w:r>
      <w:r w:rsidR="005D31B0">
        <w:t xml:space="preserve"> los espectros de gotas de cada evento de lluvia.</w:t>
      </w:r>
    </w:p>
    <w:p w14:paraId="456CD29C" w14:textId="6F679DEB" w:rsidR="005D31B0" w:rsidRDefault="005D31B0" w:rsidP="00C54714">
      <w:pPr>
        <w:pStyle w:val="Prrafodelista"/>
        <w:numPr>
          <w:ilvl w:val="0"/>
          <w:numId w:val="12"/>
        </w:numPr>
      </w:pPr>
      <w:r>
        <w:t xml:space="preserve">La comparación de datos del espectro de gotas obtenidos por observación directa referente a los calculados por el método estadístico del momento, permite visualizar ciertas discrepancias y como estas afectan al análisis de la microestructura. </w:t>
      </w:r>
    </w:p>
    <w:p w14:paraId="4688C511" w14:textId="35F5EE55" w:rsidR="0032199F" w:rsidRPr="0032199F" w:rsidRDefault="00270BBB" w:rsidP="0032199F">
      <w:pPr>
        <w:pStyle w:val="Ttulo2"/>
      </w:pPr>
      <w:bookmarkStart w:id="59" w:name="_Toc81644616"/>
      <w:r>
        <w:t>Definición Conceptual de las Variables</w:t>
      </w:r>
      <w:bookmarkEnd w:id="59"/>
    </w:p>
    <w:p w14:paraId="0C9B1BC7" w14:textId="137720F0" w:rsidR="00885281" w:rsidRPr="003E4B64" w:rsidRDefault="00270BBB" w:rsidP="003E4B64">
      <w:pPr>
        <w:rPr>
          <w:b/>
          <w:bCs/>
        </w:rPr>
      </w:pPr>
      <w:r w:rsidRPr="003E4B64">
        <w:rPr>
          <w:b/>
          <w:bCs/>
        </w:rPr>
        <w:t>Variable Independiente</w:t>
      </w:r>
    </w:p>
    <w:p w14:paraId="358567F4" w14:textId="2716EE3D" w:rsidR="002F11A1" w:rsidRDefault="000C0E56" w:rsidP="00885281">
      <w:pPr>
        <w:pStyle w:val="Prrafodelista"/>
        <w:numPr>
          <w:ilvl w:val="0"/>
          <w:numId w:val="30"/>
        </w:numPr>
      </w:pPr>
      <w:r w:rsidRPr="000C0E56">
        <w:rPr>
          <w:b/>
        </w:rPr>
        <w:t xml:space="preserve">Observación instrumental de la </w:t>
      </w:r>
      <w:r w:rsidR="0032199F">
        <w:rPr>
          <w:b/>
        </w:rPr>
        <w:t>distribución del tamaño de gotas</w:t>
      </w:r>
      <w:r w:rsidR="00885281" w:rsidRPr="00885281">
        <w:t xml:space="preserve">: Comprende </w:t>
      </w:r>
      <w:r w:rsidR="002F11A1">
        <w:t xml:space="preserve">al proceso que engloba la recolección, transmisión y procesamiento de datos provenientes de la medición de la </w:t>
      </w:r>
      <w:r w:rsidR="0032199F">
        <w:t>DSD</w:t>
      </w:r>
      <w:r w:rsidR="002F11A1">
        <w:t>.</w:t>
      </w:r>
    </w:p>
    <w:p w14:paraId="59F1BA21" w14:textId="77777777" w:rsidR="00885281" w:rsidRPr="003E4B64" w:rsidRDefault="00270BBB" w:rsidP="003E4B64">
      <w:pPr>
        <w:rPr>
          <w:b/>
          <w:bCs/>
        </w:rPr>
      </w:pPr>
      <w:r w:rsidRPr="003E4B64">
        <w:rPr>
          <w:b/>
          <w:bCs/>
        </w:rPr>
        <w:t>Variable Dependiente</w:t>
      </w:r>
    </w:p>
    <w:p w14:paraId="297E7090" w14:textId="744AE5FE" w:rsidR="002F11A1" w:rsidRDefault="0032199F" w:rsidP="002F11A1">
      <w:pPr>
        <w:pStyle w:val="Prrafodelista"/>
        <w:numPr>
          <w:ilvl w:val="0"/>
          <w:numId w:val="30"/>
        </w:numPr>
      </w:pPr>
      <w:r w:rsidRPr="0032199F">
        <w:rPr>
          <w:b/>
        </w:rPr>
        <w:t>Microestructura de los eventos de lluvia</w:t>
      </w:r>
      <w:r w:rsidR="00840578">
        <w:t xml:space="preserve">: </w:t>
      </w:r>
      <w:r w:rsidR="002F11A1">
        <w:t>Comprende el análisis de l</w:t>
      </w:r>
      <w:r>
        <w:t>as características de los</w:t>
      </w:r>
      <w:r w:rsidR="002F11A1">
        <w:t xml:space="preserve"> eventos de precipitación</w:t>
      </w:r>
      <w:r>
        <w:t xml:space="preserve">, como son la </w:t>
      </w:r>
      <w:r w:rsidR="002F11A1">
        <w:t>cantidad de lluvia aportada, frecuencia de ocurrencia</w:t>
      </w:r>
      <w:r>
        <w:t xml:space="preserve">, el tipo de evento, los tipos de hidrometeoros presentes y el espectro de gotas. </w:t>
      </w:r>
    </w:p>
    <w:p w14:paraId="72B0FF5A" w14:textId="77777777" w:rsidR="00885281" w:rsidRDefault="00885281" w:rsidP="00381AC2"/>
    <w:p w14:paraId="0B4124FF" w14:textId="77777777" w:rsidR="00DB3D06" w:rsidRDefault="00DB3D06" w:rsidP="00381AC2">
      <w:pPr>
        <w:sectPr w:rsidR="00DB3D06" w:rsidSect="00EC6274">
          <w:footerReference w:type="default" r:id="rId17"/>
          <w:pgSz w:w="11906" w:h="16838"/>
          <w:pgMar w:top="1701" w:right="1418" w:bottom="1701" w:left="1418" w:header="708" w:footer="708" w:gutter="0"/>
          <w:pgNumType w:start="1"/>
          <w:cols w:space="708"/>
          <w:docGrid w:linePitch="360"/>
        </w:sectPr>
      </w:pPr>
    </w:p>
    <w:p w14:paraId="55D466E5" w14:textId="7202D4F0" w:rsidR="0005517A" w:rsidRDefault="00270BBB" w:rsidP="00D43FF6">
      <w:pPr>
        <w:pStyle w:val="Ttulo3"/>
      </w:pPr>
      <w:bookmarkStart w:id="60" w:name="_Toc81644617"/>
      <w:r>
        <w:lastRenderedPageBreak/>
        <w:t>Operacionalización de las Variables</w:t>
      </w:r>
      <w:bookmarkEnd w:id="60"/>
    </w:p>
    <w:p w14:paraId="74F75D73" w14:textId="25E35F37" w:rsidR="00DC3570" w:rsidRPr="00DC3570" w:rsidRDefault="00DC3570" w:rsidP="00DC3570">
      <w:pPr>
        <w:pStyle w:val="Descripcin"/>
        <w:keepNext/>
        <w:spacing w:line="360" w:lineRule="auto"/>
        <w:jc w:val="left"/>
        <w:rPr>
          <w:color w:val="auto"/>
          <w:sz w:val="24"/>
          <w:szCs w:val="24"/>
        </w:rPr>
      </w:pPr>
      <w:r w:rsidRPr="00DC3570">
        <w:rPr>
          <w:b/>
          <w:bCs/>
          <w:i w:val="0"/>
          <w:iCs w:val="0"/>
          <w:color w:val="auto"/>
          <w:sz w:val="24"/>
          <w:szCs w:val="24"/>
        </w:rPr>
        <w:t xml:space="preserve">Tabla </w:t>
      </w:r>
      <w:r w:rsidRPr="00DC3570">
        <w:rPr>
          <w:b/>
          <w:bCs/>
          <w:i w:val="0"/>
          <w:iCs w:val="0"/>
          <w:color w:val="auto"/>
          <w:sz w:val="24"/>
          <w:szCs w:val="24"/>
        </w:rPr>
        <w:fldChar w:fldCharType="begin"/>
      </w:r>
      <w:r w:rsidRPr="00DC3570">
        <w:rPr>
          <w:b/>
          <w:bCs/>
          <w:i w:val="0"/>
          <w:iCs w:val="0"/>
          <w:color w:val="auto"/>
          <w:sz w:val="24"/>
          <w:szCs w:val="24"/>
        </w:rPr>
        <w:instrText xml:space="preserve"> SEQ Tabla \* ARABIC </w:instrText>
      </w:r>
      <w:r w:rsidRPr="00DC3570">
        <w:rPr>
          <w:b/>
          <w:bCs/>
          <w:i w:val="0"/>
          <w:iCs w:val="0"/>
          <w:color w:val="auto"/>
          <w:sz w:val="24"/>
          <w:szCs w:val="24"/>
        </w:rPr>
        <w:fldChar w:fldCharType="separate"/>
      </w:r>
      <w:r w:rsidR="00A551F4">
        <w:rPr>
          <w:b/>
          <w:bCs/>
          <w:i w:val="0"/>
          <w:iCs w:val="0"/>
          <w:noProof/>
          <w:color w:val="auto"/>
          <w:sz w:val="24"/>
          <w:szCs w:val="24"/>
        </w:rPr>
        <w:t>8</w:t>
      </w:r>
      <w:r w:rsidRPr="00DC3570">
        <w:rPr>
          <w:b/>
          <w:bCs/>
          <w:i w:val="0"/>
          <w:iCs w:val="0"/>
          <w:color w:val="auto"/>
          <w:sz w:val="24"/>
          <w:szCs w:val="24"/>
        </w:rPr>
        <w:fldChar w:fldCharType="end"/>
      </w:r>
      <w:r w:rsidRPr="00DC3570">
        <w:rPr>
          <w:color w:val="auto"/>
          <w:sz w:val="24"/>
          <w:szCs w:val="24"/>
        </w:rPr>
        <w:t xml:space="preserve"> </w:t>
      </w:r>
      <w:r w:rsidRPr="00DC3570">
        <w:rPr>
          <w:color w:val="auto"/>
          <w:sz w:val="24"/>
          <w:szCs w:val="24"/>
        </w:rPr>
        <w:br/>
        <w:t>Operacionalización de Variables</w:t>
      </w:r>
    </w:p>
    <w:tbl>
      <w:tblPr>
        <w:tblW w:w="15000" w:type="dxa"/>
        <w:tblInd w:w="55" w:type="dxa"/>
        <w:tblCellMar>
          <w:left w:w="70" w:type="dxa"/>
          <w:right w:w="70" w:type="dxa"/>
        </w:tblCellMar>
        <w:tblLook w:val="04A0" w:firstRow="1" w:lastRow="0" w:firstColumn="1" w:lastColumn="0" w:noHBand="0" w:noVBand="1"/>
      </w:tblPr>
      <w:tblGrid>
        <w:gridCol w:w="406"/>
        <w:gridCol w:w="1767"/>
        <w:gridCol w:w="3280"/>
        <w:gridCol w:w="2140"/>
        <w:gridCol w:w="2553"/>
        <w:gridCol w:w="2534"/>
        <w:gridCol w:w="2320"/>
      </w:tblGrid>
      <w:tr w:rsidR="008820A8" w:rsidRPr="008820A8" w14:paraId="548981E3" w14:textId="77777777" w:rsidTr="00DC3570">
        <w:trPr>
          <w:trHeight w:val="600"/>
        </w:trPr>
        <w:tc>
          <w:tcPr>
            <w:tcW w:w="217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7C42C5"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variables</w:t>
            </w:r>
          </w:p>
        </w:tc>
        <w:tc>
          <w:tcPr>
            <w:tcW w:w="3280" w:type="dxa"/>
            <w:tcBorders>
              <w:top w:val="single" w:sz="4" w:space="0" w:color="auto"/>
              <w:left w:val="nil"/>
              <w:bottom w:val="single" w:sz="4" w:space="0" w:color="auto"/>
              <w:right w:val="single" w:sz="4" w:space="0" w:color="auto"/>
            </w:tcBorders>
            <w:shd w:val="clear" w:color="auto" w:fill="auto"/>
            <w:noWrap/>
            <w:vAlign w:val="center"/>
            <w:hideMark/>
          </w:tcPr>
          <w:p w14:paraId="4A1A68C4"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 xml:space="preserve">Definición </w:t>
            </w:r>
          </w:p>
        </w:tc>
        <w:tc>
          <w:tcPr>
            <w:tcW w:w="2140" w:type="dxa"/>
            <w:tcBorders>
              <w:top w:val="single" w:sz="4" w:space="0" w:color="auto"/>
              <w:left w:val="nil"/>
              <w:bottom w:val="single" w:sz="4" w:space="0" w:color="auto"/>
              <w:right w:val="single" w:sz="4" w:space="0" w:color="auto"/>
            </w:tcBorders>
            <w:shd w:val="clear" w:color="auto" w:fill="auto"/>
            <w:noWrap/>
            <w:vAlign w:val="center"/>
            <w:hideMark/>
          </w:tcPr>
          <w:p w14:paraId="723201F0"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Dimensiones</w:t>
            </w:r>
          </w:p>
        </w:tc>
        <w:tc>
          <w:tcPr>
            <w:tcW w:w="2553" w:type="dxa"/>
            <w:tcBorders>
              <w:top w:val="single" w:sz="4" w:space="0" w:color="auto"/>
              <w:left w:val="nil"/>
              <w:bottom w:val="single" w:sz="4" w:space="0" w:color="auto"/>
              <w:right w:val="single" w:sz="4" w:space="0" w:color="auto"/>
            </w:tcBorders>
            <w:shd w:val="clear" w:color="auto" w:fill="auto"/>
            <w:noWrap/>
            <w:vAlign w:val="center"/>
            <w:hideMark/>
          </w:tcPr>
          <w:p w14:paraId="0381531F"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 xml:space="preserve">Indicadores </w:t>
            </w:r>
          </w:p>
        </w:tc>
        <w:tc>
          <w:tcPr>
            <w:tcW w:w="2534" w:type="dxa"/>
            <w:tcBorders>
              <w:top w:val="single" w:sz="4" w:space="0" w:color="auto"/>
              <w:left w:val="nil"/>
              <w:bottom w:val="single" w:sz="4" w:space="0" w:color="auto"/>
              <w:right w:val="single" w:sz="4" w:space="0" w:color="auto"/>
            </w:tcBorders>
            <w:shd w:val="clear" w:color="auto" w:fill="auto"/>
            <w:vAlign w:val="center"/>
            <w:hideMark/>
          </w:tcPr>
          <w:p w14:paraId="135E745A"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Instrumentos o técnicas</w:t>
            </w:r>
          </w:p>
        </w:tc>
        <w:tc>
          <w:tcPr>
            <w:tcW w:w="2320" w:type="dxa"/>
            <w:tcBorders>
              <w:top w:val="single" w:sz="4" w:space="0" w:color="auto"/>
              <w:left w:val="nil"/>
              <w:bottom w:val="single" w:sz="4" w:space="0" w:color="auto"/>
              <w:right w:val="single" w:sz="4" w:space="0" w:color="auto"/>
            </w:tcBorders>
            <w:shd w:val="clear" w:color="auto" w:fill="auto"/>
            <w:noWrap/>
            <w:vAlign w:val="center"/>
            <w:hideMark/>
          </w:tcPr>
          <w:p w14:paraId="29A25AFE"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 xml:space="preserve">Escala de medición </w:t>
            </w:r>
          </w:p>
        </w:tc>
      </w:tr>
      <w:tr w:rsidR="008820A8" w:rsidRPr="008820A8" w14:paraId="2E613D6D" w14:textId="77777777" w:rsidTr="00DC3570">
        <w:trPr>
          <w:trHeight w:val="463"/>
        </w:trPr>
        <w:tc>
          <w:tcPr>
            <w:tcW w:w="406"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14:paraId="3A48C379"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Variable Independiente</w:t>
            </w:r>
          </w:p>
        </w:tc>
        <w:tc>
          <w:tcPr>
            <w:tcW w:w="1767" w:type="dxa"/>
            <w:vMerge w:val="restart"/>
            <w:tcBorders>
              <w:top w:val="nil"/>
              <w:left w:val="single" w:sz="4" w:space="0" w:color="auto"/>
              <w:bottom w:val="single" w:sz="4" w:space="0" w:color="auto"/>
              <w:right w:val="single" w:sz="4" w:space="0" w:color="auto"/>
            </w:tcBorders>
            <w:shd w:val="clear" w:color="auto" w:fill="auto"/>
            <w:vAlign w:val="center"/>
            <w:hideMark/>
          </w:tcPr>
          <w:p w14:paraId="147FC2EA" w14:textId="1694E4A8" w:rsidR="008820A8" w:rsidRPr="008820A8" w:rsidRDefault="008820A8" w:rsidP="008820A8">
            <w:pPr>
              <w:spacing w:after="0" w:line="240" w:lineRule="auto"/>
              <w:jc w:val="center"/>
              <w:rPr>
                <w:rFonts w:eastAsia="Times New Roman" w:cs="Arial"/>
                <w:color w:val="000000"/>
                <w:lang w:eastAsia="es-PE"/>
              </w:rPr>
            </w:pPr>
            <w:bookmarkStart w:id="61" w:name="_Hlk25358015"/>
            <w:r w:rsidRPr="008820A8">
              <w:rPr>
                <w:rFonts w:eastAsia="Times New Roman" w:cs="Arial"/>
                <w:color w:val="000000"/>
                <w:sz w:val="22"/>
                <w:lang w:eastAsia="es-PE"/>
              </w:rPr>
              <w:t xml:space="preserve">Observación instrumental de la </w:t>
            </w:r>
            <w:r w:rsidR="0056292E" w:rsidRPr="0056292E">
              <w:rPr>
                <w:rFonts w:eastAsia="Times New Roman" w:cs="Arial"/>
                <w:color w:val="000000"/>
                <w:sz w:val="22"/>
                <w:lang w:eastAsia="es-PE"/>
              </w:rPr>
              <w:t>distribución del tamaño de gotas</w:t>
            </w:r>
            <w:bookmarkEnd w:id="61"/>
          </w:p>
        </w:tc>
        <w:tc>
          <w:tcPr>
            <w:tcW w:w="3280" w:type="dxa"/>
            <w:vMerge w:val="restart"/>
            <w:tcBorders>
              <w:top w:val="nil"/>
              <w:left w:val="single" w:sz="4" w:space="0" w:color="auto"/>
              <w:bottom w:val="single" w:sz="4" w:space="0" w:color="auto"/>
              <w:right w:val="single" w:sz="4" w:space="0" w:color="auto"/>
            </w:tcBorders>
            <w:shd w:val="clear" w:color="auto" w:fill="auto"/>
            <w:vAlign w:val="center"/>
            <w:hideMark/>
          </w:tcPr>
          <w:p w14:paraId="04654934" w14:textId="0D8A8F07" w:rsidR="008820A8" w:rsidRPr="008820A8" w:rsidRDefault="00257DBB" w:rsidP="008820A8">
            <w:pPr>
              <w:spacing w:after="0" w:line="240" w:lineRule="auto"/>
              <w:jc w:val="center"/>
              <w:rPr>
                <w:rFonts w:eastAsia="Times New Roman" w:cs="Arial"/>
                <w:color w:val="000000"/>
                <w:lang w:eastAsia="es-PE"/>
              </w:rPr>
            </w:pPr>
            <w:r w:rsidRPr="00257DBB">
              <w:rPr>
                <w:sz w:val="22"/>
                <w:szCs w:val="20"/>
              </w:rPr>
              <w:t>Comprende al proceso que engloba la recolección, transmisión y procesamiento de datos provenientes de la medición de la DSD</w:t>
            </w:r>
            <w:r>
              <w:rPr>
                <w:sz w:val="22"/>
                <w:szCs w:val="20"/>
              </w:rPr>
              <w:t>.</w:t>
            </w:r>
          </w:p>
        </w:tc>
        <w:tc>
          <w:tcPr>
            <w:tcW w:w="2140" w:type="dxa"/>
            <w:vMerge w:val="restart"/>
            <w:tcBorders>
              <w:top w:val="nil"/>
              <w:left w:val="single" w:sz="4" w:space="0" w:color="auto"/>
              <w:bottom w:val="single" w:sz="4" w:space="0" w:color="000000"/>
              <w:right w:val="single" w:sz="4" w:space="0" w:color="auto"/>
            </w:tcBorders>
            <w:shd w:val="clear" w:color="auto" w:fill="auto"/>
            <w:vAlign w:val="center"/>
            <w:hideMark/>
          </w:tcPr>
          <w:p w14:paraId="3CB5FA3A"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Recolección y calidad de los datos</w:t>
            </w:r>
          </w:p>
        </w:tc>
        <w:tc>
          <w:tcPr>
            <w:tcW w:w="2553" w:type="dxa"/>
            <w:tcBorders>
              <w:top w:val="nil"/>
              <w:left w:val="nil"/>
              <w:bottom w:val="single" w:sz="4" w:space="0" w:color="auto"/>
              <w:right w:val="single" w:sz="4" w:space="0" w:color="auto"/>
            </w:tcBorders>
            <w:shd w:val="clear" w:color="auto" w:fill="auto"/>
            <w:vAlign w:val="center"/>
            <w:hideMark/>
          </w:tcPr>
          <w:p w14:paraId="2C4D4E99"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eriodo de datos disponible</w:t>
            </w:r>
          </w:p>
        </w:tc>
        <w:tc>
          <w:tcPr>
            <w:tcW w:w="2534" w:type="dxa"/>
            <w:tcBorders>
              <w:top w:val="nil"/>
              <w:left w:val="nil"/>
              <w:bottom w:val="single" w:sz="4" w:space="0" w:color="auto"/>
              <w:right w:val="single" w:sz="4" w:space="0" w:color="auto"/>
            </w:tcBorders>
            <w:shd w:val="clear" w:color="auto" w:fill="auto"/>
            <w:vAlign w:val="center"/>
            <w:hideMark/>
          </w:tcPr>
          <w:p w14:paraId="2CCD2105"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Observación de campo</w:t>
            </w:r>
          </w:p>
        </w:tc>
        <w:tc>
          <w:tcPr>
            <w:tcW w:w="2320" w:type="dxa"/>
            <w:tcBorders>
              <w:top w:val="nil"/>
              <w:left w:val="nil"/>
              <w:bottom w:val="single" w:sz="4" w:space="0" w:color="auto"/>
              <w:right w:val="single" w:sz="4" w:space="0" w:color="auto"/>
            </w:tcBorders>
            <w:shd w:val="clear" w:color="auto" w:fill="auto"/>
            <w:noWrap/>
            <w:vAlign w:val="center"/>
            <w:hideMark/>
          </w:tcPr>
          <w:p w14:paraId="547883B3"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 xml:space="preserve">Meses y días </w:t>
            </w:r>
          </w:p>
        </w:tc>
      </w:tr>
      <w:tr w:rsidR="008820A8" w:rsidRPr="008820A8" w14:paraId="06008F5F" w14:textId="77777777" w:rsidTr="00DC3570">
        <w:trPr>
          <w:trHeight w:val="415"/>
        </w:trPr>
        <w:tc>
          <w:tcPr>
            <w:tcW w:w="406" w:type="dxa"/>
            <w:vMerge/>
            <w:tcBorders>
              <w:top w:val="nil"/>
              <w:left w:val="single" w:sz="4" w:space="0" w:color="auto"/>
              <w:bottom w:val="single" w:sz="4" w:space="0" w:color="auto"/>
              <w:right w:val="single" w:sz="4" w:space="0" w:color="auto"/>
            </w:tcBorders>
            <w:vAlign w:val="center"/>
            <w:hideMark/>
          </w:tcPr>
          <w:p w14:paraId="637E3871"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auto"/>
              <w:right w:val="single" w:sz="4" w:space="0" w:color="auto"/>
            </w:tcBorders>
            <w:vAlign w:val="center"/>
            <w:hideMark/>
          </w:tcPr>
          <w:p w14:paraId="7C482994"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auto"/>
              <w:right w:val="single" w:sz="4" w:space="0" w:color="auto"/>
            </w:tcBorders>
            <w:vAlign w:val="center"/>
            <w:hideMark/>
          </w:tcPr>
          <w:p w14:paraId="77700D7F"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nil"/>
              <w:left w:val="single" w:sz="4" w:space="0" w:color="auto"/>
              <w:bottom w:val="single" w:sz="4" w:space="0" w:color="000000"/>
              <w:right w:val="single" w:sz="4" w:space="0" w:color="auto"/>
            </w:tcBorders>
            <w:vAlign w:val="center"/>
            <w:hideMark/>
          </w:tcPr>
          <w:p w14:paraId="20C2AF5C"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nil"/>
              <w:right w:val="nil"/>
            </w:tcBorders>
            <w:shd w:val="clear" w:color="auto" w:fill="auto"/>
            <w:vAlign w:val="center"/>
            <w:hideMark/>
          </w:tcPr>
          <w:p w14:paraId="67CE1763"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 xml:space="preserve">Datos perdidos </w:t>
            </w:r>
          </w:p>
        </w:tc>
        <w:tc>
          <w:tcPr>
            <w:tcW w:w="2534" w:type="dxa"/>
            <w:tcBorders>
              <w:top w:val="nil"/>
              <w:left w:val="single" w:sz="4" w:space="0" w:color="auto"/>
              <w:bottom w:val="single" w:sz="4" w:space="0" w:color="auto"/>
              <w:right w:val="single" w:sz="4" w:space="0" w:color="auto"/>
            </w:tcBorders>
            <w:shd w:val="clear" w:color="auto" w:fill="auto"/>
            <w:vAlign w:val="center"/>
            <w:hideMark/>
          </w:tcPr>
          <w:p w14:paraId="68642F4B"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Observación de campo</w:t>
            </w:r>
          </w:p>
        </w:tc>
        <w:tc>
          <w:tcPr>
            <w:tcW w:w="2320" w:type="dxa"/>
            <w:tcBorders>
              <w:top w:val="nil"/>
              <w:left w:val="nil"/>
              <w:bottom w:val="single" w:sz="4" w:space="0" w:color="auto"/>
              <w:right w:val="single" w:sz="4" w:space="0" w:color="auto"/>
            </w:tcBorders>
            <w:shd w:val="clear" w:color="auto" w:fill="auto"/>
            <w:noWrap/>
            <w:vAlign w:val="center"/>
            <w:hideMark/>
          </w:tcPr>
          <w:p w14:paraId="66773386"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Porcentaje</w:t>
            </w:r>
          </w:p>
        </w:tc>
      </w:tr>
      <w:tr w:rsidR="008820A8" w:rsidRPr="008820A8" w14:paraId="62F1550F" w14:textId="77777777" w:rsidTr="00DC3570">
        <w:trPr>
          <w:trHeight w:val="600"/>
        </w:trPr>
        <w:tc>
          <w:tcPr>
            <w:tcW w:w="406" w:type="dxa"/>
            <w:vMerge/>
            <w:tcBorders>
              <w:top w:val="nil"/>
              <w:left w:val="single" w:sz="4" w:space="0" w:color="auto"/>
              <w:bottom w:val="single" w:sz="4" w:space="0" w:color="auto"/>
              <w:right w:val="single" w:sz="4" w:space="0" w:color="auto"/>
            </w:tcBorders>
            <w:vAlign w:val="center"/>
            <w:hideMark/>
          </w:tcPr>
          <w:p w14:paraId="5E88F45F"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auto"/>
              <w:right w:val="single" w:sz="4" w:space="0" w:color="auto"/>
            </w:tcBorders>
            <w:vAlign w:val="center"/>
            <w:hideMark/>
          </w:tcPr>
          <w:p w14:paraId="4713B794"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auto"/>
              <w:right w:val="single" w:sz="4" w:space="0" w:color="auto"/>
            </w:tcBorders>
            <w:vAlign w:val="center"/>
            <w:hideMark/>
          </w:tcPr>
          <w:p w14:paraId="5A768527"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val="restart"/>
            <w:tcBorders>
              <w:top w:val="nil"/>
              <w:left w:val="single" w:sz="4" w:space="0" w:color="auto"/>
              <w:bottom w:val="nil"/>
              <w:right w:val="single" w:sz="4" w:space="0" w:color="auto"/>
            </w:tcBorders>
            <w:shd w:val="clear" w:color="auto" w:fill="auto"/>
            <w:vAlign w:val="center"/>
            <w:hideMark/>
          </w:tcPr>
          <w:p w14:paraId="0FDF0196"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Equipos de medición</w:t>
            </w:r>
          </w:p>
        </w:tc>
        <w:tc>
          <w:tcPr>
            <w:tcW w:w="2553" w:type="dxa"/>
            <w:tcBorders>
              <w:top w:val="single" w:sz="4" w:space="0" w:color="auto"/>
              <w:left w:val="nil"/>
              <w:bottom w:val="single" w:sz="4" w:space="0" w:color="auto"/>
              <w:right w:val="single" w:sz="4" w:space="0" w:color="auto"/>
            </w:tcBorders>
            <w:shd w:val="clear" w:color="auto" w:fill="auto"/>
            <w:vAlign w:val="center"/>
            <w:hideMark/>
          </w:tcPr>
          <w:p w14:paraId="794C97DA"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Sensibilidad de los equipos</w:t>
            </w:r>
          </w:p>
        </w:tc>
        <w:tc>
          <w:tcPr>
            <w:tcW w:w="2534" w:type="dxa"/>
            <w:tcBorders>
              <w:top w:val="nil"/>
              <w:left w:val="nil"/>
              <w:bottom w:val="single" w:sz="4" w:space="0" w:color="auto"/>
              <w:right w:val="single" w:sz="4" w:space="0" w:color="auto"/>
            </w:tcBorders>
            <w:shd w:val="clear" w:color="auto" w:fill="auto"/>
            <w:vAlign w:val="center"/>
            <w:hideMark/>
          </w:tcPr>
          <w:p w14:paraId="0A6A8786"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Análisis documental</w:t>
            </w:r>
          </w:p>
        </w:tc>
        <w:tc>
          <w:tcPr>
            <w:tcW w:w="2320" w:type="dxa"/>
            <w:tcBorders>
              <w:top w:val="nil"/>
              <w:left w:val="nil"/>
              <w:bottom w:val="single" w:sz="4" w:space="0" w:color="auto"/>
              <w:right w:val="single" w:sz="4" w:space="0" w:color="auto"/>
            </w:tcBorders>
            <w:shd w:val="clear" w:color="auto" w:fill="auto"/>
            <w:vAlign w:val="center"/>
            <w:hideMark/>
          </w:tcPr>
          <w:p w14:paraId="33DDE6F0"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Resolución del equipo</w:t>
            </w:r>
          </w:p>
        </w:tc>
      </w:tr>
      <w:tr w:rsidR="008820A8" w:rsidRPr="008820A8" w14:paraId="10D4C3F5" w14:textId="77777777" w:rsidTr="00DC3570">
        <w:trPr>
          <w:trHeight w:val="345"/>
        </w:trPr>
        <w:tc>
          <w:tcPr>
            <w:tcW w:w="406" w:type="dxa"/>
            <w:vMerge/>
            <w:tcBorders>
              <w:top w:val="nil"/>
              <w:left w:val="single" w:sz="4" w:space="0" w:color="auto"/>
              <w:bottom w:val="single" w:sz="4" w:space="0" w:color="auto"/>
              <w:right w:val="single" w:sz="4" w:space="0" w:color="auto"/>
            </w:tcBorders>
            <w:vAlign w:val="center"/>
            <w:hideMark/>
          </w:tcPr>
          <w:p w14:paraId="5F59126A"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auto"/>
              <w:right w:val="single" w:sz="4" w:space="0" w:color="auto"/>
            </w:tcBorders>
            <w:vAlign w:val="center"/>
            <w:hideMark/>
          </w:tcPr>
          <w:p w14:paraId="772450E9"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auto"/>
              <w:right w:val="single" w:sz="4" w:space="0" w:color="auto"/>
            </w:tcBorders>
            <w:vAlign w:val="center"/>
            <w:hideMark/>
          </w:tcPr>
          <w:p w14:paraId="4740E3C5"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nil"/>
              <w:left w:val="single" w:sz="4" w:space="0" w:color="auto"/>
              <w:bottom w:val="nil"/>
              <w:right w:val="single" w:sz="4" w:space="0" w:color="auto"/>
            </w:tcBorders>
            <w:vAlign w:val="center"/>
            <w:hideMark/>
          </w:tcPr>
          <w:p w14:paraId="1F6ED06A"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nil"/>
              <w:right w:val="single" w:sz="4" w:space="0" w:color="auto"/>
            </w:tcBorders>
            <w:shd w:val="clear" w:color="auto" w:fill="auto"/>
            <w:vAlign w:val="center"/>
            <w:hideMark/>
          </w:tcPr>
          <w:p w14:paraId="793E2FCC"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 xml:space="preserve">Principios de medición </w:t>
            </w:r>
          </w:p>
        </w:tc>
        <w:tc>
          <w:tcPr>
            <w:tcW w:w="2534" w:type="dxa"/>
            <w:tcBorders>
              <w:top w:val="nil"/>
              <w:left w:val="nil"/>
              <w:bottom w:val="single" w:sz="4" w:space="0" w:color="auto"/>
              <w:right w:val="single" w:sz="4" w:space="0" w:color="auto"/>
            </w:tcBorders>
            <w:shd w:val="clear" w:color="auto" w:fill="auto"/>
            <w:vAlign w:val="center"/>
            <w:hideMark/>
          </w:tcPr>
          <w:p w14:paraId="61BC9546"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Análisis documental</w:t>
            </w:r>
          </w:p>
        </w:tc>
        <w:tc>
          <w:tcPr>
            <w:tcW w:w="2320" w:type="dxa"/>
            <w:tcBorders>
              <w:top w:val="nil"/>
              <w:left w:val="nil"/>
              <w:bottom w:val="single" w:sz="4" w:space="0" w:color="auto"/>
              <w:right w:val="single" w:sz="4" w:space="0" w:color="auto"/>
            </w:tcBorders>
            <w:shd w:val="clear" w:color="auto" w:fill="auto"/>
            <w:noWrap/>
            <w:vAlign w:val="center"/>
            <w:hideMark/>
          </w:tcPr>
          <w:p w14:paraId="1AB79B7D"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Grado de tecnología</w:t>
            </w:r>
          </w:p>
        </w:tc>
      </w:tr>
      <w:tr w:rsidR="008820A8" w:rsidRPr="008820A8" w14:paraId="3A5D6DD0" w14:textId="77777777" w:rsidTr="00DC3570">
        <w:trPr>
          <w:trHeight w:val="547"/>
        </w:trPr>
        <w:tc>
          <w:tcPr>
            <w:tcW w:w="406" w:type="dxa"/>
            <w:vMerge/>
            <w:tcBorders>
              <w:top w:val="nil"/>
              <w:left w:val="single" w:sz="4" w:space="0" w:color="auto"/>
              <w:bottom w:val="single" w:sz="4" w:space="0" w:color="auto"/>
              <w:right w:val="single" w:sz="4" w:space="0" w:color="auto"/>
            </w:tcBorders>
            <w:vAlign w:val="center"/>
            <w:hideMark/>
          </w:tcPr>
          <w:p w14:paraId="4D6E54A9"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auto"/>
              <w:right w:val="single" w:sz="4" w:space="0" w:color="auto"/>
            </w:tcBorders>
            <w:vAlign w:val="center"/>
            <w:hideMark/>
          </w:tcPr>
          <w:p w14:paraId="1CB2BC40"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auto"/>
              <w:right w:val="single" w:sz="4" w:space="0" w:color="auto"/>
            </w:tcBorders>
            <w:vAlign w:val="center"/>
            <w:hideMark/>
          </w:tcPr>
          <w:p w14:paraId="0FECA976"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52DCEEA"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 xml:space="preserve">Fuentes de error en la lectura y transmisión de datos </w:t>
            </w:r>
          </w:p>
        </w:tc>
        <w:tc>
          <w:tcPr>
            <w:tcW w:w="2553" w:type="dxa"/>
            <w:tcBorders>
              <w:top w:val="single" w:sz="4" w:space="0" w:color="auto"/>
              <w:left w:val="nil"/>
              <w:bottom w:val="single" w:sz="4" w:space="0" w:color="auto"/>
              <w:right w:val="single" w:sz="4" w:space="0" w:color="auto"/>
            </w:tcBorders>
            <w:shd w:val="clear" w:color="auto" w:fill="auto"/>
            <w:vAlign w:val="center"/>
            <w:hideMark/>
          </w:tcPr>
          <w:p w14:paraId="49679F94"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Tipo de errores más frecuentes</w:t>
            </w:r>
          </w:p>
        </w:tc>
        <w:tc>
          <w:tcPr>
            <w:tcW w:w="2534" w:type="dxa"/>
            <w:tcBorders>
              <w:top w:val="nil"/>
              <w:left w:val="nil"/>
              <w:bottom w:val="single" w:sz="4" w:space="0" w:color="auto"/>
              <w:right w:val="single" w:sz="4" w:space="0" w:color="auto"/>
            </w:tcBorders>
            <w:shd w:val="clear" w:color="auto" w:fill="auto"/>
            <w:vAlign w:val="center"/>
            <w:hideMark/>
          </w:tcPr>
          <w:p w14:paraId="2761CFED"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Análisis documental - Observaciones</w:t>
            </w:r>
          </w:p>
        </w:tc>
        <w:tc>
          <w:tcPr>
            <w:tcW w:w="2320" w:type="dxa"/>
            <w:tcBorders>
              <w:top w:val="nil"/>
              <w:left w:val="nil"/>
              <w:bottom w:val="single" w:sz="4" w:space="0" w:color="auto"/>
              <w:right w:val="single" w:sz="4" w:space="0" w:color="auto"/>
            </w:tcBorders>
            <w:shd w:val="clear" w:color="auto" w:fill="auto"/>
            <w:vAlign w:val="center"/>
            <w:hideMark/>
          </w:tcPr>
          <w:p w14:paraId="6E7284CC"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Frecuencia de ocurrencia</w:t>
            </w:r>
          </w:p>
        </w:tc>
      </w:tr>
      <w:tr w:rsidR="008820A8" w:rsidRPr="008820A8" w14:paraId="4F5634D9" w14:textId="77777777" w:rsidTr="00DC3570">
        <w:trPr>
          <w:trHeight w:val="389"/>
        </w:trPr>
        <w:tc>
          <w:tcPr>
            <w:tcW w:w="406" w:type="dxa"/>
            <w:vMerge/>
            <w:tcBorders>
              <w:top w:val="nil"/>
              <w:left w:val="single" w:sz="4" w:space="0" w:color="auto"/>
              <w:bottom w:val="single" w:sz="4" w:space="0" w:color="auto"/>
              <w:right w:val="single" w:sz="4" w:space="0" w:color="auto"/>
            </w:tcBorders>
            <w:vAlign w:val="center"/>
            <w:hideMark/>
          </w:tcPr>
          <w:p w14:paraId="2D4A8706"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auto"/>
              <w:right w:val="single" w:sz="4" w:space="0" w:color="auto"/>
            </w:tcBorders>
            <w:vAlign w:val="center"/>
            <w:hideMark/>
          </w:tcPr>
          <w:p w14:paraId="1F2ACF71"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auto"/>
              <w:right w:val="single" w:sz="4" w:space="0" w:color="auto"/>
            </w:tcBorders>
            <w:vAlign w:val="center"/>
            <w:hideMark/>
          </w:tcPr>
          <w:p w14:paraId="4864E8DC"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single" w:sz="4" w:space="0" w:color="auto"/>
              <w:left w:val="single" w:sz="4" w:space="0" w:color="auto"/>
              <w:bottom w:val="single" w:sz="4" w:space="0" w:color="000000"/>
              <w:right w:val="single" w:sz="4" w:space="0" w:color="auto"/>
            </w:tcBorders>
            <w:vAlign w:val="center"/>
            <w:hideMark/>
          </w:tcPr>
          <w:p w14:paraId="62460C59"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single" w:sz="4" w:space="0" w:color="auto"/>
              <w:right w:val="single" w:sz="4" w:space="0" w:color="auto"/>
            </w:tcBorders>
            <w:shd w:val="clear" w:color="auto" w:fill="auto"/>
            <w:vAlign w:val="center"/>
            <w:hideMark/>
          </w:tcPr>
          <w:p w14:paraId="345496A9"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Influencia de los errores</w:t>
            </w:r>
          </w:p>
        </w:tc>
        <w:tc>
          <w:tcPr>
            <w:tcW w:w="2534" w:type="dxa"/>
            <w:tcBorders>
              <w:top w:val="nil"/>
              <w:left w:val="nil"/>
              <w:bottom w:val="single" w:sz="4" w:space="0" w:color="auto"/>
              <w:right w:val="single" w:sz="4" w:space="0" w:color="auto"/>
            </w:tcBorders>
            <w:shd w:val="clear" w:color="auto" w:fill="auto"/>
            <w:vAlign w:val="center"/>
            <w:hideMark/>
          </w:tcPr>
          <w:p w14:paraId="2C24B38D"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Observaciones</w:t>
            </w:r>
          </w:p>
        </w:tc>
        <w:tc>
          <w:tcPr>
            <w:tcW w:w="2320" w:type="dxa"/>
            <w:tcBorders>
              <w:top w:val="nil"/>
              <w:left w:val="nil"/>
              <w:bottom w:val="single" w:sz="4" w:space="0" w:color="auto"/>
              <w:right w:val="single" w:sz="4" w:space="0" w:color="auto"/>
            </w:tcBorders>
            <w:shd w:val="clear" w:color="auto" w:fill="auto"/>
            <w:noWrap/>
            <w:vAlign w:val="center"/>
            <w:hideMark/>
          </w:tcPr>
          <w:p w14:paraId="1709001E"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Porcentaje</w:t>
            </w:r>
          </w:p>
        </w:tc>
      </w:tr>
      <w:tr w:rsidR="008820A8" w:rsidRPr="008820A8" w14:paraId="5BBBE9A5" w14:textId="77777777" w:rsidTr="00DC3570">
        <w:trPr>
          <w:trHeight w:val="675"/>
        </w:trPr>
        <w:tc>
          <w:tcPr>
            <w:tcW w:w="406" w:type="dxa"/>
            <w:vMerge w:val="restart"/>
            <w:tcBorders>
              <w:top w:val="nil"/>
              <w:left w:val="single" w:sz="4" w:space="0" w:color="auto"/>
              <w:bottom w:val="single" w:sz="4" w:space="0" w:color="000000"/>
              <w:right w:val="single" w:sz="4" w:space="0" w:color="auto"/>
            </w:tcBorders>
            <w:shd w:val="clear" w:color="auto" w:fill="auto"/>
            <w:noWrap/>
            <w:textDirection w:val="btLr"/>
            <w:vAlign w:val="center"/>
            <w:hideMark/>
          </w:tcPr>
          <w:p w14:paraId="39363A48" w14:textId="77777777" w:rsidR="008820A8" w:rsidRPr="008820A8" w:rsidRDefault="008820A8" w:rsidP="008820A8">
            <w:pPr>
              <w:spacing w:after="0" w:line="240" w:lineRule="auto"/>
              <w:jc w:val="center"/>
              <w:rPr>
                <w:rFonts w:eastAsia="Times New Roman" w:cs="Arial"/>
                <w:b/>
                <w:bCs/>
                <w:color w:val="000000"/>
                <w:lang w:eastAsia="es-PE"/>
              </w:rPr>
            </w:pPr>
            <w:r w:rsidRPr="008820A8">
              <w:rPr>
                <w:rFonts w:eastAsia="Times New Roman" w:cs="Arial"/>
                <w:b/>
                <w:bCs/>
                <w:color w:val="000000"/>
                <w:sz w:val="22"/>
                <w:lang w:eastAsia="es-PE"/>
              </w:rPr>
              <w:t>Variable Dependiente</w:t>
            </w:r>
          </w:p>
        </w:tc>
        <w:tc>
          <w:tcPr>
            <w:tcW w:w="1767" w:type="dxa"/>
            <w:vMerge w:val="restart"/>
            <w:tcBorders>
              <w:top w:val="nil"/>
              <w:left w:val="single" w:sz="4" w:space="0" w:color="auto"/>
              <w:bottom w:val="single" w:sz="4" w:space="0" w:color="000000"/>
              <w:right w:val="single" w:sz="4" w:space="0" w:color="auto"/>
            </w:tcBorders>
            <w:shd w:val="clear" w:color="auto" w:fill="auto"/>
            <w:vAlign w:val="center"/>
            <w:hideMark/>
          </w:tcPr>
          <w:p w14:paraId="7066A0A3" w14:textId="2368A315" w:rsidR="008820A8" w:rsidRPr="008820A8" w:rsidRDefault="0056292E" w:rsidP="008820A8">
            <w:pPr>
              <w:spacing w:after="0" w:line="240" w:lineRule="auto"/>
              <w:jc w:val="center"/>
              <w:rPr>
                <w:rFonts w:eastAsia="Times New Roman" w:cs="Arial"/>
                <w:color w:val="000000"/>
                <w:lang w:eastAsia="es-PE"/>
              </w:rPr>
            </w:pPr>
            <w:bookmarkStart w:id="62" w:name="_Hlk25358048"/>
            <w:r>
              <w:rPr>
                <w:rFonts w:eastAsia="Times New Roman" w:cs="Arial"/>
                <w:color w:val="000000"/>
                <w:sz w:val="22"/>
                <w:lang w:eastAsia="es-PE"/>
              </w:rPr>
              <w:t>Microestructura</w:t>
            </w:r>
            <w:r w:rsidR="008820A8" w:rsidRPr="008820A8">
              <w:rPr>
                <w:rFonts w:eastAsia="Times New Roman" w:cs="Arial"/>
                <w:color w:val="000000"/>
                <w:sz w:val="22"/>
                <w:lang w:eastAsia="es-PE"/>
              </w:rPr>
              <w:t xml:space="preserve"> de los eventos de lluvia </w:t>
            </w:r>
            <w:bookmarkEnd w:id="62"/>
          </w:p>
        </w:tc>
        <w:tc>
          <w:tcPr>
            <w:tcW w:w="3280" w:type="dxa"/>
            <w:vMerge w:val="restart"/>
            <w:tcBorders>
              <w:top w:val="nil"/>
              <w:left w:val="single" w:sz="4" w:space="0" w:color="auto"/>
              <w:bottom w:val="single" w:sz="4" w:space="0" w:color="000000"/>
              <w:right w:val="single" w:sz="4" w:space="0" w:color="auto"/>
            </w:tcBorders>
            <w:shd w:val="clear" w:color="auto" w:fill="auto"/>
            <w:vAlign w:val="center"/>
            <w:hideMark/>
          </w:tcPr>
          <w:p w14:paraId="2C2D8E2B" w14:textId="4056C7BA" w:rsidR="008820A8" w:rsidRPr="008820A8" w:rsidRDefault="005A6C42" w:rsidP="008820A8">
            <w:pPr>
              <w:spacing w:after="0" w:line="240" w:lineRule="auto"/>
              <w:jc w:val="center"/>
              <w:rPr>
                <w:rFonts w:eastAsia="Times New Roman" w:cs="Arial"/>
                <w:color w:val="000000"/>
                <w:lang w:eastAsia="es-PE"/>
              </w:rPr>
            </w:pPr>
            <w:r w:rsidRPr="005A6C42">
              <w:rPr>
                <w:rFonts w:eastAsia="Times New Roman" w:cs="Arial"/>
                <w:color w:val="000000"/>
                <w:sz w:val="22"/>
                <w:lang w:eastAsia="es-PE"/>
              </w:rPr>
              <w:t>Comprende el análisis de las características de los eventos de precipitación, como son la cantidad de lluvia aportada, frecuencia de ocurrencia, el tipo de evento, los tipos de hidrometeoros presentes y el espectro de gotas.</w:t>
            </w:r>
          </w:p>
        </w:tc>
        <w:tc>
          <w:tcPr>
            <w:tcW w:w="2140" w:type="dxa"/>
            <w:vMerge w:val="restart"/>
            <w:tcBorders>
              <w:top w:val="nil"/>
              <w:left w:val="single" w:sz="4" w:space="0" w:color="auto"/>
              <w:bottom w:val="single" w:sz="4" w:space="0" w:color="000000"/>
              <w:right w:val="single" w:sz="4" w:space="0" w:color="auto"/>
            </w:tcBorders>
            <w:shd w:val="clear" w:color="auto" w:fill="auto"/>
            <w:vAlign w:val="center"/>
            <w:hideMark/>
          </w:tcPr>
          <w:p w14:paraId="6AB3D253"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 xml:space="preserve">Características de los eventos de precipitación </w:t>
            </w:r>
          </w:p>
        </w:tc>
        <w:tc>
          <w:tcPr>
            <w:tcW w:w="2553" w:type="dxa"/>
            <w:tcBorders>
              <w:top w:val="nil"/>
              <w:left w:val="nil"/>
              <w:bottom w:val="single" w:sz="4" w:space="0" w:color="auto"/>
              <w:right w:val="single" w:sz="4" w:space="0" w:color="auto"/>
            </w:tcBorders>
            <w:shd w:val="clear" w:color="auto" w:fill="auto"/>
            <w:vAlign w:val="bottom"/>
            <w:hideMark/>
          </w:tcPr>
          <w:p w14:paraId="0F9897AB"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 xml:space="preserve">Umbrales de acumulado de lluvia  </w:t>
            </w:r>
          </w:p>
        </w:tc>
        <w:tc>
          <w:tcPr>
            <w:tcW w:w="2534" w:type="dxa"/>
            <w:tcBorders>
              <w:top w:val="nil"/>
              <w:left w:val="nil"/>
              <w:bottom w:val="single" w:sz="4" w:space="0" w:color="auto"/>
              <w:right w:val="single" w:sz="4" w:space="0" w:color="auto"/>
            </w:tcBorders>
            <w:shd w:val="clear" w:color="auto" w:fill="auto"/>
            <w:vAlign w:val="center"/>
            <w:hideMark/>
          </w:tcPr>
          <w:p w14:paraId="6BFF229B"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rocesamiento y análisis estadístico</w:t>
            </w:r>
          </w:p>
        </w:tc>
        <w:tc>
          <w:tcPr>
            <w:tcW w:w="2320" w:type="dxa"/>
            <w:tcBorders>
              <w:top w:val="nil"/>
              <w:left w:val="nil"/>
              <w:bottom w:val="single" w:sz="4" w:space="0" w:color="auto"/>
              <w:right w:val="single" w:sz="4" w:space="0" w:color="auto"/>
            </w:tcBorders>
            <w:shd w:val="clear" w:color="auto" w:fill="auto"/>
            <w:vAlign w:val="center"/>
            <w:hideMark/>
          </w:tcPr>
          <w:p w14:paraId="35DF89F2"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Percentiles de intensidad de lluvia</w:t>
            </w:r>
          </w:p>
        </w:tc>
      </w:tr>
      <w:tr w:rsidR="008820A8" w:rsidRPr="008820A8" w14:paraId="1C02CD35" w14:textId="77777777" w:rsidTr="00DC3570">
        <w:trPr>
          <w:trHeight w:val="690"/>
        </w:trPr>
        <w:tc>
          <w:tcPr>
            <w:tcW w:w="406" w:type="dxa"/>
            <w:vMerge/>
            <w:tcBorders>
              <w:top w:val="nil"/>
              <w:left w:val="single" w:sz="4" w:space="0" w:color="auto"/>
              <w:bottom w:val="single" w:sz="4" w:space="0" w:color="000000"/>
              <w:right w:val="single" w:sz="4" w:space="0" w:color="auto"/>
            </w:tcBorders>
            <w:vAlign w:val="center"/>
            <w:hideMark/>
          </w:tcPr>
          <w:p w14:paraId="52FF4BE3"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000000"/>
              <w:right w:val="single" w:sz="4" w:space="0" w:color="auto"/>
            </w:tcBorders>
            <w:vAlign w:val="center"/>
            <w:hideMark/>
          </w:tcPr>
          <w:p w14:paraId="270F215A"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000000"/>
              <w:right w:val="single" w:sz="4" w:space="0" w:color="auto"/>
            </w:tcBorders>
            <w:vAlign w:val="center"/>
            <w:hideMark/>
          </w:tcPr>
          <w:p w14:paraId="0A7F4407"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nil"/>
              <w:left w:val="single" w:sz="4" w:space="0" w:color="auto"/>
              <w:bottom w:val="single" w:sz="4" w:space="0" w:color="000000"/>
              <w:right w:val="single" w:sz="4" w:space="0" w:color="auto"/>
            </w:tcBorders>
            <w:vAlign w:val="center"/>
            <w:hideMark/>
          </w:tcPr>
          <w:p w14:paraId="4F617B36"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single" w:sz="4" w:space="0" w:color="auto"/>
              <w:right w:val="single" w:sz="4" w:space="0" w:color="auto"/>
            </w:tcBorders>
            <w:shd w:val="clear" w:color="auto" w:fill="auto"/>
            <w:vAlign w:val="center"/>
            <w:hideMark/>
          </w:tcPr>
          <w:p w14:paraId="69C0A912"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Formas de hidrometeoros predominantes</w:t>
            </w:r>
          </w:p>
        </w:tc>
        <w:tc>
          <w:tcPr>
            <w:tcW w:w="2534" w:type="dxa"/>
            <w:tcBorders>
              <w:top w:val="nil"/>
              <w:left w:val="nil"/>
              <w:bottom w:val="single" w:sz="4" w:space="0" w:color="auto"/>
              <w:right w:val="single" w:sz="4" w:space="0" w:color="auto"/>
            </w:tcBorders>
            <w:shd w:val="clear" w:color="auto" w:fill="auto"/>
            <w:vAlign w:val="center"/>
            <w:hideMark/>
          </w:tcPr>
          <w:p w14:paraId="1F230B4E"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rocesamiento y análisis estadístico</w:t>
            </w:r>
          </w:p>
        </w:tc>
        <w:tc>
          <w:tcPr>
            <w:tcW w:w="2320" w:type="dxa"/>
            <w:tcBorders>
              <w:top w:val="nil"/>
              <w:left w:val="nil"/>
              <w:bottom w:val="single" w:sz="4" w:space="0" w:color="auto"/>
              <w:right w:val="single" w:sz="4" w:space="0" w:color="auto"/>
            </w:tcBorders>
            <w:shd w:val="clear" w:color="auto" w:fill="auto"/>
            <w:vAlign w:val="center"/>
            <w:hideMark/>
          </w:tcPr>
          <w:p w14:paraId="1E757B2A"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Llovizna, lluvia y granizo</w:t>
            </w:r>
          </w:p>
        </w:tc>
      </w:tr>
      <w:tr w:rsidR="008820A8" w:rsidRPr="008820A8" w14:paraId="7115AABE" w14:textId="77777777" w:rsidTr="00DC3570">
        <w:trPr>
          <w:trHeight w:val="342"/>
        </w:trPr>
        <w:tc>
          <w:tcPr>
            <w:tcW w:w="406" w:type="dxa"/>
            <w:vMerge/>
            <w:tcBorders>
              <w:top w:val="nil"/>
              <w:left w:val="single" w:sz="4" w:space="0" w:color="auto"/>
              <w:bottom w:val="single" w:sz="4" w:space="0" w:color="000000"/>
              <w:right w:val="single" w:sz="4" w:space="0" w:color="auto"/>
            </w:tcBorders>
            <w:vAlign w:val="center"/>
            <w:hideMark/>
          </w:tcPr>
          <w:p w14:paraId="328720A7"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000000"/>
              <w:right w:val="single" w:sz="4" w:space="0" w:color="auto"/>
            </w:tcBorders>
            <w:vAlign w:val="center"/>
            <w:hideMark/>
          </w:tcPr>
          <w:p w14:paraId="04FC7B91"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000000"/>
              <w:right w:val="single" w:sz="4" w:space="0" w:color="auto"/>
            </w:tcBorders>
            <w:vAlign w:val="center"/>
            <w:hideMark/>
          </w:tcPr>
          <w:p w14:paraId="651D156F"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nil"/>
              <w:left w:val="single" w:sz="4" w:space="0" w:color="auto"/>
              <w:bottom w:val="single" w:sz="4" w:space="0" w:color="000000"/>
              <w:right w:val="single" w:sz="4" w:space="0" w:color="auto"/>
            </w:tcBorders>
            <w:vAlign w:val="center"/>
            <w:hideMark/>
          </w:tcPr>
          <w:p w14:paraId="27CC202A"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single" w:sz="4" w:space="0" w:color="auto"/>
              <w:right w:val="single" w:sz="4" w:space="0" w:color="auto"/>
            </w:tcBorders>
            <w:shd w:val="clear" w:color="auto" w:fill="auto"/>
            <w:noWrap/>
            <w:vAlign w:val="center"/>
            <w:hideMark/>
          </w:tcPr>
          <w:p w14:paraId="5CFAA0C1"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Clasificación de lluvia</w:t>
            </w:r>
          </w:p>
        </w:tc>
        <w:tc>
          <w:tcPr>
            <w:tcW w:w="2534" w:type="dxa"/>
            <w:tcBorders>
              <w:top w:val="nil"/>
              <w:left w:val="nil"/>
              <w:bottom w:val="single" w:sz="4" w:space="0" w:color="auto"/>
              <w:right w:val="single" w:sz="4" w:space="0" w:color="auto"/>
            </w:tcBorders>
            <w:shd w:val="clear" w:color="auto" w:fill="auto"/>
            <w:vAlign w:val="center"/>
            <w:hideMark/>
          </w:tcPr>
          <w:p w14:paraId="15F6007B"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rocesamiento y análisis estadístico</w:t>
            </w:r>
          </w:p>
        </w:tc>
        <w:tc>
          <w:tcPr>
            <w:tcW w:w="2320" w:type="dxa"/>
            <w:tcBorders>
              <w:top w:val="nil"/>
              <w:left w:val="nil"/>
              <w:bottom w:val="single" w:sz="4" w:space="0" w:color="auto"/>
              <w:right w:val="single" w:sz="4" w:space="0" w:color="auto"/>
            </w:tcBorders>
            <w:shd w:val="clear" w:color="auto" w:fill="auto"/>
            <w:vAlign w:val="center"/>
            <w:hideMark/>
          </w:tcPr>
          <w:p w14:paraId="197D2589"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Estratiforme y Convectiva</w:t>
            </w:r>
          </w:p>
        </w:tc>
      </w:tr>
      <w:tr w:rsidR="008820A8" w:rsidRPr="008820A8" w14:paraId="67CFCC8C" w14:textId="77777777" w:rsidTr="00DC3570">
        <w:trPr>
          <w:trHeight w:val="675"/>
        </w:trPr>
        <w:tc>
          <w:tcPr>
            <w:tcW w:w="406" w:type="dxa"/>
            <w:vMerge/>
            <w:tcBorders>
              <w:top w:val="nil"/>
              <w:left w:val="single" w:sz="4" w:space="0" w:color="auto"/>
              <w:bottom w:val="single" w:sz="4" w:space="0" w:color="000000"/>
              <w:right w:val="single" w:sz="4" w:space="0" w:color="auto"/>
            </w:tcBorders>
            <w:vAlign w:val="center"/>
            <w:hideMark/>
          </w:tcPr>
          <w:p w14:paraId="67444125"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000000"/>
              <w:right w:val="single" w:sz="4" w:space="0" w:color="auto"/>
            </w:tcBorders>
            <w:vAlign w:val="center"/>
            <w:hideMark/>
          </w:tcPr>
          <w:p w14:paraId="408407AD"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000000"/>
              <w:right w:val="single" w:sz="4" w:space="0" w:color="auto"/>
            </w:tcBorders>
            <w:vAlign w:val="center"/>
            <w:hideMark/>
          </w:tcPr>
          <w:p w14:paraId="24274C85"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val="restart"/>
            <w:tcBorders>
              <w:top w:val="nil"/>
              <w:left w:val="single" w:sz="4" w:space="0" w:color="auto"/>
              <w:bottom w:val="single" w:sz="4" w:space="0" w:color="000000"/>
              <w:right w:val="single" w:sz="4" w:space="0" w:color="auto"/>
            </w:tcBorders>
            <w:shd w:val="clear" w:color="auto" w:fill="auto"/>
            <w:vAlign w:val="center"/>
            <w:hideMark/>
          </w:tcPr>
          <w:p w14:paraId="12AF4789"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 xml:space="preserve">Variabilidad diaria de la precipitación </w:t>
            </w:r>
          </w:p>
        </w:tc>
        <w:tc>
          <w:tcPr>
            <w:tcW w:w="2553" w:type="dxa"/>
            <w:tcBorders>
              <w:top w:val="nil"/>
              <w:left w:val="nil"/>
              <w:bottom w:val="single" w:sz="4" w:space="0" w:color="auto"/>
              <w:right w:val="single" w:sz="4" w:space="0" w:color="auto"/>
            </w:tcBorders>
            <w:shd w:val="clear" w:color="auto" w:fill="auto"/>
            <w:vAlign w:val="bottom"/>
            <w:hideMark/>
          </w:tcPr>
          <w:p w14:paraId="6958159A"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Umbrales de precipitación total de lluvia diaria</w:t>
            </w:r>
          </w:p>
        </w:tc>
        <w:tc>
          <w:tcPr>
            <w:tcW w:w="2534" w:type="dxa"/>
            <w:tcBorders>
              <w:top w:val="nil"/>
              <w:left w:val="nil"/>
              <w:bottom w:val="single" w:sz="4" w:space="0" w:color="auto"/>
              <w:right w:val="single" w:sz="4" w:space="0" w:color="auto"/>
            </w:tcBorders>
            <w:shd w:val="clear" w:color="auto" w:fill="auto"/>
            <w:vAlign w:val="center"/>
            <w:hideMark/>
          </w:tcPr>
          <w:p w14:paraId="7341B60B"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rocesamiento y análisis estadístico</w:t>
            </w:r>
          </w:p>
        </w:tc>
        <w:tc>
          <w:tcPr>
            <w:tcW w:w="2320" w:type="dxa"/>
            <w:tcBorders>
              <w:top w:val="nil"/>
              <w:left w:val="nil"/>
              <w:bottom w:val="single" w:sz="4" w:space="0" w:color="auto"/>
              <w:right w:val="single" w:sz="4" w:space="0" w:color="auto"/>
            </w:tcBorders>
            <w:shd w:val="clear" w:color="auto" w:fill="auto"/>
            <w:vAlign w:val="center"/>
            <w:hideMark/>
          </w:tcPr>
          <w:p w14:paraId="3AF1C2ED"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Percentiles de acumulado de lluvia</w:t>
            </w:r>
          </w:p>
        </w:tc>
      </w:tr>
      <w:tr w:rsidR="008820A8" w:rsidRPr="008820A8" w14:paraId="413BA118" w14:textId="77777777" w:rsidTr="00DC3570">
        <w:trPr>
          <w:trHeight w:val="473"/>
        </w:trPr>
        <w:tc>
          <w:tcPr>
            <w:tcW w:w="406" w:type="dxa"/>
            <w:vMerge/>
            <w:tcBorders>
              <w:top w:val="nil"/>
              <w:left w:val="single" w:sz="4" w:space="0" w:color="auto"/>
              <w:bottom w:val="single" w:sz="4" w:space="0" w:color="000000"/>
              <w:right w:val="single" w:sz="4" w:space="0" w:color="auto"/>
            </w:tcBorders>
            <w:vAlign w:val="center"/>
            <w:hideMark/>
          </w:tcPr>
          <w:p w14:paraId="29E6F785" w14:textId="77777777" w:rsidR="008820A8" w:rsidRPr="008820A8" w:rsidRDefault="008820A8" w:rsidP="008820A8">
            <w:pPr>
              <w:spacing w:after="0" w:line="240" w:lineRule="auto"/>
              <w:jc w:val="left"/>
              <w:rPr>
                <w:rFonts w:eastAsia="Times New Roman" w:cs="Arial"/>
                <w:b/>
                <w:bCs/>
                <w:color w:val="000000"/>
                <w:lang w:eastAsia="es-PE"/>
              </w:rPr>
            </w:pPr>
          </w:p>
        </w:tc>
        <w:tc>
          <w:tcPr>
            <w:tcW w:w="1767" w:type="dxa"/>
            <w:vMerge/>
            <w:tcBorders>
              <w:top w:val="nil"/>
              <w:left w:val="single" w:sz="4" w:space="0" w:color="auto"/>
              <w:bottom w:val="single" w:sz="4" w:space="0" w:color="000000"/>
              <w:right w:val="single" w:sz="4" w:space="0" w:color="auto"/>
            </w:tcBorders>
            <w:vAlign w:val="center"/>
            <w:hideMark/>
          </w:tcPr>
          <w:p w14:paraId="1CB268EF" w14:textId="77777777" w:rsidR="008820A8" w:rsidRPr="008820A8" w:rsidRDefault="008820A8" w:rsidP="008820A8">
            <w:pPr>
              <w:spacing w:after="0" w:line="240" w:lineRule="auto"/>
              <w:jc w:val="left"/>
              <w:rPr>
                <w:rFonts w:eastAsia="Times New Roman" w:cs="Arial"/>
                <w:color w:val="000000"/>
                <w:lang w:eastAsia="es-PE"/>
              </w:rPr>
            </w:pPr>
          </w:p>
        </w:tc>
        <w:tc>
          <w:tcPr>
            <w:tcW w:w="3280" w:type="dxa"/>
            <w:vMerge/>
            <w:tcBorders>
              <w:top w:val="nil"/>
              <w:left w:val="single" w:sz="4" w:space="0" w:color="auto"/>
              <w:bottom w:val="single" w:sz="4" w:space="0" w:color="000000"/>
              <w:right w:val="single" w:sz="4" w:space="0" w:color="auto"/>
            </w:tcBorders>
            <w:vAlign w:val="center"/>
            <w:hideMark/>
          </w:tcPr>
          <w:p w14:paraId="03705479" w14:textId="77777777" w:rsidR="008820A8" w:rsidRPr="008820A8" w:rsidRDefault="008820A8" w:rsidP="008820A8">
            <w:pPr>
              <w:spacing w:after="0" w:line="240" w:lineRule="auto"/>
              <w:jc w:val="left"/>
              <w:rPr>
                <w:rFonts w:eastAsia="Times New Roman" w:cs="Arial"/>
                <w:color w:val="000000"/>
                <w:lang w:eastAsia="es-PE"/>
              </w:rPr>
            </w:pPr>
          </w:p>
        </w:tc>
        <w:tc>
          <w:tcPr>
            <w:tcW w:w="2140" w:type="dxa"/>
            <w:vMerge/>
            <w:tcBorders>
              <w:top w:val="nil"/>
              <w:left w:val="single" w:sz="4" w:space="0" w:color="auto"/>
              <w:bottom w:val="single" w:sz="4" w:space="0" w:color="000000"/>
              <w:right w:val="single" w:sz="4" w:space="0" w:color="auto"/>
            </w:tcBorders>
            <w:vAlign w:val="center"/>
            <w:hideMark/>
          </w:tcPr>
          <w:p w14:paraId="0765498D" w14:textId="77777777" w:rsidR="008820A8" w:rsidRPr="008820A8" w:rsidRDefault="008820A8" w:rsidP="008820A8">
            <w:pPr>
              <w:spacing w:after="0" w:line="240" w:lineRule="auto"/>
              <w:jc w:val="left"/>
              <w:rPr>
                <w:rFonts w:eastAsia="Times New Roman" w:cs="Arial"/>
                <w:color w:val="000000"/>
                <w:lang w:eastAsia="es-PE"/>
              </w:rPr>
            </w:pPr>
          </w:p>
        </w:tc>
        <w:tc>
          <w:tcPr>
            <w:tcW w:w="2553" w:type="dxa"/>
            <w:tcBorders>
              <w:top w:val="nil"/>
              <w:left w:val="nil"/>
              <w:bottom w:val="single" w:sz="4" w:space="0" w:color="auto"/>
              <w:right w:val="single" w:sz="4" w:space="0" w:color="auto"/>
            </w:tcBorders>
            <w:shd w:val="clear" w:color="auto" w:fill="auto"/>
            <w:noWrap/>
            <w:vAlign w:val="center"/>
            <w:hideMark/>
          </w:tcPr>
          <w:p w14:paraId="53C3646A" w14:textId="77777777" w:rsidR="008820A8" w:rsidRPr="008820A8" w:rsidRDefault="008820A8" w:rsidP="008820A8">
            <w:pPr>
              <w:spacing w:after="0" w:line="240" w:lineRule="auto"/>
              <w:jc w:val="left"/>
              <w:rPr>
                <w:rFonts w:eastAsia="Times New Roman" w:cs="Arial"/>
                <w:lang w:eastAsia="es-PE"/>
              </w:rPr>
            </w:pPr>
            <w:r w:rsidRPr="008820A8">
              <w:rPr>
                <w:rFonts w:eastAsia="Times New Roman" w:cs="Arial"/>
                <w:sz w:val="22"/>
                <w:lang w:eastAsia="es-PE"/>
              </w:rPr>
              <w:t xml:space="preserve">Índice de concentración </w:t>
            </w:r>
          </w:p>
        </w:tc>
        <w:tc>
          <w:tcPr>
            <w:tcW w:w="2534" w:type="dxa"/>
            <w:tcBorders>
              <w:top w:val="nil"/>
              <w:left w:val="nil"/>
              <w:bottom w:val="single" w:sz="4" w:space="0" w:color="auto"/>
              <w:right w:val="single" w:sz="4" w:space="0" w:color="auto"/>
            </w:tcBorders>
            <w:shd w:val="clear" w:color="auto" w:fill="auto"/>
            <w:vAlign w:val="center"/>
            <w:hideMark/>
          </w:tcPr>
          <w:p w14:paraId="09F00736" w14:textId="77777777" w:rsidR="008820A8" w:rsidRPr="008820A8" w:rsidRDefault="008820A8" w:rsidP="008820A8">
            <w:pPr>
              <w:spacing w:after="0" w:line="240" w:lineRule="auto"/>
              <w:jc w:val="left"/>
              <w:rPr>
                <w:rFonts w:eastAsia="Times New Roman" w:cs="Arial"/>
                <w:color w:val="000000"/>
                <w:lang w:eastAsia="es-PE"/>
              </w:rPr>
            </w:pPr>
            <w:r w:rsidRPr="008820A8">
              <w:rPr>
                <w:rFonts w:eastAsia="Times New Roman" w:cs="Arial"/>
                <w:color w:val="000000"/>
                <w:sz w:val="22"/>
                <w:lang w:eastAsia="es-PE"/>
              </w:rPr>
              <w:t>Procesamiento y análisis estadístico</w:t>
            </w:r>
          </w:p>
        </w:tc>
        <w:tc>
          <w:tcPr>
            <w:tcW w:w="2320" w:type="dxa"/>
            <w:tcBorders>
              <w:top w:val="nil"/>
              <w:left w:val="nil"/>
              <w:bottom w:val="single" w:sz="4" w:space="0" w:color="auto"/>
              <w:right w:val="single" w:sz="4" w:space="0" w:color="auto"/>
            </w:tcBorders>
            <w:shd w:val="clear" w:color="auto" w:fill="auto"/>
            <w:vAlign w:val="center"/>
            <w:hideMark/>
          </w:tcPr>
          <w:p w14:paraId="585147C8" w14:textId="77777777" w:rsidR="008820A8" w:rsidRPr="008820A8" w:rsidRDefault="008820A8" w:rsidP="008820A8">
            <w:pPr>
              <w:spacing w:after="0" w:line="240" w:lineRule="auto"/>
              <w:jc w:val="center"/>
              <w:rPr>
                <w:rFonts w:eastAsia="Times New Roman" w:cs="Arial"/>
                <w:color w:val="000000"/>
                <w:lang w:eastAsia="es-PE"/>
              </w:rPr>
            </w:pPr>
            <w:r w:rsidRPr="008820A8">
              <w:rPr>
                <w:rFonts w:eastAsia="Times New Roman" w:cs="Arial"/>
                <w:color w:val="000000"/>
                <w:sz w:val="22"/>
                <w:lang w:eastAsia="es-PE"/>
              </w:rPr>
              <w:t xml:space="preserve">Porcentaje de precipitación </w:t>
            </w:r>
          </w:p>
        </w:tc>
      </w:tr>
    </w:tbl>
    <w:p w14:paraId="6BE0BDD6" w14:textId="202D9C56" w:rsidR="00DC3570" w:rsidRDefault="00DC3570" w:rsidP="00DC3570">
      <w:pPr>
        <w:keepNext/>
        <w:rPr>
          <w:sz w:val="20"/>
          <w:szCs w:val="18"/>
        </w:rPr>
      </w:pPr>
      <w:r w:rsidRPr="001F4EF5">
        <w:rPr>
          <w:i/>
          <w:iCs/>
          <w:sz w:val="20"/>
          <w:szCs w:val="20"/>
        </w:rPr>
        <w:t>Nota:</w:t>
      </w:r>
      <w:r w:rsidRPr="001F4EF5">
        <w:rPr>
          <w:sz w:val="20"/>
          <w:szCs w:val="20"/>
        </w:rPr>
        <w:t xml:space="preserve"> </w:t>
      </w:r>
      <w:r>
        <w:rPr>
          <w:sz w:val="20"/>
          <w:szCs w:val="20"/>
        </w:rPr>
        <w:t>Elaboración propia.</w:t>
      </w:r>
    </w:p>
    <w:p w14:paraId="279FDC9A" w14:textId="77777777" w:rsidR="00885281" w:rsidRDefault="00885281" w:rsidP="00381AC2">
      <w:pPr>
        <w:sectPr w:rsidR="00885281" w:rsidSect="00885281">
          <w:pgSz w:w="16838" w:h="11906" w:orient="landscape"/>
          <w:pgMar w:top="1701" w:right="1417" w:bottom="1701" w:left="1417" w:header="708" w:footer="708" w:gutter="0"/>
          <w:cols w:space="708"/>
          <w:docGrid w:linePitch="360"/>
        </w:sectPr>
      </w:pPr>
    </w:p>
    <w:p w14:paraId="3ADED357" w14:textId="77777777" w:rsidR="008E42EB" w:rsidRPr="008E42EB" w:rsidRDefault="0005517A" w:rsidP="008E42EB">
      <w:pPr>
        <w:pStyle w:val="Ttulo1"/>
      </w:pPr>
      <w:bookmarkStart w:id="63" w:name="_Toc81644618"/>
      <w:r>
        <w:lastRenderedPageBreak/>
        <w:t>DISEÑO METODOLÓGICO</w:t>
      </w:r>
      <w:bookmarkEnd w:id="63"/>
    </w:p>
    <w:p w14:paraId="115E90D1" w14:textId="77777777" w:rsidR="008E42EB" w:rsidRDefault="0005517A" w:rsidP="00270BBB">
      <w:pPr>
        <w:pStyle w:val="Ttulo2"/>
      </w:pPr>
      <w:bookmarkStart w:id="64" w:name="_Toc81644619"/>
      <w:r>
        <w:t>Tipo y diseño de la investigación.</w:t>
      </w:r>
      <w:bookmarkEnd w:id="64"/>
    </w:p>
    <w:p w14:paraId="5D9E3906" w14:textId="317C8893" w:rsidR="00525B52" w:rsidRDefault="00525B52" w:rsidP="0015367F">
      <w:r>
        <w:t xml:space="preserve">El tipo de investigación se desarrolla a nivel descriptivo, que tiene como meta especificar las propiedades, las características y los perfiles de las variables de estudios. </w:t>
      </w:r>
      <w:r w:rsidR="00AA30C2">
        <w:t xml:space="preserve">Se fundamenta en el recojo de mediciones e información de manera independiente o conjunta sobre los conceptos o las variables </w:t>
      </w:r>
      <w:r w:rsidR="00AA30C2">
        <w:fldChar w:fldCharType="begin" w:fldLock="1"/>
      </w:r>
      <w:r w:rsidR="009E4D22">
        <w:instrText>ADDIN CSL_CITATION {"citationItems":[{"id":"ITEM-1","itemData":{"ISBN":"9781456223960","author":[{"dropping-particle":"","family":"Hernández","given":"Roberto","non-dropping-particle":"","parse-names":false,"suffix":""},{"dropping-particle":"","family":"Fernández","given":"Carlos","non-dropping-particle":"","parse-names":false,"suffix":""},{"dropping-particle":"","family":"Baptista","given":"Pilar","non-dropping-particle":"","parse-names":false,"suffix":""}],"edition":"Sexta Edic","editor":[{"dropping-particle":"","family":"Education","given":"Mc Graw Hill","non-dropping-particle":"","parse-names":false,"suffix":""}],"id":"ITEM-1","issued":{"date-parts":[["2014"]]},"publisher-place":"Mexico","title":"Metodología de la Investigación","type":"book"},"uris":["http://www.mendeley.com/documents/?uuid=0a792e17-8371-4ca9-940f-678020b44e23"]}],"mendeley":{"formattedCitation":"(Hernández, Fernández, &amp; Baptista, 2014)","plainTextFormattedCitation":"(Hernández, Fernández, &amp; Baptista, 2014)","previouslyFormattedCitation":"(Hernández, Fernández, &amp; Baptista, 2014)"},"properties":{"noteIndex":0},"schema":"https://github.com/citation-style-language/schema/raw/master/csl-citation.json"}</w:instrText>
      </w:r>
      <w:r w:rsidR="00AA30C2">
        <w:fldChar w:fldCharType="separate"/>
      </w:r>
      <w:r w:rsidR="00AA30C2" w:rsidRPr="00AA30C2">
        <w:rPr>
          <w:noProof/>
        </w:rPr>
        <w:t>(Hernández, Fernández, &amp; Baptista, 2014)</w:t>
      </w:r>
      <w:r w:rsidR="00AA30C2">
        <w:fldChar w:fldCharType="end"/>
      </w:r>
      <w:r w:rsidR="00AA30C2">
        <w:t>.</w:t>
      </w:r>
    </w:p>
    <w:p w14:paraId="3466B99D" w14:textId="3484A37D" w:rsidR="00210AFC" w:rsidRDefault="00F06238" w:rsidP="0015367F">
      <w:r>
        <w:t>El diseño de la investigación se detalla en la Figura 9</w:t>
      </w:r>
      <w:r w:rsidR="00B7386C">
        <w:t>;</w:t>
      </w:r>
      <w:r>
        <w:t xml:space="preserve"> </w:t>
      </w:r>
      <w:r w:rsidR="00B7386C">
        <w:t>e</w:t>
      </w:r>
      <w:r>
        <w:t xml:space="preserve">l cual plantea un esquema que tiene como objetivo el análisis de la microestructura de lluvia. </w:t>
      </w:r>
      <w:r w:rsidR="00210AFC">
        <w:t>Para ello las actividades a realizar dan comienzo con la recolección de las mediciones provenientes de dos tipos de equipos (pluviómetros convencionales y disdrómetros ópticos); las variables medidas son la precipitación acumulada y la DSD, recolectadas en un intervalo de 1 minuto. El siguiente procesamiento corresponde a agrupar los datos en 2 bloques de información (días con lluvia y eventos de lluvia). Una vez realizada la clasificación se aplica los diferentes métodos estadísticos que serán explicados más adelante. Los resultados de estos métodos proporcionan información</w:t>
      </w:r>
      <w:r w:rsidR="005232A2">
        <w:t xml:space="preserve"> sobre los</w:t>
      </w:r>
      <w:r w:rsidR="00210AFC">
        <w:t xml:space="preserve"> </w:t>
      </w:r>
      <w:r w:rsidR="00605C94">
        <w:t xml:space="preserve">criterios de </w:t>
      </w:r>
      <w:r w:rsidR="005232A2">
        <w:t>evaluación</w:t>
      </w:r>
      <w:r w:rsidR="00605C94">
        <w:t xml:space="preserve"> que son empleados para el análisis de la </w:t>
      </w:r>
      <w:r w:rsidR="005232A2">
        <w:t>microestructura</w:t>
      </w:r>
      <w:r w:rsidR="00605C94">
        <w:t xml:space="preserve"> de lluvia.</w:t>
      </w:r>
    </w:p>
    <w:p w14:paraId="157BA137" w14:textId="0AE63AAD" w:rsidR="0015367F" w:rsidRPr="00443FE9" w:rsidRDefault="00FD6626" w:rsidP="005D514D">
      <w:pPr>
        <w:pStyle w:val="Descripcin"/>
        <w:keepNext/>
        <w:spacing w:line="360" w:lineRule="auto"/>
        <w:jc w:val="left"/>
        <w:rPr>
          <w:color w:val="auto"/>
          <w:sz w:val="24"/>
          <w:szCs w:val="24"/>
        </w:rPr>
      </w:pPr>
      <w:r w:rsidRPr="00FD6626">
        <w:rPr>
          <w:b/>
          <w:bCs/>
          <w:i w:val="0"/>
          <w:iCs w:val="0"/>
          <w:color w:val="auto"/>
          <w:sz w:val="24"/>
          <w:szCs w:val="24"/>
        </w:rPr>
        <w:t xml:space="preserve">Figura </w:t>
      </w:r>
      <w:r w:rsidRPr="00FD6626">
        <w:rPr>
          <w:b/>
          <w:bCs/>
          <w:i w:val="0"/>
          <w:iCs w:val="0"/>
          <w:color w:val="auto"/>
          <w:sz w:val="24"/>
          <w:szCs w:val="24"/>
        </w:rPr>
        <w:fldChar w:fldCharType="begin"/>
      </w:r>
      <w:r w:rsidRPr="00FD6626">
        <w:rPr>
          <w:b/>
          <w:bCs/>
          <w:i w:val="0"/>
          <w:iCs w:val="0"/>
          <w:color w:val="auto"/>
          <w:sz w:val="24"/>
          <w:szCs w:val="24"/>
        </w:rPr>
        <w:instrText xml:space="preserve"> SEQ Figura \* ARABIC </w:instrText>
      </w:r>
      <w:r w:rsidRPr="00FD6626">
        <w:rPr>
          <w:b/>
          <w:bCs/>
          <w:i w:val="0"/>
          <w:iCs w:val="0"/>
          <w:color w:val="auto"/>
          <w:sz w:val="24"/>
          <w:szCs w:val="24"/>
        </w:rPr>
        <w:fldChar w:fldCharType="separate"/>
      </w:r>
      <w:r w:rsidR="005D514D">
        <w:rPr>
          <w:b/>
          <w:bCs/>
          <w:i w:val="0"/>
          <w:iCs w:val="0"/>
          <w:noProof/>
          <w:color w:val="auto"/>
          <w:sz w:val="24"/>
          <w:szCs w:val="24"/>
        </w:rPr>
        <w:t>9</w:t>
      </w:r>
      <w:r w:rsidRPr="00FD6626">
        <w:rPr>
          <w:b/>
          <w:bCs/>
          <w:i w:val="0"/>
          <w:iCs w:val="0"/>
          <w:color w:val="auto"/>
          <w:sz w:val="24"/>
          <w:szCs w:val="24"/>
        </w:rPr>
        <w:fldChar w:fldCharType="end"/>
      </w:r>
      <w:r w:rsidRPr="00FD6626">
        <w:rPr>
          <w:b/>
          <w:bCs/>
          <w:i w:val="0"/>
          <w:iCs w:val="0"/>
          <w:color w:val="auto"/>
          <w:sz w:val="24"/>
          <w:szCs w:val="24"/>
        </w:rPr>
        <w:t xml:space="preserve"> </w:t>
      </w:r>
      <w:r w:rsidRPr="00FD6626">
        <w:rPr>
          <w:b/>
          <w:bCs/>
          <w:i w:val="0"/>
          <w:iCs w:val="0"/>
          <w:color w:val="auto"/>
          <w:sz w:val="24"/>
          <w:szCs w:val="24"/>
        </w:rPr>
        <w:br/>
      </w:r>
      <w:r w:rsidR="00F06238">
        <w:rPr>
          <w:color w:val="auto"/>
          <w:sz w:val="24"/>
          <w:szCs w:val="24"/>
        </w:rPr>
        <w:t xml:space="preserve">Diseño de la Investigación </w:t>
      </w:r>
      <w:r w:rsidRPr="00FD6626">
        <w:rPr>
          <w:color w:val="auto"/>
          <w:sz w:val="24"/>
          <w:szCs w:val="24"/>
        </w:rPr>
        <w:t xml:space="preserve">para </w:t>
      </w:r>
      <w:r w:rsidR="00F06238">
        <w:rPr>
          <w:color w:val="auto"/>
          <w:sz w:val="24"/>
          <w:szCs w:val="24"/>
        </w:rPr>
        <w:t>el Análisis de la Microestructura de Lluvia</w:t>
      </w:r>
    </w:p>
    <w:p w14:paraId="7B8C7B4C" w14:textId="1C95F993" w:rsidR="00443FE9" w:rsidRDefault="00443FE9" w:rsidP="0015367F">
      <w:pPr>
        <w:ind w:left="426" w:hanging="720"/>
      </w:pPr>
      <w:r>
        <w:rPr>
          <w:noProof/>
        </w:rPr>
        <w:drawing>
          <wp:inline distT="0" distB="0" distL="0" distR="0" wp14:anchorId="6F3C3899" wp14:editId="64579B0F">
            <wp:extent cx="6438900" cy="3410587"/>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86542" cy="3435822"/>
                    </a:xfrm>
                    <a:prstGeom prst="rect">
                      <a:avLst/>
                    </a:prstGeom>
                    <a:noFill/>
                  </pic:spPr>
                </pic:pic>
              </a:graphicData>
            </a:graphic>
          </wp:inline>
        </w:drawing>
      </w:r>
    </w:p>
    <w:p w14:paraId="4C89AA34" w14:textId="68348AD1" w:rsidR="002E482B" w:rsidRPr="0071400D" w:rsidRDefault="002E482B" w:rsidP="0015367F">
      <w:pPr>
        <w:rPr>
          <w:sz w:val="20"/>
          <w:szCs w:val="18"/>
        </w:rPr>
      </w:pPr>
      <w:r w:rsidRPr="0071400D">
        <w:rPr>
          <w:i/>
          <w:iCs/>
          <w:sz w:val="20"/>
          <w:szCs w:val="18"/>
        </w:rPr>
        <w:t xml:space="preserve">Nota: </w:t>
      </w:r>
      <w:r w:rsidR="00443FE9">
        <w:rPr>
          <w:sz w:val="20"/>
          <w:szCs w:val="18"/>
        </w:rPr>
        <w:t xml:space="preserve">Los cuadros de color rojo corresponden a los medidores, los de amarillo a las mediciones, los de celeste a la separación de los datos, los de verde a los métodos estadísticos, los de negro son los </w:t>
      </w:r>
      <w:r w:rsidR="00443FE9">
        <w:rPr>
          <w:sz w:val="20"/>
          <w:szCs w:val="18"/>
        </w:rPr>
        <w:lastRenderedPageBreak/>
        <w:t xml:space="preserve">criterios de evaluación y el cuadro de color azul </w:t>
      </w:r>
      <w:r w:rsidRPr="0071400D">
        <w:rPr>
          <w:sz w:val="20"/>
          <w:szCs w:val="18"/>
        </w:rPr>
        <w:t xml:space="preserve">es el objetivo final de la investigación. </w:t>
      </w:r>
      <w:r w:rsidR="0071400D" w:rsidRPr="0071400D">
        <w:rPr>
          <w:sz w:val="20"/>
          <w:szCs w:val="18"/>
        </w:rPr>
        <w:t xml:space="preserve">Elaboración propia. </w:t>
      </w:r>
    </w:p>
    <w:p w14:paraId="518AE35F" w14:textId="77777777" w:rsidR="008E42EB" w:rsidRDefault="0005517A" w:rsidP="00270BBB">
      <w:pPr>
        <w:pStyle w:val="Ttulo2"/>
      </w:pPr>
      <w:bookmarkStart w:id="65" w:name="_Toc81644620"/>
      <w:r>
        <w:t>Método de investigación.</w:t>
      </w:r>
      <w:bookmarkEnd w:id="65"/>
    </w:p>
    <w:p w14:paraId="58419AE9" w14:textId="77777777" w:rsidR="00325B5A" w:rsidRDefault="00325B5A" w:rsidP="00381AC2">
      <w:r>
        <w:t>A continuación, se explica detalladamente los diferentes métodos empleados para la caracterización de las lluvias, así como los criterios obtenidos para este fin.</w:t>
      </w:r>
    </w:p>
    <w:p w14:paraId="67E0CFF5" w14:textId="77777777" w:rsidR="00325B5A" w:rsidRPr="00885281" w:rsidRDefault="00325B5A" w:rsidP="00325B5A">
      <w:pPr>
        <w:pStyle w:val="Ttulo3"/>
      </w:pPr>
      <w:bookmarkStart w:id="66" w:name="_Toc81644621"/>
      <w:r>
        <w:t>Ajuste de Distribución Exponencial</w:t>
      </w:r>
      <w:bookmarkEnd w:id="66"/>
    </w:p>
    <w:p w14:paraId="3696D8C0" w14:textId="0A76C085" w:rsidR="00325B5A" w:rsidRDefault="00325B5A" w:rsidP="00381AC2">
      <w:r>
        <w:t xml:space="preserve">Para obtener el Índice de Concentración (IC), se emplea la metodología descrita en </w:t>
      </w:r>
      <w:r w:rsidR="00806E28">
        <w:fldChar w:fldCharType="begin" w:fldLock="1"/>
      </w:r>
      <w:r>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manualFormatting":"Martin-Vide (2004)","plainTextFormattedCitation":"(Martin-Vide, 2004)","previouslyFormattedCitation":"(Martin-Vide, 2004)"},"properties":{"noteIndex":0},"schema":"https://github.com/citation-style-language/schema/raw/master/csl-citation.json"}</w:instrText>
      </w:r>
      <w:r w:rsidR="00806E28">
        <w:fldChar w:fldCharType="separate"/>
      </w:r>
      <w:r>
        <w:rPr>
          <w:noProof/>
        </w:rPr>
        <w:t>Martin-Vide (</w:t>
      </w:r>
      <w:r w:rsidRPr="00325B5A">
        <w:rPr>
          <w:noProof/>
        </w:rPr>
        <w:t>2004)</w:t>
      </w:r>
      <w:r w:rsidR="00806E28">
        <w:fldChar w:fldCharType="end"/>
      </w:r>
      <w:r>
        <w:t xml:space="preserve">, que establece una serie de ajustes de distribuciones exponenciales negativas para la estructura estadística de la precipitación diaria. Con el fin de determinar los impactos relativos o porcentuales de las diferentes clases de precipitación diaria y evaluar el peso de grandes cantidades respecto a la cantidad total. Esta relación se establece como una función exponencial (ecuación 1) entre los porcentajes acumulados de precipitación aportados (Y), el porcentaje acumulados de días (X) y las constantes (a y b). Estos porcentajes se encuentran relacionados a curvas de lluvia normaliza ya establecidas, que demuestran que tales funciones son de tipo exponencial </w:t>
      </w:r>
      <w:r w:rsidR="00806E28">
        <w:fldChar w:fldCharType="begin" w:fldLock="1"/>
      </w:r>
      <w:r w:rsidR="00293392">
        <w:instrText>ADDIN CSL_CITATION {"citationItems":[{"id":"ITEM-1","itemData":{"DOI":"10.1007/s00477-016-1235-5","ISSN":"14363259","abstract":"The analysis of annual or seasonal data can lead to misinterpretation of spatio-temporal rainfall distribution. A high percentage of total annual precipitation can fall in just a few days, causing floods or landslides. Large economic losses from these events are particularly common in Peru, where the daily precipitation has been poorly investigated. This study presents a spatio-temporal analysis of concentration index over the Mantaro River basin in the central Peruvian Andes. Daily rainfall data recorded at 46 rainfall stations between 1974 and 2004 were selected in this study. In terms of average values, the analysis of daily rainfall indicates that low-intensity events account for 38 % of rainy days but only approximately 9 % of the total rain amount. In contrast, high- and very high-intensity events account for 35 % of rainy days and approximately 71 % of the total rain amount. The results also indicate higher concentration and lower intensity over the Northern and Central regions, compared to Southern region of the basin. Rainfall concentration gives evidence of why some of these places are more likely to be affected by extreme weather events; spatial distribution of event intensity can be partly explained by daily rainfall heterogeneity and orography. Moreover, Mann–Kendall test mostly shows a significant change toward a weaker seasonality of daily precipitation distribution over high-mountain regions.","author":[{"dropping-particle":"","family":"Zubieta","given":"Ricardo","non-dropping-particle":"","parse-names":false,"suffix":""},{"dropping-particle":"","family":"Saavedra","given":"Miguel","non-dropping-particle":"","parse-names":false,"suffix":""},{"dropping-particle":"","family":"Silva","given":"Yamina","non-dropping-particle":"","parse-names":false,"suffix":""},{"dropping-particle":"","family":"Giráldez","given":"Lucy","non-dropping-particle":"","parse-names":false,"suffix":""}],"container-title":"Stochastic Environmental Research and Risk Assessment","id":"ITEM-1","issue":"6","issued":{"date-parts":[["2016"]]},"page":"1305-1318","title":"Spatial analysis and temporal trends of daily precipitation concentration in the mantaro river basin: Central andes of peru","type":"article-journal","volume":"31"},"uris":["http://www.mendeley.com/documents/?uuid=58b38d66-8ab3-4156-b569-b9d006c15171"]}],"mendeley":{"formattedCitation":"(Zubieta et al., 2016)","plainTextFormattedCitation":"(Zubieta et al., 2016)","previouslyFormattedCitation":"(Zubieta et al., 2016)"},"properties":{"noteIndex":0},"schema":"https://github.com/citation-style-language/schema/raw/master/csl-citation.json"}</w:instrText>
      </w:r>
      <w:r w:rsidR="00806E28">
        <w:fldChar w:fldCharType="separate"/>
      </w:r>
      <w:r w:rsidR="00447178" w:rsidRPr="00447178">
        <w:rPr>
          <w:noProof/>
        </w:rPr>
        <w:t>(Zubieta et al., 2016)</w:t>
      </w:r>
      <w:r w:rsidR="00806E28">
        <w:fldChar w:fldCharType="end"/>
      </w:r>
      <w:r>
        <w:t>.</w:t>
      </w:r>
    </w:p>
    <w:tbl>
      <w:tblPr>
        <w:tblW w:w="8494" w:type="dxa"/>
        <w:jc w:val="center"/>
        <w:tblBorders>
          <w:top w:val="nil"/>
          <w:left w:val="nil"/>
          <w:bottom w:val="nil"/>
          <w:right w:val="nil"/>
          <w:insideH w:val="nil"/>
          <w:insideV w:val="nil"/>
        </w:tblBorders>
        <w:tblLayout w:type="fixed"/>
        <w:tblLook w:val="0400" w:firstRow="0" w:lastRow="0" w:firstColumn="0" w:lastColumn="0" w:noHBand="0" w:noVBand="1"/>
      </w:tblPr>
      <w:tblGrid>
        <w:gridCol w:w="421"/>
        <w:gridCol w:w="7229"/>
        <w:gridCol w:w="844"/>
      </w:tblGrid>
      <w:tr w:rsidR="00433733" w14:paraId="3A80D1FE" w14:textId="77777777" w:rsidTr="00674639">
        <w:trPr>
          <w:jc w:val="center"/>
        </w:trPr>
        <w:tc>
          <w:tcPr>
            <w:tcW w:w="421" w:type="dxa"/>
            <w:vAlign w:val="center"/>
          </w:tcPr>
          <w:p w14:paraId="5406030F" w14:textId="77777777" w:rsidR="00433733" w:rsidRDefault="00433733" w:rsidP="00674639">
            <w:pPr>
              <w:jc w:val="center"/>
            </w:pPr>
          </w:p>
        </w:tc>
        <w:tc>
          <w:tcPr>
            <w:tcW w:w="7229" w:type="dxa"/>
            <w:vAlign w:val="center"/>
          </w:tcPr>
          <w:p w14:paraId="05B030F7" w14:textId="77777777" w:rsidR="00433733" w:rsidRDefault="00433733" w:rsidP="00674639">
            <w:pPr>
              <w:jc w:val="center"/>
              <w:rPr>
                <w:rFonts w:ascii="Cambria Math" w:eastAsia="Cambria Math" w:hAnsi="Cambria Math" w:cs="Cambria Math"/>
              </w:rPr>
            </w:pPr>
            <m:oMathPara>
              <m:oMath>
                <m:r>
                  <w:rPr>
                    <w:rFonts w:ascii="Cambria Math" w:eastAsia="Cambria Math" w:hAnsi="Cambria Math" w:cs="Cambria Math"/>
                  </w:rPr>
                  <m:t>Y=aXexp(bX)</m:t>
                </m:r>
              </m:oMath>
            </m:oMathPara>
          </w:p>
        </w:tc>
        <w:tc>
          <w:tcPr>
            <w:tcW w:w="844" w:type="dxa"/>
            <w:vAlign w:val="center"/>
          </w:tcPr>
          <w:p w14:paraId="53533764" w14:textId="61388E0C" w:rsidR="00433733" w:rsidRDefault="00433733" w:rsidP="00674639">
            <w:pPr>
              <w:jc w:val="center"/>
            </w:pPr>
            <w:r>
              <w:t>(</w:t>
            </w:r>
            <w:r w:rsidR="00806E28" w:rsidRPr="00994EF9">
              <w:rPr>
                <w:noProof/>
              </w:rPr>
              <w:fldChar w:fldCharType="begin"/>
            </w:r>
            <w:r w:rsidR="00895176" w:rsidRPr="00994EF9">
              <w:rPr>
                <w:noProof/>
              </w:rPr>
              <w:instrText xml:space="preserve"> SEQ Ecuación \* ARABIC </w:instrText>
            </w:r>
            <w:r w:rsidR="00806E28" w:rsidRPr="00994EF9">
              <w:rPr>
                <w:noProof/>
              </w:rPr>
              <w:fldChar w:fldCharType="separate"/>
            </w:r>
            <w:r w:rsidR="00492655">
              <w:rPr>
                <w:noProof/>
              </w:rPr>
              <w:t>1</w:t>
            </w:r>
            <w:r w:rsidR="00806E28" w:rsidRPr="00994EF9">
              <w:rPr>
                <w:noProof/>
              </w:rPr>
              <w:fldChar w:fldCharType="end"/>
            </w:r>
            <w:r>
              <w:t>)</w:t>
            </w:r>
          </w:p>
        </w:tc>
      </w:tr>
    </w:tbl>
    <w:p w14:paraId="7B04CEDE" w14:textId="6779F4C1" w:rsidR="00325B5A" w:rsidRDefault="00433733" w:rsidP="00381AC2">
      <w:r>
        <w:t xml:space="preserve">Para el cálculo concentración de precipitación diaria y cálculo del índice de concentración (IC), la metodología permite la evaluación de la concentración de lluvia diaria a través del IC, mediante la elaboración de la Tabla </w:t>
      </w:r>
      <w:r w:rsidR="0071400D">
        <w:t>8</w:t>
      </w:r>
      <w:r>
        <w:t xml:space="preserve"> </w:t>
      </w:r>
      <w:r w:rsidR="00806E28">
        <w:fldChar w:fldCharType="begin" w:fldLock="1"/>
      </w:r>
      <w:r>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plainTextFormattedCitation":"(Martin-Vide, 2004)","previouslyFormattedCitation":"(Martin-Vide, 2004)"},"properties":{"noteIndex":0},"schema":"https://github.com/citation-style-language/schema/raw/master/csl-citation.json"}</w:instrText>
      </w:r>
      <w:r w:rsidR="00806E28">
        <w:fldChar w:fldCharType="separate"/>
      </w:r>
      <w:r w:rsidRPr="00433733">
        <w:rPr>
          <w:noProof/>
        </w:rPr>
        <w:t>(Martin-Vide, 2004)</w:t>
      </w:r>
      <w:r w:rsidR="00806E28">
        <w:fldChar w:fldCharType="end"/>
      </w:r>
      <w:r>
        <w:t>.</w:t>
      </w:r>
    </w:p>
    <w:p w14:paraId="645261AE" w14:textId="13D4423D" w:rsidR="0071400D" w:rsidRPr="0071400D" w:rsidRDefault="0071400D" w:rsidP="007E52F6">
      <w:pPr>
        <w:pStyle w:val="Descripcin"/>
        <w:keepNext/>
        <w:spacing w:line="360" w:lineRule="auto"/>
        <w:jc w:val="left"/>
        <w:rPr>
          <w:color w:val="auto"/>
          <w:sz w:val="24"/>
          <w:szCs w:val="24"/>
        </w:rPr>
      </w:pPr>
      <w:r w:rsidRPr="0071400D">
        <w:rPr>
          <w:b/>
          <w:bCs/>
          <w:i w:val="0"/>
          <w:iCs w:val="0"/>
          <w:color w:val="auto"/>
          <w:sz w:val="24"/>
          <w:szCs w:val="24"/>
        </w:rPr>
        <w:t xml:space="preserve">Tabla </w:t>
      </w:r>
      <w:r w:rsidRPr="0071400D">
        <w:rPr>
          <w:b/>
          <w:bCs/>
          <w:i w:val="0"/>
          <w:iCs w:val="0"/>
          <w:color w:val="auto"/>
          <w:sz w:val="24"/>
          <w:szCs w:val="24"/>
        </w:rPr>
        <w:fldChar w:fldCharType="begin"/>
      </w:r>
      <w:r w:rsidRPr="0071400D">
        <w:rPr>
          <w:b/>
          <w:bCs/>
          <w:i w:val="0"/>
          <w:iCs w:val="0"/>
          <w:color w:val="auto"/>
          <w:sz w:val="24"/>
          <w:szCs w:val="24"/>
        </w:rPr>
        <w:instrText xml:space="preserve"> SEQ Tabla \* ARABIC </w:instrText>
      </w:r>
      <w:r w:rsidRPr="0071400D">
        <w:rPr>
          <w:b/>
          <w:bCs/>
          <w:i w:val="0"/>
          <w:iCs w:val="0"/>
          <w:color w:val="auto"/>
          <w:sz w:val="24"/>
          <w:szCs w:val="24"/>
        </w:rPr>
        <w:fldChar w:fldCharType="separate"/>
      </w:r>
      <w:r w:rsidR="00A551F4">
        <w:rPr>
          <w:b/>
          <w:bCs/>
          <w:i w:val="0"/>
          <w:iCs w:val="0"/>
          <w:noProof/>
          <w:color w:val="auto"/>
          <w:sz w:val="24"/>
          <w:szCs w:val="24"/>
        </w:rPr>
        <w:t>9</w:t>
      </w:r>
      <w:r w:rsidRPr="0071400D">
        <w:rPr>
          <w:b/>
          <w:bCs/>
          <w:i w:val="0"/>
          <w:iCs w:val="0"/>
          <w:color w:val="auto"/>
          <w:sz w:val="24"/>
          <w:szCs w:val="24"/>
        </w:rPr>
        <w:fldChar w:fldCharType="end"/>
      </w:r>
      <w:r w:rsidRPr="0071400D">
        <w:rPr>
          <w:color w:val="auto"/>
          <w:sz w:val="24"/>
          <w:szCs w:val="24"/>
        </w:rPr>
        <w:t xml:space="preserve"> </w:t>
      </w:r>
      <w:r w:rsidRPr="0071400D">
        <w:rPr>
          <w:color w:val="auto"/>
          <w:sz w:val="24"/>
          <w:szCs w:val="24"/>
        </w:rPr>
        <w:br/>
        <w:t>Distribución de frecuencias en clases de 1 mm</w:t>
      </w:r>
    </w:p>
    <w:tbl>
      <w:tblPr>
        <w:tblStyle w:val="Tablaconcuadrcula"/>
        <w:tblW w:w="0" w:type="auto"/>
        <w:jc w:val="center"/>
        <w:tblLook w:val="04A0" w:firstRow="1" w:lastRow="0" w:firstColumn="1" w:lastColumn="0" w:noHBand="0" w:noVBand="1"/>
      </w:tblPr>
      <w:tblGrid>
        <w:gridCol w:w="1395"/>
        <w:gridCol w:w="1072"/>
        <w:gridCol w:w="1043"/>
        <w:gridCol w:w="1042"/>
        <w:gridCol w:w="1042"/>
        <w:gridCol w:w="1042"/>
        <w:gridCol w:w="1042"/>
        <w:gridCol w:w="1042"/>
      </w:tblGrid>
      <w:tr w:rsidR="00FF0E0E" w14:paraId="1FDA3D7A" w14:textId="77777777" w:rsidTr="00FF0E0E">
        <w:trPr>
          <w:trHeight w:val="57"/>
          <w:jc w:val="center"/>
        </w:trPr>
        <w:tc>
          <w:tcPr>
            <w:tcW w:w="1395" w:type="dxa"/>
            <w:vAlign w:val="center"/>
          </w:tcPr>
          <w:p w14:paraId="2CD35BAC" w14:textId="77777777" w:rsidR="00FF0E0E" w:rsidRPr="007E715B" w:rsidRDefault="00FF0E0E" w:rsidP="00674639">
            <w:pPr>
              <w:spacing w:after="0"/>
              <w:jc w:val="center"/>
              <w:rPr>
                <w:b/>
                <w:szCs w:val="24"/>
              </w:rPr>
            </w:pPr>
            <w:r w:rsidRPr="00433733">
              <w:rPr>
                <w:rFonts w:cs="Arial"/>
                <w:b/>
                <w:szCs w:val="24"/>
              </w:rPr>
              <w:t>Clase</w:t>
            </w:r>
          </w:p>
        </w:tc>
        <w:tc>
          <w:tcPr>
            <w:tcW w:w="1072" w:type="dxa"/>
            <w:vAlign w:val="center"/>
          </w:tcPr>
          <w:p w14:paraId="4370A0DD" w14:textId="77777777" w:rsidR="00FF0E0E" w:rsidRPr="007E715B" w:rsidRDefault="00FF0E0E" w:rsidP="00674639">
            <w:pPr>
              <w:spacing w:after="0"/>
              <w:jc w:val="center"/>
              <w:rPr>
                <w:szCs w:val="24"/>
              </w:rPr>
            </w:pPr>
            <w:r w:rsidRPr="00433733">
              <w:rPr>
                <w:rFonts w:cs="Arial"/>
                <w:b/>
                <w:szCs w:val="24"/>
              </w:rPr>
              <w:t>Punto medio</w:t>
            </w:r>
          </w:p>
        </w:tc>
        <w:tc>
          <w:tcPr>
            <w:tcW w:w="1043" w:type="dxa"/>
            <w:vAlign w:val="center"/>
          </w:tcPr>
          <w:p w14:paraId="52D824C9" w14:textId="77777777" w:rsidR="00FF0E0E" w:rsidRPr="007E715B" w:rsidRDefault="00FF0E0E" w:rsidP="00FF0E0E">
            <w:pPr>
              <w:spacing w:after="0"/>
              <w:jc w:val="center"/>
              <w:rPr>
                <w:szCs w:val="24"/>
              </w:rPr>
            </w:pPr>
            <w:r w:rsidRPr="00433733">
              <w:rPr>
                <w:rFonts w:cs="Arial"/>
                <w:b/>
                <w:szCs w:val="24"/>
              </w:rPr>
              <w:t>n</w:t>
            </w:r>
          </w:p>
        </w:tc>
        <w:tc>
          <w:tcPr>
            <w:tcW w:w="1042" w:type="dxa"/>
            <w:vAlign w:val="center"/>
          </w:tcPr>
          <w:p w14:paraId="49081F71" w14:textId="77777777" w:rsidR="00FF0E0E" w:rsidRPr="007E715B" w:rsidRDefault="00C6754C" w:rsidP="00FF0E0E">
            <w:pPr>
              <w:spacing w:after="0"/>
              <w:jc w:val="center"/>
              <w:rPr>
                <w:szCs w:val="24"/>
              </w:rPr>
            </w:pPr>
            <w:sdt>
              <w:sdtPr>
                <w:rPr>
                  <w:rFonts w:cs="Arial"/>
                  <w:szCs w:val="24"/>
                </w:rPr>
                <w:tag w:val="goog_rdk_2"/>
                <w:id w:val="1032647"/>
              </w:sdtPr>
              <w:sdtEndPr/>
              <w:sdtContent>
                <w:r w:rsidR="00FF0E0E" w:rsidRPr="00433733">
                  <w:rPr>
                    <w:rFonts w:eastAsia="Arial Unicode MS" w:cs="Arial"/>
                    <w:b/>
                    <w:szCs w:val="24"/>
                  </w:rPr>
                  <w:t>∑ ni</w:t>
                </w:r>
              </w:sdtContent>
            </w:sdt>
          </w:p>
        </w:tc>
        <w:tc>
          <w:tcPr>
            <w:tcW w:w="1042" w:type="dxa"/>
            <w:vAlign w:val="center"/>
          </w:tcPr>
          <w:p w14:paraId="57AB0585" w14:textId="77777777" w:rsidR="00FF0E0E" w:rsidRPr="007E715B" w:rsidRDefault="00FF0E0E" w:rsidP="00FF0E0E">
            <w:pPr>
              <w:spacing w:after="0"/>
              <w:jc w:val="center"/>
              <w:rPr>
                <w:szCs w:val="24"/>
              </w:rPr>
            </w:pPr>
            <w:r w:rsidRPr="00433733">
              <w:rPr>
                <w:rFonts w:cs="Arial"/>
                <w:b/>
                <w:szCs w:val="24"/>
              </w:rPr>
              <w:t>Pi</w:t>
            </w:r>
          </w:p>
        </w:tc>
        <w:tc>
          <w:tcPr>
            <w:tcW w:w="1042" w:type="dxa"/>
            <w:vAlign w:val="center"/>
          </w:tcPr>
          <w:p w14:paraId="56FFA67E" w14:textId="77777777" w:rsidR="00FF0E0E" w:rsidRPr="007E715B" w:rsidRDefault="00C6754C" w:rsidP="00FF0E0E">
            <w:pPr>
              <w:spacing w:after="0"/>
              <w:jc w:val="center"/>
              <w:rPr>
                <w:szCs w:val="24"/>
              </w:rPr>
            </w:pPr>
            <w:sdt>
              <w:sdtPr>
                <w:rPr>
                  <w:rFonts w:cs="Arial"/>
                  <w:szCs w:val="24"/>
                </w:rPr>
                <w:tag w:val="goog_rdk_3"/>
                <w:id w:val="1032648"/>
              </w:sdtPr>
              <w:sdtEndPr/>
              <w:sdtContent>
                <w:r w:rsidR="00FF0E0E" w:rsidRPr="00433733">
                  <w:rPr>
                    <w:rFonts w:eastAsia="Arial Unicode MS" w:cs="Arial"/>
                    <w:b/>
                    <w:szCs w:val="24"/>
                  </w:rPr>
                  <w:t>∑ pi</w:t>
                </w:r>
              </w:sdtContent>
            </w:sdt>
          </w:p>
        </w:tc>
        <w:tc>
          <w:tcPr>
            <w:tcW w:w="1042" w:type="dxa"/>
            <w:vAlign w:val="center"/>
          </w:tcPr>
          <w:p w14:paraId="28A30E2F" w14:textId="77777777" w:rsidR="00FF0E0E" w:rsidRPr="007E715B" w:rsidRDefault="00C6754C" w:rsidP="00FF0E0E">
            <w:pPr>
              <w:spacing w:after="0"/>
              <w:jc w:val="center"/>
              <w:rPr>
                <w:szCs w:val="24"/>
              </w:rPr>
            </w:pPr>
            <w:sdt>
              <w:sdtPr>
                <w:rPr>
                  <w:rFonts w:cs="Arial"/>
                  <w:szCs w:val="24"/>
                </w:rPr>
                <w:tag w:val="goog_rdk_4"/>
                <w:id w:val="1032649"/>
              </w:sdtPr>
              <w:sdtEndPr/>
              <w:sdtContent>
                <w:r w:rsidR="00FF0E0E" w:rsidRPr="00433733">
                  <w:rPr>
                    <w:rFonts w:eastAsia="Arial Unicode MS" w:cs="Arial"/>
                    <w:b/>
                    <w:szCs w:val="24"/>
                  </w:rPr>
                  <w:t>∑ ni (%) = X</w:t>
                </w:r>
              </w:sdtContent>
            </w:sdt>
          </w:p>
        </w:tc>
        <w:tc>
          <w:tcPr>
            <w:tcW w:w="1042" w:type="dxa"/>
            <w:vAlign w:val="center"/>
          </w:tcPr>
          <w:p w14:paraId="1263F5D2" w14:textId="77777777" w:rsidR="00FF0E0E" w:rsidRPr="007E715B" w:rsidRDefault="00C6754C" w:rsidP="00FF0E0E">
            <w:pPr>
              <w:spacing w:after="0"/>
              <w:jc w:val="center"/>
              <w:rPr>
                <w:szCs w:val="24"/>
              </w:rPr>
            </w:pPr>
            <w:sdt>
              <w:sdtPr>
                <w:rPr>
                  <w:rFonts w:cs="Arial"/>
                  <w:szCs w:val="24"/>
                </w:rPr>
                <w:tag w:val="goog_rdk_5"/>
                <w:id w:val="1032650"/>
              </w:sdtPr>
              <w:sdtEndPr/>
              <w:sdtContent>
                <w:r w:rsidR="00FF0E0E" w:rsidRPr="00433733">
                  <w:rPr>
                    <w:rFonts w:eastAsia="Arial Unicode MS" w:cs="Arial"/>
                    <w:b/>
                    <w:szCs w:val="24"/>
                  </w:rPr>
                  <w:t>∑ pi (%) = Y</w:t>
                </w:r>
              </w:sdtContent>
            </w:sdt>
          </w:p>
        </w:tc>
      </w:tr>
      <w:tr w:rsidR="00FF0E0E" w14:paraId="261DAE8C" w14:textId="77777777" w:rsidTr="00FF0E0E">
        <w:trPr>
          <w:trHeight w:val="57"/>
          <w:jc w:val="center"/>
        </w:trPr>
        <w:tc>
          <w:tcPr>
            <w:tcW w:w="1395" w:type="dxa"/>
            <w:vAlign w:val="center"/>
          </w:tcPr>
          <w:p w14:paraId="1275300A" w14:textId="77777777" w:rsidR="00FF0E0E" w:rsidRPr="007E715B" w:rsidRDefault="00FF0E0E" w:rsidP="00FF0E0E">
            <w:pPr>
              <w:spacing w:after="0"/>
              <w:jc w:val="center"/>
              <w:rPr>
                <w:szCs w:val="24"/>
              </w:rPr>
            </w:pPr>
            <w:r>
              <w:rPr>
                <w:szCs w:val="24"/>
              </w:rPr>
              <w:t>0.1 - 0.9</w:t>
            </w:r>
          </w:p>
        </w:tc>
        <w:tc>
          <w:tcPr>
            <w:tcW w:w="1072" w:type="dxa"/>
            <w:vAlign w:val="center"/>
          </w:tcPr>
          <w:p w14:paraId="34C0A462" w14:textId="77777777" w:rsidR="00FF0E0E" w:rsidRPr="007E715B" w:rsidRDefault="00F66C6E" w:rsidP="00674639">
            <w:pPr>
              <w:spacing w:after="0"/>
              <w:jc w:val="center"/>
              <w:rPr>
                <w:szCs w:val="24"/>
              </w:rPr>
            </w:pPr>
            <w:r>
              <w:rPr>
                <w:szCs w:val="24"/>
              </w:rPr>
              <w:t>0.5</w:t>
            </w:r>
          </w:p>
        </w:tc>
        <w:tc>
          <w:tcPr>
            <w:tcW w:w="1043" w:type="dxa"/>
            <w:vAlign w:val="center"/>
          </w:tcPr>
          <w:p w14:paraId="5D6F18A5" w14:textId="77777777" w:rsidR="00FF0E0E" w:rsidRPr="007E715B" w:rsidRDefault="00FF0E0E" w:rsidP="00FF0E0E">
            <w:pPr>
              <w:spacing w:after="0"/>
              <w:jc w:val="center"/>
              <w:rPr>
                <w:szCs w:val="24"/>
              </w:rPr>
            </w:pPr>
          </w:p>
        </w:tc>
        <w:tc>
          <w:tcPr>
            <w:tcW w:w="1042" w:type="dxa"/>
            <w:vAlign w:val="center"/>
          </w:tcPr>
          <w:p w14:paraId="0A115201" w14:textId="77777777" w:rsidR="00FF0E0E" w:rsidRPr="007E715B" w:rsidRDefault="00FF0E0E" w:rsidP="00FF0E0E">
            <w:pPr>
              <w:spacing w:after="0"/>
              <w:jc w:val="center"/>
              <w:rPr>
                <w:szCs w:val="24"/>
              </w:rPr>
            </w:pPr>
          </w:p>
        </w:tc>
        <w:tc>
          <w:tcPr>
            <w:tcW w:w="1042" w:type="dxa"/>
            <w:vAlign w:val="center"/>
          </w:tcPr>
          <w:p w14:paraId="55839E98" w14:textId="77777777" w:rsidR="00FF0E0E" w:rsidRPr="007E715B" w:rsidRDefault="00FF0E0E" w:rsidP="00FF0E0E">
            <w:pPr>
              <w:spacing w:after="0"/>
              <w:jc w:val="center"/>
              <w:rPr>
                <w:szCs w:val="24"/>
              </w:rPr>
            </w:pPr>
          </w:p>
        </w:tc>
        <w:tc>
          <w:tcPr>
            <w:tcW w:w="1042" w:type="dxa"/>
            <w:vAlign w:val="center"/>
          </w:tcPr>
          <w:p w14:paraId="356809D5" w14:textId="77777777" w:rsidR="00FF0E0E" w:rsidRPr="007E715B" w:rsidRDefault="00FF0E0E" w:rsidP="00FF0E0E">
            <w:pPr>
              <w:spacing w:after="0"/>
              <w:jc w:val="center"/>
              <w:rPr>
                <w:szCs w:val="24"/>
              </w:rPr>
            </w:pPr>
          </w:p>
        </w:tc>
        <w:tc>
          <w:tcPr>
            <w:tcW w:w="1042" w:type="dxa"/>
            <w:vAlign w:val="center"/>
          </w:tcPr>
          <w:p w14:paraId="734DF755" w14:textId="77777777" w:rsidR="00FF0E0E" w:rsidRPr="007E715B" w:rsidRDefault="00FF0E0E" w:rsidP="00FF0E0E">
            <w:pPr>
              <w:spacing w:after="0"/>
              <w:jc w:val="center"/>
              <w:rPr>
                <w:szCs w:val="24"/>
              </w:rPr>
            </w:pPr>
          </w:p>
        </w:tc>
        <w:tc>
          <w:tcPr>
            <w:tcW w:w="1042" w:type="dxa"/>
            <w:vAlign w:val="center"/>
          </w:tcPr>
          <w:p w14:paraId="1116789C" w14:textId="77777777" w:rsidR="00FF0E0E" w:rsidRPr="007E715B" w:rsidRDefault="00FF0E0E" w:rsidP="00FF0E0E">
            <w:pPr>
              <w:spacing w:after="0"/>
              <w:jc w:val="center"/>
              <w:rPr>
                <w:szCs w:val="24"/>
              </w:rPr>
            </w:pPr>
          </w:p>
        </w:tc>
      </w:tr>
      <w:tr w:rsidR="00FF0E0E" w14:paraId="5C6D8271" w14:textId="77777777" w:rsidTr="00FF0E0E">
        <w:trPr>
          <w:trHeight w:val="20"/>
          <w:jc w:val="center"/>
        </w:trPr>
        <w:tc>
          <w:tcPr>
            <w:tcW w:w="1395" w:type="dxa"/>
            <w:vAlign w:val="center"/>
          </w:tcPr>
          <w:p w14:paraId="5BBDFB56" w14:textId="77777777" w:rsidR="00FF0E0E" w:rsidRPr="00FF0E0E" w:rsidRDefault="00FF0E0E" w:rsidP="00FF0E0E">
            <w:pPr>
              <w:spacing w:after="0"/>
              <w:jc w:val="center"/>
              <w:rPr>
                <w:szCs w:val="24"/>
              </w:rPr>
            </w:pPr>
            <w:r>
              <w:rPr>
                <w:szCs w:val="24"/>
              </w:rPr>
              <w:t>1.0 – 1.9</w:t>
            </w:r>
          </w:p>
        </w:tc>
        <w:tc>
          <w:tcPr>
            <w:tcW w:w="1072" w:type="dxa"/>
            <w:vAlign w:val="center"/>
          </w:tcPr>
          <w:p w14:paraId="22600137" w14:textId="77777777" w:rsidR="00FF0E0E" w:rsidRPr="007E715B" w:rsidRDefault="00F66C6E" w:rsidP="00674639">
            <w:pPr>
              <w:spacing w:after="0"/>
              <w:jc w:val="center"/>
              <w:rPr>
                <w:szCs w:val="24"/>
              </w:rPr>
            </w:pPr>
            <w:r>
              <w:rPr>
                <w:szCs w:val="24"/>
              </w:rPr>
              <w:t>1.5</w:t>
            </w:r>
          </w:p>
        </w:tc>
        <w:tc>
          <w:tcPr>
            <w:tcW w:w="1043" w:type="dxa"/>
            <w:vAlign w:val="center"/>
          </w:tcPr>
          <w:p w14:paraId="581B4ED4" w14:textId="77777777" w:rsidR="00FF0E0E" w:rsidRPr="007E715B" w:rsidRDefault="00FF0E0E" w:rsidP="00FF0E0E">
            <w:pPr>
              <w:spacing w:after="0"/>
              <w:jc w:val="center"/>
              <w:rPr>
                <w:szCs w:val="24"/>
              </w:rPr>
            </w:pPr>
          </w:p>
        </w:tc>
        <w:tc>
          <w:tcPr>
            <w:tcW w:w="1042" w:type="dxa"/>
            <w:vAlign w:val="center"/>
          </w:tcPr>
          <w:p w14:paraId="2AAC0F88" w14:textId="77777777" w:rsidR="00FF0E0E" w:rsidRPr="007E715B" w:rsidRDefault="00FF0E0E" w:rsidP="00FF0E0E">
            <w:pPr>
              <w:spacing w:after="0"/>
              <w:jc w:val="center"/>
              <w:rPr>
                <w:szCs w:val="24"/>
              </w:rPr>
            </w:pPr>
          </w:p>
        </w:tc>
        <w:tc>
          <w:tcPr>
            <w:tcW w:w="1042" w:type="dxa"/>
            <w:vAlign w:val="center"/>
          </w:tcPr>
          <w:p w14:paraId="25DC9931" w14:textId="77777777" w:rsidR="00FF0E0E" w:rsidRPr="007E715B" w:rsidRDefault="00FF0E0E" w:rsidP="00FF0E0E">
            <w:pPr>
              <w:spacing w:after="0"/>
              <w:jc w:val="center"/>
              <w:rPr>
                <w:szCs w:val="24"/>
              </w:rPr>
            </w:pPr>
          </w:p>
        </w:tc>
        <w:tc>
          <w:tcPr>
            <w:tcW w:w="1042" w:type="dxa"/>
            <w:vAlign w:val="center"/>
          </w:tcPr>
          <w:p w14:paraId="1AEDBCE7" w14:textId="77777777" w:rsidR="00FF0E0E" w:rsidRPr="007E715B" w:rsidRDefault="00FF0E0E" w:rsidP="00FF0E0E">
            <w:pPr>
              <w:spacing w:after="0"/>
              <w:jc w:val="center"/>
              <w:rPr>
                <w:szCs w:val="24"/>
              </w:rPr>
            </w:pPr>
          </w:p>
        </w:tc>
        <w:tc>
          <w:tcPr>
            <w:tcW w:w="1042" w:type="dxa"/>
            <w:vAlign w:val="center"/>
          </w:tcPr>
          <w:p w14:paraId="2D74A410" w14:textId="77777777" w:rsidR="00FF0E0E" w:rsidRPr="007E715B" w:rsidRDefault="00FF0E0E" w:rsidP="00FF0E0E">
            <w:pPr>
              <w:spacing w:after="0"/>
              <w:jc w:val="center"/>
              <w:rPr>
                <w:szCs w:val="24"/>
              </w:rPr>
            </w:pPr>
          </w:p>
        </w:tc>
        <w:tc>
          <w:tcPr>
            <w:tcW w:w="1042" w:type="dxa"/>
            <w:vAlign w:val="center"/>
          </w:tcPr>
          <w:p w14:paraId="6EC6D1DA" w14:textId="77777777" w:rsidR="00FF0E0E" w:rsidRPr="007E715B" w:rsidRDefault="00FF0E0E" w:rsidP="00FF0E0E">
            <w:pPr>
              <w:spacing w:after="0"/>
              <w:jc w:val="center"/>
              <w:rPr>
                <w:szCs w:val="24"/>
              </w:rPr>
            </w:pPr>
          </w:p>
        </w:tc>
      </w:tr>
      <w:tr w:rsidR="00FF0E0E" w14:paraId="7EE82D0D" w14:textId="77777777" w:rsidTr="007E52F6">
        <w:trPr>
          <w:cantSplit/>
          <w:trHeight w:val="397"/>
          <w:jc w:val="center"/>
        </w:trPr>
        <w:tc>
          <w:tcPr>
            <w:tcW w:w="1395" w:type="dxa"/>
            <w:textDirection w:val="tbRl"/>
            <w:vAlign w:val="center"/>
          </w:tcPr>
          <w:p w14:paraId="703218C4" w14:textId="77777777" w:rsidR="00FF0E0E" w:rsidRDefault="00FF0E0E" w:rsidP="00FF0E0E">
            <w:pPr>
              <w:spacing w:after="0"/>
              <w:ind w:left="113" w:right="113"/>
              <w:jc w:val="center"/>
              <w:rPr>
                <w:szCs w:val="24"/>
              </w:rPr>
            </w:pPr>
            <w:r>
              <w:rPr>
                <w:szCs w:val="24"/>
              </w:rPr>
              <w:t>…</w:t>
            </w:r>
          </w:p>
        </w:tc>
        <w:tc>
          <w:tcPr>
            <w:tcW w:w="1072" w:type="dxa"/>
            <w:textDirection w:val="tbRl"/>
            <w:vAlign w:val="center"/>
          </w:tcPr>
          <w:p w14:paraId="4CED10BD" w14:textId="77777777" w:rsidR="00FF0E0E" w:rsidRPr="006D0839" w:rsidRDefault="00FF0E0E" w:rsidP="00FF0E0E">
            <w:pPr>
              <w:spacing w:after="0"/>
              <w:ind w:left="113" w:right="113"/>
              <w:jc w:val="center"/>
              <w:rPr>
                <w:szCs w:val="24"/>
              </w:rPr>
            </w:pPr>
          </w:p>
        </w:tc>
        <w:tc>
          <w:tcPr>
            <w:tcW w:w="1043" w:type="dxa"/>
            <w:textDirection w:val="tbRl"/>
            <w:vAlign w:val="center"/>
          </w:tcPr>
          <w:p w14:paraId="3DA7EE1D" w14:textId="77777777" w:rsidR="00FF0E0E" w:rsidRDefault="00FF0E0E" w:rsidP="00FF0E0E">
            <w:pPr>
              <w:spacing w:after="0"/>
              <w:ind w:left="113" w:right="113"/>
              <w:jc w:val="center"/>
              <w:rPr>
                <w:szCs w:val="24"/>
              </w:rPr>
            </w:pPr>
          </w:p>
        </w:tc>
        <w:tc>
          <w:tcPr>
            <w:tcW w:w="1042" w:type="dxa"/>
            <w:textDirection w:val="tbRl"/>
            <w:vAlign w:val="center"/>
          </w:tcPr>
          <w:p w14:paraId="6E66A500" w14:textId="77777777" w:rsidR="00FF0E0E" w:rsidRDefault="00FF0E0E" w:rsidP="00FF0E0E">
            <w:pPr>
              <w:spacing w:after="0"/>
              <w:ind w:left="113" w:right="113"/>
              <w:jc w:val="center"/>
              <w:rPr>
                <w:szCs w:val="24"/>
              </w:rPr>
            </w:pPr>
          </w:p>
        </w:tc>
        <w:tc>
          <w:tcPr>
            <w:tcW w:w="1042" w:type="dxa"/>
            <w:textDirection w:val="tbRl"/>
            <w:vAlign w:val="center"/>
          </w:tcPr>
          <w:p w14:paraId="72D4E25D" w14:textId="77777777" w:rsidR="00FF0E0E" w:rsidRDefault="00FF0E0E" w:rsidP="00FF0E0E">
            <w:pPr>
              <w:spacing w:after="0"/>
              <w:ind w:left="113" w:right="113"/>
              <w:jc w:val="center"/>
              <w:rPr>
                <w:szCs w:val="24"/>
              </w:rPr>
            </w:pPr>
          </w:p>
        </w:tc>
        <w:tc>
          <w:tcPr>
            <w:tcW w:w="1042" w:type="dxa"/>
            <w:textDirection w:val="tbRl"/>
            <w:vAlign w:val="center"/>
          </w:tcPr>
          <w:p w14:paraId="6BFD033E" w14:textId="77777777" w:rsidR="00FF0E0E" w:rsidRDefault="00FF0E0E" w:rsidP="00FF0E0E">
            <w:pPr>
              <w:spacing w:after="0"/>
              <w:ind w:left="113" w:right="113"/>
              <w:jc w:val="center"/>
              <w:rPr>
                <w:szCs w:val="24"/>
              </w:rPr>
            </w:pPr>
          </w:p>
        </w:tc>
        <w:tc>
          <w:tcPr>
            <w:tcW w:w="1042" w:type="dxa"/>
            <w:textDirection w:val="tbRl"/>
            <w:vAlign w:val="center"/>
          </w:tcPr>
          <w:p w14:paraId="64724C4B" w14:textId="77777777" w:rsidR="00FF0E0E" w:rsidRDefault="00FF0E0E" w:rsidP="00FF0E0E">
            <w:pPr>
              <w:spacing w:after="0"/>
              <w:ind w:left="113" w:right="113"/>
              <w:jc w:val="center"/>
              <w:rPr>
                <w:szCs w:val="24"/>
              </w:rPr>
            </w:pPr>
          </w:p>
        </w:tc>
        <w:tc>
          <w:tcPr>
            <w:tcW w:w="1042" w:type="dxa"/>
            <w:textDirection w:val="tbRl"/>
            <w:vAlign w:val="center"/>
          </w:tcPr>
          <w:p w14:paraId="0FE5D34F" w14:textId="77777777" w:rsidR="00FF0E0E" w:rsidRDefault="00FF0E0E" w:rsidP="00FF0E0E">
            <w:pPr>
              <w:spacing w:after="0"/>
              <w:ind w:left="113" w:right="113"/>
              <w:jc w:val="center"/>
              <w:rPr>
                <w:szCs w:val="24"/>
              </w:rPr>
            </w:pPr>
          </w:p>
        </w:tc>
      </w:tr>
      <w:tr w:rsidR="00FF0E0E" w14:paraId="1D36CE6D" w14:textId="77777777" w:rsidTr="00FF0E0E">
        <w:trPr>
          <w:trHeight w:val="20"/>
          <w:jc w:val="center"/>
        </w:trPr>
        <w:tc>
          <w:tcPr>
            <w:tcW w:w="1395" w:type="dxa"/>
            <w:vAlign w:val="center"/>
          </w:tcPr>
          <w:p w14:paraId="2C154422" w14:textId="77777777" w:rsidR="00FF0E0E" w:rsidRDefault="00FF0E0E" w:rsidP="00FF0E0E">
            <w:pPr>
              <w:spacing w:after="0"/>
              <w:jc w:val="center"/>
              <w:rPr>
                <w:szCs w:val="24"/>
              </w:rPr>
            </w:pPr>
            <w:r>
              <w:rPr>
                <w:szCs w:val="24"/>
              </w:rPr>
              <w:t>46.0 - 46.9</w:t>
            </w:r>
          </w:p>
        </w:tc>
        <w:tc>
          <w:tcPr>
            <w:tcW w:w="1072" w:type="dxa"/>
            <w:vAlign w:val="center"/>
          </w:tcPr>
          <w:p w14:paraId="46E3A24B" w14:textId="77777777" w:rsidR="00FF0E0E" w:rsidRPr="006D0839" w:rsidRDefault="00F66C6E" w:rsidP="00674639">
            <w:pPr>
              <w:spacing w:after="0"/>
              <w:jc w:val="center"/>
              <w:rPr>
                <w:szCs w:val="24"/>
              </w:rPr>
            </w:pPr>
            <w:r>
              <w:rPr>
                <w:szCs w:val="24"/>
              </w:rPr>
              <w:t>46.5</w:t>
            </w:r>
          </w:p>
        </w:tc>
        <w:tc>
          <w:tcPr>
            <w:tcW w:w="1043" w:type="dxa"/>
            <w:vAlign w:val="center"/>
          </w:tcPr>
          <w:p w14:paraId="25D5FE33" w14:textId="77777777" w:rsidR="00FF0E0E" w:rsidRDefault="00FF0E0E" w:rsidP="00FF0E0E">
            <w:pPr>
              <w:spacing w:after="0"/>
              <w:jc w:val="center"/>
              <w:rPr>
                <w:szCs w:val="24"/>
              </w:rPr>
            </w:pPr>
          </w:p>
        </w:tc>
        <w:tc>
          <w:tcPr>
            <w:tcW w:w="1042" w:type="dxa"/>
            <w:vAlign w:val="center"/>
          </w:tcPr>
          <w:p w14:paraId="1D85B409" w14:textId="77777777" w:rsidR="00FF0E0E" w:rsidRDefault="00FF0E0E" w:rsidP="00FF0E0E">
            <w:pPr>
              <w:spacing w:after="0"/>
              <w:jc w:val="center"/>
              <w:rPr>
                <w:szCs w:val="24"/>
              </w:rPr>
            </w:pPr>
          </w:p>
        </w:tc>
        <w:tc>
          <w:tcPr>
            <w:tcW w:w="1042" w:type="dxa"/>
            <w:vAlign w:val="center"/>
          </w:tcPr>
          <w:p w14:paraId="2D587804" w14:textId="77777777" w:rsidR="00FF0E0E" w:rsidRDefault="00FF0E0E" w:rsidP="00FF0E0E">
            <w:pPr>
              <w:spacing w:after="0"/>
              <w:jc w:val="center"/>
              <w:rPr>
                <w:szCs w:val="24"/>
              </w:rPr>
            </w:pPr>
          </w:p>
        </w:tc>
        <w:tc>
          <w:tcPr>
            <w:tcW w:w="1042" w:type="dxa"/>
            <w:vAlign w:val="center"/>
          </w:tcPr>
          <w:p w14:paraId="3600F484" w14:textId="77777777" w:rsidR="00FF0E0E" w:rsidRDefault="00FF0E0E" w:rsidP="00FF0E0E">
            <w:pPr>
              <w:spacing w:after="0"/>
              <w:jc w:val="center"/>
              <w:rPr>
                <w:szCs w:val="24"/>
              </w:rPr>
            </w:pPr>
          </w:p>
        </w:tc>
        <w:tc>
          <w:tcPr>
            <w:tcW w:w="1042" w:type="dxa"/>
            <w:vAlign w:val="center"/>
          </w:tcPr>
          <w:p w14:paraId="5DB1353B" w14:textId="77777777" w:rsidR="00FF0E0E" w:rsidRDefault="00FF0E0E" w:rsidP="00FF0E0E">
            <w:pPr>
              <w:spacing w:after="0"/>
              <w:jc w:val="center"/>
              <w:rPr>
                <w:szCs w:val="24"/>
              </w:rPr>
            </w:pPr>
          </w:p>
        </w:tc>
        <w:tc>
          <w:tcPr>
            <w:tcW w:w="1042" w:type="dxa"/>
            <w:vAlign w:val="center"/>
          </w:tcPr>
          <w:p w14:paraId="72540AFF" w14:textId="77777777" w:rsidR="00FF0E0E" w:rsidRDefault="00FF0E0E" w:rsidP="00FF0E0E">
            <w:pPr>
              <w:spacing w:after="0"/>
              <w:jc w:val="center"/>
              <w:rPr>
                <w:szCs w:val="24"/>
              </w:rPr>
            </w:pPr>
          </w:p>
        </w:tc>
      </w:tr>
      <w:tr w:rsidR="00FF0E0E" w14:paraId="5BCAD793" w14:textId="77777777" w:rsidTr="00FF0E0E">
        <w:trPr>
          <w:trHeight w:val="20"/>
          <w:jc w:val="center"/>
        </w:trPr>
        <w:tc>
          <w:tcPr>
            <w:tcW w:w="1395" w:type="dxa"/>
            <w:vAlign w:val="center"/>
          </w:tcPr>
          <w:p w14:paraId="5A99F3C1" w14:textId="77777777" w:rsidR="00FF0E0E" w:rsidRDefault="00FF0E0E" w:rsidP="00FF0E0E">
            <w:pPr>
              <w:spacing w:after="0"/>
              <w:jc w:val="center"/>
              <w:rPr>
                <w:szCs w:val="24"/>
              </w:rPr>
            </w:pPr>
            <w:r>
              <w:rPr>
                <w:szCs w:val="24"/>
              </w:rPr>
              <w:t>47.0 - 47.9</w:t>
            </w:r>
          </w:p>
        </w:tc>
        <w:tc>
          <w:tcPr>
            <w:tcW w:w="1072" w:type="dxa"/>
            <w:vAlign w:val="center"/>
          </w:tcPr>
          <w:p w14:paraId="5F2909E1" w14:textId="77777777" w:rsidR="00FF0E0E" w:rsidRPr="006D0839" w:rsidRDefault="00F66C6E" w:rsidP="00674639">
            <w:pPr>
              <w:spacing w:after="0"/>
              <w:jc w:val="center"/>
              <w:rPr>
                <w:szCs w:val="24"/>
              </w:rPr>
            </w:pPr>
            <w:r>
              <w:rPr>
                <w:szCs w:val="24"/>
              </w:rPr>
              <w:t>47.5</w:t>
            </w:r>
          </w:p>
        </w:tc>
        <w:tc>
          <w:tcPr>
            <w:tcW w:w="1043" w:type="dxa"/>
            <w:vAlign w:val="center"/>
          </w:tcPr>
          <w:p w14:paraId="446CE39D" w14:textId="77777777" w:rsidR="00FF0E0E" w:rsidRDefault="00FF0E0E" w:rsidP="00FF0E0E">
            <w:pPr>
              <w:spacing w:after="0"/>
              <w:jc w:val="center"/>
              <w:rPr>
                <w:szCs w:val="24"/>
              </w:rPr>
            </w:pPr>
          </w:p>
        </w:tc>
        <w:tc>
          <w:tcPr>
            <w:tcW w:w="1042" w:type="dxa"/>
            <w:vAlign w:val="center"/>
          </w:tcPr>
          <w:p w14:paraId="2064E6F0" w14:textId="77777777" w:rsidR="00FF0E0E" w:rsidRDefault="00FF0E0E" w:rsidP="00FF0E0E">
            <w:pPr>
              <w:spacing w:after="0"/>
              <w:jc w:val="center"/>
              <w:rPr>
                <w:szCs w:val="24"/>
              </w:rPr>
            </w:pPr>
          </w:p>
        </w:tc>
        <w:tc>
          <w:tcPr>
            <w:tcW w:w="1042" w:type="dxa"/>
            <w:vAlign w:val="center"/>
          </w:tcPr>
          <w:p w14:paraId="59FC440D" w14:textId="77777777" w:rsidR="00FF0E0E" w:rsidRDefault="00FF0E0E" w:rsidP="00FF0E0E">
            <w:pPr>
              <w:spacing w:after="0"/>
              <w:jc w:val="center"/>
              <w:rPr>
                <w:szCs w:val="24"/>
              </w:rPr>
            </w:pPr>
          </w:p>
        </w:tc>
        <w:tc>
          <w:tcPr>
            <w:tcW w:w="1042" w:type="dxa"/>
            <w:vAlign w:val="center"/>
          </w:tcPr>
          <w:p w14:paraId="3DCB8FC6" w14:textId="77777777" w:rsidR="00FF0E0E" w:rsidRDefault="00FF0E0E" w:rsidP="00FF0E0E">
            <w:pPr>
              <w:spacing w:after="0"/>
              <w:jc w:val="center"/>
              <w:rPr>
                <w:szCs w:val="24"/>
              </w:rPr>
            </w:pPr>
          </w:p>
        </w:tc>
        <w:tc>
          <w:tcPr>
            <w:tcW w:w="1042" w:type="dxa"/>
            <w:vAlign w:val="center"/>
          </w:tcPr>
          <w:p w14:paraId="45576BBB" w14:textId="77777777" w:rsidR="00FF0E0E" w:rsidRDefault="00FF0E0E" w:rsidP="00FF0E0E">
            <w:pPr>
              <w:spacing w:after="0"/>
              <w:jc w:val="center"/>
              <w:rPr>
                <w:szCs w:val="24"/>
              </w:rPr>
            </w:pPr>
          </w:p>
        </w:tc>
        <w:tc>
          <w:tcPr>
            <w:tcW w:w="1042" w:type="dxa"/>
            <w:vAlign w:val="center"/>
          </w:tcPr>
          <w:p w14:paraId="45CCC5BE" w14:textId="77777777" w:rsidR="00FF0E0E" w:rsidRDefault="00FF0E0E" w:rsidP="00FF0E0E">
            <w:pPr>
              <w:spacing w:after="0"/>
              <w:jc w:val="center"/>
              <w:rPr>
                <w:szCs w:val="24"/>
              </w:rPr>
            </w:pPr>
          </w:p>
        </w:tc>
      </w:tr>
      <w:tr w:rsidR="00F66C6E" w14:paraId="52313B82" w14:textId="77777777" w:rsidTr="00FF0E0E">
        <w:trPr>
          <w:trHeight w:val="20"/>
          <w:jc w:val="center"/>
        </w:trPr>
        <w:tc>
          <w:tcPr>
            <w:tcW w:w="1395" w:type="dxa"/>
            <w:vAlign w:val="center"/>
          </w:tcPr>
          <w:p w14:paraId="0FBCFC2B" w14:textId="77777777" w:rsidR="00F66C6E" w:rsidRDefault="00F66C6E" w:rsidP="00FF0E0E">
            <w:pPr>
              <w:spacing w:after="0"/>
              <w:jc w:val="center"/>
              <w:rPr>
                <w:szCs w:val="24"/>
              </w:rPr>
            </w:pPr>
            <w:r>
              <w:rPr>
                <w:szCs w:val="24"/>
              </w:rPr>
              <w:t xml:space="preserve">Total </w:t>
            </w:r>
          </w:p>
        </w:tc>
        <w:tc>
          <w:tcPr>
            <w:tcW w:w="1072" w:type="dxa"/>
            <w:vAlign w:val="center"/>
          </w:tcPr>
          <w:p w14:paraId="6022C853" w14:textId="77777777" w:rsidR="00F66C6E" w:rsidRPr="006D0839" w:rsidRDefault="00F66C6E" w:rsidP="00674639">
            <w:pPr>
              <w:spacing w:after="0"/>
              <w:jc w:val="center"/>
              <w:rPr>
                <w:szCs w:val="24"/>
              </w:rPr>
            </w:pPr>
          </w:p>
        </w:tc>
        <w:tc>
          <w:tcPr>
            <w:tcW w:w="1043" w:type="dxa"/>
            <w:vAlign w:val="center"/>
          </w:tcPr>
          <w:p w14:paraId="316BF5AA" w14:textId="77777777" w:rsidR="00F66C6E" w:rsidRDefault="00F66C6E" w:rsidP="00FF0E0E">
            <w:pPr>
              <w:spacing w:after="0"/>
              <w:jc w:val="center"/>
              <w:rPr>
                <w:szCs w:val="24"/>
              </w:rPr>
            </w:pPr>
          </w:p>
        </w:tc>
        <w:tc>
          <w:tcPr>
            <w:tcW w:w="1042" w:type="dxa"/>
            <w:vAlign w:val="center"/>
          </w:tcPr>
          <w:p w14:paraId="15BC489C" w14:textId="77777777" w:rsidR="00F66C6E" w:rsidRDefault="00F66C6E" w:rsidP="00FF0E0E">
            <w:pPr>
              <w:spacing w:after="0"/>
              <w:jc w:val="center"/>
              <w:rPr>
                <w:szCs w:val="24"/>
              </w:rPr>
            </w:pPr>
          </w:p>
        </w:tc>
        <w:tc>
          <w:tcPr>
            <w:tcW w:w="1042" w:type="dxa"/>
            <w:vAlign w:val="center"/>
          </w:tcPr>
          <w:p w14:paraId="733A57F1" w14:textId="77777777" w:rsidR="00F66C6E" w:rsidRDefault="00F66C6E" w:rsidP="00FF0E0E">
            <w:pPr>
              <w:spacing w:after="0"/>
              <w:jc w:val="center"/>
              <w:rPr>
                <w:szCs w:val="24"/>
              </w:rPr>
            </w:pPr>
          </w:p>
        </w:tc>
        <w:tc>
          <w:tcPr>
            <w:tcW w:w="1042" w:type="dxa"/>
            <w:vAlign w:val="center"/>
          </w:tcPr>
          <w:p w14:paraId="204CBF80" w14:textId="77777777" w:rsidR="00F66C6E" w:rsidRDefault="00F66C6E" w:rsidP="00FF0E0E">
            <w:pPr>
              <w:spacing w:after="0"/>
              <w:jc w:val="center"/>
              <w:rPr>
                <w:szCs w:val="24"/>
              </w:rPr>
            </w:pPr>
          </w:p>
        </w:tc>
        <w:tc>
          <w:tcPr>
            <w:tcW w:w="1042" w:type="dxa"/>
            <w:vAlign w:val="center"/>
          </w:tcPr>
          <w:p w14:paraId="3B5B4A39" w14:textId="77777777" w:rsidR="00F66C6E" w:rsidRDefault="00F66C6E" w:rsidP="00FF0E0E">
            <w:pPr>
              <w:spacing w:after="0"/>
              <w:jc w:val="center"/>
              <w:rPr>
                <w:szCs w:val="24"/>
              </w:rPr>
            </w:pPr>
          </w:p>
        </w:tc>
        <w:tc>
          <w:tcPr>
            <w:tcW w:w="1042" w:type="dxa"/>
            <w:vAlign w:val="center"/>
          </w:tcPr>
          <w:p w14:paraId="383B3371" w14:textId="77777777" w:rsidR="00F66C6E" w:rsidRDefault="00F66C6E" w:rsidP="00FF0E0E">
            <w:pPr>
              <w:spacing w:after="0"/>
              <w:jc w:val="center"/>
              <w:rPr>
                <w:szCs w:val="24"/>
              </w:rPr>
            </w:pPr>
          </w:p>
        </w:tc>
      </w:tr>
    </w:tbl>
    <w:p w14:paraId="34DFBD64" w14:textId="77777777" w:rsidR="00AE72F8" w:rsidRDefault="00AE72F8" w:rsidP="0071400D">
      <w:pPr>
        <w:spacing w:after="0"/>
        <w:rPr>
          <w:rFonts w:cs="Arial"/>
          <w:b/>
          <w:szCs w:val="24"/>
        </w:rPr>
      </w:pPr>
    </w:p>
    <w:p w14:paraId="53F6F511" w14:textId="69BCAAE1" w:rsidR="0071400D" w:rsidRPr="00AE72F8" w:rsidRDefault="0071400D" w:rsidP="0071400D">
      <w:pPr>
        <w:spacing w:after="0"/>
        <w:rPr>
          <w:sz w:val="20"/>
          <w:szCs w:val="18"/>
          <w:lang w:val="en-US"/>
        </w:rPr>
      </w:pPr>
      <w:r w:rsidRPr="00AE72F8">
        <w:rPr>
          <w:rFonts w:cs="Arial"/>
          <w:i/>
          <w:iCs/>
          <w:sz w:val="20"/>
          <w:szCs w:val="20"/>
        </w:rPr>
        <w:t xml:space="preserve">Nota: </w:t>
      </w:r>
      <w:r w:rsidRPr="00AE72F8">
        <w:rPr>
          <w:rFonts w:cs="Arial"/>
          <w:sz w:val="20"/>
          <w:szCs w:val="20"/>
        </w:rPr>
        <w:t xml:space="preserve">Se tiene </w:t>
      </w:r>
      <w:r w:rsidRPr="00AE72F8">
        <w:rPr>
          <w:sz w:val="20"/>
          <w:szCs w:val="20"/>
        </w:rPr>
        <w:t xml:space="preserve">frecuencias acumulativas relativas (X) y los porcentajes correspondientes de la precipitación total (Y). </w:t>
      </w:r>
      <w:r w:rsidRPr="00AE72F8">
        <w:rPr>
          <w:sz w:val="20"/>
          <w:szCs w:val="20"/>
          <w:lang w:val="en-US"/>
        </w:rPr>
        <w:t>Extraído de “</w:t>
      </w:r>
      <w:r w:rsidRPr="00AE72F8">
        <w:rPr>
          <w:rFonts w:cs="Arial"/>
          <w:noProof/>
          <w:sz w:val="20"/>
          <w:szCs w:val="20"/>
          <w:lang w:val="en-US"/>
        </w:rPr>
        <w:t>Spatial distribution of a daily precipitation concentration index in peninsular Spain</w:t>
      </w:r>
      <w:r w:rsidRPr="00AE72F8">
        <w:rPr>
          <w:sz w:val="20"/>
          <w:szCs w:val="20"/>
          <w:lang w:val="en-US"/>
        </w:rPr>
        <w:t>”</w:t>
      </w:r>
      <w:r w:rsidR="008521CE">
        <w:rPr>
          <w:sz w:val="20"/>
          <w:szCs w:val="20"/>
          <w:lang w:val="en-US"/>
        </w:rPr>
        <w:t xml:space="preserve"> (p. 962)</w:t>
      </w:r>
      <w:r w:rsidRPr="00AE72F8">
        <w:rPr>
          <w:sz w:val="20"/>
          <w:szCs w:val="20"/>
          <w:lang w:val="en-US"/>
        </w:rPr>
        <w:t xml:space="preserve">, por </w:t>
      </w:r>
      <w:r w:rsidRPr="00AE72F8">
        <w:rPr>
          <w:sz w:val="20"/>
          <w:szCs w:val="18"/>
        </w:rPr>
        <w:fldChar w:fldCharType="begin" w:fldLock="1"/>
      </w:r>
      <w:r w:rsidRPr="00AE72F8">
        <w:rPr>
          <w:sz w:val="20"/>
          <w:szCs w:val="18"/>
          <w:lang w:val="en-US"/>
        </w:rPr>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manualFormatting":"Martin-Vide, 2004","plainTextFormattedCitation":"(Martin-Vide, 2004)","previouslyFormattedCitation":"(Martin-Vide, 2004)"},"properties":{"noteIndex":0},"schema":"https://github.com/citation-style-language/schema/raw/master/csl-citation.json"}</w:instrText>
      </w:r>
      <w:r w:rsidRPr="00AE72F8">
        <w:rPr>
          <w:sz w:val="20"/>
          <w:szCs w:val="18"/>
        </w:rPr>
        <w:fldChar w:fldCharType="separate"/>
      </w:r>
      <w:r w:rsidRPr="00AE72F8">
        <w:rPr>
          <w:noProof/>
          <w:sz w:val="20"/>
          <w:szCs w:val="18"/>
          <w:lang w:val="en-US"/>
        </w:rPr>
        <w:t>Martin-Vide, 2004</w:t>
      </w:r>
      <w:r w:rsidRPr="00AE72F8">
        <w:rPr>
          <w:sz w:val="20"/>
          <w:szCs w:val="18"/>
        </w:rPr>
        <w:fldChar w:fldCharType="end"/>
      </w:r>
      <w:r w:rsidRPr="00AE72F8">
        <w:rPr>
          <w:sz w:val="20"/>
          <w:szCs w:val="18"/>
          <w:lang w:val="en-US"/>
        </w:rPr>
        <w:t>, International Journal of Climatology, 24(8).</w:t>
      </w:r>
    </w:p>
    <w:p w14:paraId="07980A5A" w14:textId="7A4F7CBF" w:rsidR="0071400D" w:rsidRPr="00AE72F8" w:rsidRDefault="0071400D" w:rsidP="00433733">
      <w:pPr>
        <w:rPr>
          <w:rFonts w:cs="Arial"/>
          <w:sz w:val="20"/>
          <w:szCs w:val="20"/>
        </w:rPr>
      </w:pPr>
      <w:r w:rsidRPr="00AE72F8">
        <w:rPr>
          <w:rFonts w:cs="Arial"/>
          <w:sz w:val="20"/>
          <w:szCs w:val="20"/>
        </w:rPr>
        <w:t>Los datos para el rango de clases son los empleados para la estación meteorológica de Huayao. Extraído de “</w:t>
      </w:r>
      <w:r w:rsidR="008521CE" w:rsidRPr="00AE72F8">
        <w:rPr>
          <w:rFonts w:cs="Arial"/>
          <w:noProof/>
          <w:sz w:val="20"/>
          <w:szCs w:val="20"/>
        </w:rPr>
        <w:t>Distribución</w:t>
      </w:r>
      <w:r w:rsidRPr="00AE72F8">
        <w:rPr>
          <w:rFonts w:cs="Arial"/>
          <w:noProof/>
          <w:sz w:val="20"/>
          <w:szCs w:val="20"/>
        </w:rPr>
        <w:t xml:space="preserve"> Espacial del Indice De Coventracion De Precipitación Diaria En Los Andes Centrales Peruanos : Valle Del Rio Mantaro</w:t>
      </w:r>
      <w:r w:rsidRPr="00AE72F8">
        <w:rPr>
          <w:rFonts w:cs="Arial"/>
          <w:sz w:val="20"/>
          <w:szCs w:val="20"/>
        </w:rPr>
        <w:t>”</w:t>
      </w:r>
      <w:r w:rsidR="008521CE">
        <w:rPr>
          <w:rFonts w:cs="Arial"/>
          <w:sz w:val="20"/>
          <w:szCs w:val="20"/>
        </w:rPr>
        <w:t xml:space="preserve"> (p. 17)</w:t>
      </w:r>
      <w:r w:rsidRPr="00AE72F8">
        <w:rPr>
          <w:rFonts w:cs="Arial"/>
          <w:sz w:val="20"/>
          <w:szCs w:val="20"/>
        </w:rPr>
        <w:t xml:space="preserve">, por </w:t>
      </w:r>
      <w:r w:rsidRPr="00AE72F8">
        <w:rPr>
          <w:sz w:val="20"/>
          <w:szCs w:val="18"/>
        </w:rPr>
        <w:fldChar w:fldCharType="begin" w:fldLock="1"/>
      </w:r>
      <w:r w:rsidRPr="00AE72F8">
        <w:rPr>
          <w:sz w:val="20"/>
          <w:szCs w:val="18"/>
        </w:rPr>
        <w:instrText>ADDIN CSL_CITATION {"citationItems":[{"id":"ITEM-1","itemData":{"author":[{"dropping-particle":"","family":"Zubieta","given":"Ricardo","non-dropping-particle":"","parse-names":false,"suffix":""},{"dropping-particle":"","family":"Saavedra","given":"Miguel","non-dropping-particle":"","parse-names":false,"suffix":""}],"container-title":"TECNIA","id":"ITEM-1","issue":"2","issued":{"date-parts":[["2009"]]},"title":"Distribucion Espacial del Indice De Coventracion De Precipitación Diaria En Los Andes Centrales Peruanos : Valle Del Rio Mantaro","type":"article-journal","volume":"19"},"uris":["http://www.mendeley.com/documents/?uuid=51098405-d092-4a9f-b949-293da258e72a"]}],"mendeley":{"formattedCitation":"(Zubieta &amp; Saavedra, 2009)","manualFormatting":"Zubieta &amp; Saavedra, 2009","plainTextFormattedCitation":"(Zubieta &amp; Saavedra, 2009)","previouslyFormattedCitation":"(Zubieta &amp; Saavedra, 2009)"},"properties":{"noteIndex":0},"schema":"https://github.com/citation-style-language/schema/raw/master/csl-citation.json"}</w:instrText>
      </w:r>
      <w:r w:rsidRPr="00AE72F8">
        <w:rPr>
          <w:sz w:val="20"/>
          <w:szCs w:val="18"/>
        </w:rPr>
        <w:fldChar w:fldCharType="separate"/>
      </w:r>
      <w:r w:rsidRPr="00AE72F8">
        <w:rPr>
          <w:noProof/>
          <w:sz w:val="20"/>
          <w:szCs w:val="18"/>
        </w:rPr>
        <w:t>Zubieta &amp; Saavedra, 2009</w:t>
      </w:r>
      <w:r w:rsidRPr="00AE72F8">
        <w:rPr>
          <w:sz w:val="20"/>
          <w:szCs w:val="18"/>
        </w:rPr>
        <w:fldChar w:fldCharType="end"/>
      </w:r>
      <w:r w:rsidRPr="00AE72F8">
        <w:rPr>
          <w:sz w:val="20"/>
          <w:szCs w:val="18"/>
        </w:rPr>
        <w:t>, TECNIA, 19(2).</w:t>
      </w:r>
    </w:p>
    <w:p w14:paraId="2AD318A1" w14:textId="1563B9D7" w:rsidR="00F21714" w:rsidRDefault="00F21714" w:rsidP="00F21714">
      <w:r>
        <w:lastRenderedPageBreak/>
        <w:t xml:space="preserve">El resultado de la representación gráfica de las dos últimas columnas denota una línea poligonal marcadamente exponencial, como se observa en la Figura </w:t>
      </w:r>
      <w:r w:rsidR="008521CE">
        <w:t>10</w:t>
      </w:r>
      <w:r w:rsidR="00DC2631">
        <w:t>.</w:t>
      </w:r>
      <w:r>
        <w:t xml:space="preserve"> </w:t>
      </w:r>
      <w:r w:rsidR="00806E28">
        <w:fldChar w:fldCharType="begin" w:fldLock="1"/>
      </w:r>
      <w:r w:rsidR="00447178">
        <w:instrText>ADDIN CSL_CITATION {"citationItems":[{"id":"ITEM-1","itemData":{"author":[{"dropping-particle":"","family":"Zubieta","given":"Ricardo","non-dropping-particle":"","parse-names":false,"suffix":""},{"dropping-particle":"","family":"Saavedra","given":"Miguel","non-dropping-particle":"","parse-names":false,"suffix":""}],"container-title":"TECNIA","id":"ITEM-1","issue":"2","issued":{"date-parts":[["2009"]]},"title":"Distribucion Espacial del Indice De Coventracion De Precipitación Diaria En Los Andes Centrales Peruanos : Valle Del Rio Mantaro","type":"article-journal","volume":"19"},"uris":["http://www.mendeley.com/documents/?uuid=51098405-d092-4a9f-b949-293da258e72a"]}],"mendeley":{"formattedCitation":"(Zubieta &amp; Saavedra, 2009)","plainTextFormattedCitation":"(Zubieta &amp; Saavedra, 2009)","previouslyFormattedCitation":"(Zubieta &amp; Saavedra, 2009)"},"properties":{"noteIndex":0},"schema":"https://github.com/citation-style-language/schema/raw/master/csl-citation.json"}</w:instrText>
      </w:r>
      <w:r w:rsidR="00806E28">
        <w:fldChar w:fldCharType="separate"/>
      </w:r>
      <w:r w:rsidR="003354E4" w:rsidRPr="003354E4">
        <w:rPr>
          <w:noProof/>
        </w:rPr>
        <w:t>(Zubieta &amp; Saavedra, 2009)</w:t>
      </w:r>
      <w:r w:rsidR="00806E28">
        <w:fldChar w:fldCharType="end"/>
      </w:r>
      <w:r>
        <w:t>; cuyos valores expresan la concentración</w:t>
      </w:r>
      <w:r w:rsidR="00F66C6E">
        <w:t xml:space="preserve"> de la lluvia</w:t>
      </w:r>
      <w:r>
        <w:t>. Donde el bisector del cuadrante es la línea de equidistribución (caso ideal en el tiempo) y presenta una distribución de la precipitación diaria perfecta. Esta línea poligonal es denominada curva de concentración o curva de Lorenz.</w:t>
      </w:r>
    </w:p>
    <w:p w14:paraId="7F64B3E6" w14:textId="77777777" w:rsidR="00F21714" w:rsidRDefault="00F21714" w:rsidP="00F21714">
      <w:r>
        <w:t xml:space="preserve">El área S encerrada por el Bisector del cuadrante y la curva de concentración, proporciona la medida de concentración, </w:t>
      </w:r>
      <w:r w:rsidR="00F66C6E">
        <w:t xml:space="preserve">que </w:t>
      </w:r>
      <w:r>
        <w:t>servirá p</w:t>
      </w:r>
      <w:r w:rsidR="004D294A">
        <w:t>ara calcular el IC</w:t>
      </w:r>
      <w:r>
        <w:t xml:space="preserve"> mediante el Índice de Gini</w:t>
      </w:r>
      <w:r w:rsidR="00F66C6E">
        <w:t xml:space="preserve"> </w:t>
      </w:r>
      <w:r w:rsidR="00806E28">
        <w:fldChar w:fldCharType="begin" w:fldLock="1"/>
      </w:r>
      <w:r w:rsidR="00F66C6E">
        <w:instrText>ADDIN CSL_CITATION {"citationItems":[{"id":"ITEM-1","itemData":{"DOI":"10.1002/joc.1030","ISSN":"08998418","abstract":"Given its concentration in a few days and its modest total volume, knowledge about precipitation with daily resolution in Spain is highly important. In this article, a concentration index (CI) that evaluates the varying weight of daily precipitation, i.e. the contribution of the days of greatest rainfall to the total amount, is presented. The index is applied to exponential curves such as Y = aXexp(bX), which adjust the accumulated percentages of precipitation Y contributed by the accumulated percentage of days X on which it took place. The index was applied to 32 meteorological stations across peninsular Spain with quality data for the period 1951 to 1990, which enables the spatial patterns of daily pluviometric concentration in the territory to be determined.","author":[{"dropping-particle":"","family":"Martin-Vide","given":"Javier","non-dropping-particle":"","parse-names":false,"suffix":""}],"container-title":"International Journal of Climatology","id":"ITEM-1","issue":"8","issued":{"date-parts":[["2004"]]},"page":"959-971","title":"Spatial distribution of a daily precipitation concentration index in peninsular Spain","type":"article-journal","volume":"24"},"uris":["http://www.mendeley.com/documents/?uuid=b4f5730f-a94c-49bc-bc63-a86d4fcf1001"]}],"mendeley":{"formattedCitation":"(Martin-Vide, 2004)","plainTextFormattedCitation":"(Martin-Vide, 2004)","previouslyFormattedCitation":"(Martin-Vide, 2004)"},"properties":{"noteIndex":0},"schema":"https://github.com/citation-style-language/schema/raw/master/csl-citation.json"}</w:instrText>
      </w:r>
      <w:r w:rsidR="00806E28">
        <w:fldChar w:fldCharType="separate"/>
      </w:r>
      <w:r w:rsidR="00F66C6E" w:rsidRPr="00433733">
        <w:rPr>
          <w:noProof/>
        </w:rPr>
        <w:t>(Martin-Vide, 2004)</w:t>
      </w:r>
      <w:r w:rsidR="00806E28">
        <w:fldChar w:fldCharType="end"/>
      </w:r>
      <w:r>
        <w:t xml:space="preserve"> descr</w:t>
      </w:r>
      <w:r w:rsidR="00F66C6E">
        <w:t>ita en la ecuación (2); el cual</w:t>
      </w:r>
      <w:r>
        <w:t xml:space="preserve"> se encuentra en el rango de 0 </w:t>
      </w:r>
      <w:r w:rsidR="00F66C6E">
        <w:t xml:space="preserve">y 1, en donde </w:t>
      </w:r>
      <w:r>
        <w:t>0 corresponde a la perfecta igualdad (todos los días contienen el mismo valor) y 1 representa a la perfecta desigualdad.</w:t>
      </w:r>
    </w:p>
    <w:tbl>
      <w:tblPr>
        <w:tblW w:w="8494" w:type="dxa"/>
        <w:jc w:val="center"/>
        <w:tblBorders>
          <w:top w:val="nil"/>
          <w:left w:val="nil"/>
          <w:bottom w:val="nil"/>
          <w:right w:val="nil"/>
          <w:insideH w:val="nil"/>
          <w:insideV w:val="nil"/>
        </w:tblBorders>
        <w:tblLayout w:type="fixed"/>
        <w:tblLook w:val="0400" w:firstRow="0" w:lastRow="0" w:firstColumn="0" w:lastColumn="0" w:noHBand="0" w:noVBand="1"/>
      </w:tblPr>
      <w:tblGrid>
        <w:gridCol w:w="421"/>
        <w:gridCol w:w="7229"/>
        <w:gridCol w:w="844"/>
      </w:tblGrid>
      <w:tr w:rsidR="00B5504F" w14:paraId="7341C610" w14:textId="77777777" w:rsidTr="00674639">
        <w:trPr>
          <w:jc w:val="center"/>
        </w:trPr>
        <w:tc>
          <w:tcPr>
            <w:tcW w:w="421" w:type="dxa"/>
            <w:vAlign w:val="center"/>
          </w:tcPr>
          <w:p w14:paraId="55566F78" w14:textId="77777777" w:rsidR="00B5504F" w:rsidRDefault="00B5504F" w:rsidP="00674639">
            <w:pPr>
              <w:jc w:val="center"/>
            </w:pPr>
          </w:p>
        </w:tc>
        <w:tc>
          <w:tcPr>
            <w:tcW w:w="7229" w:type="dxa"/>
            <w:vAlign w:val="center"/>
          </w:tcPr>
          <w:p w14:paraId="6FFF449A" w14:textId="77777777" w:rsidR="00B5504F" w:rsidRDefault="00B5504F" w:rsidP="00674639">
            <w:pPr>
              <w:jc w:val="center"/>
              <w:rPr>
                <w:rFonts w:ascii="Cambria Math" w:eastAsia="Cambria Math" w:hAnsi="Cambria Math" w:cs="Cambria Math"/>
              </w:rPr>
            </w:pPr>
            <m:oMathPara>
              <m:oMath>
                <m:r>
                  <w:rPr>
                    <w:rFonts w:ascii="Cambria Math" w:eastAsia="Cambria Math" w:hAnsi="Cambria Math" w:cs="Cambria Math"/>
                  </w:rPr>
                  <m:t>Índice de Gini :2S/10000</m:t>
                </m:r>
              </m:oMath>
            </m:oMathPara>
          </w:p>
        </w:tc>
        <w:tc>
          <w:tcPr>
            <w:tcW w:w="844" w:type="dxa"/>
            <w:vAlign w:val="center"/>
          </w:tcPr>
          <w:p w14:paraId="2EF7CB5F" w14:textId="07C24F08" w:rsidR="00B5504F" w:rsidRDefault="00B5504F" w:rsidP="00674639">
            <w:pPr>
              <w:jc w:val="center"/>
            </w:pPr>
            <w:r>
              <w:t>(</w:t>
            </w:r>
            <w:r w:rsidR="00806E28" w:rsidRPr="00994EF9">
              <w:rPr>
                <w:noProof/>
              </w:rPr>
              <w:fldChar w:fldCharType="begin"/>
            </w:r>
            <w:r w:rsidR="00895176" w:rsidRPr="00994EF9">
              <w:rPr>
                <w:noProof/>
              </w:rPr>
              <w:instrText xml:space="preserve"> SEQ Ecuación \* ARABIC </w:instrText>
            </w:r>
            <w:r w:rsidR="00806E28" w:rsidRPr="00994EF9">
              <w:rPr>
                <w:noProof/>
              </w:rPr>
              <w:fldChar w:fldCharType="separate"/>
            </w:r>
            <w:r w:rsidR="00492655">
              <w:rPr>
                <w:noProof/>
              </w:rPr>
              <w:t>2</w:t>
            </w:r>
            <w:r w:rsidR="00806E28" w:rsidRPr="00994EF9">
              <w:rPr>
                <w:noProof/>
              </w:rPr>
              <w:fldChar w:fldCharType="end"/>
            </w:r>
            <w:r>
              <w:t>)</w:t>
            </w:r>
          </w:p>
        </w:tc>
      </w:tr>
    </w:tbl>
    <w:p w14:paraId="3D5849C0" w14:textId="77777777" w:rsidR="00325B5A" w:rsidRDefault="00B5504F" w:rsidP="00381AC2">
      <w:r>
        <w:t>Para mejorar el método mencionado, la curva de concentración puede ser sustituida por la curva exponencial del tipo de la ecuación (1). Donde se determinan las constantes a y b por medio del método de mínimos cuadrados (ecuación 3 y 4):</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B5504F" w:rsidRPr="00725021" w14:paraId="1C49A0A3" w14:textId="77777777" w:rsidTr="00674639">
        <w:trPr>
          <w:jc w:val="center"/>
        </w:trPr>
        <w:tc>
          <w:tcPr>
            <w:tcW w:w="421" w:type="dxa"/>
            <w:vAlign w:val="center"/>
          </w:tcPr>
          <w:p w14:paraId="7F1220FD" w14:textId="77777777" w:rsidR="00B5504F" w:rsidRPr="00725021" w:rsidRDefault="00B5504F" w:rsidP="00674639">
            <w:pPr>
              <w:jc w:val="center"/>
            </w:pPr>
          </w:p>
        </w:tc>
        <w:tc>
          <w:tcPr>
            <w:tcW w:w="7229" w:type="dxa"/>
            <w:vAlign w:val="center"/>
          </w:tcPr>
          <w:p w14:paraId="75888CBB" w14:textId="77777777" w:rsidR="00B5504F" w:rsidRPr="00725021" w:rsidRDefault="00C6754C" w:rsidP="00674639">
            <w:pPr>
              <w:jc w:val="center"/>
            </w:pPr>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a</m:t>
                        </m:r>
                      </m:e>
                    </m:d>
                  </m:e>
                </m:func>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nary>
                    <m:nary>
                      <m:naryPr>
                        <m:chr m:val="∑"/>
                        <m:limLoc m:val="undOvr"/>
                        <m:subHide m:val="1"/>
                        <m:supHide m:val="1"/>
                        <m:ctrlPr>
                          <w:rPr>
                            <w:rFonts w:ascii="Cambria Math" w:hAnsi="Cambria Math"/>
                            <w:i/>
                          </w:rPr>
                        </m:ctrlPr>
                      </m:naryPr>
                      <m:sub/>
                      <m:sup/>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func>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e>
                        </m:nary>
                      </m:e>
                    </m:nary>
                    <m:r>
                      <w:rPr>
                        <w:rFonts w:ascii="Cambria Math" w:hAnsi="Cambria Math"/>
                      </w:rPr>
                      <m:t>-</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nary>
                    <m:nary>
                      <m:naryPr>
                        <m:chr m:val="∑"/>
                        <m:limLoc m:val="undOvr"/>
                        <m:subHide m:val="1"/>
                        <m:supHide m:val="1"/>
                        <m:ctrlPr>
                          <w:rPr>
                            <w:rFonts w:ascii="Cambria Math" w:hAnsi="Cambria Math"/>
                            <w:i/>
                          </w:rPr>
                        </m:ctrlPr>
                      </m:naryPr>
                      <m:sub/>
                      <m:sup/>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e>
                        </m:nary>
                      </m:e>
                    </m:nary>
                  </m:num>
                  <m:den>
                    <m:r>
                      <w:rPr>
                        <w:rFonts w:ascii="Cambria Math" w:hAnsi="Cambria Math"/>
                      </w:rPr>
                      <m:t>N</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sup>
                        <m:r>
                          <w:rPr>
                            <w:rFonts w:ascii="Cambria Math" w:hAnsi="Cambria Math"/>
                          </w:rPr>
                          <m:t>2</m:t>
                        </m:r>
                      </m:sup>
                    </m:sSup>
                  </m:den>
                </m:f>
              </m:oMath>
            </m:oMathPara>
          </w:p>
        </w:tc>
        <w:tc>
          <w:tcPr>
            <w:tcW w:w="844" w:type="dxa"/>
            <w:vAlign w:val="center"/>
          </w:tcPr>
          <w:p w14:paraId="128BE7D5" w14:textId="63070002" w:rsidR="00B5504F" w:rsidRPr="00725021" w:rsidRDefault="00B5504F" w:rsidP="00674639">
            <w:pPr>
              <w:jc w:val="center"/>
            </w:pPr>
            <w:r w:rsidRPr="00994EF9">
              <w:t>(</w:t>
            </w:r>
            <w:r w:rsidR="00806E28" w:rsidRPr="00994EF9">
              <w:rPr>
                <w:noProof/>
              </w:rPr>
              <w:fldChar w:fldCharType="begin"/>
            </w:r>
            <w:r w:rsidRPr="00994EF9">
              <w:rPr>
                <w:noProof/>
              </w:rPr>
              <w:instrText xml:space="preserve"> SEQ Ecuación \* ARABIC </w:instrText>
            </w:r>
            <w:r w:rsidR="00806E28" w:rsidRPr="00994EF9">
              <w:rPr>
                <w:noProof/>
              </w:rPr>
              <w:fldChar w:fldCharType="separate"/>
            </w:r>
            <w:r w:rsidR="00492655">
              <w:rPr>
                <w:noProof/>
              </w:rPr>
              <w:t>3</w:t>
            </w:r>
            <w:r w:rsidR="00806E28" w:rsidRPr="00994EF9">
              <w:rPr>
                <w:noProof/>
              </w:rPr>
              <w:fldChar w:fldCharType="end"/>
            </w:r>
            <w:r w:rsidRPr="00725021">
              <w:t>)</w:t>
            </w:r>
          </w:p>
        </w:tc>
      </w:tr>
    </w:tbl>
    <w:p w14:paraId="4FA440EA" w14:textId="77777777" w:rsidR="00433733" w:rsidRDefault="00433733" w:rsidP="00381AC2"/>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B5504F" w:rsidRPr="00725021" w14:paraId="55F6DC4F" w14:textId="77777777" w:rsidTr="00674639">
        <w:trPr>
          <w:jc w:val="center"/>
        </w:trPr>
        <w:tc>
          <w:tcPr>
            <w:tcW w:w="421" w:type="dxa"/>
            <w:vAlign w:val="center"/>
          </w:tcPr>
          <w:p w14:paraId="6B5B3795" w14:textId="77777777" w:rsidR="00B5504F" w:rsidRPr="00725021" w:rsidRDefault="00B5504F" w:rsidP="00674639">
            <w:pPr>
              <w:jc w:val="center"/>
            </w:pPr>
          </w:p>
        </w:tc>
        <w:tc>
          <w:tcPr>
            <w:tcW w:w="7229" w:type="dxa"/>
            <w:vAlign w:val="center"/>
          </w:tcPr>
          <w:p w14:paraId="25704285" w14:textId="77777777" w:rsidR="00B5504F" w:rsidRPr="00725021" w:rsidRDefault="00B5504F" w:rsidP="00674639">
            <w:pPr>
              <w:jc w:val="center"/>
            </w:pPr>
            <m:oMathPara>
              <m:oMath>
                <m:r>
                  <m:rPr>
                    <m:sty m:val="p"/>
                  </m:rPr>
                  <w:rPr>
                    <w:rFonts w:ascii="Cambria Math" w:hAnsi="Cambria Math"/>
                  </w:rPr>
                  <m:t>b</m:t>
                </m:r>
                <m:r>
                  <w:rPr>
                    <w:rFonts w:ascii="Cambria Math" w:hAnsi="Cambria Math"/>
                  </w:rPr>
                  <m:t>=</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nary>
                      <m:naryPr>
                        <m:chr m:val="∑"/>
                        <m:limLoc m:val="undOvr"/>
                        <m:subHide m:val="1"/>
                        <m:supHide m:val="1"/>
                        <m:ctrlPr>
                          <w:rPr>
                            <w:rFonts w:ascii="Cambria Math" w:hAnsi="Cambria Math"/>
                            <w:i/>
                          </w:rPr>
                        </m:ctrlPr>
                      </m:naryPr>
                      <m:sub/>
                      <m:sup/>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func>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i/>
                                  </w:rPr>
                                </m:ctrlPr>
                              </m:naryPr>
                              <m:sub/>
                              <m:sup/>
                              <m:e>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e>
                        </m:nary>
                      </m:e>
                    </m:nary>
                    <m:r>
                      <w:rPr>
                        <w:rFonts w:ascii="Cambria Math" w:hAnsi="Cambria Math"/>
                      </w:rPr>
                      <m:t>-N</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i/>
                              </w:rPr>
                            </m:ctrlPr>
                          </m:naryPr>
                          <m:sub/>
                          <m:sup/>
                          <m:e>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e>
                    </m:nary>
                    <m:r>
                      <w:rPr>
                        <w:rFonts w:ascii="Cambria Math" w:hAnsi="Cambria Math"/>
                      </w:rPr>
                      <m:t xml:space="preserve"> </m:t>
                    </m:r>
                  </m:num>
                  <m:den>
                    <m:r>
                      <w:rPr>
                        <w:rFonts w:ascii="Cambria Math" w:hAnsi="Cambria Math"/>
                      </w:rPr>
                      <m:t>N</m:t>
                    </m:r>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sup>
                        <m:r>
                          <w:rPr>
                            <w:rFonts w:ascii="Cambria Math" w:hAnsi="Cambria Math"/>
                          </w:rPr>
                          <m:t>2</m:t>
                        </m:r>
                      </m:sup>
                    </m:sSup>
                  </m:den>
                </m:f>
              </m:oMath>
            </m:oMathPara>
          </w:p>
        </w:tc>
        <w:tc>
          <w:tcPr>
            <w:tcW w:w="844" w:type="dxa"/>
            <w:vAlign w:val="center"/>
          </w:tcPr>
          <w:p w14:paraId="5EB4B7AA" w14:textId="7DCCFDF5" w:rsidR="00B5504F" w:rsidRPr="00725021" w:rsidRDefault="00B5504F" w:rsidP="00674639">
            <w:pPr>
              <w:jc w:val="center"/>
            </w:pPr>
            <w:r w:rsidRPr="00994EF9">
              <w:t>(</w:t>
            </w:r>
            <w:r w:rsidR="00806E28" w:rsidRPr="00994EF9">
              <w:rPr>
                <w:noProof/>
              </w:rPr>
              <w:fldChar w:fldCharType="begin"/>
            </w:r>
            <w:r w:rsidRPr="00994EF9">
              <w:rPr>
                <w:noProof/>
              </w:rPr>
              <w:instrText xml:space="preserve"> SEQ Ecuación \* ARABIC </w:instrText>
            </w:r>
            <w:r w:rsidR="00806E28" w:rsidRPr="00994EF9">
              <w:rPr>
                <w:noProof/>
              </w:rPr>
              <w:fldChar w:fldCharType="separate"/>
            </w:r>
            <w:r w:rsidR="00492655">
              <w:rPr>
                <w:noProof/>
              </w:rPr>
              <w:t>4</w:t>
            </w:r>
            <w:r w:rsidR="00806E28" w:rsidRPr="00994EF9">
              <w:rPr>
                <w:noProof/>
              </w:rPr>
              <w:fldChar w:fldCharType="end"/>
            </w:r>
            <w:r w:rsidRPr="00725021">
              <w:t>)</w:t>
            </w:r>
          </w:p>
        </w:tc>
      </w:tr>
    </w:tbl>
    <w:p w14:paraId="7A6E9D96" w14:textId="77777777" w:rsidR="00433733" w:rsidRDefault="00994EF9" w:rsidP="00381AC2">
      <w:r>
        <w:t>Una vez determinado los valores de ambas constantes, se define la integral de la curva exponencial entre 0 y 100 en la ecuación (5), que representa el área (A) bajo la curva exponencial</w:t>
      </w:r>
      <w:r w:rsidR="00DC2631">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994EF9" w:rsidRPr="00674639" w14:paraId="38A97408" w14:textId="77777777" w:rsidTr="00674639">
        <w:trPr>
          <w:jc w:val="center"/>
        </w:trPr>
        <w:tc>
          <w:tcPr>
            <w:tcW w:w="421" w:type="dxa"/>
            <w:vAlign w:val="center"/>
          </w:tcPr>
          <w:p w14:paraId="00A06A00" w14:textId="77777777" w:rsidR="00994EF9" w:rsidRPr="00674639" w:rsidRDefault="00994EF9" w:rsidP="00674639">
            <w:pPr>
              <w:jc w:val="center"/>
              <w:rPr>
                <w:szCs w:val="24"/>
              </w:rPr>
            </w:pPr>
          </w:p>
        </w:tc>
        <w:tc>
          <w:tcPr>
            <w:tcW w:w="7229" w:type="dxa"/>
            <w:vAlign w:val="center"/>
          </w:tcPr>
          <w:p w14:paraId="250F21B2" w14:textId="77777777" w:rsidR="00994EF9" w:rsidRPr="00674639" w:rsidRDefault="00C6754C" w:rsidP="00674639">
            <w:pPr>
              <w:jc w:val="center"/>
              <w:rPr>
                <w:szCs w:val="24"/>
              </w:rPr>
            </w:pPr>
            <m:oMathPara>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m:t>
                    </m:r>
                  </m:sup>
                </m:sSup>
                <m:r>
                  <w:rPr>
                    <w:rFonts w:ascii="Cambria Math" w:hAnsi="Cambria Math"/>
                    <w:szCs w:val="24"/>
                  </w:rPr>
                  <m:t>=</m:t>
                </m:r>
                <m:sSubSup>
                  <m:sSubSupPr>
                    <m:ctrlPr>
                      <w:rPr>
                        <w:rFonts w:ascii="Cambria Math" w:hAnsi="Cambria Math"/>
                        <w:i/>
                        <w:szCs w:val="24"/>
                      </w:rPr>
                    </m:ctrlPr>
                  </m:sSubSupPr>
                  <m:e>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num>
                          <m:den>
                            <m:r>
                              <w:rPr>
                                <w:rFonts w:ascii="Cambria Math" w:hAnsi="Cambria Math"/>
                                <w:szCs w:val="24"/>
                              </w:rPr>
                              <m:t>b</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bx</m:t>
                            </m:r>
                          </m:sup>
                        </m:sSup>
                        <m:d>
                          <m:dPr>
                            <m:ctrlPr>
                              <w:rPr>
                                <w:rFonts w:ascii="Cambria Math" w:hAnsi="Cambria Math"/>
                                <w:i/>
                                <w:szCs w:val="24"/>
                              </w:rPr>
                            </m:ctrlPr>
                          </m:dPr>
                          <m:e>
                            <m:r>
                              <w:rPr>
                                <w:rFonts w:ascii="Cambria Math" w:hAnsi="Cambria Math"/>
                                <w:szCs w:val="24"/>
                              </w:rPr>
                              <m:t>x-</m:t>
                            </m:r>
                            <m:f>
                              <m:fPr>
                                <m:ctrlPr>
                                  <w:rPr>
                                    <w:rFonts w:ascii="Cambria Math" w:hAnsi="Cambria Math"/>
                                    <w:i/>
                                    <w:szCs w:val="24"/>
                                  </w:rPr>
                                </m:ctrlPr>
                              </m:fPr>
                              <m:num>
                                <m:r>
                                  <w:rPr>
                                    <w:rFonts w:ascii="Cambria Math" w:hAnsi="Cambria Math"/>
                                    <w:szCs w:val="24"/>
                                  </w:rPr>
                                  <m:t>1</m:t>
                                </m:r>
                              </m:num>
                              <m:den>
                                <m:r>
                                  <w:rPr>
                                    <w:rFonts w:ascii="Cambria Math" w:hAnsi="Cambria Math"/>
                                    <w:szCs w:val="24"/>
                                  </w:rPr>
                                  <m:t>b</m:t>
                                </m:r>
                              </m:den>
                            </m:f>
                          </m:e>
                        </m:d>
                      </m:e>
                    </m:d>
                  </m:e>
                  <m:sub>
                    <m:r>
                      <w:rPr>
                        <w:rFonts w:ascii="Cambria Math" w:hAnsi="Cambria Math"/>
                        <w:szCs w:val="24"/>
                      </w:rPr>
                      <m:t>0</m:t>
                    </m:r>
                  </m:sub>
                  <m:sup>
                    <m:r>
                      <w:rPr>
                        <w:rFonts w:ascii="Cambria Math" w:hAnsi="Cambria Math"/>
                        <w:szCs w:val="24"/>
                      </w:rPr>
                      <m:t>100</m:t>
                    </m:r>
                  </m:sup>
                </m:sSubSup>
              </m:oMath>
            </m:oMathPara>
          </w:p>
        </w:tc>
        <w:tc>
          <w:tcPr>
            <w:tcW w:w="844" w:type="dxa"/>
            <w:vAlign w:val="center"/>
          </w:tcPr>
          <w:p w14:paraId="508C7D22" w14:textId="763FA977" w:rsidR="00994EF9" w:rsidRPr="00674639" w:rsidRDefault="00994EF9" w:rsidP="00674639">
            <w:pPr>
              <w:jc w:val="center"/>
              <w:rPr>
                <w:szCs w:val="24"/>
              </w:rPr>
            </w:pPr>
            <w:r w:rsidRPr="00674639">
              <w:rPr>
                <w:szCs w:val="24"/>
              </w:rPr>
              <w:t>(</w:t>
            </w:r>
            <w:r w:rsidR="00806E28" w:rsidRPr="00674639">
              <w:rPr>
                <w:noProof/>
                <w:szCs w:val="24"/>
              </w:rPr>
              <w:fldChar w:fldCharType="begin"/>
            </w:r>
            <w:r w:rsidRPr="00674639">
              <w:rPr>
                <w:noProof/>
                <w:szCs w:val="24"/>
              </w:rPr>
              <w:instrText xml:space="preserve"> SEQ Ecuación \* ARABIC </w:instrText>
            </w:r>
            <w:r w:rsidR="00806E28" w:rsidRPr="00674639">
              <w:rPr>
                <w:noProof/>
                <w:szCs w:val="24"/>
              </w:rPr>
              <w:fldChar w:fldCharType="separate"/>
            </w:r>
            <w:r w:rsidR="00492655">
              <w:rPr>
                <w:noProof/>
                <w:szCs w:val="24"/>
              </w:rPr>
              <w:t>5</w:t>
            </w:r>
            <w:r w:rsidR="00806E28" w:rsidRPr="00674639">
              <w:rPr>
                <w:noProof/>
                <w:szCs w:val="24"/>
              </w:rPr>
              <w:fldChar w:fldCharType="end"/>
            </w:r>
            <w:r w:rsidRPr="00674639">
              <w:rPr>
                <w:szCs w:val="24"/>
              </w:rPr>
              <w:t>)</w:t>
            </w:r>
          </w:p>
        </w:tc>
      </w:tr>
    </w:tbl>
    <w:p w14:paraId="57D51DA3" w14:textId="77777777" w:rsidR="00433733" w:rsidRDefault="00DC2631" w:rsidP="00381AC2">
      <w:r>
        <w:t>El área A’ comprimida por la curva, la línea de equidistribución y x=100 es la diferencia entre 5000 y el valor de la ecuación (5). De este resultado se obtiene el siguiente valor del IC de la precipitación diaria, semejante al índice de Gini, que puede ser definido por:</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DC2631" w:rsidRPr="00725021" w14:paraId="61276C9C" w14:textId="77777777" w:rsidTr="00674639">
        <w:trPr>
          <w:jc w:val="center"/>
        </w:trPr>
        <w:tc>
          <w:tcPr>
            <w:tcW w:w="421" w:type="dxa"/>
            <w:vAlign w:val="center"/>
          </w:tcPr>
          <w:p w14:paraId="25DEE20A" w14:textId="77777777" w:rsidR="00DC2631" w:rsidRPr="00725021" w:rsidRDefault="00DC2631" w:rsidP="00674639">
            <w:pPr>
              <w:jc w:val="center"/>
            </w:pPr>
          </w:p>
        </w:tc>
        <w:tc>
          <w:tcPr>
            <w:tcW w:w="7229" w:type="dxa"/>
            <w:vAlign w:val="center"/>
          </w:tcPr>
          <w:p w14:paraId="72925BB8" w14:textId="77777777" w:rsidR="00DC2631" w:rsidRPr="00725021" w:rsidRDefault="00DC2631" w:rsidP="00674639">
            <w:pPr>
              <w:jc w:val="center"/>
            </w:pPr>
            <m:oMathPara>
              <m:oMath>
                <m:r>
                  <w:rPr>
                    <w:rFonts w:ascii="Cambria Math" w:hAnsi="Cambria Math"/>
                  </w:rPr>
                  <m:t>IC=2</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10000</m:t>
                </m:r>
              </m:oMath>
            </m:oMathPara>
          </w:p>
        </w:tc>
        <w:tc>
          <w:tcPr>
            <w:tcW w:w="844" w:type="dxa"/>
            <w:vAlign w:val="center"/>
          </w:tcPr>
          <w:p w14:paraId="73D5839F" w14:textId="3F2818B3" w:rsidR="00DC2631" w:rsidRPr="00725021" w:rsidRDefault="00DC2631" w:rsidP="00674639">
            <w:pPr>
              <w:jc w:val="center"/>
            </w:pPr>
            <w:r w:rsidRPr="00725021">
              <w:t>(</w:t>
            </w:r>
            <w:r w:rsidR="00806E28" w:rsidRPr="00725021">
              <w:rPr>
                <w:noProof/>
              </w:rPr>
              <w:fldChar w:fldCharType="begin"/>
            </w:r>
            <w:r w:rsidRPr="00725021">
              <w:rPr>
                <w:noProof/>
              </w:rPr>
              <w:instrText xml:space="preserve"> SEQ Ecuación \* ARABIC </w:instrText>
            </w:r>
            <w:r w:rsidR="00806E28" w:rsidRPr="00725021">
              <w:rPr>
                <w:noProof/>
              </w:rPr>
              <w:fldChar w:fldCharType="separate"/>
            </w:r>
            <w:r w:rsidR="00492655">
              <w:rPr>
                <w:noProof/>
              </w:rPr>
              <w:t>6</w:t>
            </w:r>
            <w:r w:rsidR="00806E28" w:rsidRPr="00725021">
              <w:rPr>
                <w:noProof/>
              </w:rPr>
              <w:fldChar w:fldCharType="end"/>
            </w:r>
            <w:r w:rsidRPr="00725021">
              <w:t>)</w:t>
            </w:r>
          </w:p>
        </w:tc>
      </w:tr>
    </w:tbl>
    <w:p w14:paraId="407E94A2" w14:textId="77777777" w:rsidR="00674639" w:rsidRDefault="00674639" w:rsidP="00DC2631">
      <w:pPr>
        <w:jc w:val="center"/>
        <w:rPr>
          <w:b/>
        </w:rPr>
      </w:pPr>
    </w:p>
    <w:p w14:paraId="7BED98C6" w14:textId="77777777" w:rsidR="00674639" w:rsidRDefault="00674639" w:rsidP="005D514D">
      <w:pPr>
        <w:rPr>
          <w:b/>
        </w:rPr>
      </w:pPr>
    </w:p>
    <w:p w14:paraId="06214864" w14:textId="4A3AC58B" w:rsidR="008521CE" w:rsidRPr="008521CE" w:rsidRDefault="008521CE" w:rsidP="005D514D">
      <w:pPr>
        <w:pStyle w:val="Descripcin"/>
        <w:keepNext/>
        <w:spacing w:line="360" w:lineRule="auto"/>
        <w:jc w:val="left"/>
        <w:rPr>
          <w:color w:val="auto"/>
          <w:sz w:val="24"/>
          <w:szCs w:val="24"/>
        </w:rPr>
      </w:pPr>
      <w:r w:rsidRPr="008521CE">
        <w:rPr>
          <w:b/>
          <w:bCs/>
          <w:i w:val="0"/>
          <w:iCs w:val="0"/>
          <w:color w:val="auto"/>
          <w:sz w:val="24"/>
          <w:szCs w:val="24"/>
        </w:rPr>
        <w:lastRenderedPageBreak/>
        <w:t xml:space="preserve">Figura </w:t>
      </w:r>
      <w:r w:rsidRPr="008521CE">
        <w:rPr>
          <w:b/>
          <w:bCs/>
          <w:i w:val="0"/>
          <w:iCs w:val="0"/>
          <w:color w:val="auto"/>
          <w:sz w:val="24"/>
          <w:szCs w:val="24"/>
        </w:rPr>
        <w:fldChar w:fldCharType="begin"/>
      </w:r>
      <w:r w:rsidRPr="008521CE">
        <w:rPr>
          <w:b/>
          <w:bCs/>
          <w:i w:val="0"/>
          <w:iCs w:val="0"/>
          <w:color w:val="auto"/>
          <w:sz w:val="24"/>
          <w:szCs w:val="24"/>
        </w:rPr>
        <w:instrText xml:space="preserve"> SEQ Figura \* ARABIC </w:instrText>
      </w:r>
      <w:r w:rsidRPr="008521CE">
        <w:rPr>
          <w:b/>
          <w:bCs/>
          <w:i w:val="0"/>
          <w:iCs w:val="0"/>
          <w:color w:val="auto"/>
          <w:sz w:val="24"/>
          <w:szCs w:val="24"/>
        </w:rPr>
        <w:fldChar w:fldCharType="separate"/>
      </w:r>
      <w:r w:rsidR="005D514D">
        <w:rPr>
          <w:b/>
          <w:bCs/>
          <w:i w:val="0"/>
          <w:iCs w:val="0"/>
          <w:noProof/>
          <w:color w:val="auto"/>
          <w:sz w:val="24"/>
          <w:szCs w:val="24"/>
        </w:rPr>
        <w:t>10</w:t>
      </w:r>
      <w:r w:rsidRPr="008521CE">
        <w:rPr>
          <w:b/>
          <w:bCs/>
          <w:i w:val="0"/>
          <w:iCs w:val="0"/>
          <w:color w:val="auto"/>
          <w:sz w:val="24"/>
          <w:szCs w:val="24"/>
        </w:rPr>
        <w:fldChar w:fldCharType="end"/>
      </w:r>
      <w:r w:rsidRPr="008521CE">
        <w:rPr>
          <w:b/>
          <w:bCs/>
          <w:i w:val="0"/>
          <w:iCs w:val="0"/>
          <w:color w:val="auto"/>
          <w:sz w:val="24"/>
          <w:szCs w:val="24"/>
        </w:rPr>
        <w:t xml:space="preserve"> </w:t>
      </w:r>
      <w:r w:rsidRPr="008521CE">
        <w:rPr>
          <w:color w:val="auto"/>
          <w:sz w:val="24"/>
          <w:szCs w:val="24"/>
        </w:rPr>
        <w:br/>
        <w:t>Curva de Concentración y Curva Exponencial para la Estación Meteorológica de Huayao</w:t>
      </w:r>
    </w:p>
    <w:p w14:paraId="1978D668" w14:textId="77777777" w:rsidR="00722472" w:rsidRDefault="00DC2631" w:rsidP="00722472">
      <w:pPr>
        <w:jc w:val="center"/>
      </w:pPr>
      <w:r w:rsidRPr="00DC2631">
        <w:rPr>
          <w:noProof/>
          <w:lang w:eastAsia="es-PE"/>
        </w:rPr>
        <w:drawing>
          <wp:inline distT="0" distB="0" distL="0" distR="0" wp14:anchorId="025F884A" wp14:editId="25FC31FC">
            <wp:extent cx="3409950" cy="2638425"/>
            <wp:effectExtent l="1905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709ED8.tmp"/>
                    <pic:cNvPicPr/>
                  </pic:nvPicPr>
                  <pic:blipFill rotWithShape="1">
                    <a:blip r:embed="rId19" cstate="print">
                      <a:extLst>
                        <a:ext uri="{28A0092B-C50C-407E-A947-70E740481C1C}">
                          <a14:useLocalDpi xmlns:a14="http://schemas.microsoft.com/office/drawing/2010/main" val="0"/>
                        </a:ext>
                      </a:extLst>
                    </a:blip>
                    <a:srcRect l="2934" t="1615" r="9535" b="23805"/>
                    <a:stretch/>
                  </pic:blipFill>
                  <pic:spPr bwMode="auto">
                    <a:xfrm>
                      <a:off x="0" y="0"/>
                      <a:ext cx="3409950" cy="2638425"/>
                    </a:xfrm>
                    <a:prstGeom prst="rect">
                      <a:avLst/>
                    </a:prstGeom>
                    <a:ln>
                      <a:noFill/>
                    </a:ln>
                    <a:extLst>
                      <a:ext uri="{53640926-AAD7-44D8-BBD7-CCE9431645EC}">
                        <a14:shadowObscured xmlns:a14="http://schemas.microsoft.com/office/drawing/2010/main"/>
                      </a:ext>
                    </a:extLst>
                  </pic:spPr>
                </pic:pic>
              </a:graphicData>
            </a:graphic>
          </wp:inline>
        </w:drawing>
      </w:r>
    </w:p>
    <w:p w14:paraId="77AF29D9" w14:textId="2F0E543F" w:rsidR="008521CE" w:rsidRDefault="008521CE" w:rsidP="007863FA">
      <w:r w:rsidRPr="00AE72F8">
        <w:rPr>
          <w:rFonts w:cs="Arial"/>
          <w:i/>
          <w:iCs/>
          <w:sz w:val="20"/>
          <w:szCs w:val="20"/>
        </w:rPr>
        <w:t>Nota:</w:t>
      </w:r>
      <w:r>
        <w:rPr>
          <w:rFonts w:cs="Arial"/>
          <w:i/>
          <w:iCs/>
          <w:sz w:val="20"/>
          <w:szCs w:val="20"/>
        </w:rPr>
        <w:t xml:space="preserve"> </w:t>
      </w:r>
      <w:r w:rsidRPr="008521CE">
        <w:rPr>
          <w:sz w:val="20"/>
          <w:szCs w:val="18"/>
        </w:rPr>
        <w:t xml:space="preserve"> </w:t>
      </w:r>
      <w:r w:rsidR="00722472">
        <w:rPr>
          <w:sz w:val="20"/>
          <w:szCs w:val="18"/>
        </w:rPr>
        <w:t xml:space="preserve"> </w:t>
      </w:r>
      <w:r w:rsidR="00722472" w:rsidRPr="00722472">
        <w:rPr>
          <w:sz w:val="20"/>
          <w:szCs w:val="18"/>
        </w:rPr>
        <w:t>Representación gráfica de las curvas de concentración y exponencial para la estación meteorológica de Huayao</w:t>
      </w:r>
      <w:r w:rsidR="00722472">
        <w:rPr>
          <w:sz w:val="20"/>
          <w:szCs w:val="18"/>
        </w:rPr>
        <w:t>.</w:t>
      </w:r>
      <w:r w:rsidR="00722472" w:rsidRPr="00722472">
        <w:rPr>
          <w:sz w:val="20"/>
          <w:szCs w:val="18"/>
        </w:rPr>
        <w:t xml:space="preserve"> </w:t>
      </w:r>
      <w:r w:rsidRPr="00AE72F8">
        <w:rPr>
          <w:rFonts w:cs="Arial"/>
          <w:sz w:val="20"/>
          <w:szCs w:val="20"/>
        </w:rPr>
        <w:t>Extraído de “</w:t>
      </w:r>
      <w:r w:rsidRPr="00AE72F8">
        <w:rPr>
          <w:rFonts w:cs="Arial"/>
          <w:noProof/>
          <w:sz w:val="20"/>
          <w:szCs w:val="20"/>
        </w:rPr>
        <w:t>Distribución Espacial del Indice De Coventracion De Precipitación Diaria En Los Andes Centrales Peruanos : Valle Del Rio Mantaro</w:t>
      </w:r>
      <w:r w:rsidRPr="00AE72F8">
        <w:rPr>
          <w:rFonts w:cs="Arial"/>
          <w:sz w:val="20"/>
          <w:szCs w:val="20"/>
        </w:rPr>
        <w:t>”</w:t>
      </w:r>
      <w:r w:rsidR="00722472">
        <w:rPr>
          <w:rFonts w:cs="Arial"/>
          <w:sz w:val="20"/>
          <w:szCs w:val="20"/>
        </w:rPr>
        <w:t xml:space="preserve"> (p. 19)</w:t>
      </w:r>
      <w:r w:rsidRPr="00AE72F8">
        <w:rPr>
          <w:rFonts w:cs="Arial"/>
          <w:sz w:val="20"/>
          <w:szCs w:val="20"/>
        </w:rPr>
        <w:t xml:space="preserve">, por </w:t>
      </w:r>
      <w:r w:rsidRPr="00AE72F8">
        <w:rPr>
          <w:sz w:val="20"/>
          <w:szCs w:val="18"/>
        </w:rPr>
        <w:fldChar w:fldCharType="begin" w:fldLock="1"/>
      </w:r>
      <w:r w:rsidRPr="00AE72F8">
        <w:rPr>
          <w:sz w:val="20"/>
          <w:szCs w:val="18"/>
        </w:rPr>
        <w:instrText>ADDIN CSL_CITATION {"citationItems":[{"id":"ITEM-1","itemData":{"author":[{"dropping-particle":"","family":"Zubieta","given":"Ricardo","non-dropping-particle":"","parse-names":false,"suffix":""},{"dropping-particle":"","family":"Saavedra","given":"Miguel","non-dropping-particle":"","parse-names":false,"suffix":""}],"container-title":"TECNIA","id":"ITEM-1","issue":"2","issued":{"date-parts":[["2009"]]},"title":"Distribucion Espacial del Indice De Coventracion De Precipitación Diaria En Los Andes Centrales Peruanos : Valle Del Rio Mantaro","type":"article-journal","volume":"19"},"uris":["http://www.mendeley.com/documents/?uuid=51098405-d092-4a9f-b949-293da258e72a"]}],"mendeley":{"formattedCitation":"(Zubieta &amp; Saavedra, 2009)","manualFormatting":"Zubieta &amp; Saavedra, 2009","plainTextFormattedCitation":"(Zubieta &amp; Saavedra, 2009)","previouslyFormattedCitation":"(Zubieta &amp; Saavedra, 2009)"},"properties":{"noteIndex":0},"schema":"https://github.com/citation-style-language/schema/raw/master/csl-citation.json"}</w:instrText>
      </w:r>
      <w:r w:rsidRPr="00AE72F8">
        <w:rPr>
          <w:sz w:val="20"/>
          <w:szCs w:val="18"/>
        </w:rPr>
        <w:fldChar w:fldCharType="separate"/>
      </w:r>
      <w:r w:rsidRPr="00AE72F8">
        <w:rPr>
          <w:noProof/>
          <w:sz w:val="20"/>
          <w:szCs w:val="18"/>
        </w:rPr>
        <w:t>Zubieta &amp; Saavedra, 2009</w:t>
      </w:r>
      <w:r w:rsidRPr="00AE72F8">
        <w:rPr>
          <w:sz w:val="20"/>
          <w:szCs w:val="18"/>
        </w:rPr>
        <w:fldChar w:fldCharType="end"/>
      </w:r>
      <w:r w:rsidRPr="00AE72F8">
        <w:rPr>
          <w:sz w:val="20"/>
          <w:szCs w:val="18"/>
        </w:rPr>
        <w:t>, TECNIA, 19(2).</w:t>
      </w:r>
    </w:p>
    <w:p w14:paraId="7321835C" w14:textId="77777777" w:rsidR="00674639" w:rsidRDefault="00674639" w:rsidP="00674639">
      <w:pPr>
        <w:pStyle w:val="Ttulo3"/>
      </w:pPr>
      <w:bookmarkStart w:id="67" w:name="_Toc81644622"/>
      <w:r>
        <w:t>Índice de percentiles de días húmedos</w:t>
      </w:r>
      <w:bookmarkEnd w:id="67"/>
    </w:p>
    <w:p w14:paraId="67B945B9" w14:textId="0326EDD7" w:rsidR="00674639" w:rsidRDefault="00674639" w:rsidP="00674639">
      <w:r>
        <w:t xml:space="preserve">De acuerdo a </w:t>
      </w:r>
      <w:r w:rsidR="00806E28">
        <w:fldChar w:fldCharType="begin" w:fldLock="1"/>
      </w:r>
      <w:r w:rsidR="00293392">
        <w:instrText>ADDIN CSL_CITATION {"citationItems":[{"id":"ITEM-1","itemData":{"DOI":"10.1007/s10584-016-1669-2","ISSN":"15731480","abstract":"© 2016, The Author(s). Many climate studies assess trends and projections in heavy precipitation events using precipitation percentile (or quantile) indices. Here we investigate three different percentile indices that are commonly used. We demonstrate that these may produce very different results and thus require great care with interpretation. More specifically, consideration is given to two intensity-based indices and one frequency-based index, namely (a) all-day percentiles, (b) wet-day percentiles, and (c) frequency indices based on the exceedance of a percentile threshold. Wet-day percentiles are conditionally computed for the subset of wet events (with precipitation exceeding some threshold, e.g. 1 mm/d for daily precipitation). We present evidence that this commonly used methodology can lead to artifacts and misleading results if significant changes in the wet-day frequency are not accounted for. Percentile threshold indices measure the frequency of exceedance with respect to a percentile-based threshold. We show that these indices yield an assessment of changes in heavy precipitation events that is qualitatively consistent with all-day percentiles, but there are substantial differences in quantitative terms. We discuss the reasons for these effects, present a theoretical assessment, and provide a series of examples using global and regional climate models to quantify the effects in typical applications. Application to climate model output shows that these considerations are relevant to a wide range of typical climate-change applications. In particular, wet-day percentiles generally yield different results, and in most instances should not be used for the impact-oriented assessment of changes in heavy precipitation events.","author":[{"dropping-particle":"","family":"Schär","given":"Christoph","non-dropping-particle":"","parse-names":false,"suffix":""},{"dropping-particle":"","family":"Ban","given":"Nikolina","non-dropping-particle":"","parse-names":false,"suffix":""},{"dropping-particle":"","family":"Fischer","given":"Erich M.","non-dropping-particle":"","parse-names":false,"suffix":""},{"dropping-particle":"","family":"Rajczak","given":"Jan","non-dropping-particle":"","parse-names":false,"suffix":""},{"dropping-particle":"","family":"Schmidli","given":"Jürg","non-dropping-particle":"","parse-names":false,"suffix":""},{"dropping-particle":"","family":"Frei","given":"Christoph","non-dropping-particle":"","parse-names":false,"suffix":""},{"dropping-particle":"","family":"Giorgi","given":"Filippo","non-dropping-particle":"","parse-names":false,"suffix":""},{"dropping-particle":"","family":"Karl","given":"Thomas R.","non-dropping-particle":"","parse-names":false,"suffix":""},{"dropping-particle":"","family":"Kendon","given":"Elizabeth J.","non-dropping-particle":"","parse-names":false,"suffix":""},{"dropping-particle":"","family":"Tank","given":"Albert M.G.Klein","non-dropping-particle":"","parse-names":false,"suffix":""},{"dropping-particle":"","family":"O’Gorman","given":"Paul A.","non-dropping-particle":"","parse-names":false,"suffix":""},{"dropping-particle":"","family":"Sillmann","given":"Jana","non-dropping-particle":"","parse-names":false,"suffix":""},{"dropping-particle":"","family":"Zhang","given":"Xuebin","non-dropping-particle":"","parse-names":false,"suffix":""},{"dropping-particle":"","family":"Zwiers","given":"Francis W.","non-dropping-particle":"","parse-names":false,"suffix":""}],"container-title":"Climatic Change","id":"ITEM-1","issue":"1-2","issued":{"date-parts":[["2016"]]},"page":"201-216","publisher":"Climatic Change","title":"Percentile indices for assessing changes in heavy precipitation events","type":"article-journal","volume":"137"},"uris":["http://www.mendeley.com/documents/?uuid=017a2c04-a326-4b30-95bb-97afdc1d71bb"]}],"mendeley":{"formattedCitation":"(Schär et al., 2016)","manualFormatting":"Schär et al. (2016)","plainTextFormattedCitation":"(Schär et al., 2016)","previouslyFormattedCitation":"(Schär et al., 2016)"},"properties":{"noteIndex":0},"schema":"https://github.com/citation-style-language/schema/raw/master/csl-citation.json"}</w:instrText>
      </w:r>
      <w:r w:rsidR="00806E28">
        <w:fldChar w:fldCharType="separate"/>
      </w:r>
      <w:r>
        <w:rPr>
          <w:noProof/>
        </w:rPr>
        <w:t>Schär et al. (</w:t>
      </w:r>
      <w:r w:rsidRPr="00674639">
        <w:rPr>
          <w:noProof/>
        </w:rPr>
        <w:t>2016)</w:t>
      </w:r>
      <w:r w:rsidR="00806E28">
        <w:fldChar w:fldCharType="end"/>
      </w:r>
      <w:r>
        <w:t>, los índices de percentil de precipitación generalmente se calculan a partir de largas series de datos de precipitación; los cuales se encuentran ordenados en forma ascendente y donde la distribución resultante representa la relación existente entre la frecuencia e intensidad de la precipitación. Existen 3 categorías de índices de percentiles que usan acumula</w:t>
      </w:r>
      <w:r w:rsidR="00351482">
        <w:t>ciones diarias de precipitación;</w:t>
      </w:r>
      <w:r>
        <w:t xml:space="preserve"> para efe</w:t>
      </w:r>
      <w:r w:rsidR="004D294A">
        <w:t>ctos de este estudio se emplea</w:t>
      </w:r>
      <w:r>
        <w:t xml:space="preserve"> el Índice </w:t>
      </w:r>
      <w:r w:rsidR="00351482">
        <w:t xml:space="preserve">de percentiles de días húmedos </w:t>
      </w:r>
    </w:p>
    <w:p w14:paraId="49B4BA39" w14:textId="77777777" w:rsidR="00674639" w:rsidRDefault="00351482" w:rsidP="00674639">
      <w:r>
        <w:t>Respecto a la elaboración de</w:t>
      </w:r>
      <w:r w:rsidR="00674639">
        <w:t xml:space="preserve"> los percentiles de días húmedos, se </w:t>
      </w:r>
      <w:r>
        <w:t xml:space="preserve">recurre a la aplicación de datos del tipo día con lluvia, con la finalidad de coincidir a la información empleada por SENAMHI, donde utilizan precipitaciones acumuladas en 24 horas mayores a 0.1 mm </w:t>
      </w:r>
      <w:r w:rsidR="00806E28">
        <w:fldChar w:fldCharType="begin" w:fldLock="1"/>
      </w:r>
      <w:r w:rsidR="00FA4BAA">
        <w:instrText>ADDIN CSL_CITATION {"citationItems":[{"id":"ITEM-1","itemData":{"author":[{"dropping-particle":"","family":"Alfaro","given":"Luis","non-dropping-particle":"","parse-names":false,"suffix":""}],"id":"ITEM-1","issued":{"date-parts":[["2014"]]},"number-of-pages":"1-11","publisher-place":"Lima, Perú","title":"Precipitaciones Extremas Para la Emisión de Avisos Meteorológicos","type":"report"},"uris":["http://www.mendeley.com/documents/?uuid=29a10e53-1a81-4602-8145-4f3048a6ccb6"]}],"mendeley":{"formattedCitation":"(Alfaro, 2014)","plainTextFormattedCitation":"(Alfaro, 2014)","previouslyFormattedCitation":"(Alfaro, 2014)"},"properties":{"noteIndex":0},"schema":"https://github.com/citation-style-language/schema/raw/master/csl-citation.json"}</w:instrText>
      </w:r>
      <w:r w:rsidR="00806E28">
        <w:fldChar w:fldCharType="separate"/>
      </w:r>
      <w:r w:rsidRPr="00351482">
        <w:rPr>
          <w:noProof/>
        </w:rPr>
        <w:t>(Alfaro, 2014)</w:t>
      </w:r>
      <w:r w:rsidR="00806E28">
        <w:fldChar w:fldCharType="end"/>
      </w:r>
      <w:r>
        <w:t xml:space="preserve">, </w:t>
      </w:r>
      <w:r w:rsidR="00674639">
        <w:t xml:space="preserve">considerando días secos a todos aquellos que no superen este umbral. </w:t>
      </w:r>
    </w:p>
    <w:p w14:paraId="35590BC0" w14:textId="77777777" w:rsidR="00674639" w:rsidRDefault="00674639" w:rsidP="00674639">
      <w:r>
        <w:t>El método para realizar la distribución de la precipitación diaria, es mediante el empleo de la función empírica de probabilidad y estimación de percentiles. Si bien el cálculo de los percentiles resulta ser un procedimiento estándar, es necesario tener</w:t>
      </w:r>
      <w:r w:rsidR="00427B8B">
        <w:t xml:space="preserve"> en consideración lo siguiente:</w:t>
      </w:r>
    </w:p>
    <w:p w14:paraId="3424A5EF" w14:textId="77777777" w:rsidR="00427B8B" w:rsidRDefault="00674639" w:rsidP="00427B8B">
      <w:pPr>
        <w:numPr>
          <w:ilvl w:val="0"/>
          <w:numId w:val="37"/>
        </w:numPr>
        <w:pBdr>
          <w:top w:val="nil"/>
          <w:left w:val="nil"/>
          <w:bottom w:val="nil"/>
          <w:right w:val="nil"/>
          <w:between w:val="nil"/>
        </w:pBdr>
        <w:suppressAutoHyphens/>
        <w:spacing w:after="0"/>
      </w:pPr>
      <w:r>
        <w:rPr>
          <w:color w:val="000000"/>
        </w:rPr>
        <w:lastRenderedPageBreak/>
        <w:t xml:space="preserve">Excluir del cálculo el valor más alto de la serie. </w:t>
      </w:r>
    </w:p>
    <w:p w14:paraId="7CFE8BDA" w14:textId="77777777" w:rsidR="00674639" w:rsidRDefault="00674639" w:rsidP="00427B8B">
      <w:pPr>
        <w:numPr>
          <w:ilvl w:val="0"/>
          <w:numId w:val="37"/>
        </w:numPr>
        <w:pBdr>
          <w:top w:val="nil"/>
          <w:left w:val="nil"/>
          <w:bottom w:val="nil"/>
          <w:right w:val="nil"/>
          <w:between w:val="nil"/>
        </w:pBdr>
        <w:suppressAutoHyphens/>
        <w:spacing w:after="0"/>
      </w:pPr>
      <w:r w:rsidRPr="00427B8B">
        <w:rPr>
          <w:color w:val="000000"/>
        </w:rPr>
        <w:t>Cuando en la serie se observan valores atípicos, es necesario verificar el impacto en los parámetros estadísticos de la serie.</w:t>
      </w:r>
    </w:p>
    <w:p w14:paraId="4C4815B8" w14:textId="77777777" w:rsidR="00674639" w:rsidRDefault="00674639" w:rsidP="00674639">
      <w:pPr>
        <w:numPr>
          <w:ilvl w:val="0"/>
          <w:numId w:val="37"/>
        </w:numPr>
        <w:pBdr>
          <w:top w:val="nil"/>
          <w:left w:val="nil"/>
          <w:bottom w:val="nil"/>
          <w:right w:val="nil"/>
          <w:between w:val="nil"/>
        </w:pBdr>
        <w:suppressAutoHyphens/>
        <w:spacing w:after="0"/>
      </w:pPr>
      <w:r>
        <w:rPr>
          <w:color w:val="000000"/>
        </w:rPr>
        <w:t>Excluir del cálculo todos los días con trazas.</w:t>
      </w:r>
    </w:p>
    <w:p w14:paraId="04760080" w14:textId="77777777" w:rsidR="00674639" w:rsidRPr="000C56EA" w:rsidRDefault="00674639" w:rsidP="00674639">
      <w:pPr>
        <w:numPr>
          <w:ilvl w:val="0"/>
          <w:numId w:val="37"/>
        </w:numPr>
        <w:pBdr>
          <w:top w:val="nil"/>
          <w:left w:val="nil"/>
          <w:bottom w:val="nil"/>
          <w:right w:val="nil"/>
          <w:between w:val="nil"/>
        </w:pBdr>
        <w:suppressAutoHyphens/>
        <w:spacing w:after="0"/>
      </w:pPr>
      <w:r>
        <w:rPr>
          <w:color w:val="000000"/>
        </w:rPr>
        <w:t>Considerar como día con lluvia a uno que contenga una precipitación total mayor a 0.1 mm</w:t>
      </w:r>
      <w:r w:rsidR="000C56EA">
        <w:rPr>
          <w:color w:val="000000"/>
        </w:rPr>
        <w:t>.</w:t>
      </w:r>
    </w:p>
    <w:p w14:paraId="3DFDDB02" w14:textId="77777777" w:rsidR="000C56EA" w:rsidRDefault="000C56EA" w:rsidP="00427B8B">
      <w:pPr>
        <w:numPr>
          <w:ilvl w:val="0"/>
          <w:numId w:val="37"/>
        </w:numPr>
        <w:pBdr>
          <w:top w:val="nil"/>
          <w:left w:val="nil"/>
          <w:bottom w:val="nil"/>
          <w:right w:val="nil"/>
          <w:between w:val="nil"/>
        </w:pBdr>
        <w:suppressAutoHyphens/>
        <w:spacing w:after="0"/>
      </w:pPr>
      <w:r w:rsidRPr="000C56EA">
        <w:rPr>
          <w:color w:val="000000"/>
        </w:rPr>
        <w:t xml:space="preserve">Si el cálculo se realiza a través del </w:t>
      </w:r>
      <w:r>
        <w:t>software Microsoft Excel, se recomienda utilizar la función PERCENTIL.INC.</w:t>
      </w:r>
    </w:p>
    <w:p w14:paraId="4EC7B185" w14:textId="77777777" w:rsidR="00427B8B" w:rsidRDefault="00674639" w:rsidP="00427B8B">
      <w:pPr>
        <w:numPr>
          <w:ilvl w:val="0"/>
          <w:numId w:val="37"/>
        </w:numPr>
        <w:pBdr>
          <w:top w:val="nil"/>
          <w:left w:val="nil"/>
          <w:bottom w:val="nil"/>
          <w:right w:val="nil"/>
          <w:between w:val="nil"/>
        </w:pBdr>
        <w:suppressAutoHyphens/>
        <w:spacing w:after="0"/>
      </w:pPr>
      <w:r w:rsidRPr="000C56EA">
        <w:rPr>
          <w:color w:val="000000"/>
        </w:rPr>
        <w:t xml:space="preserve">Tener en cuenta la longitud de la serie de datos, ya que ello afecta la determinación de umbrales. Mientras </w:t>
      </w:r>
      <w:r>
        <w:t>más</w:t>
      </w:r>
      <w:r w:rsidRPr="000C56EA">
        <w:rPr>
          <w:color w:val="000000"/>
        </w:rPr>
        <w:t xml:space="preserve"> larga sea la serie más representativos son los umbrales. </w:t>
      </w:r>
    </w:p>
    <w:p w14:paraId="5DF21454" w14:textId="77777777" w:rsidR="00427B8B" w:rsidRDefault="00674639" w:rsidP="00427B8B">
      <w:pPr>
        <w:numPr>
          <w:ilvl w:val="0"/>
          <w:numId w:val="37"/>
        </w:numPr>
        <w:pBdr>
          <w:top w:val="nil"/>
          <w:left w:val="nil"/>
          <w:bottom w:val="nil"/>
          <w:right w:val="nil"/>
          <w:between w:val="nil"/>
        </w:pBdr>
        <w:suppressAutoHyphens/>
        <w:spacing w:after="160"/>
      </w:pPr>
      <w:r>
        <w:rPr>
          <w:color w:val="000000"/>
        </w:rPr>
        <w:t>Es necesario mencionar la longitud de la serie, para evitar que sean considerados como umbrales climáticos, sino umbrales deducidos de la muestra utilizada.</w:t>
      </w:r>
    </w:p>
    <w:p w14:paraId="2B02D2A1" w14:textId="7D48EB3F" w:rsidR="00674639" w:rsidRDefault="00674639" w:rsidP="00674639">
      <w:r>
        <w:t>Una de las ventajas de este método es la identificación de eventos inusuales, por ello su aplicación en la estimación de umbrales de eventos extremos de lluvias</w:t>
      </w:r>
      <w:r w:rsidR="00FA4BAA">
        <w:t xml:space="preserve"> </w:t>
      </w:r>
      <w:r w:rsidR="00806E28">
        <w:fldChar w:fldCharType="begin" w:fldLock="1"/>
      </w:r>
      <w:r w:rsidR="00EE6FA9">
        <w:instrText>ADDIN CSL_CITATION {"citationItems":[{"id":"ITEM-1","itemData":{"author":[{"dropping-particle":"","family":"Alfaro","given":"Luis","non-dropping-particle":"","parse-names":false,"suffix":""}],"id":"ITEM-1","issued":{"date-parts":[["2014"]]},"number-of-pages":"1-11","publisher-place":"Lima, Perú","title":"Precipitaciones Extremas Para la Emisión de Avisos Meteorológicos","type":"report"},"uris":["http://www.mendeley.com/documents/?uuid=29a10e53-1a81-4602-8145-4f3048a6ccb6"]}],"mendeley":{"formattedCitation":"(Alfaro, 2014)","plainTextFormattedCitation":"(Alfaro, 2014)","previouslyFormattedCitation":"(Alfaro, 2014)"},"properties":{"noteIndex":0},"schema":"https://github.com/citation-style-language/schema/raw/master/csl-citation.json"}</w:instrText>
      </w:r>
      <w:r w:rsidR="00806E28">
        <w:fldChar w:fldCharType="separate"/>
      </w:r>
      <w:r w:rsidR="00FA4BAA" w:rsidRPr="00FA4BAA">
        <w:rPr>
          <w:noProof/>
        </w:rPr>
        <w:t>(Alfaro, 2014)</w:t>
      </w:r>
      <w:r w:rsidR="00806E28">
        <w:fldChar w:fldCharType="end"/>
      </w:r>
      <w:r>
        <w:t xml:space="preserve">, </w:t>
      </w:r>
      <w:r w:rsidR="00FA4BAA">
        <w:t xml:space="preserve">como se detalla en la Tabla </w:t>
      </w:r>
      <w:r w:rsidR="007863FA">
        <w:t>7</w:t>
      </w:r>
      <w:r w:rsidR="00FA4BAA">
        <w:t>.</w:t>
      </w:r>
    </w:p>
    <w:p w14:paraId="2657247C" w14:textId="5C493708" w:rsidR="00674639" w:rsidRDefault="00674639" w:rsidP="00674639">
      <w:r>
        <w:t>Cabe señalar que en cuanto al uso del percentil 75, los valores de precipitación por debajo de este umbral son considerados como eventos de lluvias usuales o ligeras, por ello</w:t>
      </w:r>
      <w:r w:rsidR="00FA4BAA">
        <w:t xml:space="preserve"> los valores por debajo de este rango</w:t>
      </w:r>
      <w:r>
        <w:t xml:space="preserve"> no son consideradas en la Tabla </w:t>
      </w:r>
      <w:r w:rsidR="007863FA">
        <w:t>7.</w:t>
      </w:r>
    </w:p>
    <w:p w14:paraId="781F7326" w14:textId="77777777" w:rsidR="00FA4BAA" w:rsidRDefault="00FF5A13" w:rsidP="00FA4BAA">
      <w:pPr>
        <w:pStyle w:val="Ttulo3"/>
      </w:pPr>
      <w:bookmarkStart w:id="68" w:name="_Toc81644623"/>
      <w:r>
        <w:t>Sesgo Porcentual</w:t>
      </w:r>
      <w:bookmarkEnd w:id="68"/>
      <w:r>
        <w:t xml:space="preserve"> </w:t>
      </w:r>
    </w:p>
    <w:p w14:paraId="69916B4B" w14:textId="06D6D4D4" w:rsidR="00FF5A13" w:rsidRDefault="00FF5A13" w:rsidP="00FF5A13">
      <w:r>
        <w:t xml:space="preserve">Para la comparación del total de lluvia estimada entre los pluviómetros y disdrómetros, se emplea el método de sesgo porcentual y sesgo porcentual absoluto. Para ello se trabaja con eventos de lluvia, los cuales están definidos de acuerdo a </w:t>
      </w:r>
      <w:r w:rsidR="00806E28">
        <w:fldChar w:fldCharType="begin" w:fldLock="1"/>
      </w:r>
      <w:r w:rsidR="00FE6B73">
        <w:instrText>ADDIN CSL_CITATION {"citationItems":[{"id":"ITEM-1","itemData":{"DOI":"10.1175/JTECH-D-13-00174.1","abstract":"A comparative study of raindrop size distribution measurements has been conducted at NASA’s Goddard Space Flight Center where the focus was to evaluate the performance of the upgraded laser-optical OTT Particle Size Velocity (Parsivel2; P2) disdrometer. The experimental setup included a collocated pair of tipping-bucket rain gauges, OTT Parsivel (P1) and P2 disdrometers, and Joss–Waldvogel (JW) disdrometers. Excellent agreement between the two collocated rain gauges enabled their use as a relative reference for event rain totals. A comparison of event total showed that the P2 had a 6% absolute bias with respect to the reference gauges, considerably lower than the P1 and JW disdrometers. Good agreement was also evident between the JW and P2 in hourly raindrop spectra for drop diameters between 0.5 and 4mm. The P2 drop concentrations mostly increased toward small sizes, and the peak concentrations were mostly observed in the first three measurable size bins. The P1, on the other hand, underestimated small drops and overestimated the large drops, particularly in heavy rain rates. From the analysis performed, it appears that the P2 is an im- provement over the P1 model for both drop size and rainfall measurements. P2 mean fall velocities follow accepted terminal fall speed relationships at drop sizes less than 1mm. As a caveat, the P2 had approximately 1m s21 slower mean fall speed with respect to the terminal fall speed near 1mm, and the difference between the mean measured and terminal fall speeds reduced with increasing drop size. This caveat was recognized as a software bug by the manufacturer and is currently being investigated. 1.","author":[{"dropping-particle":"","family":"Tokay","given":"Ali","non-dropping-particle":"","parse-names":false,"suffix":""},{"dropping-particle":"","family":"Wolff","given":"David B.","non-dropping-particle":"","parse-names":false,"suffix":""},{"dropping-particle":"","family":"Petersen","given":"Walter A.","non-dropping-particle":"","parse-names":false,"suffix":""}],"container-title":"Journal of Atmospheric and Oceanic Technology","id":"ITEM-1","issue":"2006","issued":{"date-parts":[["2014"]]},"page":"1276-1288","title":"Evaluation of the New Version of the Laser-Optical Disdrometer , OTT Parsivel 2","type":"article-journal","volume":"31"},"uris":["http://www.mendeley.com/documents/?uuid=a8c591ae-0c49-4820-a42b-2fac13728152"]}],"mendeley":{"formattedCitation":"(Tokay et al., 2014)","manualFormatting":"Tokay et al. (2014)","plainTextFormattedCitation":"(Tokay et al., 2014)","previouslyFormattedCitation":"(Tokay et al., 2014)"},"properties":{"noteIndex":0},"schema":"https://github.com/citation-style-language/schema/raw/master/csl-citation.json"}</w:instrText>
      </w:r>
      <w:r w:rsidR="00806E28">
        <w:fldChar w:fldCharType="separate"/>
      </w:r>
      <w:r w:rsidR="00EE6FA9" w:rsidRPr="00542BF5">
        <w:rPr>
          <w:noProof/>
        </w:rPr>
        <w:t>Tokay et al. (2014)</w:t>
      </w:r>
      <w:r w:rsidR="00806E28">
        <w:fldChar w:fldCharType="end"/>
      </w:r>
      <w:r w:rsidR="00EE6FA9" w:rsidRPr="00542BF5">
        <w:t xml:space="preserve"> </w:t>
      </w:r>
      <w:r w:rsidRPr="00542BF5">
        <w:t>y</w:t>
      </w:r>
      <w:r w:rsidR="00EE6FA9" w:rsidRPr="00542BF5">
        <w:t xml:space="preserve"> </w:t>
      </w:r>
      <w:r w:rsidR="00806E28">
        <w:fldChar w:fldCharType="begin" w:fldLock="1"/>
      </w:r>
      <w:r w:rsidR="00293392">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mendeley":{"formattedCitation":"(Chen et al., 2013)","manualFormatting":"Chen et al. (2013)","plainTextFormattedCitation":"(Chen et al., 2013)","previouslyFormattedCitation":"(Chen et al., 2013)"},"properties":{"noteIndex":0},"schema":"https://github.com/citation-style-language/schema/raw/master/csl-citation.json"}</w:instrText>
      </w:r>
      <w:r w:rsidR="00806E28">
        <w:fldChar w:fldCharType="separate"/>
      </w:r>
      <w:r w:rsidR="00EE6FA9" w:rsidRPr="00542BF5">
        <w:rPr>
          <w:noProof/>
        </w:rPr>
        <w:t xml:space="preserve">Chen et al. </w:t>
      </w:r>
      <w:r w:rsidR="00EE6FA9">
        <w:rPr>
          <w:noProof/>
        </w:rPr>
        <w:t>(</w:t>
      </w:r>
      <w:r w:rsidR="00EE6FA9" w:rsidRPr="00EE6FA9">
        <w:rPr>
          <w:noProof/>
        </w:rPr>
        <w:t>2013)</w:t>
      </w:r>
      <w:r w:rsidR="00806E28">
        <w:fldChar w:fldCharType="end"/>
      </w:r>
      <w:r>
        <w:t xml:space="preserve">. Así mismo, en el caso de los disdrómetros se compara los espectros de la distribución del tamaño de las gotas de lluvia y los parámetros integrales de lluvia. </w:t>
      </w:r>
    </w:p>
    <w:p w14:paraId="0ACE0B12" w14:textId="77777777" w:rsidR="00FF5A13" w:rsidRDefault="00FF5A13" w:rsidP="00FF5A13">
      <w:r>
        <w:t>Este método toma las dos mediciones del total de lluvia por cada evento entre los 2 instrumentos (</w:t>
      </w:r>
      <w:r>
        <w:rPr>
          <w:i/>
        </w:rPr>
        <w:t>x, y</w:t>
      </w:r>
      <w:r>
        <w:t xml:space="preserve">) para </w:t>
      </w:r>
      <w:r>
        <w:rPr>
          <w:i/>
        </w:rPr>
        <w:t>n</w:t>
      </w:r>
      <w:r>
        <w:t xml:space="preserve"> muestras, siendo </w:t>
      </w:r>
      <w:r>
        <w:rPr>
          <w:i/>
        </w:rPr>
        <w:t xml:space="preserve">x </w:t>
      </w:r>
      <w:r>
        <w:t xml:space="preserve">el instrumento de referencia. Advertir que los eventos de lluvia estimados, presentan un intervalo de </w:t>
      </w:r>
      <w:r w:rsidR="00DF7321">
        <w:t>confianza de 5% respecto a la pé</w:t>
      </w:r>
      <w:r>
        <w:t>rdida de datos. El equipo de referencia será aquel que cuente con la serie de datos más complet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1F7ECF" w:rsidRPr="001F7ECF" w14:paraId="6E289FFA" w14:textId="77777777" w:rsidTr="00EE6FA9">
        <w:trPr>
          <w:jc w:val="center"/>
        </w:trPr>
        <w:tc>
          <w:tcPr>
            <w:tcW w:w="421" w:type="dxa"/>
            <w:vAlign w:val="center"/>
          </w:tcPr>
          <w:p w14:paraId="1D8B5775" w14:textId="77777777" w:rsidR="001F7ECF" w:rsidRPr="001F7ECF" w:rsidRDefault="001F7ECF" w:rsidP="00EE6FA9">
            <w:pPr>
              <w:jc w:val="center"/>
              <w:rPr>
                <w:szCs w:val="24"/>
              </w:rPr>
            </w:pPr>
          </w:p>
        </w:tc>
        <w:tc>
          <w:tcPr>
            <w:tcW w:w="7229" w:type="dxa"/>
            <w:vAlign w:val="center"/>
          </w:tcPr>
          <w:p w14:paraId="05A6D389" w14:textId="77777777" w:rsidR="001F7ECF" w:rsidRPr="001F7ECF" w:rsidRDefault="001F7ECF" w:rsidP="00EE6FA9">
            <w:pPr>
              <w:jc w:val="center"/>
              <w:rPr>
                <w:szCs w:val="24"/>
              </w:rPr>
            </w:pPr>
            <m:oMathPara>
              <m:oMath>
                <m:r>
                  <w:rPr>
                    <w:rFonts w:ascii="Cambria Math" w:hAnsi="Cambria Math"/>
                    <w:szCs w:val="24"/>
                  </w:rPr>
                  <m:t>sesgo porcentual=</m:t>
                </m:r>
                <m:d>
                  <m:dPr>
                    <m:ctrlPr>
                      <w:rPr>
                        <w:rFonts w:ascii="Cambria Math" w:hAnsi="Cambria Math"/>
                        <w:i/>
                        <w:szCs w:val="24"/>
                      </w:rPr>
                    </m:ctrlPr>
                  </m:dPr>
                  <m:e>
                    <m:f>
                      <m:fPr>
                        <m:ctrlPr>
                          <w:rPr>
                            <w:rFonts w:ascii="Cambria Math" w:hAnsi="Cambria Math"/>
                            <w:i/>
                            <w:szCs w:val="24"/>
                          </w:rPr>
                        </m:ctrlPr>
                      </m:fPr>
                      <m:num>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d>
                          </m:e>
                        </m:nary>
                      </m:num>
                      <m:den>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den>
                    </m:f>
                  </m:e>
                </m:d>
                <m:r>
                  <w:rPr>
                    <w:rFonts w:ascii="Cambria Math" w:hAnsi="Cambria Math"/>
                    <w:szCs w:val="24"/>
                  </w:rPr>
                  <m:t>×100</m:t>
                </m:r>
              </m:oMath>
            </m:oMathPara>
          </w:p>
        </w:tc>
        <w:tc>
          <w:tcPr>
            <w:tcW w:w="844" w:type="dxa"/>
            <w:vAlign w:val="center"/>
          </w:tcPr>
          <w:p w14:paraId="6C0DF2CD" w14:textId="1C500D3A" w:rsidR="001F7ECF" w:rsidRPr="001F7ECF" w:rsidRDefault="001F7ECF" w:rsidP="00EE6FA9">
            <w:pPr>
              <w:jc w:val="center"/>
              <w:rPr>
                <w:szCs w:val="24"/>
              </w:rPr>
            </w:pPr>
            <w:r w:rsidRPr="001F7ECF">
              <w:rPr>
                <w:szCs w:val="24"/>
              </w:rPr>
              <w:t>(</w:t>
            </w:r>
            <w:r w:rsidR="00806E28" w:rsidRPr="001F7ECF">
              <w:rPr>
                <w:noProof/>
                <w:szCs w:val="24"/>
              </w:rPr>
              <w:fldChar w:fldCharType="begin"/>
            </w:r>
            <w:r w:rsidRPr="001F7ECF">
              <w:rPr>
                <w:noProof/>
                <w:szCs w:val="24"/>
              </w:rPr>
              <w:instrText xml:space="preserve"> SEQ Ecuación \* ARABIC </w:instrText>
            </w:r>
            <w:r w:rsidR="00806E28" w:rsidRPr="001F7ECF">
              <w:rPr>
                <w:noProof/>
                <w:szCs w:val="24"/>
              </w:rPr>
              <w:fldChar w:fldCharType="separate"/>
            </w:r>
            <w:r w:rsidR="00492655">
              <w:rPr>
                <w:noProof/>
                <w:szCs w:val="24"/>
              </w:rPr>
              <w:t>7</w:t>
            </w:r>
            <w:r w:rsidR="00806E28" w:rsidRPr="001F7ECF">
              <w:rPr>
                <w:noProof/>
                <w:szCs w:val="24"/>
              </w:rPr>
              <w:fldChar w:fldCharType="end"/>
            </w:r>
            <w:r w:rsidRPr="001F7ECF">
              <w:rPr>
                <w:szCs w:val="24"/>
              </w:rPr>
              <w:t>)</w:t>
            </w:r>
          </w:p>
        </w:tc>
      </w:tr>
    </w:tbl>
    <w:p w14:paraId="278E1D41" w14:textId="77777777" w:rsidR="00674639" w:rsidRDefault="00674639" w:rsidP="00674639"/>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1F7ECF" w:rsidRPr="001F7ECF" w14:paraId="0A935A1C" w14:textId="77777777" w:rsidTr="00EE6FA9">
        <w:trPr>
          <w:jc w:val="center"/>
        </w:trPr>
        <w:tc>
          <w:tcPr>
            <w:tcW w:w="421" w:type="dxa"/>
            <w:vAlign w:val="center"/>
          </w:tcPr>
          <w:p w14:paraId="1204FB97" w14:textId="77777777" w:rsidR="001F7ECF" w:rsidRPr="001F7ECF" w:rsidRDefault="001F7ECF" w:rsidP="00EE6FA9">
            <w:pPr>
              <w:jc w:val="center"/>
              <w:rPr>
                <w:szCs w:val="24"/>
              </w:rPr>
            </w:pPr>
          </w:p>
        </w:tc>
        <w:tc>
          <w:tcPr>
            <w:tcW w:w="7229" w:type="dxa"/>
            <w:vAlign w:val="center"/>
          </w:tcPr>
          <w:p w14:paraId="64349370" w14:textId="77777777" w:rsidR="001F7ECF" w:rsidRPr="001F7ECF" w:rsidRDefault="001F7ECF" w:rsidP="00EE6FA9">
            <w:pPr>
              <w:jc w:val="center"/>
              <w:rPr>
                <w:szCs w:val="24"/>
              </w:rPr>
            </w:pPr>
            <m:oMathPara>
              <m:oMath>
                <m:r>
                  <w:rPr>
                    <w:rFonts w:ascii="Cambria Math" w:hAnsi="Cambria Math"/>
                    <w:szCs w:val="24"/>
                  </w:rPr>
                  <m:t>sesgo porcentual absoluto=</m:t>
                </m:r>
                <m:d>
                  <m:dPr>
                    <m:ctrlPr>
                      <w:rPr>
                        <w:rFonts w:ascii="Cambria Math" w:hAnsi="Cambria Math"/>
                        <w:i/>
                        <w:szCs w:val="24"/>
                      </w:rPr>
                    </m:ctrlPr>
                  </m:dPr>
                  <m:e>
                    <m:f>
                      <m:fPr>
                        <m:ctrlPr>
                          <w:rPr>
                            <w:rFonts w:ascii="Cambria Math" w:hAnsi="Cambria Math"/>
                            <w:i/>
                            <w:szCs w:val="24"/>
                          </w:rPr>
                        </m:ctrlPr>
                      </m:fPr>
                      <m:num>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d>
                          </m:e>
                        </m:nary>
                      </m:num>
                      <m:den>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e>
                        </m:nary>
                      </m:den>
                    </m:f>
                  </m:e>
                </m:d>
                <m:r>
                  <w:rPr>
                    <w:rFonts w:ascii="Cambria Math" w:hAnsi="Cambria Math"/>
                    <w:szCs w:val="24"/>
                  </w:rPr>
                  <m:t>×100</m:t>
                </m:r>
              </m:oMath>
            </m:oMathPara>
          </w:p>
        </w:tc>
        <w:tc>
          <w:tcPr>
            <w:tcW w:w="844" w:type="dxa"/>
            <w:vAlign w:val="center"/>
          </w:tcPr>
          <w:p w14:paraId="500929BF" w14:textId="794046DF" w:rsidR="001F7ECF" w:rsidRPr="001F7ECF" w:rsidRDefault="001F7ECF" w:rsidP="00EE6FA9">
            <w:pPr>
              <w:jc w:val="center"/>
              <w:rPr>
                <w:szCs w:val="24"/>
              </w:rPr>
            </w:pPr>
            <w:r w:rsidRPr="001F7ECF">
              <w:rPr>
                <w:szCs w:val="24"/>
              </w:rPr>
              <w:t>(</w:t>
            </w:r>
            <w:r w:rsidR="00806E28" w:rsidRPr="001F7ECF">
              <w:rPr>
                <w:noProof/>
                <w:szCs w:val="24"/>
              </w:rPr>
              <w:fldChar w:fldCharType="begin"/>
            </w:r>
            <w:r w:rsidRPr="001F7ECF">
              <w:rPr>
                <w:noProof/>
                <w:szCs w:val="24"/>
              </w:rPr>
              <w:instrText xml:space="preserve"> SEQ Ecuación \* ARABIC </w:instrText>
            </w:r>
            <w:r w:rsidR="00806E28" w:rsidRPr="001F7ECF">
              <w:rPr>
                <w:noProof/>
                <w:szCs w:val="24"/>
              </w:rPr>
              <w:fldChar w:fldCharType="separate"/>
            </w:r>
            <w:r w:rsidR="00492655">
              <w:rPr>
                <w:noProof/>
                <w:szCs w:val="24"/>
              </w:rPr>
              <w:t>8</w:t>
            </w:r>
            <w:r w:rsidR="00806E28" w:rsidRPr="001F7ECF">
              <w:rPr>
                <w:noProof/>
                <w:szCs w:val="24"/>
              </w:rPr>
              <w:fldChar w:fldCharType="end"/>
            </w:r>
            <w:r w:rsidRPr="001F7ECF">
              <w:rPr>
                <w:szCs w:val="24"/>
              </w:rPr>
              <w:t>)</w:t>
            </w:r>
          </w:p>
        </w:tc>
      </w:tr>
    </w:tbl>
    <w:p w14:paraId="51F48FDB" w14:textId="77777777" w:rsidR="00DC2631" w:rsidRDefault="00DC2631" w:rsidP="00381AC2"/>
    <w:p w14:paraId="2E3F9A6E" w14:textId="41A7011C" w:rsidR="001F7ECF" w:rsidRDefault="00706DB8" w:rsidP="001F7ECF">
      <w:pPr>
        <w:pStyle w:val="Ttulo3"/>
      </w:pPr>
      <w:bookmarkStart w:id="69" w:name="_Toc81644624"/>
      <w:r>
        <w:t>Modelo de Ajuste</w:t>
      </w:r>
      <w:r w:rsidR="005232A2">
        <w:t xml:space="preserve"> Matemático</w:t>
      </w:r>
      <w:bookmarkEnd w:id="69"/>
    </w:p>
    <w:p w14:paraId="59142794" w14:textId="5E148E98" w:rsidR="00147FF1" w:rsidRDefault="00895176" w:rsidP="001F7ECF">
      <w:bookmarkStart w:id="70" w:name="_heading=h.1fob9te" w:colFirst="0" w:colLast="0"/>
      <w:bookmarkEnd w:id="70"/>
      <w:r>
        <w:t xml:space="preserve">La distribución del tamaño de gotas de lluvias se encuentra expresada como el número de gotas </w:t>
      </w:r>
      <w:r w:rsidRPr="00895176">
        <w:t>por volumen de aire para un intervalo de tamaño de gota dado</w:t>
      </w:r>
      <w:r>
        <w:t>. De acuerdo a los datos del disdrómetro Parsivel, se cuenta con una matriz de 32x32 que relaciona el tamaño de caída (</w:t>
      </w:r>
      <w:r w:rsidRPr="00895176">
        <w:rPr>
          <w:i/>
        </w:rPr>
        <w:t>i</w:t>
      </w:r>
      <w:r>
        <w:t xml:space="preserve"> enésima) y la velocidad de la gota (</w:t>
      </w:r>
      <w:r w:rsidRPr="00895176">
        <w:rPr>
          <w:i/>
        </w:rPr>
        <w:t>j</w:t>
      </w:r>
      <w:r>
        <w:t xml:space="preserve"> enésima. La DSD se calcula de la siguiente manera</w:t>
      </w:r>
      <w:r w:rsidR="00A85A90">
        <w:t xml:space="preserve"> </w:t>
      </w:r>
      <w:r w:rsidR="00806E28">
        <w:fldChar w:fldCharType="begin" w:fldLock="1"/>
      </w:r>
      <w:r w:rsidR="00293392">
        <w:instrText>ADDIN CSL_CITATION {"citationItems":[{"id":"ITEM-1","itemData":{"DOI":"10.2151/jmsj.2013-208","ISSN":"2186-9057","abstract":"Characteristics of raindrop size distribution (DSD) during the Meiyu season are studied using ground-based disdrometer measurements carried out in eastern China (Nanjing) from 2009 to 2011. The observational spectra are divided into convective and stratiform types. The results show that the histograms of the logarithm of the generalized intercept parameter (log10NW) and mass-weighted mean diameter of raindrops (Dm) are negatively and positively skewed, respectively, for both convective and stratiform rain. The absolute value of the skewness coefficient is higher for convective rain than for stratiform rain, in particular for the log10NW distribution. The mean log10NW and Dm values are 3.80 and 1.71 mm for convective rain and 3.45 and 1.30 mm for stratiform rain, respectively. The shape (μ)̶slope (Λ) relationship of the gamma distribution and the radar reflectivity (Z)̶rain rate (R) relationship are also derived for convective rain. The Z̶R relationship is found to be Z = 368R 1.21 . The interpretation of the statistical parameters obtained in this study and possible mechanisms that yield difference and similarity in comparison with those in previous studies are discussed.","author":[{"dropping-particle":"","family":"Chen","given":"Baojun","non-dropping-particle":"","parse-names":false,"suffix":""},{"dropping-particle":"","family":"Yang","given":"Jun","non-dropping-particle":"","parse-names":false,"suffix":""},{"dropping-particle":"","family":"Pu","given":"Jiangping","non-dropping-particle":"","parse-names":false,"suffix":""}],"container-title":"Journal of the Meteorological Society of Japan.","id":"ITEM-1","issue":"2","issued":{"date-parts":[["2013"]]},"page":"215-227","title":"Statistical Characteristics of Raindrop Size Distribution in the Meiyu Season Observed in Eastern China","type":"article-journal","volume":"91"},"uris":["http://www.mendeley.com/documents/?uuid=2f32b9dc-5c02-4e13-bdf2-ca96ab15e6b9"]}],"mendeley":{"formattedCitation":"(Chen et al., 2013)","plainTextFormattedCitation":"(Chen et al., 2013)","previouslyFormattedCitation":"(Chen et al., 2013)"},"properties":{"noteIndex":0},"schema":"https://github.com/citation-style-language/schema/raw/master/csl-citation.json"}</w:instrText>
      </w:r>
      <w:r w:rsidR="00806E28">
        <w:fldChar w:fldCharType="separate"/>
      </w:r>
      <w:r w:rsidR="00447178" w:rsidRPr="00447178">
        <w:rPr>
          <w:noProof/>
        </w:rPr>
        <w:t>(Chen et al., 2013)</w:t>
      </w:r>
      <w:r w:rsidR="00806E28">
        <w:fldChar w:fldCharType="end"/>
      </w:r>
      <w: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895176" w:rsidRPr="001F7ECF" w14:paraId="78BF8743" w14:textId="77777777" w:rsidTr="003302EC">
        <w:trPr>
          <w:jc w:val="center"/>
        </w:trPr>
        <w:tc>
          <w:tcPr>
            <w:tcW w:w="421" w:type="dxa"/>
            <w:vAlign w:val="center"/>
          </w:tcPr>
          <w:p w14:paraId="753F4CC0" w14:textId="77777777" w:rsidR="00895176" w:rsidRPr="001F7ECF" w:rsidRDefault="00895176" w:rsidP="003302EC">
            <w:pPr>
              <w:jc w:val="center"/>
              <w:rPr>
                <w:szCs w:val="24"/>
              </w:rPr>
            </w:pPr>
          </w:p>
        </w:tc>
        <w:tc>
          <w:tcPr>
            <w:tcW w:w="7229" w:type="dxa"/>
            <w:vAlign w:val="center"/>
          </w:tcPr>
          <w:p w14:paraId="187068D9" w14:textId="77777777" w:rsidR="00895176" w:rsidRPr="001F7ECF" w:rsidRDefault="00B666A2" w:rsidP="00B666A2">
            <w:pPr>
              <w:jc w:val="center"/>
              <w:rPr>
                <w:szCs w:val="24"/>
              </w:rPr>
            </w:pPr>
            <m:oMathPara>
              <m:oMath>
                <m:r>
                  <w:rPr>
                    <w:rFonts w:ascii="Cambria Math" w:hAnsi="Cambria Math"/>
                    <w:szCs w:val="24"/>
                  </w:rPr>
                  <m:t>N(</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32</m:t>
                    </m:r>
                  </m:sup>
                  <m:e>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32</m:t>
                        </m:r>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j</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den>
                        </m:f>
                      </m:e>
                    </m:nary>
                  </m:e>
                </m:nary>
              </m:oMath>
            </m:oMathPara>
          </w:p>
        </w:tc>
        <w:tc>
          <w:tcPr>
            <w:tcW w:w="844" w:type="dxa"/>
            <w:vAlign w:val="center"/>
          </w:tcPr>
          <w:p w14:paraId="2B73137E" w14:textId="5B8C3FFD" w:rsidR="00895176" w:rsidRPr="001F7ECF" w:rsidRDefault="00895176" w:rsidP="003302EC">
            <w:pPr>
              <w:jc w:val="center"/>
              <w:rPr>
                <w:szCs w:val="24"/>
              </w:rPr>
            </w:pPr>
            <w:r w:rsidRPr="001F7ECF">
              <w:rPr>
                <w:szCs w:val="24"/>
              </w:rPr>
              <w:t>(</w:t>
            </w:r>
            <w:r w:rsidR="00806E28" w:rsidRPr="001F7ECF">
              <w:rPr>
                <w:noProof/>
                <w:szCs w:val="24"/>
              </w:rPr>
              <w:fldChar w:fldCharType="begin"/>
            </w:r>
            <w:r w:rsidRPr="001F7ECF">
              <w:rPr>
                <w:noProof/>
                <w:szCs w:val="24"/>
              </w:rPr>
              <w:instrText xml:space="preserve"> SEQ Ecuación \* ARABIC </w:instrText>
            </w:r>
            <w:r w:rsidR="00806E28" w:rsidRPr="001F7ECF">
              <w:rPr>
                <w:noProof/>
                <w:szCs w:val="24"/>
              </w:rPr>
              <w:fldChar w:fldCharType="separate"/>
            </w:r>
            <w:r w:rsidR="00492655">
              <w:rPr>
                <w:noProof/>
                <w:szCs w:val="24"/>
              </w:rPr>
              <w:t>9</w:t>
            </w:r>
            <w:r w:rsidR="00806E28" w:rsidRPr="001F7ECF">
              <w:rPr>
                <w:noProof/>
                <w:szCs w:val="24"/>
              </w:rPr>
              <w:fldChar w:fldCharType="end"/>
            </w:r>
            <w:r w:rsidRPr="001F7ECF">
              <w:rPr>
                <w:szCs w:val="24"/>
              </w:rPr>
              <w:t>)</w:t>
            </w:r>
          </w:p>
        </w:tc>
      </w:tr>
    </w:tbl>
    <w:p w14:paraId="66B501E9" w14:textId="77777777" w:rsidR="00895176" w:rsidRDefault="00B666A2" w:rsidP="001F7ECF">
      <w:r>
        <w:t xml:space="preserve">Dond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j</m:t>
            </m:r>
          </m:sub>
        </m:sSub>
      </m:oMath>
      <w:r w:rsidRPr="00B666A2">
        <w:rPr>
          <w:vertAlign w:val="subscript"/>
        </w:rPr>
        <w:t xml:space="preserve"> </w:t>
      </w:r>
      <w:r>
        <w:t xml:space="preserve">es la </w:t>
      </w:r>
      <w:r w:rsidRPr="00B666A2">
        <w:t>es la cantidad de gotas</w:t>
      </w:r>
      <w:r w:rsidR="00FF006F">
        <w:t xml:space="preserve"> dentro del</w:t>
      </w:r>
      <w:r w:rsidRPr="00B666A2">
        <w:t xml:space="preserve"> contenedor de tamaño</w:t>
      </w:r>
      <w:r>
        <w:t xml:space="preserve"> </w:t>
      </w:r>
      <w:r w:rsidRPr="00FF006F">
        <w:rPr>
          <w:i/>
        </w:rPr>
        <w:t xml:space="preserve">i </w:t>
      </w:r>
      <w:r>
        <w:t>y el conte</w:t>
      </w:r>
      <w:r w:rsidR="00A3443C">
        <w:t>ne</w:t>
      </w:r>
      <w:r>
        <w:t xml:space="preserve">dor de velocidad </w:t>
      </w:r>
      <w:r w:rsidRPr="00FF006F">
        <w:rPr>
          <w:i/>
        </w:rPr>
        <w:t>j</w:t>
      </w:r>
      <w:r>
        <w:t xml:space="preserve">, </w:t>
      </w:r>
      <w:r w:rsidR="00FF006F">
        <w:t>el A</w:t>
      </w:r>
      <w:r>
        <w:t>(D</w:t>
      </w:r>
      <w:r w:rsidR="00FF006F" w:rsidRPr="00FF006F">
        <w:rPr>
          <w:i/>
          <w:vertAlign w:val="subscript"/>
        </w:rPr>
        <w:t>i</w:t>
      </w:r>
      <w:r>
        <w:t>)</w:t>
      </w:r>
      <w:r w:rsidR="00FF006F">
        <w:t xml:space="preserve"> </w:t>
      </w:r>
      <w:r w:rsidR="00FF006F" w:rsidRPr="00FF006F">
        <w:t>el área de muestreo efectiva del disdrómetro</w:t>
      </w:r>
      <w:r w:rsidR="00A3443C">
        <w:t xml:space="preserve"> expresada en m</w:t>
      </w:r>
      <w:r w:rsidR="00A3443C" w:rsidRPr="00A3443C">
        <w:rPr>
          <w:vertAlign w:val="superscript"/>
        </w:rPr>
        <w:t>2</w:t>
      </w:r>
      <w:r w:rsidR="00A3443C">
        <w:t xml:space="preserve">, </w:t>
      </w:r>
      <m:oMath>
        <m:r>
          <w:rPr>
            <w:rFonts w:ascii="Cambria Math" w:hAnsi="Cambria Math"/>
            <w:szCs w:val="24"/>
          </w:rPr>
          <m:t>∆t</m:t>
        </m:r>
      </m:oMath>
      <w:r w:rsidR="00A3443C">
        <w:rPr>
          <w:rFonts w:eastAsiaTheme="minorEastAsia"/>
          <w:szCs w:val="24"/>
        </w:rPr>
        <w:t xml:space="preserve"> es el periodo de observación que corresponde a 60 segundos para este estudio,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j</m:t>
            </m:r>
          </m:sub>
        </m:sSub>
      </m:oMath>
      <w:r w:rsidR="00A3443C">
        <w:rPr>
          <w:rFonts w:eastAsiaTheme="minorEastAsia"/>
          <w:szCs w:val="24"/>
        </w:rPr>
        <w:t xml:space="preserve"> (m.s</w:t>
      </w:r>
      <w:r w:rsidR="00A3443C" w:rsidRPr="00A3443C">
        <w:rPr>
          <w:rFonts w:eastAsiaTheme="minorEastAsia"/>
          <w:szCs w:val="24"/>
          <w:vertAlign w:val="superscript"/>
        </w:rPr>
        <w:t>-1</w:t>
      </w:r>
      <w:r w:rsidR="00A3443C">
        <w:rPr>
          <w:rFonts w:eastAsiaTheme="minorEastAsia"/>
          <w:szCs w:val="24"/>
        </w:rPr>
        <w:t xml:space="preserve">) es la velocidad de caída en el contenedor j y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oMath>
      <w:r w:rsidR="00A3443C">
        <w:rPr>
          <w:rFonts w:eastAsiaTheme="minorEastAsia"/>
          <w:szCs w:val="24"/>
        </w:rPr>
        <w:t xml:space="preserve"> corresponde al intervalo de diámetro (mm) en el contenedor </w:t>
      </w:r>
      <w:r w:rsidR="00A3443C" w:rsidRPr="00A3443C">
        <w:rPr>
          <w:rFonts w:eastAsiaTheme="minorEastAsia"/>
          <w:i/>
          <w:szCs w:val="24"/>
        </w:rPr>
        <w:t>i</w:t>
      </w:r>
      <w:r w:rsidR="00A3443C">
        <w:rPr>
          <w:rFonts w:eastAsiaTheme="minorEastAsia"/>
          <w:szCs w:val="24"/>
        </w:rPr>
        <w:t xml:space="preserve">. El </w:t>
      </w:r>
      <m:oMath>
        <m:r>
          <w:rPr>
            <w:rFonts w:ascii="Cambria Math" w:hAnsi="Cambria Math"/>
            <w:szCs w:val="24"/>
          </w:rPr>
          <m:t>N(</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oMath>
      <w:r w:rsidR="00A3443C">
        <w:rPr>
          <w:rFonts w:eastAsiaTheme="minorEastAsia"/>
          <w:szCs w:val="24"/>
        </w:rPr>
        <w:t xml:space="preserve"> (mm</w:t>
      </w:r>
      <w:r w:rsidR="00A3443C" w:rsidRPr="00A3443C">
        <w:rPr>
          <w:rFonts w:eastAsiaTheme="minorEastAsia"/>
          <w:szCs w:val="24"/>
          <w:vertAlign w:val="superscript"/>
        </w:rPr>
        <w:t>-1</w:t>
      </w:r>
      <w:r w:rsidR="00A3443C">
        <w:rPr>
          <w:rFonts w:eastAsiaTheme="minorEastAsia"/>
          <w:szCs w:val="24"/>
        </w:rPr>
        <w:t>.m</w:t>
      </w:r>
      <w:r w:rsidR="00A3443C" w:rsidRPr="00A3443C">
        <w:rPr>
          <w:rFonts w:eastAsiaTheme="minorEastAsia"/>
          <w:szCs w:val="24"/>
          <w:vertAlign w:val="superscript"/>
        </w:rPr>
        <w:t>-3</w:t>
      </w:r>
      <w:r w:rsidR="00A3443C">
        <w:rPr>
          <w:rFonts w:eastAsiaTheme="minorEastAsia"/>
          <w:szCs w:val="24"/>
        </w:rPr>
        <w:t>)</w:t>
      </w:r>
      <w:r w:rsidR="003302EC">
        <w:rPr>
          <w:rFonts w:eastAsiaTheme="minorEastAsia"/>
          <w:szCs w:val="24"/>
        </w:rPr>
        <w:t xml:space="preserve"> representa la concentración numérica de las gotas con diámetros dentro del intervalo que va desde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oMath>
      <w:r w:rsidR="003302EC">
        <w:rPr>
          <w:rFonts w:eastAsiaTheme="minorEastAsia"/>
          <w:szCs w:val="24"/>
        </w:rPr>
        <w:t xml:space="preserve"> a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oMath>
      <w:r w:rsidR="003302EC">
        <w:rPr>
          <w:rFonts w:eastAsiaTheme="minorEastAsia"/>
          <w:szCs w:val="24"/>
        </w:rPr>
        <w:t xml:space="preserve">. A partir de la </w:t>
      </w:r>
      <m:oMath>
        <m:r>
          <w:rPr>
            <w:rFonts w:ascii="Cambria Math" w:hAnsi="Cambria Math"/>
            <w:szCs w:val="24"/>
          </w:rPr>
          <m:t>N(</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oMath>
      <w:r w:rsidR="003302EC">
        <w:rPr>
          <w:rFonts w:eastAsiaTheme="minorEastAsia"/>
          <w:szCs w:val="24"/>
        </w:rPr>
        <w:t xml:space="preserve"> se puede calcular los otros parámetros integrales de la DSD (reflectividad, intensidad de lluvia y contenido de agua líquida).</w:t>
      </w:r>
    </w:p>
    <w:p w14:paraId="49172920" w14:textId="77777777" w:rsidR="00147FF1" w:rsidRDefault="00DF7321" w:rsidP="001F7ECF">
      <w:r>
        <w:t>En este estudio se emplea</w:t>
      </w:r>
      <w:r w:rsidR="003302EC">
        <w:t xml:space="preserve"> el modelo de ajuste gamma </w:t>
      </w:r>
      <w:r w:rsidR="00806E28">
        <w:fldChar w:fldCharType="begin" w:fldLock="1"/>
      </w:r>
      <w:r w:rsidR="002A0331">
        <w:instrText>ADDIN CSL_CITATION {"citationItems":[{"id":"ITEM-1","itemData":{"author":[{"dropping-particle":"","family":"Ulbrich","given":"Carlton","non-dropping-particle":"","parse-names":false,"suffix":""}],"container-title":"Journal of Climate and Applied Meteorology","id":"ITEM-1","issued":{"date-parts":[["1983"]]},"page":"1764-1775","title":"Natural Variations in the Analytical Form of the Raindrop Size Distribution","type":"article-journal","volume":"22"},"uris":["http://www.mendeley.com/documents/?uuid=242b0dad-a061-4503-bc6a-37bd6fd9509d"]}],"mendeley":{"formattedCitation":"(Ulbrich, 1983)","plainTextFormattedCitation":"(Ulbrich, 1983)","previouslyFormattedCitation":"(Ulbrich, 1983)"},"properties":{"noteIndex":0},"schema":"https://github.com/citation-style-language/schema/raw/master/csl-citation.json"}</w:instrText>
      </w:r>
      <w:r w:rsidR="00806E28">
        <w:fldChar w:fldCharType="separate"/>
      </w:r>
      <w:r w:rsidR="003302EC" w:rsidRPr="003302EC">
        <w:rPr>
          <w:noProof/>
        </w:rPr>
        <w:t>(Ulbrich, 1983)</w:t>
      </w:r>
      <w:r w:rsidR="00806E28">
        <w:fldChar w:fldCharType="end"/>
      </w:r>
      <w:r w:rsidR="003302EC">
        <w:t xml:space="preserve"> expresada en la ecuación (10). Donde </w:t>
      </w:r>
      <w:r w:rsidR="00E43202">
        <w:t xml:space="preserve">D (mm) es el diámetro de la gota de lluvia,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0</m:t>
            </m:r>
          </m:sub>
        </m:sSub>
      </m:oMath>
      <w:r w:rsidR="00E43202">
        <w:t xml:space="preserve"> (mm</w:t>
      </w:r>
      <w:r w:rsidR="00E43202" w:rsidRPr="00E43202">
        <w:rPr>
          <w:vertAlign w:val="superscript"/>
        </w:rPr>
        <w:t>-1-</w:t>
      </w:r>
      <w:r w:rsidR="00E43202" w:rsidRPr="00E43202">
        <w:rPr>
          <w:rFonts w:cs="Arial"/>
          <w:vertAlign w:val="superscript"/>
        </w:rPr>
        <w:t>μ</w:t>
      </w:r>
      <w:r w:rsidR="00E43202">
        <w:t>.m</w:t>
      </w:r>
      <w:r w:rsidR="00E43202" w:rsidRPr="00E43202">
        <w:rPr>
          <w:vertAlign w:val="superscript"/>
        </w:rPr>
        <w:t>-3</w:t>
      </w:r>
      <w:r w:rsidR="00E43202">
        <w:t xml:space="preserve">) es el parámetro de intercepción, </w:t>
      </w:r>
      <m:oMath>
        <m:r>
          <w:rPr>
            <w:rFonts w:ascii="Cambria Math" w:eastAsiaTheme="minorEastAsia" w:hAnsi="Cambria Math"/>
            <w:szCs w:val="24"/>
          </w:rPr>
          <m:t>μ</m:t>
        </m:r>
      </m:oMath>
      <w:r w:rsidR="00E43202">
        <w:rPr>
          <w:rFonts w:eastAsiaTheme="minorEastAsia"/>
          <w:szCs w:val="24"/>
        </w:rPr>
        <w:t xml:space="preserve"> es el parámetro de forma y </w:t>
      </w:r>
      <m:oMath>
        <m:r>
          <m:rPr>
            <m:sty m:val="p"/>
          </m:rPr>
          <w:rPr>
            <w:rFonts w:ascii="Cambria Math" w:eastAsiaTheme="minorEastAsia" w:hAnsi="Cambria Math"/>
            <w:szCs w:val="24"/>
          </w:rPr>
          <m:t>Λ</m:t>
        </m:r>
      </m:oMath>
      <w:r w:rsidR="00E43202">
        <w:rPr>
          <w:rFonts w:eastAsiaTheme="minorEastAsia"/>
          <w:szCs w:val="24"/>
        </w:rPr>
        <w:t xml:space="preserve"> (mm</w:t>
      </w:r>
      <w:r w:rsidR="00E43202" w:rsidRPr="00E43202">
        <w:rPr>
          <w:rFonts w:eastAsiaTheme="minorEastAsia"/>
          <w:szCs w:val="24"/>
          <w:vertAlign w:val="superscript"/>
        </w:rPr>
        <w:t>-1</w:t>
      </w:r>
      <w:r w:rsidR="00E43202">
        <w:rPr>
          <w:rFonts w:eastAsiaTheme="minorEastAsia"/>
          <w:szCs w:val="24"/>
        </w:rPr>
        <w:t xml:space="preserve">) es el parámetro de pendient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229"/>
        <w:gridCol w:w="844"/>
      </w:tblGrid>
      <w:tr w:rsidR="00E43202" w:rsidRPr="001F7ECF" w14:paraId="4C455892" w14:textId="77777777" w:rsidTr="00917242">
        <w:trPr>
          <w:jc w:val="center"/>
        </w:trPr>
        <w:tc>
          <w:tcPr>
            <w:tcW w:w="421" w:type="dxa"/>
            <w:vAlign w:val="center"/>
          </w:tcPr>
          <w:p w14:paraId="18919688" w14:textId="77777777" w:rsidR="00E43202" w:rsidRPr="001F7ECF" w:rsidRDefault="00E43202" w:rsidP="00917242">
            <w:pPr>
              <w:jc w:val="center"/>
              <w:rPr>
                <w:szCs w:val="24"/>
              </w:rPr>
            </w:pPr>
          </w:p>
        </w:tc>
        <w:tc>
          <w:tcPr>
            <w:tcW w:w="7229" w:type="dxa"/>
            <w:vAlign w:val="center"/>
          </w:tcPr>
          <w:p w14:paraId="24489415" w14:textId="77777777" w:rsidR="00E43202" w:rsidRPr="001F7ECF" w:rsidRDefault="00E43202" w:rsidP="00E43202">
            <w:pPr>
              <w:jc w:val="center"/>
              <w:rPr>
                <w:szCs w:val="24"/>
              </w:rPr>
            </w:pPr>
            <m:oMathPara>
              <m:oMath>
                <m:r>
                  <w:rPr>
                    <w:rFonts w:ascii="Cambria Math" w:hAnsi="Cambria Math"/>
                    <w:szCs w:val="24"/>
                  </w:rPr>
                  <m:t>N(D)=</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0</m:t>
                    </m:r>
                  </m:sub>
                </m:sSub>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D</m:t>
                    </m:r>
                  </m:e>
                  <m:sup>
                    <m:r>
                      <w:rPr>
                        <w:rFonts w:ascii="Cambria Math" w:eastAsiaTheme="minorEastAsia" w:hAnsi="Cambria Math"/>
                        <w:szCs w:val="24"/>
                      </w:rPr>
                      <m:t>μ</m:t>
                    </m:r>
                  </m:sup>
                </m:sSup>
                <m:r>
                  <w:rPr>
                    <w:rFonts w:ascii="Cambria Math" w:eastAsiaTheme="minorEastAsia" w:hAnsi="Cambria Math"/>
                    <w:szCs w:val="24"/>
                  </w:rPr>
                  <m:t>×</m:t>
                </m:r>
                <m:r>
                  <m:rPr>
                    <m:sty m:val="p"/>
                  </m:rPr>
                  <w:rPr>
                    <w:rFonts w:ascii="Cambria Math" w:eastAsiaTheme="minorEastAsia" w:hAnsi="Cambria Math"/>
                    <w:szCs w:val="24"/>
                  </w:rPr>
                  <m:t>exp⁡</m:t>
                </m:r>
                <m:r>
                  <w:rPr>
                    <w:rFonts w:ascii="Cambria Math" w:eastAsiaTheme="minorEastAsia" w:hAnsi="Cambria Math"/>
                    <w:szCs w:val="24"/>
                  </w:rPr>
                  <m:t>(-</m:t>
                </m:r>
                <m:r>
                  <m:rPr>
                    <m:sty m:val="p"/>
                  </m:rPr>
                  <w:rPr>
                    <w:rFonts w:ascii="Cambria Math" w:eastAsiaTheme="minorEastAsia" w:hAnsi="Cambria Math"/>
                    <w:szCs w:val="24"/>
                  </w:rPr>
                  <m:t>Λ</m:t>
                </m:r>
                <m:r>
                  <w:rPr>
                    <w:rFonts w:ascii="Cambria Math" w:eastAsiaTheme="minorEastAsia" w:hAnsi="Cambria Math"/>
                    <w:szCs w:val="24"/>
                  </w:rPr>
                  <m:t>D)</m:t>
                </m:r>
              </m:oMath>
            </m:oMathPara>
          </w:p>
        </w:tc>
        <w:tc>
          <w:tcPr>
            <w:tcW w:w="844" w:type="dxa"/>
            <w:vAlign w:val="center"/>
          </w:tcPr>
          <w:p w14:paraId="0F65B7B5" w14:textId="3F91DAAE" w:rsidR="00E43202" w:rsidRPr="001F7ECF" w:rsidRDefault="00E43202" w:rsidP="00917242">
            <w:pPr>
              <w:jc w:val="center"/>
              <w:rPr>
                <w:szCs w:val="24"/>
              </w:rPr>
            </w:pPr>
            <w:r w:rsidRPr="001F7ECF">
              <w:rPr>
                <w:szCs w:val="24"/>
              </w:rPr>
              <w:t>(</w:t>
            </w:r>
            <w:r w:rsidR="00806E28" w:rsidRPr="001F7ECF">
              <w:rPr>
                <w:noProof/>
                <w:szCs w:val="24"/>
              </w:rPr>
              <w:fldChar w:fldCharType="begin"/>
            </w:r>
            <w:r w:rsidRPr="001F7ECF">
              <w:rPr>
                <w:noProof/>
                <w:szCs w:val="24"/>
              </w:rPr>
              <w:instrText xml:space="preserve"> SEQ Ecuación \* ARABIC </w:instrText>
            </w:r>
            <w:r w:rsidR="00806E28" w:rsidRPr="001F7ECF">
              <w:rPr>
                <w:noProof/>
                <w:szCs w:val="24"/>
              </w:rPr>
              <w:fldChar w:fldCharType="separate"/>
            </w:r>
            <w:r w:rsidR="00492655">
              <w:rPr>
                <w:noProof/>
                <w:szCs w:val="24"/>
              </w:rPr>
              <w:t>10</w:t>
            </w:r>
            <w:r w:rsidR="00806E28" w:rsidRPr="001F7ECF">
              <w:rPr>
                <w:noProof/>
                <w:szCs w:val="24"/>
              </w:rPr>
              <w:fldChar w:fldCharType="end"/>
            </w:r>
            <w:r w:rsidRPr="001F7ECF">
              <w:rPr>
                <w:szCs w:val="24"/>
              </w:rPr>
              <w:t>)</w:t>
            </w:r>
          </w:p>
        </w:tc>
      </w:tr>
    </w:tbl>
    <w:p w14:paraId="1B63AD43" w14:textId="77777777" w:rsidR="003302EC" w:rsidRDefault="00E43202" w:rsidP="001F7ECF">
      <w:r>
        <w:t>Estos tres parámetros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0</m:t>
            </m:r>
          </m:sub>
        </m:sSub>
      </m:oMath>
      <w:r>
        <w:rPr>
          <w:rFonts w:eastAsiaTheme="minorEastAsia"/>
          <w:szCs w:val="24"/>
        </w:rPr>
        <w:t xml:space="preserve">, </w:t>
      </w:r>
      <m:oMath>
        <m:r>
          <w:rPr>
            <w:rFonts w:ascii="Cambria Math" w:eastAsiaTheme="minorEastAsia" w:hAnsi="Cambria Math"/>
            <w:szCs w:val="24"/>
          </w:rPr>
          <m:t>μ</m:t>
        </m:r>
      </m:oMath>
      <w:r>
        <w:rPr>
          <w:rFonts w:eastAsiaTheme="minorEastAsia"/>
          <w:szCs w:val="24"/>
        </w:rPr>
        <w:t xml:space="preserve"> y</w:t>
      </w:r>
      <w:r w:rsidR="00A85A90">
        <w:rPr>
          <w:rFonts w:eastAsiaTheme="minorEastAsia"/>
          <w:szCs w:val="24"/>
        </w:rPr>
        <w:t xml:space="preserve"> </w:t>
      </w:r>
      <m:oMath>
        <m:r>
          <m:rPr>
            <m:sty m:val="p"/>
          </m:rPr>
          <w:rPr>
            <w:rFonts w:ascii="Cambria Math" w:eastAsiaTheme="minorEastAsia" w:hAnsi="Cambria Math"/>
            <w:szCs w:val="24"/>
          </w:rPr>
          <m:t>Λ</m:t>
        </m:r>
      </m:oMath>
      <w:r>
        <w:t>)</w:t>
      </w:r>
      <w:r w:rsidR="00A85A90">
        <w:t xml:space="preserve"> </w:t>
      </w:r>
      <w:r w:rsidR="00917242">
        <w:t>son</w:t>
      </w:r>
      <w:r w:rsidR="00A85A90">
        <w:t xml:space="preserve"> calculados a partir </w:t>
      </w:r>
      <w:r w:rsidR="00A85A90" w:rsidRPr="00A85A90">
        <w:t>del segundo, cuarto y sexto momento de las distribuciones observadas utilizando el método de momento</w:t>
      </w:r>
      <w:r w:rsidR="00A85A90">
        <w:t xml:space="preserve"> </w:t>
      </w:r>
      <w:r w:rsidR="00806E28">
        <w:fldChar w:fldCharType="begin" w:fldLock="1"/>
      </w:r>
      <w:r w:rsidR="002A0331">
        <w:instrText>ADDIN CSL_CITATION {"citationItems":[{"id":"ITEM-1","itemData":{"author":[{"dropping-particle":"","family":"Ulbrich","given":"Carlton","non-dropping-particle":"","parse-names":false,"suffix":""}],"container-title":"Journal of Climate and Applied Meteorology","id":"ITEM-1","issued":{"date-parts":[["1983"]]},"page":"1764-1775","title":"Natural Variations in the Analytical Form of the Raindrop Size Distribution","type":"article-journal","volume":"22"},"uris":["http://www.mendeley.com/documents/?uuid=242b0dad-a061-4503-bc6a-37bd6fd9509d"]}],"mendeley":{"formattedCitation":"(Ulbrich, 1983)","plainTextFormattedCitation":"(Ulbrich, 1983)","previouslyFormattedCitation":"(Ulbrich, 1983)"},"properties":{"noteIndex":0},"schema":"https://github.com/citation-style-language/schema/raw/master/csl-citation.json"}</w:instrText>
      </w:r>
      <w:r w:rsidR="00806E28">
        <w:fldChar w:fldCharType="separate"/>
      </w:r>
      <w:r w:rsidR="00A85A90" w:rsidRPr="003302EC">
        <w:rPr>
          <w:noProof/>
        </w:rPr>
        <w:t>(Ulbrich, 1983)</w:t>
      </w:r>
      <w:r w:rsidR="00806E28">
        <w:fldChar w:fldCharType="end"/>
      </w:r>
      <w:r w:rsidR="00A85A90">
        <w:t xml:space="preserve">. </w:t>
      </w:r>
    </w:p>
    <w:p w14:paraId="59FA9D1C" w14:textId="2BB80612" w:rsidR="00DC2631" w:rsidRDefault="00DF7321" w:rsidP="00381AC2">
      <w:r>
        <w:t>La representación grá</w:t>
      </w:r>
      <w:r w:rsidR="00A85A90">
        <w:t xml:space="preserve">fica del espectro de la DSD para el modelo de ajuste gamma corresponde a la Figura </w:t>
      </w:r>
      <w:r w:rsidR="007863FA">
        <w:t>11</w:t>
      </w:r>
      <w:r w:rsidR="00A85A90">
        <w:t>. Donde se detallan diferentes curvas de concentración de gotas para 3 tipos de valores en el parámetro de forma (</w:t>
      </w:r>
      <m:oMath>
        <m:r>
          <w:rPr>
            <w:rFonts w:ascii="Cambria Math" w:eastAsiaTheme="minorEastAsia" w:hAnsi="Cambria Math"/>
            <w:szCs w:val="24"/>
          </w:rPr>
          <m:t>μ</m:t>
        </m:r>
      </m:oMath>
      <w:r w:rsidR="00A85A90">
        <w:t>).</w:t>
      </w:r>
      <w:r w:rsidR="00917242">
        <w:t xml:space="preserve"> Las curvas están expresadas en concentración logarítmica de las gotas </w:t>
      </w:r>
      <w:r w:rsidR="00F3445B">
        <w:t xml:space="preserve">y el diámetro de las gotas. </w:t>
      </w:r>
    </w:p>
    <w:p w14:paraId="7E6A16BB" w14:textId="77777777" w:rsidR="00A85A90" w:rsidRDefault="00A85A90" w:rsidP="00381AC2"/>
    <w:p w14:paraId="46F702C9" w14:textId="77777777" w:rsidR="00A85A90" w:rsidRDefault="00A85A90" w:rsidP="00381AC2"/>
    <w:p w14:paraId="03B705B5" w14:textId="246215AF" w:rsidR="007863FA" w:rsidRPr="007863FA" w:rsidRDefault="007863FA" w:rsidP="005D514D">
      <w:pPr>
        <w:pStyle w:val="Descripcin"/>
        <w:keepNext/>
        <w:spacing w:line="360" w:lineRule="auto"/>
        <w:jc w:val="left"/>
        <w:rPr>
          <w:color w:val="auto"/>
          <w:sz w:val="24"/>
          <w:szCs w:val="24"/>
        </w:rPr>
      </w:pPr>
      <w:r w:rsidRPr="007863FA">
        <w:rPr>
          <w:b/>
          <w:bCs/>
          <w:i w:val="0"/>
          <w:iCs w:val="0"/>
          <w:color w:val="auto"/>
          <w:sz w:val="24"/>
          <w:szCs w:val="24"/>
        </w:rPr>
        <w:lastRenderedPageBreak/>
        <w:t xml:space="preserve">Figura </w:t>
      </w:r>
      <w:r w:rsidRPr="007863FA">
        <w:rPr>
          <w:b/>
          <w:bCs/>
          <w:i w:val="0"/>
          <w:iCs w:val="0"/>
          <w:color w:val="auto"/>
          <w:sz w:val="24"/>
          <w:szCs w:val="24"/>
        </w:rPr>
        <w:fldChar w:fldCharType="begin"/>
      </w:r>
      <w:r w:rsidRPr="007863FA">
        <w:rPr>
          <w:b/>
          <w:bCs/>
          <w:i w:val="0"/>
          <w:iCs w:val="0"/>
          <w:color w:val="auto"/>
          <w:sz w:val="24"/>
          <w:szCs w:val="24"/>
        </w:rPr>
        <w:instrText xml:space="preserve"> SEQ Figura \* ARABIC </w:instrText>
      </w:r>
      <w:r w:rsidRPr="007863FA">
        <w:rPr>
          <w:b/>
          <w:bCs/>
          <w:i w:val="0"/>
          <w:iCs w:val="0"/>
          <w:color w:val="auto"/>
          <w:sz w:val="24"/>
          <w:szCs w:val="24"/>
        </w:rPr>
        <w:fldChar w:fldCharType="separate"/>
      </w:r>
      <w:r w:rsidR="005D514D">
        <w:rPr>
          <w:b/>
          <w:bCs/>
          <w:i w:val="0"/>
          <w:iCs w:val="0"/>
          <w:noProof/>
          <w:color w:val="auto"/>
          <w:sz w:val="24"/>
          <w:szCs w:val="24"/>
        </w:rPr>
        <w:t>11</w:t>
      </w:r>
      <w:r w:rsidRPr="007863FA">
        <w:rPr>
          <w:b/>
          <w:bCs/>
          <w:i w:val="0"/>
          <w:iCs w:val="0"/>
          <w:color w:val="auto"/>
          <w:sz w:val="24"/>
          <w:szCs w:val="24"/>
        </w:rPr>
        <w:fldChar w:fldCharType="end"/>
      </w:r>
      <w:r w:rsidRPr="007863FA">
        <w:rPr>
          <w:color w:val="auto"/>
          <w:sz w:val="24"/>
          <w:szCs w:val="24"/>
        </w:rPr>
        <w:t xml:space="preserve"> </w:t>
      </w:r>
      <w:r w:rsidRPr="007863FA">
        <w:rPr>
          <w:color w:val="auto"/>
          <w:sz w:val="24"/>
          <w:szCs w:val="24"/>
        </w:rPr>
        <w:br/>
        <w:t>Ejemplos de</w:t>
      </w:r>
      <w:r>
        <w:rPr>
          <w:color w:val="auto"/>
          <w:sz w:val="24"/>
          <w:szCs w:val="24"/>
        </w:rPr>
        <w:t xml:space="preserve"> 3</w:t>
      </w:r>
      <w:r w:rsidRPr="007863FA">
        <w:rPr>
          <w:color w:val="auto"/>
          <w:sz w:val="24"/>
          <w:szCs w:val="24"/>
        </w:rPr>
        <w:t xml:space="preserve"> Diferentes Distribuciones Gamma</w:t>
      </w:r>
    </w:p>
    <w:p w14:paraId="5C85EFE8" w14:textId="77777777" w:rsidR="00A85A90" w:rsidRDefault="00917242" w:rsidP="00A85A90">
      <w:pPr>
        <w:jc w:val="center"/>
      </w:pPr>
      <w:r w:rsidRPr="00917242">
        <w:rPr>
          <w:noProof/>
          <w:lang w:eastAsia="es-PE"/>
        </w:rPr>
        <w:drawing>
          <wp:inline distT="0" distB="0" distL="0" distR="0" wp14:anchorId="571665BE" wp14:editId="114A08A9">
            <wp:extent cx="2673840" cy="3705225"/>
            <wp:effectExtent l="19050" t="0" r="0"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2675328" cy="3707287"/>
                    </a:xfrm>
                    <a:prstGeom prst="rect">
                      <a:avLst/>
                    </a:prstGeom>
                    <a:noFill/>
                    <a:ln w="9525">
                      <a:noFill/>
                      <a:miter lim="800000"/>
                      <a:headEnd/>
                      <a:tailEnd/>
                    </a:ln>
                  </pic:spPr>
                </pic:pic>
              </a:graphicData>
            </a:graphic>
          </wp:inline>
        </w:drawing>
      </w:r>
    </w:p>
    <w:p w14:paraId="2557B478" w14:textId="6F411350" w:rsidR="008059C3" w:rsidRPr="008059C3" w:rsidRDefault="008059C3" w:rsidP="00A85A90">
      <w:pPr>
        <w:rPr>
          <w:sz w:val="20"/>
          <w:szCs w:val="18"/>
          <w:lang w:val="en-US"/>
        </w:rPr>
      </w:pPr>
      <w:r w:rsidRPr="008059C3">
        <w:rPr>
          <w:i/>
          <w:iCs/>
          <w:sz w:val="20"/>
          <w:szCs w:val="18"/>
        </w:rPr>
        <w:t xml:space="preserve">Nota: </w:t>
      </w:r>
      <w:r w:rsidRPr="008059C3">
        <w:rPr>
          <w:sz w:val="20"/>
          <w:szCs w:val="18"/>
        </w:rPr>
        <w:t xml:space="preserve">Se realizaron 3 simulaciones para la distribución Gamma con diferentes valores del parámetro de forma. </w:t>
      </w:r>
      <w:r w:rsidRPr="008059C3">
        <w:rPr>
          <w:sz w:val="20"/>
          <w:szCs w:val="18"/>
          <w:lang w:val="en-US"/>
        </w:rPr>
        <w:t>Extraído de “</w:t>
      </w:r>
      <w:r w:rsidRPr="008059C3">
        <w:rPr>
          <w:rFonts w:cs="Arial"/>
          <w:noProof/>
          <w:sz w:val="20"/>
          <w:szCs w:val="20"/>
          <w:lang w:val="en-US"/>
        </w:rPr>
        <w:t>Natural Variations in the Analytical Form of the Raindrop Size Distribution</w:t>
      </w:r>
      <w:r w:rsidRPr="008059C3">
        <w:rPr>
          <w:sz w:val="20"/>
          <w:szCs w:val="18"/>
          <w:lang w:val="en-US"/>
        </w:rPr>
        <w:t xml:space="preserve">” (p. 1766), por </w:t>
      </w:r>
      <w:r w:rsidRPr="008059C3">
        <w:rPr>
          <w:sz w:val="20"/>
          <w:szCs w:val="18"/>
        </w:rPr>
        <w:fldChar w:fldCharType="begin" w:fldLock="1"/>
      </w:r>
      <w:r w:rsidRPr="008059C3">
        <w:rPr>
          <w:sz w:val="20"/>
          <w:szCs w:val="18"/>
          <w:lang w:val="en-US"/>
        </w:rPr>
        <w:instrText>ADDIN CSL_CITATION {"citationItems":[{"id":"ITEM-1","itemData":{"author":[{"dropping-particle":"","family":"Ulbrich","given":"Carlton","non-dropping-particle":"","parse-names":false,"suffix":""}],"container-title":"Journal of Climate and Applied Meteorology","id":"ITEM-1","issued":{"date-parts":[["1983"]]},"page":"1764-1775","title":"Natural Variations in the Analytical Form of the Raindrop Size Distribution","type":"article-journal","volume":"22"},"uris":["http://www.mendeley.com/documents/?uuid=242b0dad-a061-4503-bc6a-37bd6fd9509d"]}],"mendeley":{"formattedCitation":"(Ulbrich, 1983)","manualFormatting":"Ulbrich, 1983","plainTextFormattedCitation":"(Ulbrich, 1983)","previouslyFormattedCitation":"(Ulbrich, 1983)"},"properties":{"noteIndex":0},"schema":"https://github.com/citation-style-language/schema/raw/master/csl-citation.json"}</w:instrText>
      </w:r>
      <w:r w:rsidRPr="008059C3">
        <w:rPr>
          <w:sz w:val="20"/>
          <w:szCs w:val="18"/>
        </w:rPr>
        <w:fldChar w:fldCharType="separate"/>
      </w:r>
      <w:r w:rsidRPr="008059C3">
        <w:rPr>
          <w:noProof/>
          <w:sz w:val="20"/>
          <w:szCs w:val="18"/>
          <w:lang w:val="en-US"/>
        </w:rPr>
        <w:t>Ulbrich, 1983</w:t>
      </w:r>
      <w:r w:rsidRPr="008059C3">
        <w:rPr>
          <w:sz w:val="20"/>
          <w:szCs w:val="18"/>
        </w:rPr>
        <w:fldChar w:fldCharType="end"/>
      </w:r>
      <w:r w:rsidRPr="008059C3">
        <w:rPr>
          <w:sz w:val="20"/>
          <w:szCs w:val="18"/>
          <w:lang w:val="en-US"/>
        </w:rPr>
        <w:t xml:space="preserve">, </w:t>
      </w:r>
      <w:r w:rsidRPr="008059C3">
        <w:rPr>
          <w:rFonts w:cs="Arial"/>
          <w:noProof/>
          <w:sz w:val="20"/>
          <w:szCs w:val="20"/>
          <w:lang w:val="en-US"/>
        </w:rPr>
        <w:t>Journal of Climate and Applied Meteorology, 22</w:t>
      </w:r>
      <w:r w:rsidRPr="008059C3">
        <w:rPr>
          <w:rFonts w:cs="Arial"/>
          <w:i/>
          <w:iCs/>
          <w:noProof/>
          <w:sz w:val="20"/>
          <w:szCs w:val="20"/>
          <w:lang w:val="en-US"/>
        </w:rPr>
        <w:t>.</w:t>
      </w:r>
    </w:p>
    <w:p w14:paraId="66B7E98D" w14:textId="7FB0244A" w:rsidR="00917242" w:rsidRDefault="00F3445B" w:rsidP="00A85A90">
      <w:r>
        <w:t xml:space="preserve">Respecto a la clasificación de la lluvia en estratiforme (S), mixtas (S - </w:t>
      </w:r>
      <w:r w:rsidR="00DF7321">
        <w:t>C) y convectivas (C) se emplearán</w:t>
      </w:r>
      <w:r>
        <w:t xml:space="preserve"> los criterios especificados en la Tabla </w:t>
      </w:r>
      <w:r w:rsidR="00BD3B9B">
        <w:t>6</w:t>
      </w:r>
      <w:r>
        <w:t xml:space="preserve"> que establece la categorización a partir de la intensidad de lluvia y la desviación estándar de las muestras. </w:t>
      </w:r>
    </w:p>
    <w:p w14:paraId="3887A2E9" w14:textId="77777777" w:rsidR="008E42EB" w:rsidRDefault="0005517A" w:rsidP="00270BBB">
      <w:pPr>
        <w:pStyle w:val="Ttulo2"/>
      </w:pPr>
      <w:bookmarkStart w:id="71" w:name="_Toc81644625"/>
      <w:r>
        <w:t>Población y muestra</w:t>
      </w:r>
      <w:r w:rsidR="00381AC2">
        <w:t>.</w:t>
      </w:r>
      <w:bookmarkEnd w:id="71"/>
    </w:p>
    <w:p w14:paraId="46819292" w14:textId="77777777" w:rsidR="00381AC2" w:rsidRPr="004B2803" w:rsidRDefault="004B2803" w:rsidP="004B2803">
      <w:pPr>
        <w:pStyle w:val="Prrafodelista"/>
        <w:numPr>
          <w:ilvl w:val="0"/>
          <w:numId w:val="30"/>
        </w:numPr>
        <w:rPr>
          <w:b/>
        </w:rPr>
      </w:pPr>
      <w:r w:rsidRPr="004B2803">
        <w:rPr>
          <w:b/>
        </w:rPr>
        <w:t xml:space="preserve">Población </w:t>
      </w:r>
    </w:p>
    <w:p w14:paraId="121031F7" w14:textId="413E0789" w:rsidR="000C7AC7" w:rsidRDefault="006229F1" w:rsidP="004B2803">
      <w:r>
        <w:t>El t</w:t>
      </w:r>
      <w:r w:rsidR="001F3836">
        <w:t>otal de e</w:t>
      </w:r>
      <w:r w:rsidR="005175F2">
        <w:t>ventos de lluvia</w:t>
      </w:r>
      <w:r w:rsidR="00DF7321">
        <w:t>s acontecid</w:t>
      </w:r>
      <w:r w:rsidR="005D514D">
        <w:t>o</w:t>
      </w:r>
      <w:r w:rsidR="00DF7321">
        <w:t>s</w:t>
      </w:r>
      <w:r w:rsidR="000C7AC7">
        <w:t xml:space="preserve"> en el temporal de lluvias 2018 – 2019 para</w:t>
      </w:r>
      <w:r w:rsidR="00DF7321">
        <w:t xml:space="preserve"> </w:t>
      </w:r>
      <w:r w:rsidR="005D514D">
        <w:t xml:space="preserve">la ubicación del Observatorio de Huancayo, que se </w:t>
      </w:r>
      <w:r w:rsidR="00815348">
        <w:t>encuentra</w:t>
      </w:r>
      <w:r w:rsidR="005D514D">
        <w:t xml:space="preserve"> en la parte central del valle del río Mantaro</w:t>
      </w:r>
      <w:r w:rsidR="00815348">
        <w:t xml:space="preserve">, dentro de la </w:t>
      </w:r>
      <w:r w:rsidR="00C4010D">
        <w:t>parte baja de la</w:t>
      </w:r>
      <w:r w:rsidR="00BB2F3F">
        <w:t xml:space="preserve">s </w:t>
      </w:r>
      <w:r w:rsidR="004B5A79">
        <w:t>subcuenca</w:t>
      </w:r>
      <w:r w:rsidR="00BB2F3F">
        <w:t>s de los ríos</w:t>
      </w:r>
      <w:r>
        <w:t xml:space="preserve"> </w:t>
      </w:r>
      <w:r w:rsidR="00BB2F3F">
        <w:t>Shullcas, Cunas y Achamayo</w:t>
      </w:r>
      <w:r>
        <w:t>.</w:t>
      </w:r>
      <w:r w:rsidR="004B5A79">
        <w:t xml:space="preserve"> </w:t>
      </w:r>
    </w:p>
    <w:p w14:paraId="6B75F9DE" w14:textId="2A2DFC8A" w:rsidR="00815348" w:rsidRPr="000C7AC7" w:rsidRDefault="004B2803" w:rsidP="004B2803">
      <w:pPr>
        <w:pStyle w:val="Prrafodelista"/>
        <w:numPr>
          <w:ilvl w:val="0"/>
          <w:numId w:val="30"/>
        </w:numPr>
        <w:rPr>
          <w:b/>
        </w:rPr>
      </w:pPr>
      <w:r w:rsidRPr="004B2803">
        <w:rPr>
          <w:b/>
        </w:rPr>
        <w:t>Muestra</w:t>
      </w:r>
    </w:p>
    <w:p w14:paraId="1CD6323B" w14:textId="70ABB17B" w:rsidR="00CB2397" w:rsidRDefault="000C7AC7" w:rsidP="004B2803">
      <w:r>
        <w:t xml:space="preserve">Se propone un muestreo estratifico, para dividir la población en conjuntos cuyos elementos posean características comunes. En lo que respecta a este trabajo, la </w:t>
      </w:r>
      <w:r>
        <w:lastRenderedPageBreak/>
        <w:t>condición de selección para los eventos de lluvia consiste en que la pérdida de datos (minutos con lluvia) sea inferior al 5%. Así mismo, se considera aquel que supera la tasa de lluvia de 0.1 mm/h o en los casos de los pluviómetros sea menor valor registrado.</w:t>
      </w:r>
      <w:r w:rsidR="00CB2397">
        <w:t xml:space="preserve"> </w:t>
      </w:r>
    </w:p>
    <w:p w14:paraId="668A9200" w14:textId="77777777" w:rsidR="008E42EB" w:rsidRDefault="0005517A" w:rsidP="00270BBB">
      <w:pPr>
        <w:pStyle w:val="Ttulo2"/>
      </w:pPr>
      <w:bookmarkStart w:id="72" w:name="_Toc81644626"/>
      <w:r>
        <w:t>Lugar del estudio</w:t>
      </w:r>
      <w:r w:rsidR="00381AC2">
        <w:t>.</w:t>
      </w:r>
      <w:bookmarkEnd w:id="72"/>
    </w:p>
    <w:p w14:paraId="6BCBE727" w14:textId="7D1F5B65" w:rsidR="004C7A02" w:rsidRDefault="00725148" w:rsidP="004C7A02">
      <w:r>
        <w:t xml:space="preserve">El </w:t>
      </w:r>
      <w:r w:rsidR="00BB2F3F">
        <w:t>área</w:t>
      </w:r>
      <w:r>
        <w:t xml:space="preserve"> de estudio del proyecto</w:t>
      </w:r>
      <w:r w:rsidR="00BB2F3F">
        <w:t xml:space="preserve"> </w:t>
      </w:r>
      <w:r w:rsidR="002B0EE5">
        <w:t>corresponde a las instalaciones del Observatorio de Huancayo</w:t>
      </w:r>
      <w:r w:rsidR="00E5316A">
        <w:t xml:space="preserve"> (Figura 12)</w:t>
      </w:r>
      <w:r w:rsidR="002B0EE5">
        <w:t xml:space="preserve">, en las coordenadas geográficas </w:t>
      </w:r>
      <w:r w:rsidR="002B0EE5" w:rsidRPr="002B0EE5">
        <w:t>12°02'18''S</w:t>
      </w:r>
      <w:r w:rsidR="002B0EE5">
        <w:t xml:space="preserve"> y</w:t>
      </w:r>
      <w:r w:rsidR="002B0EE5" w:rsidRPr="002B0EE5">
        <w:t xml:space="preserve"> 75°19'22''W</w:t>
      </w:r>
      <w:r w:rsidR="002B0EE5">
        <w:t xml:space="preserve">, a una altitud de 3350 m.s.n.m. </w:t>
      </w:r>
      <w:r w:rsidR="004C7A02">
        <w:t>Con un área de 106957.123 m</w:t>
      </w:r>
      <w:r w:rsidR="004C7A02" w:rsidRPr="004C7A02">
        <w:rPr>
          <w:vertAlign w:val="superscript"/>
        </w:rPr>
        <w:t>2</w:t>
      </w:r>
      <w:r w:rsidR="004C7A02">
        <w:t xml:space="preserve">. Se encuentra en la parte central de la cuenca del río Mantaro, en la parte baja de las subcuencas de los ríos Shullcas, Cunas y Achamayo. Estas características lo convierten en un territorio estratégico para el desarrollo de estudios ambientales, debido a que existe la presencia de eventos meteorológicos extremos como son las heladas, lluvias intensas, granizadas, etc. </w:t>
      </w:r>
    </w:p>
    <w:p w14:paraId="419011E1" w14:textId="4F91E3DB" w:rsidR="004C7A02" w:rsidRDefault="00E5316A" w:rsidP="004C7A02">
      <w:r>
        <w:t xml:space="preserve">Dentro de las instalaciones del Observatorio se encuentra el Laboratorio de </w:t>
      </w:r>
      <w:r w:rsidRPr="00E5316A">
        <w:t>Microfísica Atmosférica y Radiación (LAMAR)</w:t>
      </w:r>
      <w:r>
        <w:t xml:space="preserve">, que tiene como objetivo </w:t>
      </w:r>
      <w:r w:rsidRPr="00E5316A">
        <w:t>mejorar la comprensión de los procesos físicos que afectan el clima de los Andes</w:t>
      </w:r>
      <w:r>
        <w:t xml:space="preserve">. Así mismo SENAMHI en esta misma ubicación, cuenta con una estación meteorológica denominada “Huayao”. </w:t>
      </w:r>
    </w:p>
    <w:p w14:paraId="51913BDA" w14:textId="522905E6" w:rsidR="002B0EE5" w:rsidRDefault="00E5316A" w:rsidP="00BB2F3F">
      <w:r>
        <w:t xml:space="preserve">La </w:t>
      </w:r>
      <w:r w:rsidR="00794F67">
        <w:t>ruta de acceso es a través de</w:t>
      </w:r>
      <w:r w:rsidR="004A47D5">
        <w:t xml:space="preserve"> paralela de</w:t>
      </w:r>
      <w:r w:rsidR="00794F67">
        <w:t xml:space="preserve"> la carreta</w:t>
      </w:r>
      <w:r w:rsidR="00AD6EAD">
        <w:t xml:space="preserve"> </w:t>
      </w:r>
      <w:r w:rsidR="004A47D5">
        <w:t>Huancayo – Cañete Yauyos,</w:t>
      </w:r>
      <w:r w:rsidR="00794F67">
        <w:t xml:space="preserve"> que une los pueblos de Huayao y </w:t>
      </w:r>
      <w:r w:rsidR="004A47D5">
        <w:t>Pilcomayo; el Observatorio</w:t>
      </w:r>
      <w:r w:rsidR="00794F67">
        <w:t xml:space="preserve"> se encuentra alrededor de</w:t>
      </w:r>
      <w:r w:rsidR="004A47D5">
        <w:t xml:space="preserve"> la división de la </w:t>
      </w:r>
      <w:r w:rsidR="00794F67">
        <w:t>vía</w:t>
      </w:r>
      <w:r w:rsidR="004A47D5">
        <w:t>, para los poblados de Manzanares y Huayao</w:t>
      </w:r>
      <w:r w:rsidR="00794F67">
        <w:t>. El acceso se puede hacer por movilidad particular o mediante transporte público (servicio de taxi colectivo) que tiene como ruta a los poblados mencionados.</w:t>
      </w:r>
    </w:p>
    <w:p w14:paraId="43BAEDF7" w14:textId="44D105E2" w:rsidR="00794F67" w:rsidRPr="00794F67" w:rsidRDefault="00794F67" w:rsidP="00BB2F3F">
      <w:r>
        <w:t xml:space="preserve">El área circundante al Observatorio es netamente agrícola, conformada por parcelas de papa, maíz, hortalizas, entre otras. La zona urbana más cercana se encuentra entre 10 a 15 minutos en automóvil.  </w:t>
      </w:r>
    </w:p>
    <w:p w14:paraId="091D4EC8" w14:textId="4464134A" w:rsidR="00794F67" w:rsidRDefault="00794F67" w:rsidP="00BB2F3F">
      <w:pPr>
        <w:rPr>
          <w:rFonts w:cs="Arial"/>
          <w:color w:val="000000"/>
          <w:sz w:val="22"/>
        </w:rPr>
      </w:pPr>
    </w:p>
    <w:p w14:paraId="4E44E668" w14:textId="44480C88" w:rsidR="00794F67" w:rsidRDefault="00794F67" w:rsidP="00BB2F3F">
      <w:pPr>
        <w:rPr>
          <w:rFonts w:cs="Arial"/>
          <w:color w:val="000000"/>
          <w:sz w:val="22"/>
        </w:rPr>
      </w:pPr>
    </w:p>
    <w:p w14:paraId="1B1594B3" w14:textId="25F661F5" w:rsidR="00794F67" w:rsidRDefault="00794F67" w:rsidP="00BB2F3F">
      <w:pPr>
        <w:rPr>
          <w:rFonts w:cs="Arial"/>
          <w:color w:val="000000"/>
          <w:sz w:val="22"/>
        </w:rPr>
      </w:pPr>
    </w:p>
    <w:p w14:paraId="7818C00E" w14:textId="27584C14" w:rsidR="00794F67" w:rsidRDefault="00794F67" w:rsidP="00BB2F3F"/>
    <w:p w14:paraId="016B6F6A" w14:textId="119DE850" w:rsidR="00794F67" w:rsidRDefault="00794F67" w:rsidP="00BB2F3F"/>
    <w:p w14:paraId="71E5FE62" w14:textId="1F5CD939" w:rsidR="00794F67" w:rsidRDefault="00794F67" w:rsidP="00BB2F3F"/>
    <w:p w14:paraId="480612E2" w14:textId="2C0F4444" w:rsidR="00794F67" w:rsidRDefault="00794F67" w:rsidP="00BB2F3F"/>
    <w:p w14:paraId="7B795160" w14:textId="77777777" w:rsidR="004A47D5" w:rsidRDefault="004A47D5" w:rsidP="00BB2F3F">
      <w:pPr>
        <w:sectPr w:rsidR="004A47D5" w:rsidSect="008A1ADC">
          <w:pgSz w:w="11906" w:h="16838"/>
          <w:pgMar w:top="1701" w:right="1418" w:bottom="1701" w:left="1418" w:header="708" w:footer="708" w:gutter="0"/>
          <w:cols w:space="708"/>
          <w:docGrid w:linePitch="360"/>
        </w:sectPr>
      </w:pPr>
    </w:p>
    <w:p w14:paraId="697C1B8A" w14:textId="0D172317" w:rsidR="00794F67" w:rsidRPr="00794F67" w:rsidRDefault="00794F67" w:rsidP="007E4772">
      <w:pPr>
        <w:pStyle w:val="Descripcin"/>
        <w:keepNext/>
        <w:spacing w:after="0" w:line="360" w:lineRule="auto"/>
        <w:jc w:val="left"/>
        <w:rPr>
          <w:color w:val="auto"/>
          <w:sz w:val="24"/>
          <w:szCs w:val="24"/>
        </w:rPr>
      </w:pPr>
      <w:r w:rsidRPr="005D514D">
        <w:rPr>
          <w:b/>
          <w:bCs/>
          <w:i w:val="0"/>
          <w:iCs w:val="0"/>
          <w:color w:val="auto"/>
          <w:sz w:val="24"/>
          <w:szCs w:val="24"/>
        </w:rPr>
        <w:lastRenderedPageBreak/>
        <w:t xml:space="preserve">Figura </w:t>
      </w:r>
      <w:r w:rsidRPr="005D514D">
        <w:rPr>
          <w:b/>
          <w:bCs/>
          <w:i w:val="0"/>
          <w:iCs w:val="0"/>
          <w:color w:val="auto"/>
          <w:sz w:val="24"/>
          <w:szCs w:val="24"/>
        </w:rPr>
        <w:fldChar w:fldCharType="begin"/>
      </w:r>
      <w:r w:rsidRPr="005D514D">
        <w:rPr>
          <w:b/>
          <w:bCs/>
          <w:i w:val="0"/>
          <w:iCs w:val="0"/>
          <w:color w:val="auto"/>
          <w:sz w:val="24"/>
          <w:szCs w:val="24"/>
        </w:rPr>
        <w:instrText xml:space="preserve"> SEQ Figura \* ARABIC </w:instrText>
      </w:r>
      <w:r w:rsidRPr="005D514D">
        <w:rPr>
          <w:b/>
          <w:bCs/>
          <w:i w:val="0"/>
          <w:iCs w:val="0"/>
          <w:color w:val="auto"/>
          <w:sz w:val="24"/>
          <w:szCs w:val="24"/>
        </w:rPr>
        <w:fldChar w:fldCharType="separate"/>
      </w:r>
      <w:r w:rsidRPr="005D514D">
        <w:rPr>
          <w:b/>
          <w:bCs/>
          <w:i w:val="0"/>
          <w:iCs w:val="0"/>
          <w:noProof/>
          <w:color w:val="auto"/>
          <w:sz w:val="24"/>
          <w:szCs w:val="24"/>
        </w:rPr>
        <w:t>12</w:t>
      </w:r>
      <w:r w:rsidRPr="005D514D">
        <w:rPr>
          <w:b/>
          <w:bCs/>
          <w:i w:val="0"/>
          <w:iCs w:val="0"/>
          <w:color w:val="auto"/>
          <w:sz w:val="24"/>
          <w:szCs w:val="24"/>
        </w:rPr>
        <w:fldChar w:fldCharType="end"/>
      </w:r>
      <w:r w:rsidRPr="005D514D">
        <w:rPr>
          <w:color w:val="auto"/>
          <w:sz w:val="24"/>
          <w:szCs w:val="24"/>
        </w:rPr>
        <w:t xml:space="preserve"> </w:t>
      </w:r>
      <w:r w:rsidRPr="005D514D">
        <w:rPr>
          <w:color w:val="auto"/>
          <w:sz w:val="24"/>
          <w:szCs w:val="24"/>
        </w:rPr>
        <w:br/>
        <w:t>Mapa de Localización del Observatorio de Huancayo</w:t>
      </w:r>
    </w:p>
    <w:p w14:paraId="5A420E0E" w14:textId="3C8394D9" w:rsidR="000E3B95" w:rsidRDefault="000E3B95" w:rsidP="000E3B95">
      <w:pPr>
        <w:spacing w:after="0"/>
        <w:jc w:val="center"/>
      </w:pPr>
      <w:r>
        <w:rPr>
          <w:noProof/>
        </w:rPr>
        <w:drawing>
          <wp:inline distT="0" distB="0" distL="0" distR="0" wp14:anchorId="1EF2126A" wp14:editId="2B9574BA">
            <wp:extent cx="8467725" cy="5542859"/>
            <wp:effectExtent l="19050" t="19050" r="9525" b="203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pic:cNvPicPr/>
                  </pic:nvPicPr>
                  <pic:blipFill>
                    <a:blip r:embed="rId21">
                      <a:extLst>
                        <a:ext uri="{28A0092B-C50C-407E-A947-70E740481C1C}">
                          <a14:useLocalDpi xmlns:a14="http://schemas.microsoft.com/office/drawing/2010/main" val="0"/>
                        </a:ext>
                      </a:extLst>
                    </a:blip>
                    <a:stretch>
                      <a:fillRect/>
                    </a:stretch>
                  </pic:blipFill>
                  <pic:spPr>
                    <a:xfrm>
                      <a:off x="0" y="0"/>
                      <a:ext cx="8483356" cy="5553091"/>
                    </a:xfrm>
                    <a:prstGeom prst="rect">
                      <a:avLst/>
                    </a:prstGeom>
                    <a:ln>
                      <a:solidFill>
                        <a:schemeClr val="tx1"/>
                      </a:solidFill>
                    </a:ln>
                  </pic:spPr>
                </pic:pic>
              </a:graphicData>
            </a:graphic>
          </wp:inline>
        </w:drawing>
      </w:r>
    </w:p>
    <w:p w14:paraId="3CBB27B0" w14:textId="56277E07" w:rsidR="004A47D5" w:rsidRPr="007E4772" w:rsidRDefault="007E4772" w:rsidP="000E3B95">
      <w:pPr>
        <w:spacing w:after="0"/>
        <w:jc w:val="left"/>
        <w:rPr>
          <w:sz w:val="20"/>
          <w:szCs w:val="20"/>
        </w:rPr>
      </w:pPr>
      <w:r w:rsidRPr="007E4772">
        <w:rPr>
          <w:i/>
          <w:iCs/>
          <w:sz w:val="20"/>
          <w:szCs w:val="20"/>
        </w:rPr>
        <w:t>Nota:</w:t>
      </w:r>
      <w:r w:rsidRPr="007E4772">
        <w:rPr>
          <w:sz w:val="20"/>
          <w:szCs w:val="20"/>
        </w:rPr>
        <w:t xml:space="preserve"> Elaboración propia. </w:t>
      </w:r>
    </w:p>
    <w:p w14:paraId="7F8976BF" w14:textId="77777777" w:rsidR="004A47D5" w:rsidRDefault="004A47D5" w:rsidP="004A47D5">
      <w:pPr>
        <w:sectPr w:rsidR="004A47D5" w:rsidSect="000E3B95">
          <w:pgSz w:w="16838" w:h="11906" w:orient="landscape"/>
          <w:pgMar w:top="720" w:right="720" w:bottom="720" w:left="720" w:header="709" w:footer="709" w:gutter="0"/>
          <w:cols w:space="708"/>
          <w:docGrid w:linePitch="360"/>
        </w:sectPr>
      </w:pPr>
    </w:p>
    <w:p w14:paraId="5266B96C" w14:textId="6503E3BD" w:rsidR="008E42EB" w:rsidRDefault="0005517A" w:rsidP="00270BBB">
      <w:pPr>
        <w:pStyle w:val="Ttulo2"/>
      </w:pPr>
      <w:bookmarkStart w:id="73" w:name="_Toc81644627"/>
      <w:r>
        <w:lastRenderedPageBreak/>
        <w:t>Técnicas e instrumentos para la recolección de la información</w:t>
      </w:r>
      <w:r w:rsidR="00381AC2">
        <w:t>.</w:t>
      </w:r>
      <w:bookmarkEnd w:id="73"/>
    </w:p>
    <w:p w14:paraId="7BFA45A7" w14:textId="32007670" w:rsidR="00646F7D" w:rsidRDefault="00646F7D" w:rsidP="00646F7D">
      <w:pPr>
        <w:rPr>
          <w:b/>
          <w:bCs/>
        </w:rPr>
      </w:pPr>
      <w:r>
        <w:rPr>
          <w:b/>
          <w:bCs/>
        </w:rPr>
        <w:t>Instrumentos:</w:t>
      </w:r>
    </w:p>
    <w:p w14:paraId="3F551282" w14:textId="1D852313" w:rsidR="00646F7D" w:rsidRDefault="00687599" w:rsidP="00646F7D">
      <w:r>
        <w:t>Se plantea la utilización de 4 equipos (2 disdrómetros ópticos y 2 pluviómetros convencionales). Los disdrómetros ópticos corresponden a la marca OTT Parsivel</w:t>
      </w:r>
      <w:r w:rsidRPr="00687599">
        <w:rPr>
          <w:vertAlign w:val="superscript"/>
        </w:rPr>
        <w:t>2</w:t>
      </w:r>
      <w:r>
        <w:t>, los cuales son de nominados como psv2a (primero en ser instalado) y psv2b (segundo en ser instalado)</w:t>
      </w:r>
      <w:r w:rsidR="00A70EAB">
        <w:t>. En el caso de los pluviómetros las denominaciones son de acuerdo al lugar donde se encuentran instalados, teniendo los nombres de experimental y meteorológico.</w:t>
      </w:r>
    </w:p>
    <w:p w14:paraId="179F6087" w14:textId="74DB2CD4" w:rsidR="00CF4D3E" w:rsidRPr="00646F7D" w:rsidRDefault="00CF4D3E" w:rsidP="00646F7D">
      <w:r>
        <w:t xml:space="preserve">La selección de estos equipos corresponde a que las mediciones se efectúan en un mismo intervalo de tiempo (1 minuto); así mismo la perdida de datos es reducida (caso de los pluviómetros). </w:t>
      </w:r>
    </w:p>
    <w:p w14:paraId="6144A765" w14:textId="774DBA8A" w:rsidR="00646F7D" w:rsidRPr="00646F7D" w:rsidRDefault="00646F7D" w:rsidP="00646F7D">
      <w:pPr>
        <w:rPr>
          <w:b/>
          <w:bCs/>
        </w:rPr>
      </w:pPr>
      <w:r w:rsidRPr="00646F7D">
        <w:rPr>
          <w:b/>
          <w:bCs/>
        </w:rPr>
        <w:t>Técnicas:</w:t>
      </w:r>
    </w:p>
    <w:p w14:paraId="49E44498" w14:textId="77777777" w:rsidR="00EA5A50" w:rsidRDefault="00EA5A50" w:rsidP="00EA5A50">
      <w:pPr>
        <w:pStyle w:val="Prrafodelista"/>
        <w:numPr>
          <w:ilvl w:val="0"/>
          <w:numId w:val="30"/>
        </w:numPr>
        <w:rPr>
          <w:b/>
        </w:rPr>
      </w:pPr>
      <w:r>
        <w:rPr>
          <w:b/>
        </w:rPr>
        <w:t>Observación de campo</w:t>
      </w:r>
    </w:p>
    <w:p w14:paraId="55284552" w14:textId="77777777" w:rsidR="00EA5A50" w:rsidRPr="00EA5A50" w:rsidRDefault="00EA5A50" w:rsidP="00EA5A50">
      <w:pPr>
        <w:rPr>
          <w:bCs/>
        </w:rPr>
      </w:pPr>
      <w:r>
        <w:t xml:space="preserve">Corresponde al análisis del registro de datos </w:t>
      </w:r>
      <w:r w:rsidR="007D27CE">
        <w:t>de precipitación que se emplea</w:t>
      </w:r>
      <w:r>
        <w:t xml:space="preserve">, esta información se encuentra almacenada en la base de datos del </w:t>
      </w:r>
      <w:r w:rsidRPr="00542BF5">
        <w:t xml:space="preserve">Laboratorio de Microfísica Atmosférica y Radiación </w:t>
      </w:r>
      <w:r>
        <w:t>(LAMAR), perteneciente a Instituto Geofísico del Perú (IGP). La frecuencia de recolección de datos es realizada cada minuto; en el caso de los pluviómetros la información se encuentra en solo fichero *.txt que contiene que contiene todo el registro de medición desde su instalación hasta la actualidad; mientras que para los disdrómetros Parsivel se genera un fichero *.txt cada minuto con pesos de 5,208 bytes y 5,209 bytes para el psv2a y psv2b respectivamente.</w:t>
      </w:r>
    </w:p>
    <w:p w14:paraId="04F84D49" w14:textId="77777777" w:rsidR="00542BF5" w:rsidRPr="00EA5A50" w:rsidRDefault="00542BF5" w:rsidP="00542BF5">
      <w:pPr>
        <w:pStyle w:val="Prrafodelista"/>
        <w:numPr>
          <w:ilvl w:val="0"/>
          <w:numId w:val="30"/>
        </w:numPr>
        <w:rPr>
          <w:b/>
        </w:rPr>
      </w:pPr>
      <w:r w:rsidRPr="00A70BB3">
        <w:rPr>
          <w:b/>
        </w:rPr>
        <w:t>Análisis Documental</w:t>
      </w:r>
    </w:p>
    <w:p w14:paraId="44B98B9D" w14:textId="77777777" w:rsidR="00E00AE4" w:rsidRDefault="00E00AE4" w:rsidP="00542BF5">
      <w:r>
        <w:t>E</w:t>
      </w:r>
      <w:r w:rsidR="008F2DA7">
        <w:t xml:space="preserve">s aplicado en el </w:t>
      </w:r>
      <w:r w:rsidR="007D27CE">
        <w:t>análisis comparativo de la</w:t>
      </w:r>
      <w:r>
        <w:t xml:space="preserve"> sensibilidad y </w:t>
      </w:r>
      <w:r w:rsidR="007D27CE">
        <w:t>limitación presente</w:t>
      </w:r>
      <w:r>
        <w:t xml:space="preserve"> en los equipos empleados, </w:t>
      </w:r>
      <w:r w:rsidR="008F2DA7">
        <w:t xml:space="preserve">para ello </w:t>
      </w:r>
      <w:r>
        <w:t xml:space="preserve">se utilizará los manuales de instrucciones de funcionamiento de los </w:t>
      </w:r>
      <w:r w:rsidR="007D27CE">
        <w:t>sensores; así mismo, se emplea</w:t>
      </w:r>
      <w:r>
        <w:t xml:space="preserve"> información bibliográfica referente a trabajos de investigación similares y/o aplicación de estos instrumentos en otras actividades. </w:t>
      </w:r>
    </w:p>
    <w:p w14:paraId="1D2DD251" w14:textId="1753AEA3" w:rsidR="00337413" w:rsidRDefault="008F2DA7" w:rsidP="00EA5A50">
      <w:r>
        <w:t xml:space="preserve">Otro aspecto que contempla </w:t>
      </w:r>
      <w:r w:rsidR="00777947">
        <w:t>esta técnica,</w:t>
      </w:r>
      <w:r>
        <w:t xml:space="preserve"> es la búsqueda de </w:t>
      </w:r>
      <w:r w:rsidR="00777947">
        <w:t xml:space="preserve">información respecto a la ocurrencia de errores en el momento de la recolección, transmisión y procesamiento de los datos. </w:t>
      </w:r>
      <w:r w:rsidR="00EA5A50">
        <w:t>El estudio de trabajos</w:t>
      </w:r>
      <w:r w:rsidR="00777947">
        <w:t xml:space="preserve"> similares</w:t>
      </w:r>
      <w:r w:rsidR="007D27CE">
        <w:t>, proporcionará información acerca de có</w:t>
      </w:r>
      <w:r w:rsidR="00EA5A50">
        <w:t xml:space="preserve">mo identificar estas fuentes de error y de </w:t>
      </w:r>
      <w:r w:rsidR="00501E8F">
        <w:t>cómo</w:t>
      </w:r>
      <w:r w:rsidR="00EA5A50">
        <w:t xml:space="preserve"> solucionar es</w:t>
      </w:r>
      <w:r w:rsidR="007D27CE">
        <w:t>tos obstáculos. Además, brindará</w:t>
      </w:r>
      <w:r w:rsidR="00EA5A50">
        <w:t xml:space="preserve"> recomendaciones respecto a la manipulación de datos para obtener resultados más eficaces y representativos.</w:t>
      </w:r>
    </w:p>
    <w:p w14:paraId="005F732B" w14:textId="68D1E4D4" w:rsidR="00CF4D3E" w:rsidRDefault="00CF4D3E" w:rsidP="00EA5A50"/>
    <w:p w14:paraId="5744794D" w14:textId="77777777" w:rsidR="00CF4D3E" w:rsidRPr="00EA5A50" w:rsidRDefault="00CF4D3E" w:rsidP="00EA5A50"/>
    <w:p w14:paraId="01EA1D75" w14:textId="77777777" w:rsidR="00337413" w:rsidRDefault="00337413" w:rsidP="00A70BB3">
      <w:pPr>
        <w:pStyle w:val="Prrafodelista"/>
        <w:numPr>
          <w:ilvl w:val="0"/>
          <w:numId w:val="30"/>
        </w:numPr>
        <w:rPr>
          <w:b/>
        </w:rPr>
      </w:pPr>
      <w:r w:rsidRPr="00337413">
        <w:rPr>
          <w:b/>
        </w:rPr>
        <w:lastRenderedPageBreak/>
        <w:t>Procesamiento y análisis estadístico</w:t>
      </w:r>
    </w:p>
    <w:p w14:paraId="0D78D58B" w14:textId="77777777" w:rsidR="00EA5A50" w:rsidRPr="00EA5A50" w:rsidRDefault="00EA5A50" w:rsidP="00EA5A50">
      <w:pPr>
        <w:rPr>
          <w:bCs/>
        </w:rPr>
      </w:pPr>
      <w:r>
        <w:rPr>
          <w:bCs/>
        </w:rPr>
        <w:t xml:space="preserve">Una vez recolectada la información tanto de campo como bibliográfica, se procederá con la aplicación de los métodos estadísticos descritos anteriormente. Para su posterior comparación en lo referente a lo documental e instrumental, y de este modo observar la representatividad del trabajo de investigación. </w:t>
      </w:r>
      <w:r w:rsidR="007D27CE">
        <w:rPr>
          <w:bCs/>
        </w:rPr>
        <w:t>Respecto al</w:t>
      </w:r>
      <w:r>
        <w:rPr>
          <w:bCs/>
        </w:rPr>
        <w:t xml:space="preserve"> procesamiento es</w:t>
      </w:r>
      <w:r w:rsidR="007D27CE">
        <w:rPr>
          <w:bCs/>
        </w:rPr>
        <w:t>tadístico y representaciones grá</w:t>
      </w:r>
      <w:r>
        <w:rPr>
          <w:bCs/>
        </w:rPr>
        <w:t>ficas</w:t>
      </w:r>
      <w:r w:rsidR="00572B23">
        <w:rPr>
          <w:bCs/>
        </w:rPr>
        <w:t xml:space="preserve"> de la información obtenida en campo,</w:t>
      </w:r>
      <w:r>
        <w:rPr>
          <w:bCs/>
        </w:rPr>
        <w:t xml:space="preserve"> se</w:t>
      </w:r>
      <w:r w:rsidR="007D27CE">
        <w:rPr>
          <w:bCs/>
        </w:rPr>
        <w:t xml:space="preserve"> aplica las herramientas disponibles en </w:t>
      </w:r>
      <w:r w:rsidR="00572B23">
        <w:rPr>
          <w:bCs/>
        </w:rPr>
        <w:t>los softwares</w:t>
      </w:r>
      <w:r>
        <w:rPr>
          <w:bCs/>
        </w:rPr>
        <w:t xml:space="preserve"> </w:t>
      </w:r>
      <w:r w:rsidR="00572B23">
        <w:rPr>
          <w:bCs/>
        </w:rPr>
        <w:t xml:space="preserve">de Matlab y Microsoft Excel. </w:t>
      </w:r>
    </w:p>
    <w:p w14:paraId="2E29AD61" w14:textId="77777777" w:rsidR="0005517A" w:rsidRDefault="0005517A" w:rsidP="00270BBB">
      <w:pPr>
        <w:pStyle w:val="Ttulo2"/>
      </w:pPr>
      <w:bookmarkStart w:id="74" w:name="_Toc81644628"/>
      <w:r>
        <w:t>Análisis y procedimientos de datos</w:t>
      </w:r>
      <w:r w:rsidR="00381AC2">
        <w:t>.</w:t>
      </w:r>
      <w:bookmarkEnd w:id="74"/>
    </w:p>
    <w:p w14:paraId="0FED26A7" w14:textId="77777777" w:rsidR="002F3B92" w:rsidRDefault="00677FF6" w:rsidP="00381AC2">
      <w:r>
        <w:t>El manejo de la información inicia con el control de los datos de precipitación medidos en campo, a través de un sistema operacional, que engloba la recolección, transmisión y manipulación de la información recolectada. Las medidas correctivas aplicadas en el bloque de datos corresponden a eliminar datos fuera de serie (valores muy anómalos), verificación de la secuencia cronológica de los datos y llenado de los datos vacíos con el formato no numérico (NaN). Una vez concluida las medidas correctivas, se procederá con la manipulación de los datos de acuerdo al método estadístico a utilizar. Por ello la división de los datos en dos formatos; el primero consta de archivos NetCDF creados diariamente, que contiene información de precipitación total (mm) de los 4 medidores registrada en 2</w:t>
      </w:r>
      <w:r w:rsidR="007D27CE">
        <w:t>4 horas; el segundo formato está</w:t>
      </w:r>
      <w:r>
        <w:t xml:space="preserve"> agrupado en función al criterio </w:t>
      </w:r>
      <w:r w:rsidR="007D27CE">
        <w:t>de evento de lluvia, teniendo lí</w:t>
      </w:r>
      <w:r>
        <w:t>mites</w:t>
      </w:r>
      <w:r w:rsidR="007D27CE">
        <w:t xml:space="preserve"> en</w:t>
      </w:r>
      <w:r>
        <w:t xml:space="preserve"> los horarios de inicio y final del evento, estos datos se encuentran almacenados en una estructura de acuerdo al número de evento, en formato *.mat</w:t>
      </w:r>
      <w:r w:rsidR="002F3B92">
        <w:t xml:space="preserve">. </w:t>
      </w:r>
    </w:p>
    <w:p w14:paraId="17F081ED" w14:textId="78EE507E" w:rsidR="00677FF6" w:rsidRDefault="002F3B92" w:rsidP="00381AC2">
      <w:r>
        <w:t>Posterior a la manipulación de los datos en productos que facilitan el trabajo de investigación se aplican los datos estadísticos especificados anteriormente</w:t>
      </w:r>
      <w:r w:rsidR="005E232B">
        <w:t>. Teniendo como primer cálculo al IC, que permite observa la distribución de la precipitación tanto en cantidad como en frecuen</w:t>
      </w:r>
      <w:r w:rsidR="007D27CE">
        <w:t>cia de ocurrencia. El segundo cá</w:t>
      </w:r>
      <w:r w:rsidR="005E232B">
        <w:t>lculo se realiza respecto a la necesidad de categorizar las lluvias en función al total de lluvia acumula, para ello la elaboración de los índices de percentiles de distribución, como umbrales de precipitación. El tercer método busca describir las diferencias de las mediciones existentes entre los equipos empleados para el estudio, a través de la estimación del sesgo porcentual. Por u</w:t>
      </w:r>
      <w:r w:rsidR="007D27CE">
        <w:t>ltimo y para tener una visión má</w:t>
      </w:r>
      <w:r w:rsidR="005E232B">
        <w:t>s detalla</w:t>
      </w:r>
      <w:r w:rsidR="007D27CE">
        <w:t>da</w:t>
      </w:r>
      <w:r w:rsidR="005E232B">
        <w:t xml:space="preserve"> de lo</w:t>
      </w:r>
      <w:r w:rsidR="007D27CE">
        <w:t>s eventos de lluvia, se emplea</w:t>
      </w:r>
      <w:r w:rsidR="005E232B">
        <w:t xml:space="preserve"> la información de la DSD, para obtener resultados a nivel de la microestructura de lluvia; contando para ello el modelo de ajuste que permite observar el espectro de gotas y la clasificación de lluvias en estratiformes, convectivas o mixtas. </w:t>
      </w:r>
    </w:p>
    <w:p w14:paraId="00B52FDA" w14:textId="721BBF20" w:rsidR="00534D67" w:rsidRDefault="00CF4D3E" w:rsidP="00381AC2">
      <w:r>
        <w:t>Debido a que las mediciones corresponden a un lugar en específico, la forma de enriquecer el trabajo es a través del análisis documental de los estudios de las precipitaciones para el valle del Mantaro, elaboradas a partir de datos obtenidos por radar.</w:t>
      </w:r>
    </w:p>
    <w:p w14:paraId="41F96E00" w14:textId="77777777" w:rsidR="00534D67" w:rsidRDefault="00534D67" w:rsidP="00381AC2"/>
    <w:p w14:paraId="18FDCB7F" w14:textId="77777777" w:rsidR="00185CC5" w:rsidRDefault="00185CC5" w:rsidP="00381AC2">
      <w:pPr>
        <w:sectPr w:rsidR="00185CC5" w:rsidSect="008A1ADC">
          <w:pgSz w:w="11906" w:h="16838"/>
          <w:pgMar w:top="1701" w:right="1418" w:bottom="1701" w:left="1418" w:header="708" w:footer="708" w:gutter="0"/>
          <w:cols w:space="708"/>
          <w:docGrid w:linePitch="360"/>
        </w:sectPr>
      </w:pPr>
    </w:p>
    <w:p w14:paraId="5B748FBE" w14:textId="77777777" w:rsidR="0005517A" w:rsidRDefault="0005517A" w:rsidP="00270BBB">
      <w:pPr>
        <w:pStyle w:val="Ttulo1"/>
      </w:pPr>
      <w:bookmarkStart w:id="75" w:name="_Toc81644629"/>
      <w:r>
        <w:lastRenderedPageBreak/>
        <w:t>CRONOGRAMA DE ACTIVIDADES</w:t>
      </w:r>
      <w:bookmarkEnd w:id="75"/>
    </w:p>
    <w:p w14:paraId="2F2FF39B" w14:textId="0D0141B4" w:rsidR="00A551F4" w:rsidRPr="00A551F4" w:rsidRDefault="00A551F4" w:rsidP="00A551F4">
      <w:pPr>
        <w:pStyle w:val="Descripcin"/>
        <w:keepNext/>
        <w:spacing w:line="360" w:lineRule="auto"/>
        <w:jc w:val="left"/>
        <w:rPr>
          <w:color w:val="auto"/>
          <w:sz w:val="24"/>
          <w:szCs w:val="24"/>
        </w:rPr>
      </w:pPr>
      <w:r w:rsidRPr="00A551F4">
        <w:rPr>
          <w:b/>
          <w:bCs/>
          <w:i w:val="0"/>
          <w:iCs w:val="0"/>
          <w:color w:val="auto"/>
          <w:sz w:val="24"/>
          <w:szCs w:val="24"/>
        </w:rPr>
        <w:t xml:space="preserve">Tabla </w:t>
      </w:r>
      <w:r w:rsidRPr="00A551F4">
        <w:rPr>
          <w:b/>
          <w:bCs/>
          <w:i w:val="0"/>
          <w:iCs w:val="0"/>
          <w:color w:val="auto"/>
          <w:sz w:val="24"/>
          <w:szCs w:val="24"/>
        </w:rPr>
        <w:fldChar w:fldCharType="begin"/>
      </w:r>
      <w:r w:rsidRPr="00A551F4">
        <w:rPr>
          <w:b/>
          <w:bCs/>
          <w:i w:val="0"/>
          <w:iCs w:val="0"/>
          <w:color w:val="auto"/>
          <w:sz w:val="24"/>
          <w:szCs w:val="24"/>
        </w:rPr>
        <w:instrText xml:space="preserve"> SEQ Tabla \* ARABIC </w:instrText>
      </w:r>
      <w:r w:rsidRPr="00A551F4">
        <w:rPr>
          <w:b/>
          <w:bCs/>
          <w:i w:val="0"/>
          <w:iCs w:val="0"/>
          <w:color w:val="auto"/>
          <w:sz w:val="24"/>
          <w:szCs w:val="24"/>
        </w:rPr>
        <w:fldChar w:fldCharType="separate"/>
      </w:r>
      <w:r>
        <w:rPr>
          <w:b/>
          <w:bCs/>
          <w:i w:val="0"/>
          <w:iCs w:val="0"/>
          <w:noProof/>
          <w:color w:val="auto"/>
          <w:sz w:val="24"/>
          <w:szCs w:val="24"/>
        </w:rPr>
        <w:t>10</w:t>
      </w:r>
      <w:r w:rsidRPr="00A551F4">
        <w:rPr>
          <w:b/>
          <w:bCs/>
          <w:i w:val="0"/>
          <w:iCs w:val="0"/>
          <w:color w:val="auto"/>
          <w:sz w:val="24"/>
          <w:szCs w:val="24"/>
        </w:rPr>
        <w:fldChar w:fldCharType="end"/>
      </w:r>
      <w:r w:rsidRPr="00A551F4">
        <w:rPr>
          <w:color w:val="auto"/>
          <w:sz w:val="24"/>
          <w:szCs w:val="24"/>
        </w:rPr>
        <w:t xml:space="preserve"> </w:t>
      </w:r>
      <w:r w:rsidRPr="00A551F4">
        <w:rPr>
          <w:color w:val="auto"/>
          <w:sz w:val="24"/>
          <w:szCs w:val="24"/>
        </w:rPr>
        <w:br/>
        <w:t>Cronograma de Actividades</w:t>
      </w:r>
    </w:p>
    <w:tbl>
      <w:tblPr>
        <w:tblStyle w:val="Tablaconcuadrcula"/>
        <w:tblW w:w="14534" w:type="dxa"/>
        <w:tblInd w:w="-147" w:type="dxa"/>
        <w:tblLook w:val="04A0" w:firstRow="1" w:lastRow="0" w:firstColumn="1" w:lastColumn="0" w:noHBand="0" w:noVBand="1"/>
      </w:tblPr>
      <w:tblGrid>
        <w:gridCol w:w="3310"/>
        <w:gridCol w:w="538"/>
        <w:gridCol w:w="538"/>
        <w:gridCol w:w="538"/>
        <w:gridCol w:w="538"/>
        <w:gridCol w:w="567"/>
        <w:gridCol w:w="567"/>
        <w:gridCol w:w="567"/>
        <w:gridCol w:w="567"/>
        <w:gridCol w:w="567"/>
        <w:gridCol w:w="567"/>
        <w:gridCol w:w="567"/>
        <w:gridCol w:w="567"/>
        <w:gridCol w:w="567"/>
        <w:gridCol w:w="567"/>
        <w:gridCol w:w="567"/>
        <w:gridCol w:w="567"/>
        <w:gridCol w:w="567"/>
        <w:gridCol w:w="567"/>
        <w:gridCol w:w="567"/>
        <w:gridCol w:w="567"/>
      </w:tblGrid>
      <w:tr w:rsidR="00A22412" w:rsidRPr="003932F2" w14:paraId="6F192B99" w14:textId="77777777" w:rsidTr="00B36A02">
        <w:trPr>
          <w:trHeight w:val="57"/>
        </w:trPr>
        <w:tc>
          <w:tcPr>
            <w:tcW w:w="3310" w:type="dxa"/>
            <w:vMerge w:val="restart"/>
            <w:vAlign w:val="center"/>
          </w:tcPr>
          <w:p w14:paraId="21BB463D" w14:textId="77777777" w:rsidR="00A22412" w:rsidRPr="00522B52" w:rsidRDefault="00A22412" w:rsidP="00185CC5">
            <w:pPr>
              <w:spacing w:after="0"/>
              <w:jc w:val="center"/>
              <w:rPr>
                <w:b/>
              </w:rPr>
            </w:pPr>
            <w:r w:rsidRPr="00522B52">
              <w:rPr>
                <w:b/>
              </w:rPr>
              <w:t>Actividad</w:t>
            </w:r>
            <w:r>
              <w:rPr>
                <w:b/>
              </w:rPr>
              <w:t>es</w:t>
            </w:r>
          </w:p>
        </w:tc>
        <w:tc>
          <w:tcPr>
            <w:tcW w:w="2152" w:type="dxa"/>
            <w:gridSpan w:val="4"/>
            <w:vAlign w:val="center"/>
          </w:tcPr>
          <w:p w14:paraId="28826050" w14:textId="77777777" w:rsidR="00A22412" w:rsidRPr="00522B52" w:rsidRDefault="00854A52" w:rsidP="00D779D3">
            <w:pPr>
              <w:spacing w:after="0"/>
              <w:jc w:val="center"/>
              <w:rPr>
                <w:b/>
              </w:rPr>
            </w:pPr>
            <w:r>
              <w:rPr>
                <w:b/>
              </w:rPr>
              <w:t>Mes</w:t>
            </w:r>
            <w:r w:rsidR="00A22412" w:rsidRPr="00522B52">
              <w:rPr>
                <w:b/>
              </w:rPr>
              <w:t xml:space="preserve"> 1</w:t>
            </w:r>
          </w:p>
        </w:tc>
        <w:tc>
          <w:tcPr>
            <w:tcW w:w="2268" w:type="dxa"/>
            <w:gridSpan w:val="4"/>
            <w:vAlign w:val="center"/>
          </w:tcPr>
          <w:p w14:paraId="2CB5A1D9" w14:textId="77777777" w:rsidR="00A22412" w:rsidRPr="00522B52" w:rsidRDefault="00854A52" w:rsidP="00B44072">
            <w:pPr>
              <w:spacing w:after="0"/>
              <w:jc w:val="center"/>
              <w:rPr>
                <w:b/>
              </w:rPr>
            </w:pPr>
            <w:r>
              <w:rPr>
                <w:b/>
              </w:rPr>
              <w:t>Mes</w:t>
            </w:r>
            <w:r w:rsidR="00A22412" w:rsidRPr="00522B52">
              <w:rPr>
                <w:b/>
              </w:rPr>
              <w:t xml:space="preserve"> 2</w:t>
            </w:r>
          </w:p>
        </w:tc>
        <w:tc>
          <w:tcPr>
            <w:tcW w:w="2268" w:type="dxa"/>
            <w:gridSpan w:val="4"/>
          </w:tcPr>
          <w:p w14:paraId="4F0ED1EE" w14:textId="77777777" w:rsidR="00A22412" w:rsidRPr="00522B52" w:rsidRDefault="00854A52" w:rsidP="00185CC5">
            <w:pPr>
              <w:spacing w:after="0"/>
              <w:jc w:val="center"/>
              <w:rPr>
                <w:b/>
              </w:rPr>
            </w:pPr>
            <w:r>
              <w:rPr>
                <w:b/>
              </w:rPr>
              <w:t>Mes</w:t>
            </w:r>
            <w:r w:rsidR="00A22412" w:rsidRPr="00522B52">
              <w:rPr>
                <w:b/>
              </w:rPr>
              <w:t xml:space="preserve"> 3 </w:t>
            </w:r>
          </w:p>
        </w:tc>
        <w:tc>
          <w:tcPr>
            <w:tcW w:w="2268" w:type="dxa"/>
            <w:gridSpan w:val="4"/>
            <w:vAlign w:val="center"/>
          </w:tcPr>
          <w:p w14:paraId="069877F9" w14:textId="77777777" w:rsidR="00A22412" w:rsidRPr="00522B52" w:rsidRDefault="00854A52" w:rsidP="00185CC5">
            <w:pPr>
              <w:spacing w:after="0"/>
              <w:jc w:val="center"/>
              <w:rPr>
                <w:b/>
              </w:rPr>
            </w:pPr>
            <w:r>
              <w:rPr>
                <w:b/>
              </w:rPr>
              <w:t>Mes</w:t>
            </w:r>
            <w:r w:rsidR="00A22412" w:rsidRPr="00522B52">
              <w:rPr>
                <w:b/>
              </w:rPr>
              <w:t xml:space="preserve"> 4 </w:t>
            </w:r>
          </w:p>
        </w:tc>
        <w:tc>
          <w:tcPr>
            <w:tcW w:w="2268" w:type="dxa"/>
            <w:gridSpan w:val="4"/>
          </w:tcPr>
          <w:p w14:paraId="223F3D23" w14:textId="77777777" w:rsidR="00A22412" w:rsidRPr="00522B52" w:rsidRDefault="00854A52" w:rsidP="00185CC5">
            <w:pPr>
              <w:spacing w:after="0"/>
              <w:jc w:val="center"/>
              <w:rPr>
                <w:b/>
              </w:rPr>
            </w:pPr>
            <w:r>
              <w:rPr>
                <w:b/>
              </w:rPr>
              <w:t>Mes</w:t>
            </w:r>
            <w:r w:rsidR="00A22412">
              <w:rPr>
                <w:b/>
              </w:rPr>
              <w:t xml:space="preserve"> 5</w:t>
            </w:r>
          </w:p>
        </w:tc>
      </w:tr>
      <w:tr w:rsidR="00A22412" w:rsidRPr="003932F2" w14:paraId="6FF228BD" w14:textId="77777777" w:rsidTr="00A22412">
        <w:trPr>
          <w:trHeight w:val="57"/>
        </w:trPr>
        <w:tc>
          <w:tcPr>
            <w:tcW w:w="3310" w:type="dxa"/>
            <w:vMerge/>
            <w:vAlign w:val="center"/>
          </w:tcPr>
          <w:p w14:paraId="33AA7C27" w14:textId="77777777" w:rsidR="00A22412" w:rsidRPr="00522B52" w:rsidRDefault="00A22412" w:rsidP="00B44072">
            <w:pPr>
              <w:spacing w:after="0"/>
              <w:jc w:val="left"/>
              <w:rPr>
                <w:b/>
              </w:rPr>
            </w:pPr>
          </w:p>
        </w:tc>
        <w:tc>
          <w:tcPr>
            <w:tcW w:w="538" w:type="dxa"/>
            <w:vAlign w:val="center"/>
          </w:tcPr>
          <w:p w14:paraId="2E69A97A" w14:textId="77777777" w:rsidR="00A22412" w:rsidRPr="00522B52" w:rsidRDefault="00A22412" w:rsidP="00D779D3">
            <w:pPr>
              <w:spacing w:after="0"/>
              <w:jc w:val="center"/>
              <w:rPr>
                <w:b/>
              </w:rPr>
            </w:pPr>
            <w:r w:rsidRPr="00522B52">
              <w:rPr>
                <w:b/>
              </w:rPr>
              <w:t>1</w:t>
            </w:r>
          </w:p>
        </w:tc>
        <w:tc>
          <w:tcPr>
            <w:tcW w:w="538" w:type="dxa"/>
            <w:vAlign w:val="center"/>
          </w:tcPr>
          <w:p w14:paraId="269787D6" w14:textId="77777777" w:rsidR="00A22412" w:rsidRPr="00522B52" w:rsidRDefault="00A22412" w:rsidP="00D779D3">
            <w:pPr>
              <w:spacing w:after="0"/>
              <w:jc w:val="center"/>
              <w:rPr>
                <w:b/>
              </w:rPr>
            </w:pPr>
            <w:r w:rsidRPr="00522B52">
              <w:rPr>
                <w:b/>
              </w:rPr>
              <w:t>2</w:t>
            </w:r>
          </w:p>
        </w:tc>
        <w:tc>
          <w:tcPr>
            <w:tcW w:w="538" w:type="dxa"/>
            <w:vAlign w:val="center"/>
          </w:tcPr>
          <w:p w14:paraId="1E42E068" w14:textId="77777777" w:rsidR="00A22412" w:rsidRPr="00522B52" w:rsidRDefault="00A22412" w:rsidP="00D779D3">
            <w:pPr>
              <w:spacing w:after="0"/>
              <w:jc w:val="center"/>
              <w:rPr>
                <w:b/>
              </w:rPr>
            </w:pPr>
            <w:r w:rsidRPr="00522B52">
              <w:rPr>
                <w:b/>
              </w:rPr>
              <w:t>3</w:t>
            </w:r>
          </w:p>
        </w:tc>
        <w:tc>
          <w:tcPr>
            <w:tcW w:w="538" w:type="dxa"/>
            <w:vAlign w:val="center"/>
          </w:tcPr>
          <w:p w14:paraId="06A7AA16" w14:textId="77777777" w:rsidR="00A22412" w:rsidRPr="00522B52" w:rsidRDefault="00A22412" w:rsidP="00D779D3">
            <w:pPr>
              <w:spacing w:after="0"/>
              <w:jc w:val="center"/>
              <w:rPr>
                <w:b/>
              </w:rPr>
            </w:pPr>
            <w:r w:rsidRPr="00522B52">
              <w:rPr>
                <w:b/>
              </w:rPr>
              <w:t>4</w:t>
            </w:r>
          </w:p>
        </w:tc>
        <w:tc>
          <w:tcPr>
            <w:tcW w:w="567" w:type="dxa"/>
            <w:vAlign w:val="center"/>
          </w:tcPr>
          <w:p w14:paraId="6934B939" w14:textId="77777777" w:rsidR="00A22412" w:rsidRPr="00522B52" w:rsidRDefault="00A22412" w:rsidP="00D779D3">
            <w:pPr>
              <w:spacing w:after="0"/>
              <w:jc w:val="center"/>
              <w:rPr>
                <w:b/>
              </w:rPr>
            </w:pPr>
            <w:r w:rsidRPr="00522B52">
              <w:rPr>
                <w:b/>
              </w:rPr>
              <w:t>1</w:t>
            </w:r>
          </w:p>
        </w:tc>
        <w:tc>
          <w:tcPr>
            <w:tcW w:w="567" w:type="dxa"/>
            <w:vAlign w:val="center"/>
          </w:tcPr>
          <w:p w14:paraId="26B2B87E" w14:textId="77777777" w:rsidR="00A22412" w:rsidRPr="00522B52" w:rsidRDefault="00A22412" w:rsidP="00D779D3">
            <w:pPr>
              <w:spacing w:after="0"/>
              <w:jc w:val="center"/>
              <w:rPr>
                <w:b/>
              </w:rPr>
            </w:pPr>
            <w:r w:rsidRPr="00522B52">
              <w:rPr>
                <w:b/>
              </w:rPr>
              <w:t>2</w:t>
            </w:r>
          </w:p>
        </w:tc>
        <w:tc>
          <w:tcPr>
            <w:tcW w:w="567" w:type="dxa"/>
            <w:vAlign w:val="center"/>
          </w:tcPr>
          <w:p w14:paraId="315C8C1F" w14:textId="77777777" w:rsidR="00A22412" w:rsidRPr="00522B52" w:rsidRDefault="00A22412" w:rsidP="00D779D3">
            <w:pPr>
              <w:spacing w:after="0"/>
              <w:jc w:val="center"/>
              <w:rPr>
                <w:b/>
              </w:rPr>
            </w:pPr>
            <w:r w:rsidRPr="00522B52">
              <w:rPr>
                <w:b/>
              </w:rPr>
              <w:t>3</w:t>
            </w:r>
          </w:p>
        </w:tc>
        <w:tc>
          <w:tcPr>
            <w:tcW w:w="567" w:type="dxa"/>
            <w:vAlign w:val="center"/>
          </w:tcPr>
          <w:p w14:paraId="46784CA4" w14:textId="77777777" w:rsidR="00A22412" w:rsidRPr="00522B52" w:rsidRDefault="00A22412" w:rsidP="00D779D3">
            <w:pPr>
              <w:spacing w:after="0"/>
              <w:jc w:val="center"/>
              <w:rPr>
                <w:b/>
              </w:rPr>
            </w:pPr>
            <w:r w:rsidRPr="00522B52">
              <w:rPr>
                <w:b/>
              </w:rPr>
              <w:t>4</w:t>
            </w:r>
          </w:p>
        </w:tc>
        <w:tc>
          <w:tcPr>
            <w:tcW w:w="567" w:type="dxa"/>
            <w:vAlign w:val="center"/>
          </w:tcPr>
          <w:p w14:paraId="1020FF15" w14:textId="77777777" w:rsidR="00A22412" w:rsidRPr="00522B52" w:rsidRDefault="00A22412" w:rsidP="00D779D3">
            <w:pPr>
              <w:spacing w:after="0"/>
              <w:jc w:val="center"/>
              <w:rPr>
                <w:b/>
              </w:rPr>
            </w:pPr>
            <w:r w:rsidRPr="00522B52">
              <w:rPr>
                <w:b/>
              </w:rPr>
              <w:t>1</w:t>
            </w:r>
          </w:p>
        </w:tc>
        <w:tc>
          <w:tcPr>
            <w:tcW w:w="567" w:type="dxa"/>
            <w:vAlign w:val="center"/>
          </w:tcPr>
          <w:p w14:paraId="5CE67163" w14:textId="77777777" w:rsidR="00A22412" w:rsidRPr="00522B52" w:rsidRDefault="00A22412" w:rsidP="00D779D3">
            <w:pPr>
              <w:spacing w:after="0"/>
              <w:jc w:val="center"/>
              <w:rPr>
                <w:b/>
              </w:rPr>
            </w:pPr>
            <w:r w:rsidRPr="00522B52">
              <w:rPr>
                <w:b/>
              </w:rPr>
              <w:t>2</w:t>
            </w:r>
          </w:p>
        </w:tc>
        <w:tc>
          <w:tcPr>
            <w:tcW w:w="567" w:type="dxa"/>
            <w:vAlign w:val="center"/>
          </w:tcPr>
          <w:p w14:paraId="0F98DBFA" w14:textId="77777777" w:rsidR="00A22412" w:rsidRPr="00522B52" w:rsidRDefault="00A22412" w:rsidP="00D779D3">
            <w:pPr>
              <w:spacing w:after="0"/>
              <w:jc w:val="center"/>
              <w:rPr>
                <w:b/>
              </w:rPr>
            </w:pPr>
            <w:r w:rsidRPr="00522B52">
              <w:rPr>
                <w:b/>
              </w:rPr>
              <w:t>3</w:t>
            </w:r>
          </w:p>
        </w:tc>
        <w:tc>
          <w:tcPr>
            <w:tcW w:w="567" w:type="dxa"/>
            <w:vAlign w:val="center"/>
          </w:tcPr>
          <w:p w14:paraId="763BC6B5" w14:textId="77777777" w:rsidR="00A22412" w:rsidRPr="00522B52" w:rsidRDefault="00A22412" w:rsidP="00D779D3">
            <w:pPr>
              <w:spacing w:after="0"/>
              <w:jc w:val="center"/>
              <w:rPr>
                <w:b/>
              </w:rPr>
            </w:pPr>
            <w:r w:rsidRPr="00522B52">
              <w:rPr>
                <w:b/>
              </w:rPr>
              <w:t>4</w:t>
            </w:r>
          </w:p>
        </w:tc>
        <w:tc>
          <w:tcPr>
            <w:tcW w:w="567" w:type="dxa"/>
            <w:vAlign w:val="center"/>
          </w:tcPr>
          <w:p w14:paraId="6E42F321" w14:textId="77777777" w:rsidR="00A22412" w:rsidRPr="00522B52" w:rsidRDefault="00A22412" w:rsidP="00D779D3">
            <w:pPr>
              <w:spacing w:after="0"/>
              <w:jc w:val="center"/>
              <w:rPr>
                <w:b/>
              </w:rPr>
            </w:pPr>
            <w:r w:rsidRPr="00522B52">
              <w:rPr>
                <w:b/>
              </w:rPr>
              <w:t>1</w:t>
            </w:r>
          </w:p>
        </w:tc>
        <w:tc>
          <w:tcPr>
            <w:tcW w:w="567" w:type="dxa"/>
            <w:vAlign w:val="center"/>
          </w:tcPr>
          <w:p w14:paraId="1976300D" w14:textId="77777777" w:rsidR="00A22412" w:rsidRPr="00522B52" w:rsidRDefault="00A22412" w:rsidP="00D779D3">
            <w:pPr>
              <w:spacing w:after="0"/>
              <w:jc w:val="center"/>
              <w:rPr>
                <w:b/>
              </w:rPr>
            </w:pPr>
            <w:r w:rsidRPr="00522B52">
              <w:rPr>
                <w:b/>
              </w:rPr>
              <w:t>2</w:t>
            </w:r>
          </w:p>
        </w:tc>
        <w:tc>
          <w:tcPr>
            <w:tcW w:w="567" w:type="dxa"/>
            <w:vAlign w:val="center"/>
          </w:tcPr>
          <w:p w14:paraId="661E2E53" w14:textId="77777777" w:rsidR="00A22412" w:rsidRPr="00522B52" w:rsidRDefault="00A22412" w:rsidP="00D779D3">
            <w:pPr>
              <w:spacing w:after="0"/>
              <w:jc w:val="center"/>
              <w:rPr>
                <w:b/>
              </w:rPr>
            </w:pPr>
            <w:r w:rsidRPr="00522B52">
              <w:rPr>
                <w:b/>
              </w:rPr>
              <w:t>3</w:t>
            </w:r>
          </w:p>
        </w:tc>
        <w:tc>
          <w:tcPr>
            <w:tcW w:w="567" w:type="dxa"/>
            <w:vAlign w:val="center"/>
          </w:tcPr>
          <w:p w14:paraId="2EE40A8F" w14:textId="77777777" w:rsidR="00A22412" w:rsidRPr="00522B52" w:rsidRDefault="00A22412" w:rsidP="00D779D3">
            <w:pPr>
              <w:spacing w:after="0"/>
              <w:jc w:val="center"/>
              <w:rPr>
                <w:b/>
              </w:rPr>
            </w:pPr>
            <w:r w:rsidRPr="00522B52">
              <w:rPr>
                <w:b/>
              </w:rPr>
              <w:t>4</w:t>
            </w:r>
          </w:p>
        </w:tc>
        <w:tc>
          <w:tcPr>
            <w:tcW w:w="567" w:type="dxa"/>
          </w:tcPr>
          <w:p w14:paraId="7D75D2B5" w14:textId="77777777" w:rsidR="00A22412" w:rsidRPr="00522B52" w:rsidRDefault="00A22412" w:rsidP="00D779D3">
            <w:pPr>
              <w:spacing w:after="0"/>
              <w:jc w:val="center"/>
              <w:rPr>
                <w:b/>
              </w:rPr>
            </w:pPr>
            <w:r>
              <w:rPr>
                <w:b/>
              </w:rPr>
              <w:t>1</w:t>
            </w:r>
          </w:p>
        </w:tc>
        <w:tc>
          <w:tcPr>
            <w:tcW w:w="567" w:type="dxa"/>
          </w:tcPr>
          <w:p w14:paraId="2C2163E3" w14:textId="77777777" w:rsidR="00A22412" w:rsidRPr="00522B52" w:rsidRDefault="00A22412" w:rsidP="00D779D3">
            <w:pPr>
              <w:spacing w:after="0"/>
              <w:jc w:val="center"/>
              <w:rPr>
                <w:b/>
              </w:rPr>
            </w:pPr>
            <w:r>
              <w:rPr>
                <w:b/>
              </w:rPr>
              <w:t>2</w:t>
            </w:r>
          </w:p>
        </w:tc>
        <w:tc>
          <w:tcPr>
            <w:tcW w:w="567" w:type="dxa"/>
          </w:tcPr>
          <w:p w14:paraId="1801D84E" w14:textId="77777777" w:rsidR="00A22412" w:rsidRPr="00522B52" w:rsidRDefault="00A22412" w:rsidP="00D779D3">
            <w:pPr>
              <w:spacing w:after="0"/>
              <w:jc w:val="center"/>
              <w:rPr>
                <w:b/>
              </w:rPr>
            </w:pPr>
            <w:r>
              <w:rPr>
                <w:b/>
              </w:rPr>
              <w:t>3</w:t>
            </w:r>
          </w:p>
        </w:tc>
        <w:tc>
          <w:tcPr>
            <w:tcW w:w="567" w:type="dxa"/>
          </w:tcPr>
          <w:p w14:paraId="19D3DDD6" w14:textId="77777777" w:rsidR="00A22412" w:rsidRPr="00522B52" w:rsidRDefault="00A22412" w:rsidP="00D779D3">
            <w:pPr>
              <w:spacing w:after="0"/>
              <w:jc w:val="center"/>
              <w:rPr>
                <w:b/>
              </w:rPr>
            </w:pPr>
            <w:r>
              <w:rPr>
                <w:b/>
              </w:rPr>
              <w:t>4</w:t>
            </w:r>
          </w:p>
        </w:tc>
      </w:tr>
      <w:tr w:rsidR="00A22412" w:rsidRPr="003932F2" w14:paraId="3134D331" w14:textId="77777777" w:rsidTr="00A551F4">
        <w:trPr>
          <w:trHeight w:val="20"/>
        </w:trPr>
        <w:tc>
          <w:tcPr>
            <w:tcW w:w="3310" w:type="dxa"/>
            <w:vAlign w:val="center"/>
          </w:tcPr>
          <w:p w14:paraId="3811DE3C" w14:textId="77777777" w:rsidR="00A22412" w:rsidRPr="00A551F4" w:rsidRDefault="00A22412" w:rsidP="00B44072">
            <w:pPr>
              <w:spacing w:after="0"/>
              <w:jc w:val="left"/>
              <w:rPr>
                <w:sz w:val="22"/>
              </w:rPr>
            </w:pPr>
            <w:r w:rsidRPr="00A551F4">
              <w:rPr>
                <w:sz w:val="22"/>
              </w:rPr>
              <w:t xml:space="preserve">Búsqueda Bibliográfica </w:t>
            </w:r>
          </w:p>
        </w:tc>
        <w:tc>
          <w:tcPr>
            <w:tcW w:w="538" w:type="dxa"/>
            <w:shd w:val="clear" w:color="auto" w:fill="D9D9D9" w:themeFill="background1" w:themeFillShade="D9"/>
            <w:vAlign w:val="center"/>
          </w:tcPr>
          <w:p w14:paraId="20877C24" w14:textId="77777777" w:rsidR="00A22412" w:rsidRPr="00A551F4" w:rsidRDefault="00A22412" w:rsidP="00D779D3">
            <w:pPr>
              <w:spacing w:after="0"/>
              <w:jc w:val="center"/>
              <w:rPr>
                <w:sz w:val="22"/>
              </w:rPr>
            </w:pPr>
          </w:p>
        </w:tc>
        <w:tc>
          <w:tcPr>
            <w:tcW w:w="538" w:type="dxa"/>
            <w:shd w:val="clear" w:color="auto" w:fill="D9D9D9" w:themeFill="background1" w:themeFillShade="D9"/>
            <w:vAlign w:val="center"/>
          </w:tcPr>
          <w:p w14:paraId="08B22A7A" w14:textId="77777777" w:rsidR="00A22412" w:rsidRPr="00A551F4" w:rsidRDefault="00A22412" w:rsidP="00D779D3">
            <w:pPr>
              <w:spacing w:after="0"/>
              <w:jc w:val="center"/>
              <w:rPr>
                <w:sz w:val="22"/>
              </w:rPr>
            </w:pPr>
          </w:p>
        </w:tc>
        <w:tc>
          <w:tcPr>
            <w:tcW w:w="538" w:type="dxa"/>
            <w:shd w:val="clear" w:color="auto" w:fill="D9D9D9" w:themeFill="background1" w:themeFillShade="D9"/>
            <w:vAlign w:val="center"/>
          </w:tcPr>
          <w:p w14:paraId="3614430B" w14:textId="77777777" w:rsidR="00A22412" w:rsidRPr="00A551F4" w:rsidRDefault="00A22412" w:rsidP="00D779D3">
            <w:pPr>
              <w:spacing w:after="0"/>
              <w:jc w:val="center"/>
              <w:rPr>
                <w:sz w:val="22"/>
              </w:rPr>
            </w:pPr>
          </w:p>
        </w:tc>
        <w:tc>
          <w:tcPr>
            <w:tcW w:w="538" w:type="dxa"/>
            <w:shd w:val="clear" w:color="auto" w:fill="D9D9D9" w:themeFill="background1" w:themeFillShade="D9"/>
            <w:vAlign w:val="center"/>
          </w:tcPr>
          <w:p w14:paraId="425CC3BB"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BCDA264"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ADBBEC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B32BA39"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641F060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5382FEA"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792DBE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480B1A17"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6CF4B0C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022ECCFD"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587AC1C7"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868CE27"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67B99D5C"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56D6C18A"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07CBB349"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2CA9BD6E" w14:textId="77777777" w:rsidR="00A22412" w:rsidRPr="00A551F4" w:rsidRDefault="00A22412" w:rsidP="00D779D3">
            <w:pPr>
              <w:spacing w:after="0"/>
              <w:jc w:val="center"/>
              <w:rPr>
                <w:sz w:val="22"/>
              </w:rPr>
            </w:pPr>
          </w:p>
        </w:tc>
        <w:tc>
          <w:tcPr>
            <w:tcW w:w="567" w:type="dxa"/>
          </w:tcPr>
          <w:p w14:paraId="06D4EA80" w14:textId="77777777" w:rsidR="00A22412" w:rsidRPr="00A551F4" w:rsidRDefault="00A22412" w:rsidP="00D779D3">
            <w:pPr>
              <w:spacing w:after="0"/>
              <w:jc w:val="center"/>
              <w:rPr>
                <w:sz w:val="22"/>
              </w:rPr>
            </w:pPr>
          </w:p>
        </w:tc>
      </w:tr>
      <w:tr w:rsidR="00A22412" w:rsidRPr="003932F2" w14:paraId="72547925" w14:textId="77777777" w:rsidTr="00A551F4">
        <w:trPr>
          <w:trHeight w:val="20"/>
        </w:trPr>
        <w:tc>
          <w:tcPr>
            <w:tcW w:w="3310" w:type="dxa"/>
            <w:vAlign w:val="center"/>
          </w:tcPr>
          <w:p w14:paraId="292B5F63" w14:textId="77777777" w:rsidR="00A22412" w:rsidRPr="00A551F4" w:rsidRDefault="00A22412" w:rsidP="00B44072">
            <w:pPr>
              <w:spacing w:after="0"/>
              <w:jc w:val="left"/>
              <w:rPr>
                <w:sz w:val="22"/>
              </w:rPr>
            </w:pPr>
            <w:r w:rsidRPr="00A551F4">
              <w:rPr>
                <w:sz w:val="22"/>
              </w:rPr>
              <w:t xml:space="preserve">Control de calidad y operacional de los datos </w:t>
            </w:r>
          </w:p>
        </w:tc>
        <w:tc>
          <w:tcPr>
            <w:tcW w:w="538" w:type="dxa"/>
            <w:vAlign w:val="center"/>
          </w:tcPr>
          <w:p w14:paraId="7FF712E1" w14:textId="77777777" w:rsidR="00A22412" w:rsidRPr="00A551F4" w:rsidRDefault="00A22412" w:rsidP="00D779D3">
            <w:pPr>
              <w:spacing w:after="0"/>
              <w:jc w:val="center"/>
              <w:rPr>
                <w:sz w:val="22"/>
              </w:rPr>
            </w:pPr>
          </w:p>
        </w:tc>
        <w:tc>
          <w:tcPr>
            <w:tcW w:w="538" w:type="dxa"/>
            <w:vAlign w:val="center"/>
          </w:tcPr>
          <w:p w14:paraId="449C519A"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3BF35132"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007EB34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7AF47B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3A5DEF93"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40BCA811"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088654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BA11042"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5CF97CCE"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6A35D9F4"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2EF74DCB"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60702AA7"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4A213490" w14:textId="77777777" w:rsidR="00A22412" w:rsidRPr="00A551F4" w:rsidRDefault="00A22412" w:rsidP="00D779D3">
            <w:pPr>
              <w:spacing w:after="0"/>
              <w:jc w:val="center"/>
              <w:rPr>
                <w:sz w:val="22"/>
              </w:rPr>
            </w:pPr>
          </w:p>
        </w:tc>
        <w:tc>
          <w:tcPr>
            <w:tcW w:w="567" w:type="dxa"/>
            <w:vAlign w:val="center"/>
          </w:tcPr>
          <w:p w14:paraId="76EA67BA" w14:textId="77777777" w:rsidR="00A22412" w:rsidRPr="00A551F4" w:rsidRDefault="00A22412" w:rsidP="00D779D3">
            <w:pPr>
              <w:spacing w:after="0"/>
              <w:jc w:val="center"/>
              <w:rPr>
                <w:sz w:val="22"/>
              </w:rPr>
            </w:pPr>
          </w:p>
        </w:tc>
        <w:tc>
          <w:tcPr>
            <w:tcW w:w="567" w:type="dxa"/>
            <w:vAlign w:val="center"/>
          </w:tcPr>
          <w:p w14:paraId="199A4E99" w14:textId="77777777" w:rsidR="00A22412" w:rsidRPr="00A551F4" w:rsidRDefault="00A22412" w:rsidP="00D779D3">
            <w:pPr>
              <w:spacing w:after="0"/>
              <w:jc w:val="center"/>
              <w:rPr>
                <w:sz w:val="22"/>
              </w:rPr>
            </w:pPr>
          </w:p>
        </w:tc>
        <w:tc>
          <w:tcPr>
            <w:tcW w:w="567" w:type="dxa"/>
          </w:tcPr>
          <w:p w14:paraId="4FC5F928" w14:textId="77777777" w:rsidR="00A22412" w:rsidRPr="00A551F4" w:rsidRDefault="00A22412" w:rsidP="00D779D3">
            <w:pPr>
              <w:spacing w:after="0"/>
              <w:jc w:val="center"/>
              <w:rPr>
                <w:sz w:val="22"/>
              </w:rPr>
            </w:pPr>
          </w:p>
        </w:tc>
        <w:tc>
          <w:tcPr>
            <w:tcW w:w="567" w:type="dxa"/>
          </w:tcPr>
          <w:p w14:paraId="78F4487F" w14:textId="77777777" w:rsidR="00A22412" w:rsidRPr="00A551F4" w:rsidRDefault="00A22412" w:rsidP="00D779D3">
            <w:pPr>
              <w:spacing w:after="0"/>
              <w:jc w:val="center"/>
              <w:rPr>
                <w:sz w:val="22"/>
              </w:rPr>
            </w:pPr>
          </w:p>
        </w:tc>
        <w:tc>
          <w:tcPr>
            <w:tcW w:w="567" w:type="dxa"/>
          </w:tcPr>
          <w:p w14:paraId="4E8E2F97" w14:textId="77777777" w:rsidR="00A22412" w:rsidRPr="00A551F4" w:rsidRDefault="00A22412" w:rsidP="00D779D3">
            <w:pPr>
              <w:spacing w:after="0"/>
              <w:jc w:val="center"/>
              <w:rPr>
                <w:sz w:val="22"/>
              </w:rPr>
            </w:pPr>
          </w:p>
        </w:tc>
        <w:tc>
          <w:tcPr>
            <w:tcW w:w="567" w:type="dxa"/>
          </w:tcPr>
          <w:p w14:paraId="3FC48CA5" w14:textId="77777777" w:rsidR="00A22412" w:rsidRPr="00A551F4" w:rsidRDefault="00A22412" w:rsidP="00D779D3">
            <w:pPr>
              <w:spacing w:after="0"/>
              <w:jc w:val="center"/>
              <w:rPr>
                <w:sz w:val="22"/>
              </w:rPr>
            </w:pPr>
          </w:p>
        </w:tc>
      </w:tr>
      <w:tr w:rsidR="00A22412" w:rsidRPr="003932F2" w14:paraId="5E2A089E" w14:textId="77777777" w:rsidTr="00A551F4">
        <w:trPr>
          <w:trHeight w:val="20"/>
        </w:trPr>
        <w:tc>
          <w:tcPr>
            <w:tcW w:w="3310" w:type="dxa"/>
            <w:vAlign w:val="center"/>
          </w:tcPr>
          <w:p w14:paraId="2DB86D2A" w14:textId="77777777" w:rsidR="00A22412" w:rsidRPr="00A551F4" w:rsidRDefault="00A22412" w:rsidP="00B44072">
            <w:pPr>
              <w:spacing w:after="0"/>
              <w:jc w:val="left"/>
              <w:rPr>
                <w:sz w:val="22"/>
              </w:rPr>
            </w:pPr>
            <w:r w:rsidRPr="00A551F4">
              <w:rPr>
                <w:sz w:val="22"/>
              </w:rPr>
              <w:t xml:space="preserve">Ejecución de los análisis estadísticos comparativos </w:t>
            </w:r>
          </w:p>
        </w:tc>
        <w:tc>
          <w:tcPr>
            <w:tcW w:w="538" w:type="dxa"/>
            <w:vAlign w:val="center"/>
          </w:tcPr>
          <w:p w14:paraId="1740AD51" w14:textId="77777777" w:rsidR="00A22412" w:rsidRPr="00A551F4" w:rsidRDefault="00A22412" w:rsidP="00D779D3">
            <w:pPr>
              <w:spacing w:after="0"/>
              <w:jc w:val="center"/>
              <w:rPr>
                <w:sz w:val="22"/>
              </w:rPr>
            </w:pPr>
          </w:p>
        </w:tc>
        <w:tc>
          <w:tcPr>
            <w:tcW w:w="538" w:type="dxa"/>
            <w:vAlign w:val="center"/>
          </w:tcPr>
          <w:p w14:paraId="2745B3BA"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380C9BFF"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56C94CAB"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038F1D75"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2469C31C"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086EC61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CB22DAF"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A8F576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681A1464"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4B8D1CDD"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F9930A2"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32EBBBB3"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188C9DD1" w14:textId="77777777" w:rsidR="00A22412" w:rsidRPr="00A551F4" w:rsidRDefault="00A22412" w:rsidP="00D779D3">
            <w:pPr>
              <w:spacing w:after="0"/>
              <w:jc w:val="center"/>
              <w:rPr>
                <w:sz w:val="22"/>
              </w:rPr>
            </w:pPr>
          </w:p>
        </w:tc>
        <w:tc>
          <w:tcPr>
            <w:tcW w:w="567" w:type="dxa"/>
            <w:vAlign w:val="center"/>
          </w:tcPr>
          <w:p w14:paraId="658F21F5" w14:textId="77777777" w:rsidR="00A22412" w:rsidRPr="00A551F4" w:rsidRDefault="00A22412" w:rsidP="00D779D3">
            <w:pPr>
              <w:spacing w:after="0"/>
              <w:jc w:val="center"/>
              <w:rPr>
                <w:sz w:val="22"/>
              </w:rPr>
            </w:pPr>
          </w:p>
        </w:tc>
        <w:tc>
          <w:tcPr>
            <w:tcW w:w="567" w:type="dxa"/>
            <w:vAlign w:val="center"/>
          </w:tcPr>
          <w:p w14:paraId="3F169556" w14:textId="77777777" w:rsidR="00A22412" w:rsidRPr="00A551F4" w:rsidRDefault="00A22412" w:rsidP="00D779D3">
            <w:pPr>
              <w:spacing w:after="0"/>
              <w:jc w:val="center"/>
              <w:rPr>
                <w:sz w:val="22"/>
              </w:rPr>
            </w:pPr>
          </w:p>
        </w:tc>
        <w:tc>
          <w:tcPr>
            <w:tcW w:w="567" w:type="dxa"/>
          </w:tcPr>
          <w:p w14:paraId="606BDC35" w14:textId="77777777" w:rsidR="00A22412" w:rsidRPr="00A551F4" w:rsidRDefault="00A22412" w:rsidP="00D779D3">
            <w:pPr>
              <w:spacing w:after="0"/>
              <w:jc w:val="center"/>
              <w:rPr>
                <w:sz w:val="22"/>
              </w:rPr>
            </w:pPr>
          </w:p>
        </w:tc>
        <w:tc>
          <w:tcPr>
            <w:tcW w:w="567" w:type="dxa"/>
          </w:tcPr>
          <w:p w14:paraId="24EBC089" w14:textId="77777777" w:rsidR="00A22412" w:rsidRPr="00A551F4" w:rsidRDefault="00A22412" w:rsidP="00D779D3">
            <w:pPr>
              <w:spacing w:after="0"/>
              <w:jc w:val="center"/>
              <w:rPr>
                <w:sz w:val="22"/>
              </w:rPr>
            </w:pPr>
          </w:p>
        </w:tc>
        <w:tc>
          <w:tcPr>
            <w:tcW w:w="567" w:type="dxa"/>
          </w:tcPr>
          <w:p w14:paraId="03461519" w14:textId="77777777" w:rsidR="00A22412" w:rsidRPr="00A551F4" w:rsidRDefault="00A22412" w:rsidP="00D779D3">
            <w:pPr>
              <w:spacing w:after="0"/>
              <w:jc w:val="center"/>
              <w:rPr>
                <w:sz w:val="22"/>
              </w:rPr>
            </w:pPr>
          </w:p>
        </w:tc>
        <w:tc>
          <w:tcPr>
            <w:tcW w:w="567" w:type="dxa"/>
          </w:tcPr>
          <w:p w14:paraId="32A424F1" w14:textId="77777777" w:rsidR="00A22412" w:rsidRPr="00A551F4" w:rsidRDefault="00A22412" w:rsidP="00D779D3">
            <w:pPr>
              <w:spacing w:after="0"/>
              <w:jc w:val="center"/>
              <w:rPr>
                <w:sz w:val="22"/>
              </w:rPr>
            </w:pPr>
          </w:p>
        </w:tc>
      </w:tr>
      <w:tr w:rsidR="00A22412" w:rsidRPr="003932F2" w14:paraId="1A1F72DD" w14:textId="77777777" w:rsidTr="00A551F4">
        <w:trPr>
          <w:trHeight w:val="20"/>
        </w:trPr>
        <w:tc>
          <w:tcPr>
            <w:tcW w:w="3310" w:type="dxa"/>
            <w:vAlign w:val="center"/>
          </w:tcPr>
          <w:p w14:paraId="0D9988CB" w14:textId="77777777" w:rsidR="00A22412" w:rsidRPr="00A551F4" w:rsidRDefault="00A22412" w:rsidP="00B44072">
            <w:pPr>
              <w:spacing w:after="0"/>
              <w:jc w:val="left"/>
              <w:rPr>
                <w:sz w:val="22"/>
              </w:rPr>
            </w:pPr>
            <w:r w:rsidRPr="00A551F4">
              <w:rPr>
                <w:sz w:val="22"/>
              </w:rPr>
              <w:t xml:space="preserve">Reformulación de algunos aspectos sobre el diseño experimental </w:t>
            </w:r>
          </w:p>
        </w:tc>
        <w:tc>
          <w:tcPr>
            <w:tcW w:w="538" w:type="dxa"/>
            <w:vAlign w:val="center"/>
          </w:tcPr>
          <w:p w14:paraId="56217CBB" w14:textId="77777777" w:rsidR="00A22412" w:rsidRPr="00A551F4" w:rsidRDefault="00A22412" w:rsidP="00D779D3">
            <w:pPr>
              <w:spacing w:after="0"/>
              <w:jc w:val="center"/>
              <w:rPr>
                <w:sz w:val="22"/>
              </w:rPr>
            </w:pPr>
          </w:p>
        </w:tc>
        <w:tc>
          <w:tcPr>
            <w:tcW w:w="538" w:type="dxa"/>
            <w:vAlign w:val="center"/>
          </w:tcPr>
          <w:p w14:paraId="5DBAF97C"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6901E4EF" w14:textId="77777777" w:rsidR="00A22412" w:rsidRPr="00A551F4" w:rsidRDefault="00A22412" w:rsidP="00D779D3">
            <w:pPr>
              <w:spacing w:after="0"/>
              <w:jc w:val="center"/>
              <w:rPr>
                <w:sz w:val="22"/>
              </w:rPr>
            </w:pPr>
          </w:p>
        </w:tc>
        <w:tc>
          <w:tcPr>
            <w:tcW w:w="538" w:type="dxa"/>
            <w:shd w:val="clear" w:color="auto" w:fill="FFFFFF" w:themeFill="background1"/>
            <w:vAlign w:val="center"/>
          </w:tcPr>
          <w:p w14:paraId="08B88B54"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2AC5DB93" w14:textId="77777777" w:rsidR="00A22412" w:rsidRPr="00A551F4" w:rsidRDefault="00A22412" w:rsidP="00D779D3">
            <w:pPr>
              <w:spacing w:after="0"/>
              <w:jc w:val="center"/>
              <w:rPr>
                <w:sz w:val="22"/>
              </w:rPr>
            </w:pPr>
          </w:p>
        </w:tc>
        <w:tc>
          <w:tcPr>
            <w:tcW w:w="567" w:type="dxa"/>
            <w:shd w:val="clear" w:color="auto" w:fill="FFFFFF" w:themeFill="background1"/>
            <w:vAlign w:val="center"/>
          </w:tcPr>
          <w:p w14:paraId="038569E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303B773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4584AD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A3C3B93"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3C66106"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C850F4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37A8DB02"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63E6B3FD"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493F011" w14:textId="77777777" w:rsidR="00A22412" w:rsidRPr="00A551F4" w:rsidRDefault="00A22412" w:rsidP="00D779D3">
            <w:pPr>
              <w:spacing w:after="0"/>
              <w:jc w:val="center"/>
              <w:rPr>
                <w:sz w:val="22"/>
              </w:rPr>
            </w:pPr>
          </w:p>
        </w:tc>
        <w:tc>
          <w:tcPr>
            <w:tcW w:w="567" w:type="dxa"/>
            <w:vAlign w:val="center"/>
          </w:tcPr>
          <w:p w14:paraId="5A6D7904" w14:textId="77777777" w:rsidR="00A22412" w:rsidRPr="00A551F4" w:rsidRDefault="00A22412" w:rsidP="00D779D3">
            <w:pPr>
              <w:spacing w:after="0"/>
              <w:jc w:val="center"/>
              <w:rPr>
                <w:sz w:val="22"/>
              </w:rPr>
            </w:pPr>
          </w:p>
        </w:tc>
        <w:tc>
          <w:tcPr>
            <w:tcW w:w="567" w:type="dxa"/>
            <w:vAlign w:val="center"/>
          </w:tcPr>
          <w:p w14:paraId="34C87B2D" w14:textId="77777777" w:rsidR="00A22412" w:rsidRPr="00A551F4" w:rsidRDefault="00A22412" w:rsidP="00D779D3">
            <w:pPr>
              <w:spacing w:after="0"/>
              <w:jc w:val="center"/>
              <w:rPr>
                <w:sz w:val="22"/>
              </w:rPr>
            </w:pPr>
          </w:p>
        </w:tc>
        <w:tc>
          <w:tcPr>
            <w:tcW w:w="567" w:type="dxa"/>
          </w:tcPr>
          <w:p w14:paraId="0A2A3655" w14:textId="77777777" w:rsidR="00A22412" w:rsidRPr="00A551F4" w:rsidRDefault="00A22412" w:rsidP="00D779D3">
            <w:pPr>
              <w:spacing w:after="0"/>
              <w:jc w:val="center"/>
              <w:rPr>
                <w:sz w:val="22"/>
              </w:rPr>
            </w:pPr>
          </w:p>
        </w:tc>
        <w:tc>
          <w:tcPr>
            <w:tcW w:w="567" w:type="dxa"/>
          </w:tcPr>
          <w:p w14:paraId="10730B36" w14:textId="77777777" w:rsidR="00A22412" w:rsidRPr="00A551F4" w:rsidRDefault="00A22412" w:rsidP="00D779D3">
            <w:pPr>
              <w:spacing w:after="0"/>
              <w:jc w:val="center"/>
              <w:rPr>
                <w:sz w:val="22"/>
              </w:rPr>
            </w:pPr>
          </w:p>
        </w:tc>
        <w:tc>
          <w:tcPr>
            <w:tcW w:w="567" w:type="dxa"/>
          </w:tcPr>
          <w:p w14:paraId="2881D02A" w14:textId="77777777" w:rsidR="00A22412" w:rsidRPr="00A551F4" w:rsidRDefault="00A22412" w:rsidP="00D779D3">
            <w:pPr>
              <w:spacing w:after="0"/>
              <w:jc w:val="center"/>
              <w:rPr>
                <w:sz w:val="22"/>
              </w:rPr>
            </w:pPr>
          </w:p>
        </w:tc>
        <w:tc>
          <w:tcPr>
            <w:tcW w:w="567" w:type="dxa"/>
          </w:tcPr>
          <w:p w14:paraId="171BA1EB" w14:textId="77777777" w:rsidR="00A22412" w:rsidRPr="00A551F4" w:rsidRDefault="00A22412" w:rsidP="00D779D3">
            <w:pPr>
              <w:spacing w:after="0"/>
              <w:jc w:val="center"/>
              <w:rPr>
                <w:sz w:val="22"/>
              </w:rPr>
            </w:pPr>
          </w:p>
        </w:tc>
      </w:tr>
      <w:tr w:rsidR="00A22412" w:rsidRPr="003932F2" w14:paraId="56050B0C" w14:textId="77777777" w:rsidTr="00A551F4">
        <w:trPr>
          <w:trHeight w:val="20"/>
        </w:trPr>
        <w:tc>
          <w:tcPr>
            <w:tcW w:w="3310" w:type="dxa"/>
            <w:vAlign w:val="center"/>
          </w:tcPr>
          <w:p w14:paraId="43864E7E" w14:textId="77777777" w:rsidR="00A22412" w:rsidRPr="00A551F4" w:rsidRDefault="00A22412" w:rsidP="00B44072">
            <w:pPr>
              <w:spacing w:after="0"/>
              <w:jc w:val="left"/>
              <w:rPr>
                <w:sz w:val="22"/>
              </w:rPr>
            </w:pPr>
            <w:r w:rsidRPr="00A551F4">
              <w:rPr>
                <w:sz w:val="22"/>
              </w:rPr>
              <w:t>Análisis y discusión de resultados</w:t>
            </w:r>
          </w:p>
        </w:tc>
        <w:tc>
          <w:tcPr>
            <w:tcW w:w="538" w:type="dxa"/>
            <w:vAlign w:val="center"/>
          </w:tcPr>
          <w:p w14:paraId="127E192F" w14:textId="77777777" w:rsidR="00A22412" w:rsidRPr="00A551F4" w:rsidRDefault="00A22412" w:rsidP="00D779D3">
            <w:pPr>
              <w:spacing w:after="0"/>
              <w:jc w:val="center"/>
              <w:rPr>
                <w:sz w:val="22"/>
              </w:rPr>
            </w:pPr>
          </w:p>
        </w:tc>
        <w:tc>
          <w:tcPr>
            <w:tcW w:w="538" w:type="dxa"/>
            <w:vAlign w:val="center"/>
          </w:tcPr>
          <w:p w14:paraId="0A98D8A6" w14:textId="77777777" w:rsidR="00A22412" w:rsidRPr="00A551F4" w:rsidRDefault="00A22412" w:rsidP="00D779D3">
            <w:pPr>
              <w:spacing w:after="0"/>
              <w:jc w:val="center"/>
              <w:rPr>
                <w:sz w:val="22"/>
              </w:rPr>
            </w:pPr>
          </w:p>
        </w:tc>
        <w:tc>
          <w:tcPr>
            <w:tcW w:w="538" w:type="dxa"/>
            <w:vAlign w:val="center"/>
          </w:tcPr>
          <w:p w14:paraId="24BC111A" w14:textId="77777777" w:rsidR="00A22412" w:rsidRPr="00A551F4" w:rsidRDefault="00A22412" w:rsidP="00D779D3">
            <w:pPr>
              <w:spacing w:after="0"/>
              <w:jc w:val="center"/>
              <w:rPr>
                <w:sz w:val="22"/>
              </w:rPr>
            </w:pPr>
          </w:p>
        </w:tc>
        <w:tc>
          <w:tcPr>
            <w:tcW w:w="538" w:type="dxa"/>
            <w:vAlign w:val="center"/>
          </w:tcPr>
          <w:p w14:paraId="5DE8E025" w14:textId="77777777" w:rsidR="00A22412" w:rsidRPr="00A551F4" w:rsidRDefault="00A22412" w:rsidP="00D779D3">
            <w:pPr>
              <w:spacing w:after="0"/>
              <w:jc w:val="center"/>
              <w:rPr>
                <w:sz w:val="22"/>
              </w:rPr>
            </w:pPr>
          </w:p>
        </w:tc>
        <w:tc>
          <w:tcPr>
            <w:tcW w:w="567" w:type="dxa"/>
            <w:vAlign w:val="center"/>
          </w:tcPr>
          <w:p w14:paraId="49EBD324" w14:textId="77777777" w:rsidR="00A22412" w:rsidRPr="00A551F4" w:rsidRDefault="00A22412" w:rsidP="00D779D3">
            <w:pPr>
              <w:spacing w:after="0"/>
              <w:jc w:val="center"/>
              <w:rPr>
                <w:sz w:val="22"/>
              </w:rPr>
            </w:pPr>
          </w:p>
        </w:tc>
        <w:tc>
          <w:tcPr>
            <w:tcW w:w="567" w:type="dxa"/>
            <w:vAlign w:val="center"/>
          </w:tcPr>
          <w:p w14:paraId="770FF4E6" w14:textId="77777777" w:rsidR="00A22412" w:rsidRPr="00A551F4" w:rsidRDefault="00A22412" w:rsidP="00D779D3">
            <w:pPr>
              <w:spacing w:after="0"/>
              <w:jc w:val="center"/>
              <w:rPr>
                <w:sz w:val="22"/>
              </w:rPr>
            </w:pPr>
          </w:p>
        </w:tc>
        <w:tc>
          <w:tcPr>
            <w:tcW w:w="567" w:type="dxa"/>
            <w:vAlign w:val="center"/>
          </w:tcPr>
          <w:p w14:paraId="3A33202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56664BAB"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D71B97C"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EE5A621"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4B234942"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23BE39D4"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53BD2D1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B78AD18"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F953959"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AC5FE0D" w14:textId="77777777" w:rsidR="00A22412" w:rsidRPr="00A551F4" w:rsidRDefault="00A22412" w:rsidP="00D779D3">
            <w:pPr>
              <w:spacing w:after="0"/>
              <w:jc w:val="center"/>
              <w:rPr>
                <w:sz w:val="22"/>
              </w:rPr>
            </w:pPr>
          </w:p>
        </w:tc>
        <w:tc>
          <w:tcPr>
            <w:tcW w:w="567" w:type="dxa"/>
          </w:tcPr>
          <w:p w14:paraId="38AFEFCC" w14:textId="77777777" w:rsidR="00A22412" w:rsidRPr="00A551F4" w:rsidRDefault="00A22412" w:rsidP="00D779D3">
            <w:pPr>
              <w:spacing w:after="0"/>
              <w:jc w:val="center"/>
              <w:rPr>
                <w:sz w:val="22"/>
              </w:rPr>
            </w:pPr>
          </w:p>
        </w:tc>
        <w:tc>
          <w:tcPr>
            <w:tcW w:w="567" w:type="dxa"/>
          </w:tcPr>
          <w:p w14:paraId="508F2BFE" w14:textId="77777777" w:rsidR="00A22412" w:rsidRPr="00A551F4" w:rsidRDefault="00A22412" w:rsidP="00D779D3">
            <w:pPr>
              <w:spacing w:after="0"/>
              <w:jc w:val="center"/>
              <w:rPr>
                <w:sz w:val="22"/>
              </w:rPr>
            </w:pPr>
          </w:p>
        </w:tc>
        <w:tc>
          <w:tcPr>
            <w:tcW w:w="567" w:type="dxa"/>
          </w:tcPr>
          <w:p w14:paraId="1F9782AC" w14:textId="77777777" w:rsidR="00A22412" w:rsidRPr="00A551F4" w:rsidRDefault="00A22412" w:rsidP="00D779D3">
            <w:pPr>
              <w:spacing w:after="0"/>
              <w:jc w:val="center"/>
              <w:rPr>
                <w:sz w:val="22"/>
              </w:rPr>
            </w:pPr>
          </w:p>
        </w:tc>
        <w:tc>
          <w:tcPr>
            <w:tcW w:w="567" w:type="dxa"/>
          </w:tcPr>
          <w:p w14:paraId="127CBA55" w14:textId="77777777" w:rsidR="00A22412" w:rsidRPr="00A551F4" w:rsidRDefault="00A22412" w:rsidP="00D779D3">
            <w:pPr>
              <w:spacing w:after="0"/>
              <w:jc w:val="center"/>
              <w:rPr>
                <w:sz w:val="22"/>
              </w:rPr>
            </w:pPr>
          </w:p>
        </w:tc>
      </w:tr>
      <w:tr w:rsidR="00A22412" w:rsidRPr="003932F2" w14:paraId="7880FFAE" w14:textId="77777777" w:rsidTr="001724EC">
        <w:trPr>
          <w:trHeight w:val="20"/>
        </w:trPr>
        <w:tc>
          <w:tcPr>
            <w:tcW w:w="3310" w:type="dxa"/>
            <w:vAlign w:val="center"/>
          </w:tcPr>
          <w:p w14:paraId="1A859FBB" w14:textId="237E42EF" w:rsidR="00A22412" w:rsidRPr="00A551F4" w:rsidRDefault="00A22412" w:rsidP="00B44072">
            <w:pPr>
              <w:spacing w:after="0"/>
              <w:jc w:val="left"/>
              <w:rPr>
                <w:sz w:val="22"/>
              </w:rPr>
            </w:pPr>
            <w:r w:rsidRPr="00A551F4">
              <w:rPr>
                <w:sz w:val="22"/>
              </w:rPr>
              <w:t>Redacción de</w:t>
            </w:r>
            <w:r w:rsidR="001724EC">
              <w:rPr>
                <w:sz w:val="22"/>
              </w:rPr>
              <w:t xml:space="preserve">l informe final de tesis </w:t>
            </w:r>
          </w:p>
        </w:tc>
        <w:tc>
          <w:tcPr>
            <w:tcW w:w="538" w:type="dxa"/>
            <w:vAlign w:val="center"/>
          </w:tcPr>
          <w:p w14:paraId="134D90A5" w14:textId="77777777" w:rsidR="00A22412" w:rsidRPr="00A551F4" w:rsidRDefault="00A22412" w:rsidP="00D779D3">
            <w:pPr>
              <w:spacing w:after="0"/>
              <w:jc w:val="center"/>
              <w:rPr>
                <w:sz w:val="22"/>
              </w:rPr>
            </w:pPr>
          </w:p>
        </w:tc>
        <w:tc>
          <w:tcPr>
            <w:tcW w:w="538" w:type="dxa"/>
            <w:vAlign w:val="center"/>
          </w:tcPr>
          <w:p w14:paraId="21B2B6E7" w14:textId="77777777" w:rsidR="00A22412" w:rsidRPr="00A551F4" w:rsidRDefault="00A22412" w:rsidP="00D779D3">
            <w:pPr>
              <w:spacing w:after="0"/>
              <w:jc w:val="center"/>
              <w:rPr>
                <w:sz w:val="22"/>
              </w:rPr>
            </w:pPr>
          </w:p>
        </w:tc>
        <w:tc>
          <w:tcPr>
            <w:tcW w:w="538" w:type="dxa"/>
            <w:vAlign w:val="center"/>
          </w:tcPr>
          <w:p w14:paraId="601F6ECB" w14:textId="77777777" w:rsidR="00A22412" w:rsidRPr="00A551F4" w:rsidRDefault="00A22412" w:rsidP="00D779D3">
            <w:pPr>
              <w:spacing w:after="0"/>
              <w:jc w:val="center"/>
              <w:rPr>
                <w:sz w:val="22"/>
              </w:rPr>
            </w:pPr>
          </w:p>
        </w:tc>
        <w:tc>
          <w:tcPr>
            <w:tcW w:w="538" w:type="dxa"/>
            <w:vAlign w:val="center"/>
          </w:tcPr>
          <w:p w14:paraId="30EA4866" w14:textId="77777777" w:rsidR="00A22412" w:rsidRPr="00A551F4" w:rsidRDefault="00A22412" w:rsidP="00D779D3">
            <w:pPr>
              <w:spacing w:after="0"/>
              <w:jc w:val="center"/>
              <w:rPr>
                <w:sz w:val="22"/>
              </w:rPr>
            </w:pPr>
          </w:p>
        </w:tc>
        <w:tc>
          <w:tcPr>
            <w:tcW w:w="567" w:type="dxa"/>
            <w:vAlign w:val="center"/>
          </w:tcPr>
          <w:p w14:paraId="26E8450D" w14:textId="77777777" w:rsidR="00A22412" w:rsidRPr="00A551F4" w:rsidRDefault="00A22412" w:rsidP="00D779D3">
            <w:pPr>
              <w:spacing w:after="0"/>
              <w:jc w:val="center"/>
              <w:rPr>
                <w:sz w:val="22"/>
              </w:rPr>
            </w:pPr>
          </w:p>
        </w:tc>
        <w:tc>
          <w:tcPr>
            <w:tcW w:w="567" w:type="dxa"/>
            <w:vAlign w:val="center"/>
          </w:tcPr>
          <w:p w14:paraId="37ADCEF4" w14:textId="77777777" w:rsidR="00A22412" w:rsidRPr="00A551F4" w:rsidRDefault="00A22412" w:rsidP="00D779D3">
            <w:pPr>
              <w:spacing w:after="0"/>
              <w:jc w:val="center"/>
              <w:rPr>
                <w:sz w:val="22"/>
              </w:rPr>
            </w:pPr>
          </w:p>
        </w:tc>
        <w:tc>
          <w:tcPr>
            <w:tcW w:w="567" w:type="dxa"/>
            <w:vAlign w:val="center"/>
          </w:tcPr>
          <w:p w14:paraId="21E92834"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08B82A43"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C39F7E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6E7144E"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1A02DC90"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AD44D43"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3DA4F216"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7BE7FB73"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0DA6533B" w14:textId="77777777" w:rsidR="00A22412" w:rsidRPr="00A551F4" w:rsidRDefault="00A22412" w:rsidP="00D779D3">
            <w:pPr>
              <w:spacing w:after="0"/>
              <w:jc w:val="center"/>
              <w:rPr>
                <w:sz w:val="22"/>
              </w:rPr>
            </w:pPr>
          </w:p>
        </w:tc>
        <w:tc>
          <w:tcPr>
            <w:tcW w:w="567" w:type="dxa"/>
            <w:shd w:val="clear" w:color="auto" w:fill="D9D9D9" w:themeFill="background1" w:themeFillShade="D9"/>
            <w:vAlign w:val="center"/>
          </w:tcPr>
          <w:p w14:paraId="40D3BA00"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15937B5A"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55EFEE01"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708A930C" w14:textId="77777777" w:rsidR="00A22412" w:rsidRPr="00A551F4" w:rsidRDefault="00A22412" w:rsidP="00D779D3">
            <w:pPr>
              <w:spacing w:after="0"/>
              <w:jc w:val="center"/>
              <w:rPr>
                <w:sz w:val="22"/>
              </w:rPr>
            </w:pPr>
          </w:p>
        </w:tc>
        <w:tc>
          <w:tcPr>
            <w:tcW w:w="567" w:type="dxa"/>
            <w:shd w:val="clear" w:color="auto" w:fill="D9D9D9" w:themeFill="background1" w:themeFillShade="D9"/>
          </w:tcPr>
          <w:p w14:paraId="0F3828C6" w14:textId="77777777" w:rsidR="00A22412" w:rsidRPr="00A551F4" w:rsidRDefault="00A22412" w:rsidP="00D779D3">
            <w:pPr>
              <w:spacing w:after="0"/>
              <w:jc w:val="center"/>
              <w:rPr>
                <w:sz w:val="22"/>
              </w:rPr>
            </w:pPr>
          </w:p>
        </w:tc>
      </w:tr>
    </w:tbl>
    <w:p w14:paraId="7ABA2AEE" w14:textId="77777777" w:rsidR="00185CC5" w:rsidRDefault="00185CC5" w:rsidP="00270BBB"/>
    <w:p w14:paraId="530DDFC6" w14:textId="77777777" w:rsidR="00185CC5" w:rsidRDefault="00185CC5" w:rsidP="00270BBB">
      <w:pPr>
        <w:sectPr w:rsidR="00185CC5" w:rsidSect="00185CC5">
          <w:pgSz w:w="16838" w:h="11906" w:orient="landscape"/>
          <w:pgMar w:top="1701" w:right="1417" w:bottom="1701" w:left="1417" w:header="708" w:footer="708" w:gutter="0"/>
          <w:cols w:space="708"/>
          <w:docGrid w:linePitch="360"/>
        </w:sectPr>
      </w:pPr>
    </w:p>
    <w:p w14:paraId="564E9DBF" w14:textId="77777777" w:rsidR="0005517A" w:rsidRDefault="0005517A" w:rsidP="003644E1">
      <w:pPr>
        <w:pStyle w:val="Ttulo1"/>
      </w:pPr>
      <w:bookmarkStart w:id="76" w:name="_Toc81644630"/>
      <w:r>
        <w:lastRenderedPageBreak/>
        <w:t>PRESUPUESTO</w:t>
      </w:r>
      <w:bookmarkEnd w:id="76"/>
    </w:p>
    <w:p w14:paraId="5618299E" w14:textId="51B451D2" w:rsidR="005C7E24" w:rsidRPr="005C7E24" w:rsidRDefault="00A551F4" w:rsidP="005C7E24">
      <w:pPr>
        <w:pStyle w:val="Descripcin"/>
        <w:keepNext/>
        <w:spacing w:line="360" w:lineRule="auto"/>
        <w:jc w:val="left"/>
        <w:rPr>
          <w:color w:val="auto"/>
          <w:sz w:val="24"/>
          <w:szCs w:val="24"/>
        </w:rPr>
      </w:pPr>
      <w:r w:rsidRPr="00A551F4">
        <w:rPr>
          <w:b/>
          <w:bCs/>
          <w:i w:val="0"/>
          <w:iCs w:val="0"/>
          <w:color w:val="auto"/>
          <w:sz w:val="24"/>
          <w:szCs w:val="24"/>
        </w:rPr>
        <w:t xml:space="preserve">Tabla </w:t>
      </w:r>
      <w:r w:rsidRPr="00A551F4">
        <w:rPr>
          <w:b/>
          <w:bCs/>
          <w:i w:val="0"/>
          <w:iCs w:val="0"/>
          <w:color w:val="auto"/>
          <w:sz w:val="24"/>
          <w:szCs w:val="24"/>
        </w:rPr>
        <w:fldChar w:fldCharType="begin"/>
      </w:r>
      <w:r w:rsidRPr="00A551F4">
        <w:rPr>
          <w:b/>
          <w:bCs/>
          <w:i w:val="0"/>
          <w:iCs w:val="0"/>
          <w:color w:val="auto"/>
          <w:sz w:val="24"/>
          <w:szCs w:val="24"/>
        </w:rPr>
        <w:instrText xml:space="preserve"> SEQ Tabla \* ARABIC </w:instrText>
      </w:r>
      <w:r w:rsidRPr="00A551F4">
        <w:rPr>
          <w:b/>
          <w:bCs/>
          <w:i w:val="0"/>
          <w:iCs w:val="0"/>
          <w:color w:val="auto"/>
          <w:sz w:val="24"/>
          <w:szCs w:val="24"/>
        </w:rPr>
        <w:fldChar w:fldCharType="separate"/>
      </w:r>
      <w:r w:rsidRPr="00A551F4">
        <w:rPr>
          <w:b/>
          <w:bCs/>
          <w:i w:val="0"/>
          <w:iCs w:val="0"/>
          <w:noProof/>
          <w:color w:val="auto"/>
          <w:sz w:val="24"/>
          <w:szCs w:val="24"/>
        </w:rPr>
        <w:t>11</w:t>
      </w:r>
      <w:r w:rsidRPr="00A551F4">
        <w:rPr>
          <w:b/>
          <w:bCs/>
          <w:i w:val="0"/>
          <w:iCs w:val="0"/>
          <w:color w:val="auto"/>
          <w:sz w:val="24"/>
          <w:szCs w:val="24"/>
        </w:rPr>
        <w:fldChar w:fldCharType="end"/>
      </w:r>
      <w:r w:rsidRPr="00A551F4">
        <w:rPr>
          <w:color w:val="auto"/>
          <w:sz w:val="24"/>
          <w:szCs w:val="24"/>
        </w:rPr>
        <w:t xml:space="preserve"> </w:t>
      </w:r>
      <w:r w:rsidRPr="00A551F4">
        <w:rPr>
          <w:color w:val="auto"/>
          <w:sz w:val="24"/>
          <w:szCs w:val="24"/>
        </w:rPr>
        <w:br/>
        <w:t>Presupuesto</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15"/>
        <w:gridCol w:w="2410"/>
        <w:gridCol w:w="1701"/>
      </w:tblGrid>
      <w:tr w:rsidR="005C7E24" w:rsidRPr="005C7E24" w14:paraId="414CF11E" w14:textId="77777777" w:rsidTr="005C7E24">
        <w:trPr>
          <w:trHeight w:val="300"/>
        </w:trPr>
        <w:tc>
          <w:tcPr>
            <w:tcW w:w="4815" w:type="dxa"/>
            <w:shd w:val="clear" w:color="auto" w:fill="BFBFBF" w:themeFill="background1" w:themeFillShade="BF"/>
            <w:noWrap/>
            <w:vAlign w:val="bottom"/>
            <w:hideMark/>
          </w:tcPr>
          <w:p w14:paraId="7D058597" w14:textId="17BB13E2" w:rsidR="005C7E24" w:rsidRPr="005C7E24" w:rsidRDefault="005C7E24" w:rsidP="005C7E24">
            <w:pPr>
              <w:spacing w:after="0" w:line="240" w:lineRule="auto"/>
              <w:jc w:val="center"/>
              <w:rPr>
                <w:rFonts w:eastAsia="Times New Roman" w:cs="Arial"/>
                <w:b/>
                <w:bCs/>
                <w:color w:val="000000"/>
                <w:szCs w:val="24"/>
                <w:lang w:eastAsia="es-PE"/>
              </w:rPr>
            </w:pPr>
            <w:r w:rsidRPr="005C7E24">
              <w:rPr>
                <w:rFonts w:eastAsia="Times New Roman" w:cs="Arial"/>
                <w:b/>
                <w:bCs/>
                <w:color w:val="000000"/>
                <w:szCs w:val="24"/>
                <w:lang w:eastAsia="es-PE"/>
              </w:rPr>
              <w:t>Gastos de Materiales de Escritorio</w:t>
            </w:r>
          </w:p>
        </w:tc>
        <w:tc>
          <w:tcPr>
            <w:tcW w:w="2410" w:type="dxa"/>
            <w:shd w:val="clear" w:color="auto" w:fill="BFBFBF" w:themeFill="background1" w:themeFillShade="BF"/>
            <w:noWrap/>
            <w:vAlign w:val="bottom"/>
            <w:hideMark/>
          </w:tcPr>
          <w:p w14:paraId="57E2ED56" w14:textId="7EF69246" w:rsidR="005C7E24" w:rsidRPr="005C7E24" w:rsidRDefault="005C7E24" w:rsidP="005C7E24">
            <w:pPr>
              <w:spacing w:after="0" w:line="240" w:lineRule="auto"/>
              <w:jc w:val="center"/>
              <w:rPr>
                <w:rFonts w:eastAsia="Times New Roman" w:cs="Arial"/>
                <w:b/>
                <w:bCs/>
                <w:color w:val="000000"/>
                <w:szCs w:val="24"/>
                <w:lang w:eastAsia="es-PE"/>
              </w:rPr>
            </w:pPr>
            <w:r w:rsidRPr="005C7E24">
              <w:rPr>
                <w:rFonts w:eastAsia="Times New Roman" w:cs="Arial"/>
                <w:b/>
                <w:bCs/>
                <w:szCs w:val="24"/>
                <w:lang w:eastAsia="es-PE"/>
              </w:rPr>
              <w:t>Costo por unidad</w:t>
            </w:r>
          </w:p>
        </w:tc>
        <w:tc>
          <w:tcPr>
            <w:tcW w:w="1701" w:type="dxa"/>
            <w:shd w:val="clear" w:color="auto" w:fill="BFBFBF" w:themeFill="background1" w:themeFillShade="BF"/>
            <w:noWrap/>
            <w:vAlign w:val="bottom"/>
            <w:hideMark/>
          </w:tcPr>
          <w:p w14:paraId="24969E8B" w14:textId="208D6C4C" w:rsidR="005C7E24" w:rsidRPr="005C7E24" w:rsidRDefault="005C7E24" w:rsidP="005C7E24">
            <w:pPr>
              <w:spacing w:after="0" w:line="240" w:lineRule="auto"/>
              <w:jc w:val="center"/>
              <w:rPr>
                <w:rFonts w:eastAsia="Times New Roman" w:cs="Arial"/>
                <w:szCs w:val="24"/>
                <w:lang w:eastAsia="es-PE"/>
              </w:rPr>
            </w:pPr>
            <w:r w:rsidRPr="005C7E24">
              <w:rPr>
                <w:rFonts w:eastAsia="Times New Roman" w:cs="Arial"/>
                <w:b/>
                <w:bCs/>
                <w:szCs w:val="24"/>
                <w:lang w:eastAsia="es-PE"/>
              </w:rPr>
              <w:t>Costo</w:t>
            </w:r>
          </w:p>
        </w:tc>
      </w:tr>
      <w:tr w:rsidR="005C7E24" w:rsidRPr="005C7E24" w14:paraId="295C1A99" w14:textId="77777777" w:rsidTr="005C7E24">
        <w:trPr>
          <w:trHeight w:val="300"/>
        </w:trPr>
        <w:tc>
          <w:tcPr>
            <w:tcW w:w="4815" w:type="dxa"/>
            <w:shd w:val="clear" w:color="auto" w:fill="auto"/>
            <w:noWrap/>
            <w:vAlign w:val="bottom"/>
            <w:hideMark/>
          </w:tcPr>
          <w:p w14:paraId="3FCAF5B3"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Disdrómetro óptico OTT Parsivel 2</w:t>
            </w:r>
          </w:p>
        </w:tc>
        <w:tc>
          <w:tcPr>
            <w:tcW w:w="2410" w:type="dxa"/>
            <w:shd w:val="clear" w:color="auto" w:fill="auto"/>
            <w:noWrap/>
            <w:vAlign w:val="bottom"/>
            <w:hideMark/>
          </w:tcPr>
          <w:p w14:paraId="684099C9"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00</w:t>
            </w:r>
          </w:p>
        </w:tc>
        <w:tc>
          <w:tcPr>
            <w:tcW w:w="1701" w:type="dxa"/>
            <w:shd w:val="clear" w:color="auto" w:fill="auto"/>
            <w:noWrap/>
            <w:vAlign w:val="bottom"/>
            <w:hideMark/>
          </w:tcPr>
          <w:p w14:paraId="0DE51B7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0,000</w:t>
            </w:r>
          </w:p>
        </w:tc>
      </w:tr>
      <w:tr w:rsidR="005C7E24" w:rsidRPr="005C7E24" w14:paraId="6458DB39" w14:textId="77777777" w:rsidTr="005C7E24">
        <w:trPr>
          <w:trHeight w:val="300"/>
        </w:trPr>
        <w:tc>
          <w:tcPr>
            <w:tcW w:w="4815" w:type="dxa"/>
            <w:shd w:val="clear" w:color="auto" w:fill="auto"/>
            <w:noWrap/>
            <w:vAlign w:val="bottom"/>
            <w:hideMark/>
          </w:tcPr>
          <w:p w14:paraId="4D751C0C"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Pluviómetros convencionales </w:t>
            </w:r>
          </w:p>
        </w:tc>
        <w:tc>
          <w:tcPr>
            <w:tcW w:w="2410" w:type="dxa"/>
            <w:shd w:val="clear" w:color="auto" w:fill="auto"/>
            <w:noWrap/>
            <w:vAlign w:val="bottom"/>
            <w:hideMark/>
          </w:tcPr>
          <w:p w14:paraId="20C1E89B"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c>
          <w:tcPr>
            <w:tcW w:w="1701" w:type="dxa"/>
            <w:shd w:val="clear" w:color="auto" w:fill="auto"/>
            <w:noWrap/>
            <w:vAlign w:val="bottom"/>
            <w:hideMark/>
          </w:tcPr>
          <w:p w14:paraId="457CEB3A"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2,000</w:t>
            </w:r>
          </w:p>
        </w:tc>
      </w:tr>
      <w:tr w:rsidR="005C7E24" w:rsidRPr="005C7E24" w14:paraId="46866420" w14:textId="77777777" w:rsidTr="005C7E24">
        <w:trPr>
          <w:trHeight w:val="300"/>
        </w:trPr>
        <w:tc>
          <w:tcPr>
            <w:tcW w:w="4815" w:type="dxa"/>
            <w:shd w:val="clear" w:color="auto" w:fill="auto"/>
            <w:noWrap/>
            <w:vAlign w:val="bottom"/>
            <w:hideMark/>
          </w:tcPr>
          <w:p w14:paraId="3FDEFAAA"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Estación autónoma de energía solar</w:t>
            </w:r>
          </w:p>
        </w:tc>
        <w:tc>
          <w:tcPr>
            <w:tcW w:w="2410" w:type="dxa"/>
            <w:shd w:val="clear" w:color="auto" w:fill="auto"/>
            <w:noWrap/>
            <w:vAlign w:val="bottom"/>
            <w:hideMark/>
          </w:tcPr>
          <w:p w14:paraId="6843273E"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00</w:t>
            </w:r>
          </w:p>
        </w:tc>
        <w:tc>
          <w:tcPr>
            <w:tcW w:w="1701" w:type="dxa"/>
            <w:shd w:val="clear" w:color="auto" w:fill="auto"/>
            <w:noWrap/>
            <w:vAlign w:val="bottom"/>
            <w:hideMark/>
          </w:tcPr>
          <w:p w14:paraId="49832099"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00</w:t>
            </w:r>
          </w:p>
        </w:tc>
      </w:tr>
      <w:tr w:rsidR="005C7E24" w:rsidRPr="005C7E24" w14:paraId="2191842F" w14:textId="77777777" w:rsidTr="005C7E24">
        <w:trPr>
          <w:trHeight w:val="300"/>
        </w:trPr>
        <w:tc>
          <w:tcPr>
            <w:tcW w:w="4815" w:type="dxa"/>
            <w:shd w:val="clear" w:color="auto" w:fill="auto"/>
            <w:noWrap/>
            <w:vAlign w:val="bottom"/>
            <w:hideMark/>
          </w:tcPr>
          <w:p w14:paraId="2CBBF199"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Antena wifi</w:t>
            </w:r>
          </w:p>
        </w:tc>
        <w:tc>
          <w:tcPr>
            <w:tcW w:w="2410" w:type="dxa"/>
            <w:shd w:val="clear" w:color="auto" w:fill="auto"/>
            <w:noWrap/>
            <w:vAlign w:val="bottom"/>
            <w:hideMark/>
          </w:tcPr>
          <w:p w14:paraId="4130497B"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w:t>
            </w:r>
          </w:p>
        </w:tc>
        <w:tc>
          <w:tcPr>
            <w:tcW w:w="1701" w:type="dxa"/>
            <w:shd w:val="clear" w:color="auto" w:fill="auto"/>
            <w:noWrap/>
            <w:vAlign w:val="bottom"/>
            <w:hideMark/>
          </w:tcPr>
          <w:p w14:paraId="67862DA2"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w:t>
            </w:r>
          </w:p>
        </w:tc>
      </w:tr>
      <w:tr w:rsidR="005C7E24" w:rsidRPr="005C7E24" w14:paraId="05A230C6" w14:textId="77777777" w:rsidTr="005C7E24">
        <w:trPr>
          <w:trHeight w:val="300"/>
        </w:trPr>
        <w:tc>
          <w:tcPr>
            <w:tcW w:w="4815" w:type="dxa"/>
            <w:shd w:val="clear" w:color="auto" w:fill="auto"/>
            <w:noWrap/>
            <w:vAlign w:val="bottom"/>
            <w:hideMark/>
          </w:tcPr>
          <w:p w14:paraId="6688BADD"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Servicio de Internet </w:t>
            </w:r>
          </w:p>
        </w:tc>
        <w:tc>
          <w:tcPr>
            <w:tcW w:w="2410" w:type="dxa"/>
            <w:shd w:val="clear" w:color="auto" w:fill="auto"/>
            <w:noWrap/>
            <w:vAlign w:val="bottom"/>
            <w:hideMark/>
          </w:tcPr>
          <w:p w14:paraId="2675AE8B"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80</w:t>
            </w:r>
          </w:p>
        </w:tc>
        <w:tc>
          <w:tcPr>
            <w:tcW w:w="1701" w:type="dxa"/>
            <w:shd w:val="clear" w:color="auto" w:fill="auto"/>
            <w:noWrap/>
            <w:vAlign w:val="bottom"/>
            <w:hideMark/>
          </w:tcPr>
          <w:p w14:paraId="56A4A6D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20</w:t>
            </w:r>
          </w:p>
        </w:tc>
      </w:tr>
      <w:tr w:rsidR="005C7E24" w:rsidRPr="005C7E24" w14:paraId="6FFDE44B" w14:textId="77777777" w:rsidTr="005C7E24">
        <w:trPr>
          <w:trHeight w:val="300"/>
        </w:trPr>
        <w:tc>
          <w:tcPr>
            <w:tcW w:w="4815" w:type="dxa"/>
            <w:shd w:val="clear" w:color="auto" w:fill="auto"/>
            <w:noWrap/>
            <w:vAlign w:val="bottom"/>
            <w:hideMark/>
          </w:tcPr>
          <w:p w14:paraId="3A35D028"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Batería de respaldo</w:t>
            </w:r>
          </w:p>
        </w:tc>
        <w:tc>
          <w:tcPr>
            <w:tcW w:w="2410" w:type="dxa"/>
            <w:shd w:val="clear" w:color="auto" w:fill="auto"/>
            <w:noWrap/>
            <w:vAlign w:val="bottom"/>
            <w:hideMark/>
          </w:tcPr>
          <w:p w14:paraId="3D7F5929"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c>
          <w:tcPr>
            <w:tcW w:w="1701" w:type="dxa"/>
            <w:shd w:val="clear" w:color="auto" w:fill="auto"/>
            <w:noWrap/>
            <w:vAlign w:val="bottom"/>
            <w:hideMark/>
          </w:tcPr>
          <w:p w14:paraId="76F6AAA8"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r>
      <w:tr w:rsidR="005C7E24" w:rsidRPr="005C7E24" w14:paraId="0BCBE8AD" w14:textId="77777777" w:rsidTr="005C7E24">
        <w:trPr>
          <w:trHeight w:val="300"/>
        </w:trPr>
        <w:tc>
          <w:tcPr>
            <w:tcW w:w="4815" w:type="dxa"/>
            <w:shd w:val="clear" w:color="auto" w:fill="auto"/>
            <w:noWrap/>
            <w:vAlign w:val="bottom"/>
            <w:hideMark/>
          </w:tcPr>
          <w:p w14:paraId="7A2BF56C"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Data Logger</w:t>
            </w:r>
          </w:p>
        </w:tc>
        <w:tc>
          <w:tcPr>
            <w:tcW w:w="2410" w:type="dxa"/>
            <w:shd w:val="clear" w:color="auto" w:fill="auto"/>
            <w:noWrap/>
            <w:vAlign w:val="bottom"/>
            <w:hideMark/>
          </w:tcPr>
          <w:p w14:paraId="03732AE5"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w:t>
            </w:r>
          </w:p>
        </w:tc>
        <w:tc>
          <w:tcPr>
            <w:tcW w:w="1701" w:type="dxa"/>
            <w:shd w:val="clear" w:color="auto" w:fill="auto"/>
            <w:noWrap/>
            <w:vAlign w:val="bottom"/>
            <w:hideMark/>
          </w:tcPr>
          <w:p w14:paraId="094088C7"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w:t>
            </w:r>
          </w:p>
        </w:tc>
      </w:tr>
      <w:tr w:rsidR="005C7E24" w:rsidRPr="005C7E24" w14:paraId="717FFABE" w14:textId="77777777" w:rsidTr="005C7E24">
        <w:trPr>
          <w:trHeight w:val="300"/>
        </w:trPr>
        <w:tc>
          <w:tcPr>
            <w:tcW w:w="4815" w:type="dxa"/>
            <w:shd w:val="clear" w:color="auto" w:fill="auto"/>
            <w:noWrap/>
            <w:vAlign w:val="bottom"/>
            <w:hideMark/>
          </w:tcPr>
          <w:p w14:paraId="28A9F909"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Laptop</w:t>
            </w:r>
          </w:p>
        </w:tc>
        <w:tc>
          <w:tcPr>
            <w:tcW w:w="2410" w:type="dxa"/>
            <w:shd w:val="clear" w:color="auto" w:fill="auto"/>
            <w:noWrap/>
            <w:vAlign w:val="bottom"/>
            <w:hideMark/>
          </w:tcPr>
          <w:p w14:paraId="1BC38CFD"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2,500</w:t>
            </w:r>
          </w:p>
        </w:tc>
        <w:tc>
          <w:tcPr>
            <w:tcW w:w="1701" w:type="dxa"/>
            <w:shd w:val="clear" w:color="auto" w:fill="auto"/>
            <w:noWrap/>
            <w:vAlign w:val="bottom"/>
            <w:hideMark/>
          </w:tcPr>
          <w:p w14:paraId="1EE27A71"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2,500</w:t>
            </w:r>
          </w:p>
        </w:tc>
      </w:tr>
      <w:tr w:rsidR="005C7E24" w:rsidRPr="005C7E24" w14:paraId="5F9A7B7F" w14:textId="77777777" w:rsidTr="005C7E24">
        <w:trPr>
          <w:trHeight w:val="300"/>
        </w:trPr>
        <w:tc>
          <w:tcPr>
            <w:tcW w:w="4815" w:type="dxa"/>
            <w:shd w:val="clear" w:color="auto" w:fill="auto"/>
            <w:noWrap/>
            <w:vAlign w:val="bottom"/>
            <w:hideMark/>
          </w:tcPr>
          <w:p w14:paraId="55C345FB"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Software Matlab</w:t>
            </w:r>
          </w:p>
        </w:tc>
        <w:tc>
          <w:tcPr>
            <w:tcW w:w="2410" w:type="dxa"/>
            <w:shd w:val="clear" w:color="auto" w:fill="auto"/>
            <w:noWrap/>
            <w:vAlign w:val="bottom"/>
            <w:hideMark/>
          </w:tcPr>
          <w:p w14:paraId="3F608ADF"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c>
          <w:tcPr>
            <w:tcW w:w="1701" w:type="dxa"/>
            <w:shd w:val="clear" w:color="auto" w:fill="auto"/>
            <w:noWrap/>
            <w:vAlign w:val="bottom"/>
            <w:hideMark/>
          </w:tcPr>
          <w:p w14:paraId="55F97F6E"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r>
      <w:tr w:rsidR="005C7E24" w:rsidRPr="005C7E24" w14:paraId="26CBBF6C" w14:textId="77777777" w:rsidTr="005C7E24">
        <w:trPr>
          <w:trHeight w:val="300"/>
        </w:trPr>
        <w:tc>
          <w:tcPr>
            <w:tcW w:w="4815" w:type="dxa"/>
            <w:shd w:val="clear" w:color="auto" w:fill="auto"/>
            <w:noWrap/>
            <w:vAlign w:val="bottom"/>
            <w:hideMark/>
          </w:tcPr>
          <w:p w14:paraId="44809D7D"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Software Microsoft Excel</w:t>
            </w:r>
          </w:p>
        </w:tc>
        <w:tc>
          <w:tcPr>
            <w:tcW w:w="2410" w:type="dxa"/>
            <w:shd w:val="clear" w:color="auto" w:fill="auto"/>
            <w:noWrap/>
            <w:vAlign w:val="bottom"/>
            <w:hideMark/>
          </w:tcPr>
          <w:p w14:paraId="1526A2E6"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c>
          <w:tcPr>
            <w:tcW w:w="1701" w:type="dxa"/>
            <w:shd w:val="clear" w:color="auto" w:fill="auto"/>
            <w:noWrap/>
            <w:vAlign w:val="bottom"/>
            <w:hideMark/>
          </w:tcPr>
          <w:p w14:paraId="7AC9B257"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50</w:t>
            </w:r>
          </w:p>
        </w:tc>
      </w:tr>
      <w:tr w:rsidR="005C7E24" w:rsidRPr="005C7E24" w14:paraId="656874CF" w14:textId="77777777" w:rsidTr="005C7E24">
        <w:trPr>
          <w:trHeight w:val="300"/>
        </w:trPr>
        <w:tc>
          <w:tcPr>
            <w:tcW w:w="4815" w:type="dxa"/>
            <w:shd w:val="clear" w:color="auto" w:fill="auto"/>
            <w:noWrap/>
            <w:vAlign w:val="bottom"/>
            <w:hideMark/>
          </w:tcPr>
          <w:p w14:paraId="717B69F9" w14:textId="63D4A016"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Utilería de escritorio (lapiceros, papel, fotocopias, etc.)</w:t>
            </w:r>
          </w:p>
        </w:tc>
        <w:tc>
          <w:tcPr>
            <w:tcW w:w="2410" w:type="dxa"/>
            <w:shd w:val="clear" w:color="auto" w:fill="auto"/>
            <w:noWrap/>
            <w:vAlign w:val="bottom"/>
            <w:hideMark/>
          </w:tcPr>
          <w:p w14:paraId="269D6A32"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00</w:t>
            </w:r>
          </w:p>
        </w:tc>
        <w:tc>
          <w:tcPr>
            <w:tcW w:w="1701" w:type="dxa"/>
            <w:shd w:val="clear" w:color="auto" w:fill="auto"/>
            <w:noWrap/>
            <w:vAlign w:val="bottom"/>
            <w:hideMark/>
          </w:tcPr>
          <w:p w14:paraId="155B2A0A"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00</w:t>
            </w:r>
          </w:p>
        </w:tc>
      </w:tr>
      <w:tr w:rsidR="005C7E24" w:rsidRPr="005C7E24" w14:paraId="76C64E30" w14:textId="77777777" w:rsidTr="005C7E24">
        <w:trPr>
          <w:trHeight w:val="300"/>
        </w:trPr>
        <w:tc>
          <w:tcPr>
            <w:tcW w:w="4815" w:type="dxa"/>
            <w:shd w:val="clear" w:color="auto" w:fill="auto"/>
            <w:noWrap/>
            <w:vAlign w:val="bottom"/>
            <w:hideMark/>
          </w:tcPr>
          <w:p w14:paraId="7356055C"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USB</w:t>
            </w:r>
          </w:p>
        </w:tc>
        <w:tc>
          <w:tcPr>
            <w:tcW w:w="2410" w:type="dxa"/>
            <w:shd w:val="clear" w:color="auto" w:fill="auto"/>
            <w:noWrap/>
            <w:vAlign w:val="bottom"/>
            <w:hideMark/>
          </w:tcPr>
          <w:p w14:paraId="4618844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40</w:t>
            </w:r>
          </w:p>
        </w:tc>
        <w:tc>
          <w:tcPr>
            <w:tcW w:w="1701" w:type="dxa"/>
            <w:shd w:val="clear" w:color="auto" w:fill="auto"/>
            <w:noWrap/>
            <w:vAlign w:val="bottom"/>
            <w:hideMark/>
          </w:tcPr>
          <w:p w14:paraId="28B9B0F4"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80</w:t>
            </w:r>
          </w:p>
        </w:tc>
      </w:tr>
      <w:tr w:rsidR="005C7E24" w:rsidRPr="005C7E24" w14:paraId="5D1FD0A0" w14:textId="77777777" w:rsidTr="005C7E24">
        <w:trPr>
          <w:trHeight w:val="300"/>
        </w:trPr>
        <w:tc>
          <w:tcPr>
            <w:tcW w:w="7225" w:type="dxa"/>
            <w:gridSpan w:val="2"/>
            <w:shd w:val="clear" w:color="auto" w:fill="F7CAAC" w:themeFill="accent2" w:themeFillTint="66"/>
            <w:noWrap/>
            <w:vAlign w:val="bottom"/>
            <w:hideMark/>
          </w:tcPr>
          <w:p w14:paraId="4C079087" w14:textId="288DD3B2" w:rsidR="005C7E24" w:rsidRPr="005C7E24" w:rsidRDefault="005C7E24" w:rsidP="005C7E24">
            <w:pPr>
              <w:spacing w:after="0" w:line="240" w:lineRule="auto"/>
              <w:jc w:val="left"/>
              <w:rPr>
                <w:rFonts w:eastAsia="Times New Roman" w:cs="Arial"/>
                <w:szCs w:val="24"/>
                <w:lang w:eastAsia="es-PE"/>
              </w:rPr>
            </w:pPr>
            <w:r w:rsidRPr="005C7E24">
              <w:rPr>
                <w:rFonts w:eastAsia="Times New Roman" w:cs="Arial"/>
                <w:b/>
                <w:bCs/>
                <w:color w:val="000000"/>
                <w:szCs w:val="24"/>
                <w:lang w:eastAsia="es-PE"/>
              </w:rPr>
              <w:t xml:space="preserve">Subtotal </w:t>
            </w:r>
          </w:p>
        </w:tc>
        <w:tc>
          <w:tcPr>
            <w:tcW w:w="1701" w:type="dxa"/>
            <w:shd w:val="clear" w:color="auto" w:fill="F7CAAC" w:themeFill="accent2" w:themeFillTint="66"/>
            <w:noWrap/>
            <w:vAlign w:val="bottom"/>
            <w:hideMark/>
          </w:tcPr>
          <w:p w14:paraId="190E8562"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800</w:t>
            </w:r>
          </w:p>
        </w:tc>
      </w:tr>
      <w:tr w:rsidR="005C7E24" w:rsidRPr="005C7E24" w14:paraId="15BDEEE1" w14:textId="77777777" w:rsidTr="005C7E24">
        <w:trPr>
          <w:trHeight w:val="300"/>
        </w:trPr>
        <w:tc>
          <w:tcPr>
            <w:tcW w:w="4815" w:type="dxa"/>
            <w:shd w:val="clear" w:color="auto" w:fill="BFBFBF" w:themeFill="background1" w:themeFillShade="BF"/>
            <w:noWrap/>
            <w:vAlign w:val="bottom"/>
            <w:hideMark/>
          </w:tcPr>
          <w:p w14:paraId="289363AB" w14:textId="77777777" w:rsidR="005C7E24" w:rsidRPr="005C7E24" w:rsidRDefault="005C7E24" w:rsidP="005C7E24">
            <w:pPr>
              <w:spacing w:after="0" w:line="240" w:lineRule="auto"/>
              <w:jc w:val="left"/>
              <w:rPr>
                <w:rFonts w:eastAsia="Times New Roman" w:cs="Arial"/>
                <w:b/>
                <w:bCs/>
                <w:color w:val="000000"/>
                <w:szCs w:val="24"/>
                <w:lang w:eastAsia="es-PE"/>
              </w:rPr>
            </w:pPr>
            <w:r w:rsidRPr="005C7E24">
              <w:rPr>
                <w:rFonts w:eastAsia="Times New Roman" w:cs="Arial"/>
                <w:b/>
                <w:bCs/>
                <w:color w:val="000000"/>
                <w:szCs w:val="24"/>
                <w:lang w:eastAsia="es-PE"/>
              </w:rPr>
              <w:t xml:space="preserve">Gastos directos de la Investigación </w:t>
            </w:r>
          </w:p>
        </w:tc>
        <w:tc>
          <w:tcPr>
            <w:tcW w:w="2410" w:type="dxa"/>
            <w:shd w:val="clear" w:color="auto" w:fill="BFBFBF" w:themeFill="background1" w:themeFillShade="BF"/>
            <w:noWrap/>
            <w:vAlign w:val="bottom"/>
            <w:hideMark/>
          </w:tcPr>
          <w:p w14:paraId="39634CEC" w14:textId="75A07EAC" w:rsidR="005C7E24" w:rsidRPr="005C7E24" w:rsidRDefault="005C7E24" w:rsidP="005C7E24">
            <w:pPr>
              <w:spacing w:after="0" w:line="240" w:lineRule="auto"/>
              <w:jc w:val="left"/>
              <w:rPr>
                <w:rFonts w:eastAsia="Times New Roman" w:cs="Arial"/>
                <w:b/>
                <w:bCs/>
                <w:color w:val="000000"/>
                <w:szCs w:val="24"/>
                <w:lang w:eastAsia="es-PE"/>
              </w:rPr>
            </w:pPr>
            <w:r w:rsidRPr="005C7E24">
              <w:rPr>
                <w:rFonts w:eastAsia="Times New Roman" w:cs="Arial"/>
                <w:b/>
                <w:bCs/>
                <w:szCs w:val="24"/>
                <w:lang w:eastAsia="es-PE"/>
              </w:rPr>
              <w:t>Costo por unidad</w:t>
            </w:r>
          </w:p>
        </w:tc>
        <w:tc>
          <w:tcPr>
            <w:tcW w:w="1701" w:type="dxa"/>
            <w:shd w:val="clear" w:color="auto" w:fill="BFBFBF" w:themeFill="background1" w:themeFillShade="BF"/>
            <w:noWrap/>
            <w:vAlign w:val="bottom"/>
            <w:hideMark/>
          </w:tcPr>
          <w:p w14:paraId="328AE69D" w14:textId="29287E27" w:rsidR="005C7E24" w:rsidRPr="005C7E24" w:rsidRDefault="005C7E24" w:rsidP="005C7E24">
            <w:pPr>
              <w:spacing w:after="0" w:line="240" w:lineRule="auto"/>
              <w:jc w:val="left"/>
              <w:rPr>
                <w:rFonts w:eastAsia="Times New Roman" w:cs="Arial"/>
                <w:szCs w:val="24"/>
                <w:lang w:eastAsia="es-PE"/>
              </w:rPr>
            </w:pPr>
            <w:r w:rsidRPr="005C7E24">
              <w:rPr>
                <w:rFonts w:eastAsia="Times New Roman" w:cs="Arial"/>
                <w:b/>
                <w:bCs/>
                <w:szCs w:val="24"/>
                <w:lang w:eastAsia="es-PE"/>
              </w:rPr>
              <w:t>Costo</w:t>
            </w:r>
          </w:p>
        </w:tc>
      </w:tr>
      <w:tr w:rsidR="005C7E24" w:rsidRPr="005C7E24" w14:paraId="35DE9A61" w14:textId="77777777" w:rsidTr="005C7E24">
        <w:trPr>
          <w:trHeight w:val="300"/>
        </w:trPr>
        <w:tc>
          <w:tcPr>
            <w:tcW w:w="4815" w:type="dxa"/>
            <w:shd w:val="clear" w:color="auto" w:fill="auto"/>
            <w:noWrap/>
            <w:vAlign w:val="bottom"/>
            <w:hideMark/>
          </w:tcPr>
          <w:p w14:paraId="3281D90C"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Ingeniero Ambiental</w:t>
            </w:r>
          </w:p>
        </w:tc>
        <w:tc>
          <w:tcPr>
            <w:tcW w:w="2410" w:type="dxa"/>
            <w:shd w:val="clear" w:color="auto" w:fill="auto"/>
            <w:noWrap/>
            <w:vAlign w:val="bottom"/>
            <w:hideMark/>
          </w:tcPr>
          <w:p w14:paraId="3A707AC0"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00</w:t>
            </w:r>
          </w:p>
        </w:tc>
        <w:tc>
          <w:tcPr>
            <w:tcW w:w="1701" w:type="dxa"/>
            <w:shd w:val="clear" w:color="auto" w:fill="auto"/>
            <w:noWrap/>
            <w:vAlign w:val="bottom"/>
            <w:hideMark/>
          </w:tcPr>
          <w:p w14:paraId="17807393"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00</w:t>
            </w:r>
          </w:p>
        </w:tc>
      </w:tr>
      <w:tr w:rsidR="005C7E24" w:rsidRPr="005C7E24" w14:paraId="0648E4B7" w14:textId="77777777" w:rsidTr="005C7E24">
        <w:trPr>
          <w:trHeight w:val="300"/>
        </w:trPr>
        <w:tc>
          <w:tcPr>
            <w:tcW w:w="4815" w:type="dxa"/>
            <w:shd w:val="clear" w:color="auto" w:fill="auto"/>
            <w:noWrap/>
            <w:vAlign w:val="bottom"/>
            <w:hideMark/>
          </w:tcPr>
          <w:p w14:paraId="37D55C1F" w14:textId="47A54951"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Calibración de equipos </w:t>
            </w:r>
          </w:p>
        </w:tc>
        <w:tc>
          <w:tcPr>
            <w:tcW w:w="2410" w:type="dxa"/>
            <w:shd w:val="clear" w:color="auto" w:fill="auto"/>
            <w:noWrap/>
            <w:vAlign w:val="bottom"/>
            <w:hideMark/>
          </w:tcPr>
          <w:p w14:paraId="0F3BE5C9"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00</w:t>
            </w:r>
          </w:p>
        </w:tc>
        <w:tc>
          <w:tcPr>
            <w:tcW w:w="1701" w:type="dxa"/>
            <w:shd w:val="clear" w:color="auto" w:fill="auto"/>
            <w:noWrap/>
            <w:vAlign w:val="bottom"/>
            <w:hideMark/>
          </w:tcPr>
          <w:p w14:paraId="5D50F80D"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0,000</w:t>
            </w:r>
          </w:p>
        </w:tc>
      </w:tr>
      <w:tr w:rsidR="005C7E24" w:rsidRPr="005C7E24" w14:paraId="315DD422" w14:textId="77777777" w:rsidTr="005C7E24">
        <w:trPr>
          <w:trHeight w:val="300"/>
        </w:trPr>
        <w:tc>
          <w:tcPr>
            <w:tcW w:w="4815" w:type="dxa"/>
            <w:shd w:val="clear" w:color="auto" w:fill="auto"/>
            <w:noWrap/>
            <w:vAlign w:val="bottom"/>
            <w:hideMark/>
          </w:tcPr>
          <w:p w14:paraId="357AF9BA"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Repuestos</w:t>
            </w:r>
          </w:p>
        </w:tc>
        <w:tc>
          <w:tcPr>
            <w:tcW w:w="2410" w:type="dxa"/>
            <w:shd w:val="clear" w:color="auto" w:fill="auto"/>
            <w:noWrap/>
            <w:vAlign w:val="bottom"/>
            <w:hideMark/>
          </w:tcPr>
          <w:p w14:paraId="49CB25B8"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8,000</w:t>
            </w:r>
          </w:p>
        </w:tc>
        <w:tc>
          <w:tcPr>
            <w:tcW w:w="1701" w:type="dxa"/>
            <w:shd w:val="clear" w:color="auto" w:fill="auto"/>
            <w:noWrap/>
            <w:vAlign w:val="bottom"/>
            <w:hideMark/>
          </w:tcPr>
          <w:p w14:paraId="7D0E86FF"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8,000</w:t>
            </w:r>
          </w:p>
        </w:tc>
      </w:tr>
      <w:tr w:rsidR="005C7E24" w:rsidRPr="005C7E24" w14:paraId="71F13FD7" w14:textId="77777777" w:rsidTr="005C7E24">
        <w:trPr>
          <w:trHeight w:val="300"/>
        </w:trPr>
        <w:tc>
          <w:tcPr>
            <w:tcW w:w="4815" w:type="dxa"/>
            <w:shd w:val="clear" w:color="auto" w:fill="auto"/>
            <w:noWrap/>
            <w:vAlign w:val="bottom"/>
            <w:hideMark/>
          </w:tcPr>
          <w:p w14:paraId="779FDA9D"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Personal de mantenimiento </w:t>
            </w:r>
          </w:p>
        </w:tc>
        <w:tc>
          <w:tcPr>
            <w:tcW w:w="2410" w:type="dxa"/>
            <w:shd w:val="clear" w:color="auto" w:fill="auto"/>
            <w:noWrap/>
            <w:vAlign w:val="bottom"/>
            <w:hideMark/>
          </w:tcPr>
          <w:p w14:paraId="4A92B710"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000</w:t>
            </w:r>
          </w:p>
        </w:tc>
        <w:tc>
          <w:tcPr>
            <w:tcW w:w="1701" w:type="dxa"/>
            <w:shd w:val="clear" w:color="auto" w:fill="auto"/>
            <w:noWrap/>
            <w:vAlign w:val="bottom"/>
            <w:hideMark/>
          </w:tcPr>
          <w:p w14:paraId="1D58C7AF"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r>
      <w:tr w:rsidR="005C7E24" w:rsidRPr="005C7E24" w14:paraId="54D033B7" w14:textId="77777777" w:rsidTr="005C7E24">
        <w:trPr>
          <w:trHeight w:val="300"/>
        </w:trPr>
        <w:tc>
          <w:tcPr>
            <w:tcW w:w="4815" w:type="dxa"/>
            <w:shd w:val="clear" w:color="auto" w:fill="auto"/>
            <w:noWrap/>
            <w:vAlign w:val="bottom"/>
            <w:hideMark/>
          </w:tcPr>
          <w:p w14:paraId="4F2B0EF2"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Procesador de datos </w:t>
            </w:r>
          </w:p>
        </w:tc>
        <w:tc>
          <w:tcPr>
            <w:tcW w:w="2410" w:type="dxa"/>
            <w:shd w:val="clear" w:color="auto" w:fill="auto"/>
            <w:noWrap/>
            <w:vAlign w:val="bottom"/>
            <w:hideMark/>
          </w:tcPr>
          <w:p w14:paraId="41E92CD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c>
          <w:tcPr>
            <w:tcW w:w="1701" w:type="dxa"/>
            <w:shd w:val="clear" w:color="auto" w:fill="auto"/>
            <w:noWrap/>
            <w:vAlign w:val="bottom"/>
            <w:hideMark/>
          </w:tcPr>
          <w:p w14:paraId="01D49E79"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r>
      <w:tr w:rsidR="005C7E24" w:rsidRPr="005C7E24" w14:paraId="3599C1A7" w14:textId="77777777" w:rsidTr="005C7E24">
        <w:trPr>
          <w:trHeight w:val="300"/>
        </w:trPr>
        <w:tc>
          <w:tcPr>
            <w:tcW w:w="4815" w:type="dxa"/>
            <w:shd w:val="clear" w:color="auto" w:fill="auto"/>
            <w:noWrap/>
            <w:vAlign w:val="bottom"/>
            <w:hideMark/>
          </w:tcPr>
          <w:p w14:paraId="525CD051"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Personal para la redacción del informe</w:t>
            </w:r>
          </w:p>
        </w:tc>
        <w:tc>
          <w:tcPr>
            <w:tcW w:w="2410" w:type="dxa"/>
            <w:shd w:val="clear" w:color="auto" w:fill="auto"/>
            <w:noWrap/>
            <w:vAlign w:val="bottom"/>
            <w:hideMark/>
          </w:tcPr>
          <w:p w14:paraId="4DB0A64A"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c>
          <w:tcPr>
            <w:tcW w:w="1701" w:type="dxa"/>
            <w:shd w:val="clear" w:color="auto" w:fill="auto"/>
            <w:noWrap/>
            <w:vAlign w:val="bottom"/>
            <w:hideMark/>
          </w:tcPr>
          <w:p w14:paraId="4758D2BF"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6,000</w:t>
            </w:r>
          </w:p>
        </w:tc>
      </w:tr>
      <w:tr w:rsidR="005C7E24" w:rsidRPr="005C7E24" w14:paraId="631CCCAA" w14:textId="77777777" w:rsidTr="005C7E24">
        <w:trPr>
          <w:trHeight w:val="300"/>
        </w:trPr>
        <w:tc>
          <w:tcPr>
            <w:tcW w:w="7225" w:type="dxa"/>
            <w:gridSpan w:val="2"/>
            <w:shd w:val="clear" w:color="auto" w:fill="F7CAAC" w:themeFill="accent2" w:themeFillTint="66"/>
            <w:noWrap/>
            <w:vAlign w:val="bottom"/>
            <w:hideMark/>
          </w:tcPr>
          <w:p w14:paraId="2F2FF7B6" w14:textId="0CBB7081" w:rsidR="005C7E24" w:rsidRPr="005C7E24" w:rsidRDefault="005C7E24" w:rsidP="005C7E24">
            <w:pPr>
              <w:spacing w:after="0" w:line="240" w:lineRule="auto"/>
              <w:jc w:val="left"/>
              <w:rPr>
                <w:rFonts w:eastAsia="Times New Roman" w:cs="Arial"/>
                <w:szCs w:val="24"/>
                <w:lang w:eastAsia="es-PE"/>
              </w:rPr>
            </w:pPr>
            <w:r w:rsidRPr="005C7E24">
              <w:rPr>
                <w:rFonts w:eastAsia="Times New Roman" w:cs="Arial"/>
                <w:b/>
                <w:bCs/>
                <w:color w:val="000000"/>
                <w:szCs w:val="24"/>
                <w:lang w:eastAsia="es-PE"/>
              </w:rPr>
              <w:t>Subtotal</w:t>
            </w:r>
          </w:p>
        </w:tc>
        <w:tc>
          <w:tcPr>
            <w:tcW w:w="1701" w:type="dxa"/>
            <w:shd w:val="clear" w:color="auto" w:fill="F7CAAC" w:themeFill="accent2" w:themeFillTint="66"/>
            <w:noWrap/>
            <w:vAlign w:val="bottom"/>
            <w:hideMark/>
          </w:tcPr>
          <w:p w14:paraId="29775C4D"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46,000</w:t>
            </w:r>
          </w:p>
        </w:tc>
      </w:tr>
      <w:tr w:rsidR="005C7E24" w:rsidRPr="005C7E24" w14:paraId="7643DE3C" w14:textId="77777777" w:rsidTr="005C7E24">
        <w:trPr>
          <w:trHeight w:val="300"/>
        </w:trPr>
        <w:tc>
          <w:tcPr>
            <w:tcW w:w="4815" w:type="dxa"/>
            <w:shd w:val="clear" w:color="auto" w:fill="BFBFBF" w:themeFill="background1" w:themeFillShade="BF"/>
            <w:noWrap/>
            <w:vAlign w:val="bottom"/>
            <w:hideMark/>
          </w:tcPr>
          <w:p w14:paraId="62E475AA" w14:textId="77777777" w:rsidR="005C7E24" w:rsidRPr="005C7E24" w:rsidRDefault="005C7E24" w:rsidP="005C7E24">
            <w:pPr>
              <w:spacing w:after="0" w:line="240" w:lineRule="auto"/>
              <w:jc w:val="left"/>
              <w:rPr>
                <w:rFonts w:eastAsia="Times New Roman" w:cs="Arial"/>
                <w:b/>
                <w:bCs/>
                <w:color w:val="000000"/>
                <w:szCs w:val="24"/>
                <w:lang w:eastAsia="es-PE"/>
              </w:rPr>
            </w:pPr>
            <w:r w:rsidRPr="005C7E24">
              <w:rPr>
                <w:rFonts w:eastAsia="Times New Roman" w:cs="Arial"/>
                <w:b/>
                <w:bCs/>
                <w:color w:val="000000"/>
                <w:szCs w:val="24"/>
                <w:lang w:eastAsia="es-PE"/>
              </w:rPr>
              <w:t xml:space="preserve">Gastos propios </w:t>
            </w:r>
          </w:p>
        </w:tc>
        <w:tc>
          <w:tcPr>
            <w:tcW w:w="2410" w:type="dxa"/>
            <w:shd w:val="clear" w:color="auto" w:fill="BFBFBF" w:themeFill="background1" w:themeFillShade="BF"/>
            <w:noWrap/>
            <w:vAlign w:val="bottom"/>
            <w:hideMark/>
          </w:tcPr>
          <w:p w14:paraId="7182E7C7" w14:textId="37FC7768" w:rsidR="005C7E24" w:rsidRPr="005C7E24" w:rsidRDefault="005C7E24" w:rsidP="005C7E24">
            <w:pPr>
              <w:spacing w:after="0" w:line="240" w:lineRule="auto"/>
              <w:jc w:val="left"/>
              <w:rPr>
                <w:rFonts w:eastAsia="Times New Roman" w:cs="Arial"/>
                <w:b/>
                <w:bCs/>
                <w:color w:val="000000"/>
                <w:szCs w:val="24"/>
                <w:lang w:eastAsia="es-PE"/>
              </w:rPr>
            </w:pPr>
            <w:r w:rsidRPr="005C7E24">
              <w:rPr>
                <w:rFonts w:eastAsia="Times New Roman" w:cs="Arial"/>
                <w:b/>
                <w:bCs/>
                <w:szCs w:val="24"/>
                <w:lang w:eastAsia="es-PE"/>
              </w:rPr>
              <w:t>Costo por unidad</w:t>
            </w:r>
          </w:p>
        </w:tc>
        <w:tc>
          <w:tcPr>
            <w:tcW w:w="1701" w:type="dxa"/>
            <w:shd w:val="clear" w:color="auto" w:fill="BFBFBF" w:themeFill="background1" w:themeFillShade="BF"/>
            <w:noWrap/>
            <w:vAlign w:val="bottom"/>
            <w:hideMark/>
          </w:tcPr>
          <w:p w14:paraId="6E135229" w14:textId="6B7DB435" w:rsidR="005C7E24" w:rsidRPr="005C7E24" w:rsidRDefault="005C7E24" w:rsidP="005C7E24">
            <w:pPr>
              <w:spacing w:after="0" w:line="240" w:lineRule="auto"/>
              <w:jc w:val="left"/>
              <w:rPr>
                <w:rFonts w:eastAsia="Times New Roman" w:cs="Arial"/>
                <w:szCs w:val="24"/>
                <w:lang w:eastAsia="es-PE"/>
              </w:rPr>
            </w:pPr>
            <w:r w:rsidRPr="005C7E24">
              <w:rPr>
                <w:rFonts w:eastAsia="Times New Roman" w:cs="Arial"/>
                <w:b/>
                <w:bCs/>
                <w:szCs w:val="24"/>
                <w:lang w:eastAsia="es-PE"/>
              </w:rPr>
              <w:t>Costo</w:t>
            </w:r>
          </w:p>
        </w:tc>
      </w:tr>
      <w:tr w:rsidR="005C7E24" w:rsidRPr="005C7E24" w14:paraId="0881DC38" w14:textId="77777777" w:rsidTr="005C7E24">
        <w:trPr>
          <w:trHeight w:val="300"/>
        </w:trPr>
        <w:tc>
          <w:tcPr>
            <w:tcW w:w="4815" w:type="dxa"/>
            <w:shd w:val="clear" w:color="auto" w:fill="auto"/>
            <w:noWrap/>
            <w:vAlign w:val="bottom"/>
            <w:hideMark/>
          </w:tcPr>
          <w:p w14:paraId="24B1A101"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Movilidad</w:t>
            </w:r>
          </w:p>
        </w:tc>
        <w:tc>
          <w:tcPr>
            <w:tcW w:w="2410" w:type="dxa"/>
            <w:shd w:val="clear" w:color="auto" w:fill="auto"/>
            <w:noWrap/>
            <w:vAlign w:val="bottom"/>
            <w:hideMark/>
          </w:tcPr>
          <w:p w14:paraId="4D7A6AEB"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0</w:t>
            </w:r>
          </w:p>
        </w:tc>
        <w:tc>
          <w:tcPr>
            <w:tcW w:w="1701" w:type="dxa"/>
            <w:shd w:val="clear" w:color="auto" w:fill="auto"/>
            <w:noWrap/>
            <w:vAlign w:val="bottom"/>
            <w:hideMark/>
          </w:tcPr>
          <w:p w14:paraId="6C1F5161"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4,000</w:t>
            </w:r>
          </w:p>
        </w:tc>
      </w:tr>
      <w:tr w:rsidR="005C7E24" w:rsidRPr="005C7E24" w14:paraId="6B4775BB" w14:textId="77777777" w:rsidTr="005C7E24">
        <w:trPr>
          <w:trHeight w:val="300"/>
        </w:trPr>
        <w:tc>
          <w:tcPr>
            <w:tcW w:w="4815" w:type="dxa"/>
            <w:shd w:val="clear" w:color="auto" w:fill="auto"/>
            <w:noWrap/>
            <w:vAlign w:val="bottom"/>
            <w:hideMark/>
          </w:tcPr>
          <w:p w14:paraId="78EA0C0F"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Transporte de equipos </w:t>
            </w:r>
          </w:p>
        </w:tc>
        <w:tc>
          <w:tcPr>
            <w:tcW w:w="2410" w:type="dxa"/>
            <w:shd w:val="clear" w:color="auto" w:fill="auto"/>
            <w:noWrap/>
            <w:vAlign w:val="bottom"/>
            <w:hideMark/>
          </w:tcPr>
          <w:p w14:paraId="45DD92B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2,500</w:t>
            </w:r>
          </w:p>
        </w:tc>
        <w:tc>
          <w:tcPr>
            <w:tcW w:w="1701" w:type="dxa"/>
            <w:shd w:val="clear" w:color="auto" w:fill="auto"/>
            <w:noWrap/>
            <w:vAlign w:val="bottom"/>
            <w:hideMark/>
          </w:tcPr>
          <w:p w14:paraId="6E9BD501"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00</w:t>
            </w:r>
          </w:p>
        </w:tc>
      </w:tr>
      <w:tr w:rsidR="005C7E24" w:rsidRPr="005C7E24" w14:paraId="668BE614" w14:textId="77777777" w:rsidTr="005C7E24">
        <w:trPr>
          <w:trHeight w:val="300"/>
        </w:trPr>
        <w:tc>
          <w:tcPr>
            <w:tcW w:w="4815" w:type="dxa"/>
            <w:shd w:val="clear" w:color="auto" w:fill="auto"/>
            <w:noWrap/>
            <w:vAlign w:val="bottom"/>
            <w:hideMark/>
          </w:tcPr>
          <w:p w14:paraId="2F7C7634" w14:textId="69A8E240"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Alimentación </w:t>
            </w:r>
          </w:p>
        </w:tc>
        <w:tc>
          <w:tcPr>
            <w:tcW w:w="2410" w:type="dxa"/>
            <w:shd w:val="clear" w:color="auto" w:fill="auto"/>
            <w:noWrap/>
            <w:vAlign w:val="bottom"/>
            <w:hideMark/>
          </w:tcPr>
          <w:p w14:paraId="54CF78B0"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400</w:t>
            </w:r>
          </w:p>
        </w:tc>
        <w:tc>
          <w:tcPr>
            <w:tcW w:w="1701" w:type="dxa"/>
            <w:shd w:val="clear" w:color="auto" w:fill="auto"/>
            <w:noWrap/>
            <w:vAlign w:val="bottom"/>
            <w:hideMark/>
          </w:tcPr>
          <w:p w14:paraId="17EFD35A"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3,200</w:t>
            </w:r>
          </w:p>
        </w:tc>
      </w:tr>
      <w:tr w:rsidR="005C7E24" w:rsidRPr="005C7E24" w14:paraId="323C7B1F" w14:textId="77777777" w:rsidTr="005C7E24">
        <w:trPr>
          <w:trHeight w:val="300"/>
        </w:trPr>
        <w:tc>
          <w:tcPr>
            <w:tcW w:w="4815" w:type="dxa"/>
            <w:shd w:val="clear" w:color="auto" w:fill="auto"/>
            <w:noWrap/>
            <w:vAlign w:val="bottom"/>
            <w:hideMark/>
          </w:tcPr>
          <w:p w14:paraId="20068AEC" w14:textId="77777777" w:rsidR="005C7E24" w:rsidRPr="005C7E24" w:rsidRDefault="005C7E24" w:rsidP="005C7E24">
            <w:pPr>
              <w:spacing w:after="0" w:line="240" w:lineRule="auto"/>
              <w:jc w:val="left"/>
              <w:rPr>
                <w:rFonts w:eastAsia="Times New Roman" w:cs="Arial"/>
                <w:color w:val="000000"/>
                <w:szCs w:val="24"/>
                <w:lang w:eastAsia="es-PE"/>
              </w:rPr>
            </w:pPr>
            <w:r w:rsidRPr="005C7E24">
              <w:rPr>
                <w:rFonts w:eastAsia="Times New Roman" w:cs="Arial"/>
                <w:color w:val="000000"/>
                <w:szCs w:val="24"/>
                <w:lang w:eastAsia="es-PE"/>
              </w:rPr>
              <w:t xml:space="preserve">Viáticos </w:t>
            </w:r>
          </w:p>
        </w:tc>
        <w:tc>
          <w:tcPr>
            <w:tcW w:w="2410" w:type="dxa"/>
            <w:shd w:val="clear" w:color="auto" w:fill="auto"/>
            <w:noWrap/>
            <w:vAlign w:val="bottom"/>
            <w:hideMark/>
          </w:tcPr>
          <w:p w14:paraId="360C4AAA"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500</w:t>
            </w:r>
          </w:p>
        </w:tc>
        <w:tc>
          <w:tcPr>
            <w:tcW w:w="1701" w:type="dxa"/>
            <w:shd w:val="clear" w:color="auto" w:fill="auto"/>
            <w:noWrap/>
            <w:vAlign w:val="bottom"/>
            <w:hideMark/>
          </w:tcPr>
          <w:p w14:paraId="5E99180C"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4,000</w:t>
            </w:r>
          </w:p>
        </w:tc>
      </w:tr>
      <w:tr w:rsidR="005C7E24" w:rsidRPr="005C7E24" w14:paraId="5847802E" w14:textId="77777777" w:rsidTr="005C7E24">
        <w:trPr>
          <w:trHeight w:val="300"/>
        </w:trPr>
        <w:tc>
          <w:tcPr>
            <w:tcW w:w="7225" w:type="dxa"/>
            <w:gridSpan w:val="2"/>
            <w:shd w:val="clear" w:color="auto" w:fill="F7CAAC" w:themeFill="accent2" w:themeFillTint="66"/>
            <w:noWrap/>
            <w:vAlign w:val="bottom"/>
            <w:hideMark/>
          </w:tcPr>
          <w:p w14:paraId="65FED3B6" w14:textId="01E76FF7" w:rsidR="005C7E24" w:rsidRPr="005C7E24" w:rsidRDefault="005C7E24" w:rsidP="005C7E24">
            <w:pPr>
              <w:spacing w:after="0" w:line="240" w:lineRule="auto"/>
              <w:jc w:val="left"/>
              <w:rPr>
                <w:rFonts w:eastAsia="Times New Roman" w:cs="Arial"/>
                <w:szCs w:val="24"/>
                <w:lang w:eastAsia="es-PE"/>
              </w:rPr>
            </w:pPr>
            <w:r w:rsidRPr="005C7E24">
              <w:rPr>
                <w:rFonts w:eastAsia="Times New Roman" w:cs="Arial"/>
                <w:b/>
                <w:bCs/>
                <w:color w:val="000000"/>
                <w:szCs w:val="24"/>
                <w:lang w:eastAsia="es-PE"/>
              </w:rPr>
              <w:t xml:space="preserve">Subtotal </w:t>
            </w:r>
          </w:p>
        </w:tc>
        <w:tc>
          <w:tcPr>
            <w:tcW w:w="1701" w:type="dxa"/>
            <w:shd w:val="clear" w:color="auto" w:fill="F7CAAC" w:themeFill="accent2" w:themeFillTint="66"/>
            <w:noWrap/>
            <w:vAlign w:val="bottom"/>
            <w:hideMark/>
          </w:tcPr>
          <w:p w14:paraId="13E877C5"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6,200</w:t>
            </w:r>
          </w:p>
        </w:tc>
      </w:tr>
      <w:tr w:rsidR="005C7E24" w:rsidRPr="005C7E24" w14:paraId="5FB41660" w14:textId="77777777" w:rsidTr="005C7E24">
        <w:trPr>
          <w:trHeight w:val="300"/>
        </w:trPr>
        <w:tc>
          <w:tcPr>
            <w:tcW w:w="7225" w:type="dxa"/>
            <w:gridSpan w:val="2"/>
            <w:shd w:val="clear" w:color="auto" w:fill="FFFF00"/>
            <w:noWrap/>
            <w:vAlign w:val="bottom"/>
            <w:hideMark/>
          </w:tcPr>
          <w:p w14:paraId="458D3FED" w14:textId="77404322" w:rsidR="005C7E24" w:rsidRPr="005C7E24" w:rsidRDefault="005C7E24" w:rsidP="005C7E24">
            <w:pPr>
              <w:spacing w:after="0" w:line="240" w:lineRule="auto"/>
              <w:jc w:val="left"/>
              <w:rPr>
                <w:rFonts w:eastAsia="Times New Roman" w:cs="Arial"/>
                <w:b/>
                <w:bCs/>
                <w:color w:val="000000"/>
                <w:szCs w:val="24"/>
                <w:lang w:eastAsia="es-PE"/>
              </w:rPr>
            </w:pPr>
            <w:r>
              <w:rPr>
                <w:rFonts w:eastAsia="Times New Roman" w:cs="Arial"/>
                <w:b/>
                <w:bCs/>
                <w:color w:val="000000"/>
                <w:szCs w:val="24"/>
                <w:lang w:eastAsia="es-PE"/>
              </w:rPr>
              <w:t>T</w:t>
            </w:r>
            <w:r w:rsidRPr="005C7E24">
              <w:rPr>
                <w:rFonts w:eastAsia="Times New Roman" w:cs="Arial"/>
                <w:b/>
                <w:bCs/>
                <w:color w:val="000000"/>
                <w:szCs w:val="24"/>
                <w:lang w:eastAsia="es-PE"/>
              </w:rPr>
              <w:t>otal</w:t>
            </w:r>
          </w:p>
        </w:tc>
        <w:tc>
          <w:tcPr>
            <w:tcW w:w="1701" w:type="dxa"/>
            <w:shd w:val="clear" w:color="auto" w:fill="FFFF00"/>
            <w:noWrap/>
            <w:vAlign w:val="bottom"/>
            <w:hideMark/>
          </w:tcPr>
          <w:p w14:paraId="0F197BEE" w14:textId="77777777" w:rsidR="005C7E24" w:rsidRPr="005C7E24" w:rsidRDefault="005C7E24" w:rsidP="005C7E24">
            <w:pPr>
              <w:spacing w:after="0" w:line="240" w:lineRule="auto"/>
              <w:jc w:val="right"/>
              <w:rPr>
                <w:rFonts w:eastAsia="Times New Roman" w:cs="Arial"/>
                <w:color w:val="000000"/>
                <w:szCs w:val="24"/>
                <w:lang w:eastAsia="es-PE"/>
              </w:rPr>
            </w:pPr>
            <w:r w:rsidRPr="005C7E24">
              <w:rPr>
                <w:rFonts w:eastAsia="Times New Roman" w:cs="Arial"/>
                <w:color w:val="000000"/>
                <w:szCs w:val="24"/>
                <w:lang w:eastAsia="es-PE"/>
              </w:rPr>
              <w:t>S/. 113,000</w:t>
            </w:r>
          </w:p>
        </w:tc>
      </w:tr>
    </w:tbl>
    <w:p w14:paraId="6A740864" w14:textId="77777777" w:rsidR="005C7E24" w:rsidRDefault="005C7E24" w:rsidP="00270BBB"/>
    <w:p w14:paraId="198C5FAF" w14:textId="77777777" w:rsidR="0016172C" w:rsidRDefault="0016172C" w:rsidP="00270BBB"/>
    <w:p w14:paraId="393F7525" w14:textId="77777777" w:rsidR="0016172C" w:rsidRDefault="0016172C" w:rsidP="00270BBB"/>
    <w:p w14:paraId="527DEB99" w14:textId="77777777" w:rsidR="00F555EE" w:rsidRDefault="00F555EE" w:rsidP="00270BBB"/>
    <w:p w14:paraId="43C440A5" w14:textId="77777777" w:rsidR="00F555EE" w:rsidRDefault="00F555EE" w:rsidP="00270BBB"/>
    <w:p w14:paraId="246002AE" w14:textId="77777777" w:rsidR="00F555EE" w:rsidRDefault="00F555EE" w:rsidP="00270BBB"/>
    <w:p w14:paraId="12539405" w14:textId="77777777" w:rsidR="0005517A" w:rsidRDefault="0005517A" w:rsidP="008E42EB">
      <w:pPr>
        <w:pStyle w:val="Ttulo1"/>
      </w:pPr>
      <w:bookmarkStart w:id="77" w:name="_Toc81644631"/>
      <w:r>
        <w:lastRenderedPageBreak/>
        <w:t>REFERENCIAS BIBLIOGRAFICAS</w:t>
      </w:r>
      <w:bookmarkEnd w:id="77"/>
    </w:p>
    <w:p w14:paraId="51660887" w14:textId="77228E51" w:rsidR="005620D9" w:rsidRPr="005620D9" w:rsidRDefault="00806E28" w:rsidP="005620D9">
      <w:pPr>
        <w:widowControl w:val="0"/>
        <w:autoSpaceDE w:val="0"/>
        <w:autoSpaceDN w:val="0"/>
        <w:adjustRightInd w:val="0"/>
        <w:spacing w:line="240" w:lineRule="auto"/>
        <w:ind w:left="480" w:hanging="480"/>
        <w:rPr>
          <w:rFonts w:cs="Arial"/>
          <w:noProof/>
          <w:szCs w:val="24"/>
        </w:rPr>
      </w:pPr>
      <w:r>
        <w:fldChar w:fldCharType="begin" w:fldLock="1"/>
      </w:r>
      <w:r w:rsidR="00335927" w:rsidRPr="00801148">
        <w:instrText xml:space="preserve">ADDIN Mendeley Bibliography CSL_BIBLIOGRAPHY </w:instrText>
      </w:r>
      <w:r>
        <w:fldChar w:fldCharType="separate"/>
      </w:r>
      <w:r w:rsidR="005620D9" w:rsidRPr="005620D9">
        <w:rPr>
          <w:rFonts w:cs="Arial"/>
          <w:noProof/>
          <w:szCs w:val="24"/>
        </w:rPr>
        <w:t xml:space="preserve">Alfaro, L. (2014). </w:t>
      </w:r>
      <w:r w:rsidR="005620D9" w:rsidRPr="005620D9">
        <w:rPr>
          <w:rFonts w:cs="Arial"/>
          <w:i/>
          <w:iCs/>
          <w:noProof/>
          <w:szCs w:val="24"/>
        </w:rPr>
        <w:t>Precipitaciones Extremas Para la Emisión de Avisos Meteorológicos</w:t>
      </w:r>
      <w:r w:rsidR="005620D9" w:rsidRPr="005620D9">
        <w:rPr>
          <w:rFonts w:cs="Arial"/>
          <w:noProof/>
          <w:szCs w:val="24"/>
        </w:rPr>
        <w:t>. Lima, Perú.</w:t>
      </w:r>
    </w:p>
    <w:p w14:paraId="5262087F"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Argumedo, C. D. (2017). Metales pesados (Cd, Cu, V, Pb) en agua lluvia de la zona de mayor influencia de la mina de carbón en La Guajira, Colombia. </w:t>
      </w:r>
      <w:r w:rsidRPr="005620D9">
        <w:rPr>
          <w:rFonts w:cs="Arial"/>
          <w:i/>
          <w:iCs/>
          <w:noProof/>
          <w:szCs w:val="24"/>
        </w:rPr>
        <w:t>Revista Colombiana de Quimica</w:t>
      </w:r>
      <w:r w:rsidRPr="005620D9">
        <w:rPr>
          <w:rFonts w:cs="Arial"/>
          <w:noProof/>
          <w:szCs w:val="24"/>
        </w:rPr>
        <w:t xml:space="preserve">, </w:t>
      </w:r>
      <w:r w:rsidRPr="005620D9">
        <w:rPr>
          <w:rFonts w:cs="Arial"/>
          <w:i/>
          <w:iCs/>
          <w:noProof/>
          <w:szCs w:val="24"/>
        </w:rPr>
        <w:t>46</w:t>
      </w:r>
      <w:r w:rsidRPr="005620D9">
        <w:rPr>
          <w:rFonts w:cs="Arial"/>
          <w:noProof/>
          <w:szCs w:val="24"/>
        </w:rPr>
        <w:t>(2), 37–44. https://doi.org/10.15446/rev.colomb.quim.v46n2.60533</w:t>
      </w:r>
    </w:p>
    <w:p w14:paraId="15ECC7BB"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t xml:space="preserve">Bringi, V. N., Chandrasekar, V., Hubbert, J., Gorgucci, E., Randeu, W. L., &amp; Schoenhuber, M. (2003). </w:t>
      </w:r>
      <w:r w:rsidRPr="00245419">
        <w:rPr>
          <w:rFonts w:cs="Arial"/>
          <w:noProof/>
          <w:szCs w:val="24"/>
          <w:lang w:val="en-US"/>
        </w:rPr>
        <w:t xml:space="preserve">Raindrop size distribution in different climatic regimes from disdrometer and dual-polarized radar analysis. </w:t>
      </w:r>
      <w:r w:rsidRPr="00245419">
        <w:rPr>
          <w:rFonts w:cs="Arial"/>
          <w:i/>
          <w:iCs/>
          <w:noProof/>
          <w:szCs w:val="24"/>
          <w:lang w:val="en-US"/>
        </w:rPr>
        <w:t>Journal of the Atmospheric Sciences</w:t>
      </w:r>
      <w:r w:rsidRPr="00245419">
        <w:rPr>
          <w:rFonts w:cs="Arial"/>
          <w:noProof/>
          <w:szCs w:val="24"/>
          <w:lang w:val="en-US"/>
        </w:rPr>
        <w:t xml:space="preserve">, </w:t>
      </w:r>
      <w:r w:rsidRPr="00245419">
        <w:rPr>
          <w:rFonts w:cs="Arial"/>
          <w:i/>
          <w:iCs/>
          <w:noProof/>
          <w:szCs w:val="24"/>
          <w:lang w:val="en-US"/>
        </w:rPr>
        <w:t>60</w:t>
      </w:r>
      <w:r w:rsidRPr="00245419">
        <w:rPr>
          <w:rFonts w:cs="Arial"/>
          <w:noProof/>
          <w:szCs w:val="24"/>
          <w:lang w:val="en-US"/>
        </w:rPr>
        <w:t>(2), 354–365. https://doi.org/10.1175/1520-0469(2003)060&lt;0354:RSDIDC&gt;2.0.CO;2</w:t>
      </w:r>
    </w:p>
    <w:p w14:paraId="37B7115F"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it-IT"/>
        </w:rPr>
        <w:t xml:space="preserve">Caracciolo, C., Napoli, M., Porcù, F., Prodi, F., Dietrich, S., Zanchi, C., &amp; Orlandini, S. (2012). </w:t>
      </w:r>
      <w:r w:rsidRPr="00245419">
        <w:rPr>
          <w:rFonts w:cs="Arial"/>
          <w:noProof/>
          <w:szCs w:val="24"/>
          <w:lang w:val="en-US"/>
        </w:rPr>
        <w:t xml:space="preserve">Raindrop Size Distribution and Soil Erosion. </w:t>
      </w:r>
      <w:r w:rsidRPr="00245419">
        <w:rPr>
          <w:rFonts w:cs="Arial"/>
          <w:i/>
          <w:iCs/>
          <w:noProof/>
          <w:szCs w:val="24"/>
          <w:lang w:val="en-US"/>
        </w:rPr>
        <w:t>Journal of Irrigation and Drainage Engineering</w:t>
      </w:r>
      <w:r w:rsidRPr="00245419">
        <w:rPr>
          <w:rFonts w:cs="Arial"/>
          <w:noProof/>
          <w:szCs w:val="24"/>
          <w:lang w:val="en-US"/>
        </w:rPr>
        <w:t xml:space="preserve">, </w:t>
      </w:r>
      <w:r w:rsidRPr="00245419">
        <w:rPr>
          <w:rFonts w:cs="Arial"/>
          <w:i/>
          <w:iCs/>
          <w:noProof/>
          <w:szCs w:val="24"/>
          <w:lang w:val="en-US"/>
        </w:rPr>
        <w:t>138</w:t>
      </w:r>
      <w:r w:rsidRPr="00245419">
        <w:rPr>
          <w:rFonts w:cs="Arial"/>
          <w:noProof/>
          <w:szCs w:val="24"/>
          <w:lang w:val="en-US"/>
        </w:rPr>
        <w:t>(5), 461–469. https://doi.org/10.1061/(ASCE)IR.1943-4774.0000412</w:t>
      </w:r>
    </w:p>
    <w:p w14:paraId="05224B72"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Chen, B., Yang, J., &amp; Pu, J. (2013). Statistical Characteristics of Raindrop Size Distribution in the Meiyu Season Observed in Eastern China. </w:t>
      </w:r>
      <w:r w:rsidRPr="00245419">
        <w:rPr>
          <w:rFonts w:cs="Arial"/>
          <w:i/>
          <w:iCs/>
          <w:noProof/>
          <w:szCs w:val="24"/>
          <w:lang w:val="en-US"/>
        </w:rPr>
        <w:t>Journal of the Meteorological Society of Japan.</w:t>
      </w:r>
      <w:r w:rsidRPr="00245419">
        <w:rPr>
          <w:rFonts w:cs="Arial"/>
          <w:noProof/>
          <w:szCs w:val="24"/>
          <w:lang w:val="en-US"/>
        </w:rPr>
        <w:t xml:space="preserve">, </w:t>
      </w:r>
      <w:r w:rsidRPr="00245419">
        <w:rPr>
          <w:rFonts w:cs="Arial"/>
          <w:i/>
          <w:iCs/>
          <w:noProof/>
          <w:szCs w:val="24"/>
          <w:lang w:val="en-US"/>
        </w:rPr>
        <w:t>91</w:t>
      </w:r>
      <w:r w:rsidRPr="00245419">
        <w:rPr>
          <w:rFonts w:cs="Arial"/>
          <w:noProof/>
          <w:szCs w:val="24"/>
          <w:lang w:val="en-US"/>
        </w:rPr>
        <w:t>(2), 215–227. https://doi.org/10.2151/jmsj.2013-208</w:t>
      </w:r>
    </w:p>
    <w:p w14:paraId="0FB51767"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Chereque, W. (1985). </w:t>
      </w:r>
      <w:r w:rsidRPr="005620D9">
        <w:rPr>
          <w:rFonts w:cs="Arial"/>
          <w:i/>
          <w:iCs/>
          <w:noProof/>
          <w:szCs w:val="24"/>
        </w:rPr>
        <w:t>Hidrología para estudiantes de ingeniería civil</w:t>
      </w:r>
      <w:r w:rsidRPr="005620D9">
        <w:rPr>
          <w:rFonts w:cs="Arial"/>
          <w:noProof/>
          <w:szCs w:val="24"/>
        </w:rPr>
        <w:t xml:space="preserve"> (1a Ed.). Lima, Perú: Pontificia Universidad Católica del Perú.</w:t>
      </w:r>
    </w:p>
    <w:p w14:paraId="314F8CBB"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Estevan, R., Martínez-Castro, D., Suarez-Salas, L., Moya, A., &amp; Silva, Y. (2019). </w:t>
      </w:r>
      <w:r w:rsidRPr="00245419">
        <w:rPr>
          <w:rFonts w:cs="Arial"/>
          <w:noProof/>
          <w:szCs w:val="24"/>
          <w:lang w:val="en-US"/>
        </w:rPr>
        <w:t xml:space="preserve">First two and a half years of aerosol measurements with an AERONET sunphotometer at the Huancayo Observatory, Peru. </w:t>
      </w:r>
      <w:r w:rsidRPr="005620D9">
        <w:rPr>
          <w:rFonts w:cs="Arial"/>
          <w:i/>
          <w:iCs/>
          <w:noProof/>
          <w:szCs w:val="24"/>
        </w:rPr>
        <w:t>Atmospheric Environment: X</w:t>
      </w:r>
      <w:r w:rsidRPr="005620D9">
        <w:rPr>
          <w:rFonts w:cs="Arial"/>
          <w:noProof/>
          <w:szCs w:val="24"/>
        </w:rPr>
        <w:t xml:space="preserve">, </w:t>
      </w:r>
      <w:r w:rsidRPr="005620D9">
        <w:rPr>
          <w:rFonts w:cs="Arial"/>
          <w:i/>
          <w:iCs/>
          <w:noProof/>
          <w:szCs w:val="24"/>
        </w:rPr>
        <w:t>3</w:t>
      </w:r>
      <w:r w:rsidRPr="005620D9">
        <w:rPr>
          <w:rFonts w:cs="Arial"/>
          <w:noProof/>
          <w:szCs w:val="24"/>
        </w:rPr>
        <w:t>(June), 100037. https://doi.org/10.1016/j.aeaoa.2019.100037</w:t>
      </w:r>
    </w:p>
    <w:p w14:paraId="53D6B241"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it-IT"/>
        </w:rPr>
      </w:pPr>
      <w:r w:rsidRPr="005620D9">
        <w:rPr>
          <w:rFonts w:cs="Arial"/>
          <w:noProof/>
          <w:szCs w:val="24"/>
        </w:rPr>
        <w:t xml:space="preserve">Flores-rojas, J. L., Silva, Y., Suárez-salas, L., Estevan, R., &amp; Valdivia-prado, J. (2021). </w:t>
      </w:r>
      <w:r w:rsidRPr="00245419">
        <w:rPr>
          <w:rFonts w:cs="Arial"/>
          <w:noProof/>
          <w:szCs w:val="24"/>
          <w:lang w:val="en-US"/>
        </w:rPr>
        <w:t xml:space="preserve">Analysis of Extreme Meteorological Events in the Central Andes of Peru Using a Set of Specialized Instruments. </w:t>
      </w:r>
      <w:r w:rsidRPr="00245419">
        <w:rPr>
          <w:rFonts w:cs="Arial"/>
          <w:i/>
          <w:iCs/>
          <w:noProof/>
          <w:szCs w:val="24"/>
          <w:lang w:val="it-IT"/>
        </w:rPr>
        <w:t>Atmosphere</w:t>
      </w:r>
      <w:r w:rsidRPr="00245419">
        <w:rPr>
          <w:rFonts w:cs="Arial"/>
          <w:noProof/>
          <w:szCs w:val="24"/>
          <w:lang w:val="it-IT"/>
        </w:rPr>
        <w:t xml:space="preserve">, </w:t>
      </w:r>
      <w:r w:rsidRPr="00245419">
        <w:rPr>
          <w:rFonts w:cs="Arial"/>
          <w:i/>
          <w:iCs/>
          <w:noProof/>
          <w:szCs w:val="24"/>
          <w:lang w:val="it-IT"/>
        </w:rPr>
        <w:t>12</w:t>
      </w:r>
      <w:r w:rsidRPr="00245419">
        <w:rPr>
          <w:rFonts w:cs="Arial"/>
          <w:noProof/>
          <w:szCs w:val="24"/>
          <w:lang w:val="it-IT"/>
        </w:rPr>
        <w:t>, 1–29. https://doi.org/https://doi.org/10.3390/atmos12030408</w:t>
      </w:r>
    </w:p>
    <w:p w14:paraId="6E815D06"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it-IT"/>
        </w:rPr>
        <w:t xml:space="preserve">Fonseca Duarte, A., Gioda, A., Ziolli, R., &amp; Duó, D. (2013). </w:t>
      </w:r>
      <w:r w:rsidRPr="005620D9">
        <w:rPr>
          <w:rFonts w:cs="Arial"/>
          <w:noProof/>
          <w:szCs w:val="24"/>
        </w:rPr>
        <w:t xml:space="preserve">Contaminación atmosférica y deposición húmeda en la Amazonia Brasileña. </w:t>
      </w:r>
      <w:r w:rsidRPr="005620D9">
        <w:rPr>
          <w:rFonts w:cs="Arial"/>
          <w:i/>
          <w:iCs/>
          <w:noProof/>
          <w:szCs w:val="24"/>
        </w:rPr>
        <w:t>Revista Cubana de Salud Publica</w:t>
      </w:r>
      <w:r w:rsidRPr="005620D9">
        <w:rPr>
          <w:rFonts w:cs="Arial"/>
          <w:noProof/>
          <w:szCs w:val="24"/>
        </w:rPr>
        <w:t xml:space="preserve">, </w:t>
      </w:r>
      <w:r w:rsidRPr="005620D9">
        <w:rPr>
          <w:rFonts w:cs="Arial"/>
          <w:i/>
          <w:iCs/>
          <w:noProof/>
          <w:szCs w:val="24"/>
        </w:rPr>
        <w:t>39</w:t>
      </w:r>
      <w:r w:rsidRPr="005620D9">
        <w:rPr>
          <w:rFonts w:cs="Arial"/>
          <w:noProof/>
          <w:szCs w:val="24"/>
        </w:rPr>
        <w:t>(4), 627–639.</w:t>
      </w:r>
    </w:p>
    <w:p w14:paraId="73DAA138"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Førland, E. J., Allerup, P., Dahlström, B., Elomaa, E., Jónsson, T., Madsen, H., … </w:t>
      </w:r>
      <w:r w:rsidRPr="00245419">
        <w:rPr>
          <w:rFonts w:cs="Arial"/>
          <w:noProof/>
          <w:szCs w:val="24"/>
          <w:lang w:val="en-US"/>
        </w:rPr>
        <w:t xml:space="preserve">Vejen, F. (1996). </w:t>
      </w:r>
      <w:r w:rsidRPr="00245419">
        <w:rPr>
          <w:rFonts w:cs="Arial"/>
          <w:i/>
          <w:iCs/>
          <w:noProof/>
          <w:szCs w:val="24"/>
          <w:lang w:val="en-US"/>
        </w:rPr>
        <w:t>Manual For Operational Correction of Nordic Precipitation Data</w:t>
      </w:r>
      <w:r w:rsidRPr="00245419">
        <w:rPr>
          <w:rFonts w:cs="Arial"/>
          <w:noProof/>
          <w:szCs w:val="24"/>
          <w:lang w:val="en-US"/>
        </w:rPr>
        <w:t xml:space="preserve"> (1a Ed.). </w:t>
      </w:r>
      <w:r w:rsidRPr="005620D9">
        <w:rPr>
          <w:rFonts w:cs="Arial"/>
          <w:noProof/>
          <w:szCs w:val="24"/>
        </w:rPr>
        <w:t>Oslo, Noruega.</w:t>
      </w:r>
    </w:p>
    <w:p w14:paraId="2567CCDE"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t xml:space="preserve">Hernández, R., Fernández, C., &amp; Baptista, P. (2014). </w:t>
      </w:r>
      <w:r w:rsidRPr="005620D9">
        <w:rPr>
          <w:rFonts w:cs="Arial"/>
          <w:i/>
          <w:iCs/>
          <w:noProof/>
          <w:szCs w:val="24"/>
        </w:rPr>
        <w:t>Metodología de la Investigación</w:t>
      </w:r>
      <w:r w:rsidRPr="005620D9">
        <w:rPr>
          <w:rFonts w:cs="Arial"/>
          <w:noProof/>
          <w:szCs w:val="24"/>
        </w:rPr>
        <w:t xml:space="preserve">. </w:t>
      </w:r>
      <w:r w:rsidRPr="00245419">
        <w:rPr>
          <w:rFonts w:cs="Arial"/>
          <w:noProof/>
          <w:szCs w:val="24"/>
          <w:lang w:val="en-US"/>
        </w:rPr>
        <w:t>(M. G. H. Education, Ed.) (Sexta Edic). Mexico.</w:t>
      </w:r>
    </w:p>
    <w:p w14:paraId="1A2B2D4D"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Houze, R. A. (2014). </w:t>
      </w:r>
      <w:r w:rsidRPr="00245419">
        <w:rPr>
          <w:rFonts w:cs="Arial"/>
          <w:i/>
          <w:iCs/>
          <w:noProof/>
          <w:szCs w:val="24"/>
          <w:lang w:val="en-US"/>
        </w:rPr>
        <w:t>Cloud Dynamics</w:t>
      </w:r>
      <w:r w:rsidRPr="00245419">
        <w:rPr>
          <w:rFonts w:cs="Arial"/>
          <w:noProof/>
          <w:szCs w:val="24"/>
          <w:lang w:val="en-US"/>
        </w:rPr>
        <w:t xml:space="preserve"> (2a Ed., Vol. 104). International Geophysics. https://doi.org/10.1017/CBO9781107415324.004</w:t>
      </w:r>
    </w:p>
    <w:p w14:paraId="0575B5D9"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lastRenderedPageBreak/>
        <w:t>IGP. (2005). Atlas Climático de Precipitación y Temperatura del Aire en la Cuenca del Río Mantaro. Lima, Perú: Instituto geofísico del Perú - IGP.</w:t>
      </w:r>
    </w:p>
    <w:p w14:paraId="0FCDF544"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Ladino, A. (2017). </w:t>
      </w:r>
      <w:r w:rsidRPr="005620D9">
        <w:rPr>
          <w:rFonts w:cs="Arial"/>
          <w:i/>
          <w:iCs/>
          <w:noProof/>
          <w:szCs w:val="24"/>
        </w:rPr>
        <w:t>Caracterización de la microfísica de la precipitación mediante información de disdrómetros y radar polarimétrico para las estimación cuantitativa de lluvia en el área metropolitana del valle de Aburrá</w:t>
      </w:r>
      <w:r w:rsidRPr="005620D9">
        <w:rPr>
          <w:rFonts w:cs="Arial"/>
          <w:noProof/>
          <w:szCs w:val="24"/>
        </w:rPr>
        <w:t>. Universidad Nacional de Colombia.</w:t>
      </w:r>
    </w:p>
    <w:p w14:paraId="6B46E45A"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t xml:space="preserve">Lanza, L., Leroy, M., Alexandropoulos, C., &amp; Wauben, W. (2005). </w:t>
      </w:r>
      <w:r w:rsidRPr="00245419">
        <w:rPr>
          <w:rFonts w:cs="Arial"/>
          <w:noProof/>
          <w:szCs w:val="24"/>
          <w:lang w:val="en-US"/>
        </w:rPr>
        <w:t>WMO Laboratory Intercomparison of Rainfall Intensity Gauges. World Meteorological Organization - WMO.</w:t>
      </w:r>
    </w:p>
    <w:p w14:paraId="19B348CF"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Linsley, R., Kohler, M., &amp; Paulus, J. (1977). </w:t>
      </w:r>
      <w:r w:rsidRPr="005620D9">
        <w:rPr>
          <w:rFonts w:cs="Arial"/>
          <w:i/>
          <w:iCs/>
          <w:noProof/>
          <w:szCs w:val="24"/>
        </w:rPr>
        <w:t>Hidrología Para Ingenieros</w:t>
      </w:r>
      <w:r w:rsidRPr="005620D9">
        <w:rPr>
          <w:rFonts w:cs="Arial"/>
          <w:noProof/>
          <w:szCs w:val="24"/>
        </w:rPr>
        <w:t xml:space="preserve">. (M. GRAW-HILL, Ed.) </w:t>
      </w:r>
      <w:r w:rsidRPr="00245419">
        <w:rPr>
          <w:rFonts w:cs="Arial"/>
          <w:noProof/>
          <w:szCs w:val="24"/>
          <w:lang w:val="en-US"/>
        </w:rPr>
        <w:t>(2a Ed.). Bogotá, Colombia.</w:t>
      </w:r>
    </w:p>
    <w:p w14:paraId="0DFCE746"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Löffler-Mang, M., &amp; Joss, J. (2000). An optical disdrometer for measuring size and velocity of hydrometeors. </w:t>
      </w:r>
      <w:r w:rsidRPr="00245419">
        <w:rPr>
          <w:rFonts w:cs="Arial"/>
          <w:i/>
          <w:iCs/>
          <w:noProof/>
          <w:szCs w:val="24"/>
          <w:lang w:val="en-US"/>
        </w:rPr>
        <w:t>Journal of Atmospheric and Oceanic Technology</w:t>
      </w:r>
      <w:r w:rsidRPr="00245419">
        <w:rPr>
          <w:rFonts w:cs="Arial"/>
          <w:noProof/>
          <w:szCs w:val="24"/>
          <w:lang w:val="en-US"/>
        </w:rPr>
        <w:t xml:space="preserve">, </w:t>
      </w:r>
      <w:r w:rsidRPr="00245419">
        <w:rPr>
          <w:rFonts w:cs="Arial"/>
          <w:i/>
          <w:iCs/>
          <w:noProof/>
          <w:szCs w:val="24"/>
          <w:lang w:val="en-US"/>
        </w:rPr>
        <w:t>17</w:t>
      </w:r>
      <w:r w:rsidRPr="00245419">
        <w:rPr>
          <w:rFonts w:cs="Arial"/>
          <w:noProof/>
          <w:szCs w:val="24"/>
          <w:lang w:val="en-US"/>
        </w:rPr>
        <w:t>(2), 130–139. https://doi.org/10.1175/1520-0426(2000)017&lt;0130:AODFMS&gt;2.0.CO;2</w:t>
      </w:r>
    </w:p>
    <w:p w14:paraId="3A411324"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Martin-Vide, J. (2004). Spatial distribution of a daily precipitation concentration index in peninsular Spain. </w:t>
      </w:r>
      <w:r w:rsidRPr="00245419">
        <w:rPr>
          <w:rFonts w:cs="Arial"/>
          <w:i/>
          <w:iCs/>
          <w:noProof/>
          <w:szCs w:val="24"/>
          <w:lang w:val="en-US"/>
        </w:rPr>
        <w:t>International Journal of Climatology</w:t>
      </w:r>
      <w:r w:rsidRPr="00245419">
        <w:rPr>
          <w:rFonts w:cs="Arial"/>
          <w:noProof/>
          <w:szCs w:val="24"/>
          <w:lang w:val="en-US"/>
        </w:rPr>
        <w:t xml:space="preserve">, </w:t>
      </w:r>
      <w:r w:rsidRPr="00245419">
        <w:rPr>
          <w:rFonts w:cs="Arial"/>
          <w:i/>
          <w:iCs/>
          <w:noProof/>
          <w:szCs w:val="24"/>
          <w:lang w:val="en-US"/>
        </w:rPr>
        <w:t>24</w:t>
      </w:r>
      <w:r w:rsidRPr="00245419">
        <w:rPr>
          <w:rFonts w:cs="Arial"/>
          <w:noProof/>
          <w:szCs w:val="24"/>
          <w:lang w:val="en-US"/>
        </w:rPr>
        <w:t>(8), 959–971. https://doi.org/10.1002/joc.1030</w:t>
      </w:r>
    </w:p>
    <w:p w14:paraId="6D881415"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en-US"/>
        </w:rPr>
        <w:t xml:space="preserve">Michelson, D. B. (2004). Systematic correction of precipitation gauge observations using analyzed meteorological variables. </w:t>
      </w:r>
      <w:r w:rsidRPr="005620D9">
        <w:rPr>
          <w:rFonts w:cs="Arial"/>
          <w:i/>
          <w:iCs/>
          <w:noProof/>
          <w:szCs w:val="24"/>
        </w:rPr>
        <w:t>Journal of Hydrology</w:t>
      </w:r>
      <w:r w:rsidRPr="005620D9">
        <w:rPr>
          <w:rFonts w:cs="Arial"/>
          <w:noProof/>
          <w:szCs w:val="24"/>
        </w:rPr>
        <w:t xml:space="preserve">, </w:t>
      </w:r>
      <w:r w:rsidRPr="005620D9">
        <w:rPr>
          <w:rFonts w:cs="Arial"/>
          <w:i/>
          <w:iCs/>
          <w:noProof/>
          <w:szCs w:val="24"/>
        </w:rPr>
        <w:t>290</w:t>
      </w:r>
      <w:r w:rsidRPr="005620D9">
        <w:rPr>
          <w:rFonts w:cs="Arial"/>
          <w:noProof/>
          <w:szCs w:val="24"/>
        </w:rPr>
        <w:t>(3–4), 161–177. https://doi.org/10.1016/j.jhydrol.2003.10.005</w:t>
      </w:r>
    </w:p>
    <w:p w14:paraId="187758D3"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MINAGRI. (2012). </w:t>
      </w:r>
      <w:r w:rsidRPr="005620D9">
        <w:rPr>
          <w:rFonts w:cs="Arial"/>
          <w:i/>
          <w:iCs/>
          <w:noProof/>
          <w:szCs w:val="24"/>
        </w:rPr>
        <w:t>Plan de Gestión de Riesgo y Adaptación al Cambio Climático en el Sector Agrario, Período 2012-2021</w:t>
      </w:r>
      <w:r w:rsidRPr="005620D9">
        <w:rPr>
          <w:rFonts w:cs="Arial"/>
          <w:noProof/>
          <w:szCs w:val="24"/>
        </w:rPr>
        <w:t>. Lima, Perú.</w:t>
      </w:r>
    </w:p>
    <w:p w14:paraId="35975F69"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MINAM. (2016). El Perú y el Cambio Climático Cambio Climático. Lima, Perú: Ministerio del Ambiente.</w:t>
      </w:r>
    </w:p>
    <w:p w14:paraId="0B3400EF"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Padrón, R. sebastián. (2013). </w:t>
      </w:r>
      <w:r w:rsidRPr="005620D9">
        <w:rPr>
          <w:rFonts w:cs="Arial"/>
          <w:i/>
          <w:iCs/>
          <w:noProof/>
          <w:szCs w:val="24"/>
        </w:rPr>
        <w:t>Análisis de la estructura de la lluvia del páramo</w:t>
      </w:r>
      <w:r w:rsidRPr="005620D9">
        <w:rPr>
          <w:rFonts w:cs="Arial"/>
          <w:noProof/>
          <w:szCs w:val="24"/>
        </w:rPr>
        <w:t>. Universidad de Cuenca.</w:t>
      </w:r>
    </w:p>
    <w:p w14:paraId="651496BB"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t xml:space="preserve">Schär, C., Ban, N., Fischer, E. M., Rajczak, J., Schmidli, J., Frei, C., … </w:t>
      </w:r>
      <w:r w:rsidRPr="00245419">
        <w:rPr>
          <w:rFonts w:cs="Arial"/>
          <w:noProof/>
          <w:szCs w:val="24"/>
          <w:lang w:val="en-US"/>
        </w:rPr>
        <w:t xml:space="preserve">Zwiers, F. W. (2016). Percentile indices for assessing changes in heavy precipitation events. </w:t>
      </w:r>
      <w:r w:rsidRPr="00245419">
        <w:rPr>
          <w:rFonts w:cs="Arial"/>
          <w:i/>
          <w:iCs/>
          <w:noProof/>
          <w:szCs w:val="24"/>
          <w:lang w:val="en-US"/>
        </w:rPr>
        <w:t>Climatic Change</w:t>
      </w:r>
      <w:r w:rsidRPr="00245419">
        <w:rPr>
          <w:rFonts w:cs="Arial"/>
          <w:noProof/>
          <w:szCs w:val="24"/>
          <w:lang w:val="en-US"/>
        </w:rPr>
        <w:t xml:space="preserve">, </w:t>
      </w:r>
      <w:r w:rsidRPr="00245419">
        <w:rPr>
          <w:rFonts w:cs="Arial"/>
          <w:i/>
          <w:iCs/>
          <w:noProof/>
          <w:szCs w:val="24"/>
          <w:lang w:val="en-US"/>
        </w:rPr>
        <w:t>137</w:t>
      </w:r>
      <w:r w:rsidRPr="00245419">
        <w:rPr>
          <w:rFonts w:cs="Arial"/>
          <w:noProof/>
          <w:szCs w:val="24"/>
          <w:lang w:val="en-US"/>
        </w:rPr>
        <w:t>(1–2), 201–216. https://doi.org/10.1007/s10584-016-1669-2</w:t>
      </w:r>
    </w:p>
    <w:p w14:paraId="61E76FD4"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en-US"/>
        </w:rPr>
        <w:t xml:space="preserve">Segerer, C., &amp; Villodas, R. (2006). </w:t>
      </w:r>
      <w:r w:rsidRPr="005620D9">
        <w:rPr>
          <w:rFonts w:cs="Arial"/>
          <w:noProof/>
          <w:szCs w:val="24"/>
        </w:rPr>
        <w:t xml:space="preserve">Las Precipitaciones. En </w:t>
      </w:r>
      <w:r w:rsidRPr="005620D9">
        <w:rPr>
          <w:rFonts w:cs="Arial"/>
          <w:i/>
          <w:iCs/>
          <w:noProof/>
          <w:szCs w:val="24"/>
        </w:rPr>
        <w:t>HIDROLOGIA I</w:t>
      </w:r>
      <w:r w:rsidRPr="005620D9">
        <w:rPr>
          <w:rFonts w:cs="Arial"/>
          <w:noProof/>
          <w:szCs w:val="24"/>
        </w:rPr>
        <w:t xml:space="preserve"> (p. 22). Mendoza, Argentina: Universidad Nacional de Cuyo - Facultad de Ingeniería Civil.</w:t>
      </w:r>
    </w:p>
    <w:p w14:paraId="06BA0770"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SENAMHI. (2010). Normales Climatológicas 1981 -2010 de la Precipitación, Temperatura Máxima y Temperatura Mínima del Aire. Lima, Perú: Servicio Nacional de Meteorología e Hidrología.</w:t>
      </w:r>
    </w:p>
    <w:p w14:paraId="29BC0AFC"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SENAMHI. (2013). Cambio climático en la cuenca del Río Mantaro, Junín. Lima, Perú: Servicio Nacional de Meteorología e Hidrología, Proyecto de Adaptación al Impacto del Retroceso Acelerado de Glaciares en los Andes Tropicales - PRAAPERÚ.</w:t>
      </w:r>
    </w:p>
    <w:p w14:paraId="2DFE4156"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lastRenderedPageBreak/>
        <w:t xml:space="preserve">SGRD, CENEPRED, INDECI, MEF, CEPLAN, &amp; RREEE. (2014). Plan nacional de gestión del riesgo de desastres - PLANAGERD 2014 - 2021. </w:t>
      </w:r>
      <w:r w:rsidRPr="00245419">
        <w:rPr>
          <w:rFonts w:cs="Arial"/>
          <w:noProof/>
          <w:szCs w:val="24"/>
          <w:lang w:val="en-US"/>
        </w:rPr>
        <w:t>Lima, Perú.</w:t>
      </w:r>
    </w:p>
    <w:p w14:paraId="0E1D4747"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en-US"/>
        </w:rPr>
        <w:t xml:space="preserve">Silva, Y., Takahashi, K., &amp; Chávez, R. (2008). Dry and wet rainy seasons in the Mantaro river basin (Central Peruvian Andes). </w:t>
      </w:r>
      <w:r w:rsidRPr="005620D9">
        <w:rPr>
          <w:rFonts w:cs="Arial"/>
          <w:i/>
          <w:iCs/>
          <w:noProof/>
          <w:szCs w:val="24"/>
        </w:rPr>
        <w:t>Advances in Geosciences</w:t>
      </w:r>
      <w:r w:rsidRPr="005620D9">
        <w:rPr>
          <w:rFonts w:cs="Arial"/>
          <w:noProof/>
          <w:szCs w:val="24"/>
        </w:rPr>
        <w:t xml:space="preserve">, </w:t>
      </w:r>
      <w:r w:rsidRPr="005620D9">
        <w:rPr>
          <w:rFonts w:cs="Arial"/>
          <w:i/>
          <w:iCs/>
          <w:noProof/>
          <w:szCs w:val="24"/>
        </w:rPr>
        <w:t>14</w:t>
      </w:r>
      <w:r w:rsidRPr="005620D9">
        <w:rPr>
          <w:rFonts w:cs="Arial"/>
          <w:noProof/>
          <w:szCs w:val="24"/>
        </w:rPr>
        <w:t>, 261–264. https://doi.org/10.5194/adgeo-14-261-2008</w:t>
      </w:r>
    </w:p>
    <w:p w14:paraId="144429C4"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Silva, Yamina, Takahashi, K., Cruz, N., Trasmonte, G., Mosquera, K., Nickl, E., … Lagos, P. (2006). </w:t>
      </w:r>
      <w:r w:rsidRPr="00245419">
        <w:rPr>
          <w:rFonts w:cs="Arial"/>
          <w:noProof/>
          <w:szCs w:val="24"/>
          <w:lang w:val="en-US"/>
        </w:rPr>
        <w:t xml:space="preserve">Variability and Climate Change in the Mantaro River Basin, Central Peruvian Andes. </w:t>
      </w:r>
      <w:r w:rsidRPr="005620D9">
        <w:rPr>
          <w:rFonts w:cs="Arial"/>
          <w:noProof/>
          <w:szCs w:val="24"/>
        </w:rPr>
        <w:t xml:space="preserve">En </w:t>
      </w:r>
      <w:r w:rsidRPr="005620D9">
        <w:rPr>
          <w:rFonts w:cs="Arial"/>
          <w:i/>
          <w:iCs/>
          <w:noProof/>
          <w:szCs w:val="24"/>
        </w:rPr>
        <w:t>Proceedings of 8th ICSHMO</w:t>
      </w:r>
      <w:r w:rsidRPr="005620D9">
        <w:rPr>
          <w:rFonts w:cs="Arial"/>
          <w:noProof/>
          <w:szCs w:val="24"/>
        </w:rPr>
        <w:t xml:space="preserve"> (pp. 407–419). Foz do Iguaçu, Brasil: Instituto Nacional de Investigación Espacial del Brasil - INPE. https://doi.org/10.1021/es960988q</w:t>
      </w:r>
    </w:p>
    <w:p w14:paraId="1602F5CF"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Silva, Yamina, Transmote, G., &amp; Giráldez, L. (2010). Variabilidad de las Precipitaciones en el Valle del Río Mantaro. </w:t>
      </w:r>
      <w:r w:rsidRPr="005620D9">
        <w:rPr>
          <w:rFonts w:cs="Arial"/>
          <w:i/>
          <w:iCs/>
          <w:noProof/>
          <w:szCs w:val="24"/>
        </w:rPr>
        <w:t>Instituto Geofísico del Perú</w:t>
      </w:r>
      <w:r w:rsidRPr="005620D9">
        <w:rPr>
          <w:rFonts w:cs="Arial"/>
          <w:noProof/>
          <w:szCs w:val="24"/>
        </w:rPr>
        <w:t>, 54–58.</w:t>
      </w:r>
    </w:p>
    <w:p w14:paraId="0A9CC31F"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Suárez-Salas, L., Álvarez, D., Bendezú, Y., &amp; Pomalaya, J. (2017). Caracterización Química Del Material Particulado Atmosférico Del Centro Urbano De Huancayo, Perú. </w:t>
      </w:r>
      <w:r w:rsidRPr="005620D9">
        <w:rPr>
          <w:rFonts w:cs="Arial"/>
          <w:i/>
          <w:iCs/>
          <w:noProof/>
          <w:szCs w:val="24"/>
        </w:rPr>
        <w:t>Revista de la Sociedad Química del Perú</w:t>
      </w:r>
      <w:r w:rsidRPr="005620D9">
        <w:rPr>
          <w:rFonts w:cs="Arial"/>
          <w:noProof/>
          <w:szCs w:val="24"/>
        </w:rPr>
        <w:t xml:space="preserve">, </w:t>
      </w:r>
      <w:r w:rsidRPr="005620D9">
        <w:rPr>
          <w:rFonts w:cs="Arial"/>
          <w:i/>
          <w:iCs/>
          <w:noProof/>
          <w:szCs w:val="24"/>
        </w:rPr>
        <w:t>83</w:t>
      </w:r>
      <w:r w:rsidRPr="005620D9">
        <w:rPr>
          <w:rFonts w:cs="Arial"/>
          <w:noProof/>
          <w:szCs w:val="24"/>
        </w:rPr>
        <w:t>(2), 187–199.</w:t>
      </w:r>
    </w:p>
    <w:p w14:paraId="3AF6233A"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Subdirección de Predicción Climática - SENAMHI. (2014). Umbrales y Precipitaciones Absolutas. Lima, Perú. Recuperado de https://www.senamhi.gob.pe/pdf/clim/umbrales-recipitaciones-absol.pdf</w:t>
      </w:r>
    </w:p>
    <w:p w14:paraId="0FB22CEF"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it-IT"/>
        </w:rPr>
        <w:t xml:space="preserve">Testik, F. Y., &amp; Pei, B. (2017). </w:t>
      </w:r>
      <w:r w:rsidRPr="00245419">
        <w:rPr>
          <w:rFonts w:cs="Arial"/>
          <w:noProof/>
          <w:szCs w:val="24"/>
          <w:lang w:val="en-US"/>
        </w:rPr>
        <w:t xml:space="preserve">Wind Effects on the Shape of Raindrop Size Distribution. </w:t>
      </w:r>
      <w:r w:rsidRPr="00245419">
        <w:rPr>
          <w:rFonts w:cs="Arial"/>
          <w:i/>
          <w:iCs/>
          <w:noProof/>
          <w:szCs w:val="24"/>
          <w:lang w:val="en-US"/>
        </w:rPr>
        <w:t>Journal of Hydrometeorology</w:t>
      </w:r>
      <w:r w:rsidRPr="00245419">
        <w:rPr>
          <w:rFonts w:cs="Arial"/>
          <w:noProof/>
          <w:szCs w:val="24"/>
          <w:lang w:val="en-US"/>
        </w:rPr>
        <w:t xml:space="preserve">, </w:t>
      </w:r>
      <w:r w:rsidRPr="00245419">
        <w:rPr>
          <w:rFonts w:cs="Arial"/>
          <w:i/>
          <w:iCs/>
          <w:noProof/>
          <w:szCs w:val="24"/>
          <w:lang w:val="en-US"/>
        </w:rPr>
        <w:t>18</w:t>
      </w:r>
      <w:r w:rsidRPr="00245419">
        <w:rPr>
          <w:rFonts w:cs="Arial"/>
          <w:noProof/>
          <w:szCs w:val="24"/>
          <w:lang w:val="en-US"/>
        </w:rPr>
        <w:t>(5), 1285–1303. https://doi.org/10.1175/jhm-d-16-0211.1</w:t>
      </w:r>
    </w:p>
    <w:p w14:paraId="41727D87"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Thornthwaite. (1948). An Approach toward a Rational Classification of Climate. </w:t>
      </w:r>
      <w:r w:rsidRPr="00245419">
        <w:rPr>
          <w:rFonts w:cs="Arial"/>
          <w:i/>
          <w:iCs/>
          <w:noProof/>
          <w:szCs w:val="24"/>
          <w:lang w:val="en-US"/>
        </w:rPr>
        <w:t>Geographical Review</w:t>
      </w:r>
      <w:r w:rsidRPr="00245419">
        <w:rPr>
          <w:rFonts w:cs="Arial"/>
          <w:noProof/>
          <w:szCs w:val="24"/>
          <w:lang w:val="en-US"/>
        </w:rPr>
        <w:t xml:space="preserve">, </w:t>
      </w:r>
      <w:r w:rsidRPr="00245419">
        <w:rPr>
          <w:rFonts w:cs="Arial"/>
          <w:i/>
          <w:iCs/>
          <w:noProof/>
          <w:szCs w:val="24"/>
          <w:lang w:val="en-US"/>
        </w:rPr>
        <w:t>38</w:t>
      </w:r>
      <w:r w:rsidRPr="00245419">
        <w:rPr>
          <w:rFonts w:cs="Arial"/>
          <w:noProof/>
          <w:szCs w:val="24"/>
          <w:lang w:val="en-US"/>
        </w:rPr>
        <w:t>(1), 55–94. https://doi.org/10.1016/0022-3115(71)90076-6</w:t>
      </w:r>
    </w:p>
    <w:p w14:paraId="6046806E"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Tokay, A., &amp; Bashor, P. G. (2010). An experimental study of small-scale variability of raindrop size distribution. </w:t>
      </w:r>
      <w:r w:rsidRPr="00245419">
        <w:rPr>
          <w:rFonts w:cs="Arial"/>
          <w:i/>
          <w:iCs/>
          <w:noProof/>
          <w:szCs w:val="24"/>
          <w:lang w:val="en-US"/>
        </w:rPr>
        <w:t>Journal of Applied Meteorology and Climatology</w:t>
      </w:r>
      <w:r w:rsidRPr="00245419">
        <w:rPr>
          <w:rFonts w:cs="Arial"/>
          <w:noProof/>
          <w:szCs w:val="24"/>
          <w:lang w:val="en-US"/>
        </w:rPr>
        <w:t xml:space="preserve">, </w:t>
      </w:r>
      <w:r w:rsidRPr="00245419">
        <w:rPr>
          <w:rFonts w:cs="Arial"/>
          <w:i/>
          <w:iCs/>
          <w:noProof/>
          <w:szCs w:val="24"/>
          <w:lang w:val="en-US"/>
        </w:rPr>
        <w:t>49</w:t>
      </w:r>
      <w:r w:rsidRPr="00245419">
        <w:rPr>
          <w:rFonts w:cs="Arial"/>
          <w:noProof/>
          <w:szCs w:val="24"/>
          <w:lang w:val="en-US"/>
        </w:rPr>
        <w:t>(11), 2348–2365. https://doi.org/10.1175/2010JAMC2269.1</w:t>
      </w:r>
    </w:p>
    <w:p w14:paraId="0BB9D461"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Tokay, A., Wolff, D. B., &amp; Petersen, W. A. (2014). Evaluation of the New Version of the Laser-Optical Disdrometer , OTT Parsivel 2. </w:t>
      </w:r>
      <w:r w:rsidRPr="00245419">
        <w:rPr>
          <w:rFonts w:cs="Arial"/>
          <w:i/>
          <w:iCs/>
          <w:noProof/>
          <w:szCs w:val="24"/>
          <w:lang w:val="en-US"/>
        </w:rPr>
        <w:t>Journal of Atmospheric and Oceanic Technology</w:t>
      </w:r>
      <w:r w:rsidRPr="00245419">
        <w:rPr>
          <w:rFonts w:cs="Arial"/>
          <w:noProof/>
          <w:szCs w:val="24"/>
          <w:lang w:val="en-US"/>
        </w:rPr>
        <w:t xml:space="preserve">, </w:t>
      </w:r>
      <w:r w:rsidRPr="00245419">
        <w:rPr>
          <w:rFonts w:cs="Arial"/>
          <w:i/>
          <w:iCs/>
          <w:noProof/>
          <w:szCs w:val="24"/>
          <w:lang w:val="en-US"/>
        </w:rPr>
        <w:t>31</w:t>
      </w:r>
      <w:r w:rsidRPr="00245419">
        <w:rPr>
          <w:rFonts w:cs="Arial"/>
          <w:noProof/>
          <w:szCs w:val="24"/>
          <w:lang w:val="en-US"/>
        </w:rPr>
        <w:t>(2006), 1276–1288. https://doi.org/10.1175/JTECH-D-13-00174.1</w:t>
      </w:r>
    </w:p>
    <w:p w14:paraId="73154D99"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en-US"/>
        </w:rPr>
        <w:t xml:space="preserve">Ulbrich, C. (1983). Natural Variations in the Analytical Form of the Raindrop Size Distribution. </w:t>
      </w:r>
      <w:r w:rsidRPr="005620D9">
        <w:rPr>
          <w:rFonts w:cs="Arial"/>
          <w:i/>
          <w:iCs/>
          <w:noProof/>
          <w:szCs w:val="24"/>
        </w:rPr>
        <w:t>Journal of Climate and Applied Meteorology</w:t>
      </w:r>
      <w:r w:rsidRPr="005620D9">
        <w:rPr>
          <w:rFonts w:cs="Arial"/>
          <w:noProof/>
          <w:szCs w:val="24"/>
        </w:rPr>
        <w:t xml:space="preserve">, </w:t>
      </w:r>
      <w:r w:rsidRPr="005620D9">
        <w:rPr>
          <w:rFonts w:cs="Arial"/>
          <w:i/>
          <w:iCs/>
          <w:noProof/>
          <w:szCs w:val="24"/>
        </w:rPr>
        <w:t>22</w:t>
      </w:r>
      <w:r w:rsidRPr="005620D9">
        <w:rPr>
          <w:rFonts w:cs="Arial"/>
          <w:noProof/>
          <w:szCs w:val="24"/>
        </w:rPr>
        <w:t>, 1764–1775.</w:t>
      </w:r>
    </w:p>
    <w:p w14:paraId="134EE7E9"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UNFCC. (1992). Convención marco de las Naciones Unidas sobre el cambio climático. Nueva York, E.E.U.U.: Organización de las Naciones Unidas.</w:t>
      </w:r>
    </w:p>
    <w:p w14:paraId="55239CE6"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it-IT"/>
        </w:rPr>
        <w:t xml:space="preserve">Valdivia, J. M., Scipión, D. E., Milla, M., &amp; Silva, Y. (2020). </w:t>
      </w:r>
      <w:r w:rsidRPr="00245419">
        <w:rPr>
          <w:rFonts w:cs="Arial"/>
          <w:noProof/>
          <w:szCs w:val="24"/>
          <w:lang w:val="en-US"/>
        </w:rPr>
        <w:t xml:space="preserve">Multi-Instrument Rainfall-Rate Estimation in the Peruvian Central Andes. </w:t>
      </w:r>
      <w:r w:rsidRPr="00245419">
        <w:rPr>
          <w:rFonts w:cs="Arial"/>
          <w:i/>
          <w:iCs/>
          <w:noProof/>
          <w:szCs w:val="24"/>
          <w:lang w:val="en-US"/>
        </w:rPr>
        <w:t>Journal of Atmospheric and Oceanic Technology</w:t>
      </w:r>
      <w:r w:rsidRPr="00245419">
        <w:rPr>
          <w:rFonts w:cs="Arial"/>
          <w:noProof/>
          <w:szCs w:val="24"/>
          <w:lang w:val="en-US"/>
        </w:rPr>
        <w:t xml:space="preserve">, </w:t>
      </w:r>
      <w:r w:rsidRPr="00245419">
        <w:rPr>
          <w:rFonts w:cs="Arial"/>
          <w:i/>
          <w:iCs/>
          <w:noProof/>
          <w:szCs w:val="24"/>
          <w:lang w:val="en-US"/>
        </w:rPr>
        <w:t>37</w:t>
      </w:r>
      <w:r w:rsidRPr="00245419">
        <w:rPr>
          <w:rFonts w:cs="Arial"/>
          <w:noProof/>
          <w:szCs w:val="24"/>
          <w:lang w:val="en-US"/>
        </w:rPr>
        <w:t>, 1811–1826. https://doi.org/10.1175/JTECH-D-19-0105.1</w:t>
      </w:r>
    </w:p>
    <w:p w14:paraId="524719CA"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5620D9">
        <w:rPr>
          <w:rFonts w:cs="Arial"/>
          <w:noProof/>
          <w:szCs w:val="24"/>
        </w:rPr>
        <w:lastRenderedPageBreak/>
        <w:t xml:space="preserve">Villón, M. (2009). </w:t>
      </w:r>
      <w:r w:rsidRPr="005620D9">
        <w:rPr>
          <w:rFonts w:cs="Arial"/>
          <w:i/>
          <w:iCs/>
          <w:noProof/>
          <w:szCs w:val="24"/>
        </w:rPr>
        <w:t>Hidrología</w:t>
      </w:r>
      <w:r w:rsidRPr="005620D9">
        <w:rPr>
          <w:rFonts w:cs="Arial"/>
          <w:noProof/>
          <w:szCs w:val="24"/>
        </w:rPr>
        <w:t xml:space="preserve">. (Editorial Villón, Ed.) </w:t>
      </w:r>
      <w:r w:rsidRPr="00245419">
        <w:rPr>
          <w:rFonts w:cs="Arial"/>
          <w:noProof/>
          <w:szCs w:val="24"/>
          <w:lang w:val="en-US"/>
        </w:rPr>
        <w:t>(2a Ed.). Lima, Perú.</w:t>
      </w:r>
    </w:p>
    <w:p w14:paraId="0CB54C5A"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Vinson, J., Barthes, L., Ogden, F., Creutin, J., Golé, P., Kruger, A., … Krajewski, W. F. (2005). DEVEX-disdrometer evaluation experiment: Basic results and implications for hydrologic studies. </w:t>
      </w:r>
      <w:r w:rsidRPr="00245419">
        <w:rPr>
          <w:rFonts w:cs="Arial"/>
          <w:i/>
          <w:iCs/>
          <w:noProof/>
          <w:szCs w:val="24"/>
          <w:lang w:val="en-US"/>
        </w:rPr>
        <w:t>Advances in Water Resources</w:t>
      </w:r>
      <w:r w:rsidRPr="00245419">
        <w:rPr>
          <w:rFonts w:cs="Arial"/>
          <w:noProof/>
          <w:szCs w:val="24"/>
          <w:lang w:val="en-US"/>
        </w:rPr>
        <w:t xml:space="preserve">, </w:t>
      </w:r>
      <w:r w:rsidRPr="00245419">
        <w:rPr>
          <w:rFonts w:cs="Arial"/>
          <w:i/>
          <w:iCs/>
          <w:noProof/>
          <w:szCs w:val="24"/>
          <w:lang w:val="en-US"/>
        </w:rPr>
        <w:t>29</w:t>
      </w:r>
      <w:r w:rsidRPr="00245419">
        <w:rPr>
          <w:rFonts w:cs="Arial"/>
          <w:noProof/>
          <w:szCs w:val="24"/>
          <w:lang w:val="en-US"/>
        </w:rPr>
        <w:t>(2), 311–325. https://doi.org/10.1016/j.advwatres.2005.03.018</w:t>
      </w:r>
    </w:p>
    <w:p w14:paraId="223ED6BD" w14:textId="77777777" w:rsidR="005620D9" w:rsidRPr="00245419" w:rsidRDefault="005620D9" w:rsidP="005620D9">
      <w:pPr>
        <w:widowControl w:val="0"/>
        <w:autoSpaceDE w:val="0"/>
        <w:autoSpaceDN w:val="0"/>
        <w:adjustRightInd w:val="0"/>
        <w:spacing w:line="240" w:lineRule="auto"/>
        <w:ind w:left="480" w:hanging="480"/>
        <w:rPr>
          <w:rFonts w:cs="Arial"/>
          <w:noProof/>
          <w:szCs w:val="24"/>
          <w:lang w:val="en-US"/>
        </w:rPr>
      </w:pPr>
      <w:r w:rsidRPr="00245419">
        <w:rPr>
          <w:rFonts w:cs="Arial"/>
          <w:noProof/>
          <w:szCs w:val="24"/>
          <w:lang w:val="en-US"/>
        </w:rPr>
        <w:t xml:space="preserve">WMO. (2014). Measurement of Precipitation. En </w:t>
      </w:r>
      <w:r w:rsidRPr="00245419">
        <w:rPr>
          <w:rFonts w:cs="Arial"/>
          <w:i/>
          <w:iCs/>
          <w:noProof/>
          <w:szCs w:val="24"/>
          <w:lang w:val="en-US"/>
        </w:rPr>
        <w:t>Guide to Meteorological Instruments and Methods of Observation</w:t>
      </w:r>
      <w:r w:rsidRPr="00245419">
        <w:rPr>
          <w:rFonts w:cs="Arial"/>
          <w:noProof/>
          <w:szCs w:val="24"/>
          <w:lang w:val="en-US"/>
        </w:rPr>
        <w:t xml:space="preserve"> (8a Ed., pp. 185–219). World Meteorological Organization - WMO.</w:t>
      </w:r>
    </w:p>
    <w:p w14:paraId="5FC0D36B"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245419">
        <w:rPr>
          <w:rFonts w:cs="Arial"/>
          <w:noProof/>
          <w:szCs w:val="24"/>
          <w:lang w:val="en-US"/>
        </w:rPr>
        <w:t xml:space="preserve">Yuter, S. E., Kingsmill, D. E., Nance, L. B., &amp; Löffler-Mang, M. (2006). </w:t>
      </w:r>
      <w:r w:rsidRPr="005620D9">
        <w:rPr>
          <w:rFonts w:cs="Arial"/>
          <w:noProof/>
          <w:szCs w:val="24"/>
        </w:rPr>
        <w:t xml:space="preserve">Observations of precipitation size and fall speed characteristics within coexisting rain and wet snow. </w:t>
      </w:r>
      <w:r w:rsidRPr="005620D9">
        <w:rPr>
          <w:rFonts w:cs="Arial"/>
          <w:i/>
          <w:iCs/>
          <w:noProof/>
          <w:szCs w:val="24"/>
        </w:rPr>
        <w:t>Journal of Applied Meteorology and Climatology</w:t>
      </w:r>
      <w:r w:rsidRPr="005620D9">
        <w:rPr>
          <w:rFonts w:cs="Arial"/>
          <w:noProof/>
          <w:szCs w:val="24"/>
        </w:rPr>
        <w:t xml:space="preserve">, </w:t>
      </w:r>
      <w:r w:rsidRPr="005620D9">
        <w:rPr>
          <w:rFonts w:cs="Arial"/>
          <w:i/>
          <w:iCs/>
          <w:noProof/>
          <w:szCs w:val="24"/>
        </w:rPr>
        <w:t>45</w:t>
      </w:r>
      <w:r w:rsidRPr="005620D9">
        <w:rPr>
          <w:rFonts w:cs="Arial"/>
          <w:noProof/>
          <w:szCs w:val="24"/>
        </w:rPr>
        <w:t>(10), 1450–1464. https://doi.org/10.1175/JAM2406.1</w:t>
      </w:r>
    </w:p>
    <w:p w14:paraId="037BAA02" w14:textId="77777777" w:rsidR="005620D9" w:rsidRPr="005620D9" w:rsidRDefault="005620D9" w:rsidP="005620D9">
      <w:pPr>
        <w:widowControl w:val="0"/>
        <w:autoSpaceDE w:val="0"/>
        <w:autoSpaceDN w:val="0"/>
        <w:adjustRightInd w:val="0"/>
        <w:spacing w:line="240" w:lineRule="auto"/>
        <w:ind w:left="480" w:hanging="480"/>
        <w:rPr>
          <w:rFonts w:cs="Arial"/>
          <w:noProof/>
          <w:szCs w:val="24"/>
        </w:rPr>
      </w:pPr>
      <w:r w:rsidRPr="005620D9">
        <w:rPr>
          <w:rFonts w:cs="Arial"/>
          <w:noProof/>
          <w:szCs w:val="24"/>
        </w:rPr>
        <w:t xml:space="preserve">Zubieta, R., &amp; Saavedra, M. (2009). Distribucion Espacial del Indice De Coventracion De Precipitación Diaria En Los Andes Centrales Peruanos : Valle Del Rio Mantaro. </w:t>
      </w:r>
      <w:r w:rsidRPr="005620D9">
        <w:rPr>
          <w:rFonts w:cs="Arial"/>
          <w:i/>
          <w:iCs/>
          <w:noProof/>
          <w:szCs w:val="24"/>
        </w:rPr>
        <w:t>TECNIA</w:t>
      </w:r>
      <w:r w:rsidRPr="005620D9">
        <w:rPr>
          <w:rFonts w:cs="Arial"/>
          <w:noProof/>
          <w:szCs w:val="24"/>
        </w:rPr>
        <w:t xml:space="preserve">, </w:t>
      </w:r>
      <w:r w:rsidRPr="005620D9">
        <w:rPr>
          <w:rFonts w:cs="Arial"/>
          <w:i/>
          <w:iCs/>
          <w:noProof/>
          <w:szCs w:val="24"/>
        </w:rPr>
        <w:t>19</w:t>
      </w:r>
      <w:r w:rsidRPr="005620D9">
        <w:rPr>
          <w:rFonts w:cs="Arial"/>
          <w:noProof/>
          <w:szCs w:val="24"/>
        </w:rPr>
        <w:t>(2).</w:t>
      </w:r>
    </w:p>
    <w:p w14:paraId="3A35C50D" w14:textId="77777777" w:rsidR="005620D9" w:rsidRPr="005620D9" w:rsidRDefault="005620D9" w:rsidP="005620D9">
      <w:pPr>
        <w:widowControl w:val="0"/>
        <w:autoSpaceDE w:val="0"/>
        <w:autoSpaceDN w:val="0"/>
        <w:adjustRightInd w:val="0"/>
        <w:spacing w:line="240" w:lineRule="auto"/>
        <w:ind w:left="480" w:hanging="480"/>
        <w:rPr>
          <w:rFonts w:cs="Arial"/>
          <w:noProof/>
        </w:rPr>
      </w:pPr>
      <w:r w:rsidRPr="005620D9">
        <w:rPr>
          <w:rFonts w:cs="Arial"/>
          <w:noProof/>
          <w:szCs w:val="24"/>
        </w:rPr>
        <w:t xml:space="preserve">Zubieta, R., Saavedra, M., Silva, Y., &amp; Giráldez, L. (2016). Spatial analysis and temporal trends of daily precipitation concentration in the mantaro river basin: Central andes of peru. </w:t>
      </w:r>
      <w:r w:rsidRPr="005620D9">
        <w:rPr>
          <w:rFonts w:cs="Arial"/>
          <w:i/>
          <w:iCs/>
          <w:noProof/>
          <w:szCs w:val="24"/>
        </w:rPr>
        <w:t>Stochastic Environmental Research and Risk Assessment</w:t>
      </w:r>
      <w:r w:rsidRPr="005620D9">
        <w:rPr>
          <w:rFonts w:cs="Arial"/>
          <w:noProof/>
          <w:szCs w:val="24"/>
        </w:rPr>
        <w:t xml:space="preserve">, </w:t>
      </w:r>
      <w:r w:rsidRPr="005620D9">
        <w:rPr>
          <w:rFonts w:cs="Arial"/>
          <w:i/>
          <w:iCs/>
          <w:noProof/>
          <w:szCs w:val="24"/>
        </w:rPr>
        <w:t>31</w:t>
      </w:r>
      <w:r w:rsidRPr="005620D9">
        <w:rPr>
          <w:rFonts w:cs="Arial"/>
          <w:noProof/>
          <w:szCs w:val="24"/>
        </w:rPr>
        <w:t>(6), 1305–1318. https://doi.org/10.1007/s00477-016-1235-5</w:t>
      </w:r>
    </w:p>
    <w:p w14:paraId="6B2ADF9C" w14:textId="77777777" w:rsidR="00E321CF" w:rsidRPr="00DA1012" w:rsidRDefault="00806E28" w:rsidP="003354E4">
      <w:pPr>
        <w:widowControl w:val="0"/>
        <w:autoSpaceDE w:val="0"/>
        <w:autoSpaceDN w:val="0"/>
        <w:adjustRightInd w:val="0"/>
        <w:spacing w:line="240" w:lineRule="auto"/>
        <w:ind w:left="480" w:hanging="480"/>
        <w:rPr>
          <w:lang w:val="en-US"/>
        </w:rPr>
      </w:pPr>
      <w:r>
        <w:fldChar w:fldCharType="end"/>
      </w:r>
    </w:p>
    <w:p w14:paraId="66D156C2" w14:textId="77777777" w:rsidR="00E321CF" w:rsidRPr="00DA1012" w:rsidRDefault="00E321CF" w:rsidP="002F3B92">
      <w:pPr>
        <w:widowControl w:val="0"/>
        <w:autoSpaceDE w:val="0"/>
        <w:autoSpaceDN w:val="0"/>
        <w:adjustRightInd w:val="0"/>
        <w:spacing w:line="240" w:lineRule="auto"/>
        <w:rPr>
          <w:lang w:val="en-US"/>
        </w:rPr>
        <w:sectPr w:rsidR="00E321CF" w:rsidRPr="00DA1012" w:rsidSect="00885281">
          <w:pgSz w:w="11906" w:h="16838"/>
          <w:pgMar w:top="1417" w:right="1701" w:bottom="1417" w:left="1701" w:header="708" w:footer="708" w:gutter="0"/>
          <w:cols w:space="708"/>
          <w:docGrid w:linePitch="360"/>
        </w:sectPr>
      </w:pPr>
    </w:p>
    <w:p w14:paraId="6B5A1EC3" w14:textId="7B5B0F01" w:rsidR="0071082D" w:rsidRDefault="0005517A" w:rsidP="0071082D">
      <w:pPr>
        <w:pStyle w:val="Ttulo1"/>
      </w:pPr>
      <w:bookmarkStart w:id="78" w:name="_Toc81644632"/>
      <w:r w:rsidRPr="005D69DA">
        <w:lastRenderedPageBreak/>
        <w:t>ANEXOS</w:t>
      </w:r>
      <w:bookmarkEnd w:id="78"/>
      <w:r w:rsidR="00A70BB3" w:rsidRPr="005D69DA">
        <w:t xml:space="preserve"> </w:t>
      </w:r>
    </w:p>
    <w:p w14:paraId="07FA50AF" w14:textId="49C692FF" w:rsidR="00E321CF" w:rsidRPr="00E321CF" w:rsidRDefault="00DD6EED" w:rsidP="00304528">
      <w:pPr>
        <w:pStyle w:val="Ttulo2"/>
      </w:pPr>
      <w:bookmarkStart w:id="79" w:name="_Toc81644633"/>
      <w:r w:rsidRPr="005D69DA">
        <w:t>MATRIZ DE CONSISTENCIA</w:t>
      </w:r>
      <w:bookmarkEnd w:id="79"/>
    </w:p>
    <w:tbl>
      <w:tblPr>
        <w:tblW w:w="15451"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94"/>
        <w:gridCol w:w="2551"/>
        <w:gridCol w:w="2977"/>
        <w:gridCol w:w="1701"/>
        <w:gridCol w:w="2126"/>
        <w:gridCol w:w="1559"/>
        <w:gridCol w:w="1843"/>
      </w:tblGrid>
      <w:tr w:rsidR="00E321CF" w:rsidRPr="00E321CF" w14:paraId="450851DB" w14:textId="77777777" w:rsidTr="00E321CF">
        <w:trPr>
          <w:trHeight w:val="270"/>
        </w:trPr>
        <w:tc>
          <w:tcPr>
            <w:tcW w:w="2694" w:type="dxa"/>
            <w:shd w:val="clear" w:color="auto" w:fill="auto"/>
            <w:vAlign w:val="center"/>
            <w:hideMark/>
          </w:tcPr>
          <w:p w14:paraId="28F5F4E2"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PROBLEMA GENERAL</w:t>
            </w:r>
          </w:p>
        </w:tc>
        <w:tc>
          <w:tcPr>
            <w:tcW w:w="2551" w:type="dxa"/>
            <w:shd w:val="clear" w:color="auto" w:fill="auto"/>
            <w:vAlign w:val="center"/>
            <w:hideMark/>
          </w:tcPr>
          <w:p w14:paraId="7EC05B7D"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OBJETIVO GENERAL</w:t>
            </w:r>
          </w:p>
        </w:tc>
        <w:tc>
          <w:tcPr>
            <w:tcW w:w="2977" w:type="dxa"/>
            <w:shd w:val="clear" w:color="auto" w:fill="auto"/>
            <w:noWrap/>
            <w:vAlign w:val="center"/>
            <w:hideMark/>
          </w:tcPr>
          <w:p w14:paraId="3482BF00"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HIPOTESIS GENERAL </w:t>
            </w:r>
          </w:p>
        </w:tc>
        <w:tc>
          <w:tcPr>
            <w:tcW w:w="1701" w:type="dxa"/>
            <w:shd w:val="clear" w:color="auto" w:fill="auto"/>
            <w:noWrap/>
            <w:vAlign w:val="center"/>
            <w:hideMark/>
          </w:tcPr>
          <w:p w14:paraId="16E62EC1"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VARIABLES</w:t>
            </w:r>
          </w:p>
        </w:tc>
        <w:tc>
          <w:tcPr>
            <w:tcW w:w="2126" w:type="dxa"/>
            <w:shd w:val="clear" w:color="auto" w:fill="auto"/>
            <w:noWrap/>
            <w:vAlign w:val="center"/>
            <w:hideMark/>
          </w:tcPr>
          <w:p w14:paraId="179C6E18"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DEFINICIÓN </w:t>
            </w:r>
          </w:p>
        </w:tc>
        <w:tc>
          <w:tcPr>
            <w:tcW w:w="1559" w:type="dxa"/>
            <w:shd w:val="clear" w:color="auto" w:fill="auto"/>
            <w:noWrap/>
            <w:vAlign w:val="center"/>
            <w:hideMark/>
          </w:tcPr>
          <w:p w14:paraId="6738493C"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DIMENSIONES</w:t>
            </w:r>
          </w:p>
        </w:tc>
        <w:tc>
          <w:tcPr>
            <w:tcW w:w="1843" w:type="dxa"/>
            <w:shd w:val="clear" w:color="auto" w:fill="auto"/>
            <w:noWrap/>
            <w:vAlign w:val="center"/>
            <w:hideMark/>
          </w:tcPr>
          <w:p w14:paraId="755E7DAD"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INDICADORES </w:t>
            </w:r>
          </w:p>
        </w:tc>
      </w:tr>
      <w:tr w:rsidR="00E321CF" w:rsidRPr="00E321CF" w14:paraId="6C8B6910" w14:textId="77777777" w:rsidTr="00E321CF">
        <w:trPr>
          <w:trHeight w:val="885"/>
        </w:trPr>
        <w:tc>
          <w:tcPr>
            <w:tcW w:w="2694" w:type="dxa"/>
            <w:vMerge w:val="restart"/>
            <w:shd w:val="clear" w:color="auto" w:fill="auto"/>
            <w:vAlign w:val="center"/>
            <w:hideMark/>
          </w:tcPr>
          <w:p w14:paraId="6B3909B6" w14:textId="1044815E"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Cómo se puede realizar un análisis de la microestructura de los eventos de lluvia ocurridos en el temporal de lluvias 2018 – 2019 en el Observatorio de Huancayo, a partir de la observación de datos in situ de la distribución del tamaño de gotas?</w:t>
            </w:r>
          </w:p>
        </w:tc>
        <w:tc>
          <w:tcPr>
            <w:tcW w:w="2551" w:type="dxa"/>
            <w:vMerge w:val="restart"/>
            <w:shd w:val="clear" w:color="auto" w:fill="auto"/>
            <w:vAlign w:val="center"/>
            <w:hideMark/>
          </w:tcPr>
          <w:p w14:paraId="06366C14" w14:textId="6BD44555"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Examinar la importancia de la variabilidad temporal de la lluvia sobre la microestructura de los eventos de lluvia, a través de los índices de concentración y los umbrales de precipitación</w:t>
            </w:r>
            <w:r w:rsidR="00E321CF" w:rsidRPr="00E321CF">
              <w:rPr>
                <w:rFonts w:eastAsia="Times New Roman" w:cs="Arial"/>
                <w:color w:val="000000"/>
                <w:sz w:val="18"/>
                <w:szCs w:val="18"/>
                <w:lang w:eastAsia="es-PE"/>
              </w:rPr>
              <w:t>.</w:t>
            </w:r>
          </w:p>
        </w:tc>
        <w:tc>
          <w:tcPr>
            <w:tcW w:w="2977" w:type="dxa"/>
            <w:vMerge w:val="restart"/>
            <w:shd w:val="clear" w:color="auto" w:fill="auto"/>
            <w:vAlign w:val="center"/>
            <w:hideMark/>
          </w:tcPr>
          <w:p w14:paraId="70DCF089" w14:textId="1DAE10FC"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El análisis de la microestructura de los eventos de lluvia acontecidos en el Observatorio de Huancayo, para el temporal de lluvias 2018 – 2019; se encuentra en función al estudio de la distribución del tamaño de las gotas, la caracterización del tipo de evento y la estimación tanto de los parámetros integrales de lluvia como de los parámetros del ajuste matemático empleado para el espectro de gotas. Este análisis proporciona información a un nivel detallado respecto a las características de los eventos y de los hidrómetros</w:t>
            </w:r>
            <w:r w:rsidR="00E321CF" w:rsidRPr="00E321CF">
              <w:rPr>
                <w:rFonts w:eastAsia="Times New Roman" w:cs="Arial"/>
                <w:color w:val="000000"/>
                <w:sz w:val="18"/>
                <w:szCs w:val="18"/>
                <w:lang w:eastAsia="es-PE"/>
              </w:rPr>
              <w:t>.</w:t>
            </w:r>
          </w:p>
        </w:tc>
        <w:tc>
          <w:tcPr>
            <w:tcW w:w="1701" w:type="dxa"/>
            <w:vMerge w:val="restart"/>
            <w:shd w:val="clear" w:color="auto" w:fill="auto"/>
            <w:vAlign w:val="center"/>
            <w:hideMark/>
          </w:tcPr>
          <w:p w14:paraId="6704BD97" w14:textId="266B03FB" w:rsidR="00E321CF" w:rsidRPr="00E321CF" w:rsidRDefault="00E321CF" w:rsidP="00E321CF">
            <w:pPr>
              <w:spacing w:after="0" w:line="240" w:lineRule="auto"/>
              <w:jc w:val="center"/>
              <w:rPr>
                <w:rFonts w:eastAsia="Times New Roman" w:cs="Arial"/>
                <w:color w:val="000000"/>
                <w:sz w:val="18"/>
                <w:szCs w:val="18"/>
                <w:lang w:eastAsia="es-PE"/>
              </w:rPr>
            </w:pPr>
            <w:bookmarkStart w:id="80" w:name="RANGE!E3"/>
            <w:r w:rsidRPr="00E321CF">
              <w:rPr>
                <w:rFonts w:eastAsia="Times New Roman" w:cs="Arial"/>
                <w:color w:val="000000"/>
                <w:sz w:val="18"/>
                <w:szCs w:val="18"/>
                <w:lang w:eastAsia="es-PE"/>
              </w:rPr>
              <w:t xml:space="preserve">Variable independiente: </w:t>
            </w:r>
            <w:r w:rsidR="00257DBB" w:rsidRPr="00257DBB">
              <w:rPr>
                <w:rFonts w:eastAsia="Times New Roman" w:cs="Arial"/>
                <w:color w:val="000000"/>
                <w:sz w:val="18"/>
                <w:szCs w:val="18"/>
                <w:lang w:eastAsia="es-PE"/>
              </w:rPr>
              <w:t>Observación instrumental de la distribución del tamaño de gotas</w:t>
            </w:r>
            <w:bookmarkEnd w:id="80"/>
          </w:p>
        </w:tc>
        <w:tc>
          <w:tcPr>
            <w:tcW w:w="2126" w:type="dxa"/>
            <w:vMerge w:val="restart"/>
            <w:shd w:val="clear" w:color="auto" w:fill="auto"/>
            <w:vAlign w:val="center"/>
            <w:hideMark/>
          </w:tcPr>
          <w:p w14:paraId="3BEA3394" w14:textId="1B572759" w:rsidR="00E321CF" w:rsidRPr="00E321CF" w:rsidRDefault="00257DBB" w:rsidP="00E321CF">
            <w:pPr>
              <w:spacing w:after="0" w:line="240" w:lineRule="auto"/>
              <w:jc w:val="center"/>
              <w:rPr>
                <w:rFonts w:eastAsia="Times New Roman" w:cs="Arial"/>
                <w:color w:val="000000"/>
                <w:sz w:val="18"/>
                <w:szCs w:val="18"/>
                <w:lang w:eastAsia="es-PE"/>
              </w:rPr>
            </w:pPr>
            <w:r w:rsidRPr="00257DBB">
              <w:rPr>
                <w:rFonts w:eastAsia="Times New Roman" w:cs="Arial"/>
                <w:color w:val="000000"/>
                <w:sz w:val="18"/>
                <w:szCs w:val="18"/>
                <w:lang w:eastAsia="es-PE"/>
              </w:rPr>
              <w:t>Comprende al proceso que engloba la recolección, transmisión y procesamiento de datos provenientes de la medición de la DSD</w:t>
            </w:r>
            <w:r w:rsidR="00E321CF" w:rsidRPr="00E321CF">
              <w:rPr>
                <w:rFonts w:eastAsia="Times New Roman" w:cs="Arial"/>
                <w:color w:val="000000"/>
                <w:sz w:val="18"/>
                <w:szCs w:val="18"/>
                <w:lang w:eastAsia="es-PE"/>
              </w:rPr>
              <w:t>.</w:t>
            </w:r>
          </w:p>
        </w:tc>
        <w:tc>
          <w:tcPr>
            <w:tcW w:w="1559" w:type="dxa"/>
            <w:vMerge w:val="restart"/>
            <w:shd w:val="clear" w:color="auto" w:fill="auto"/>
            <w:vAlign w:val="center"/>
            <w:hideMark/>
          </w:tcPr>
          <w:p w14:paraId="22C999EC"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Recolección y calidad de los datos</w:t>
            </w:r>
          </w:p>
        </w:tc>
        <w:tc>
          <w:tcPr>
            <w:tcW w:w="1843" w:type="dxa"/>
            <w:shd w:val="clear" w:color="auto" w:fill="auto"/>
            <w:vAlign w:val="center"/>
            <w:hideMark/>
          </w:tcPr>
          <w:p w14:paraId="2B22AE74"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 xml:space="preserve">Datos perdidos </w:t>
            </w:r>
          </w:p>
        </w:tc>
      </w:tr>
      <w:tr w:rsidR="00E321CF" w:rsidRPr="00E321CF" w14:paraId="0712297F" w14:textId="77777777" w:rsidTr="00E321CF">
        <w:trPr>
          <w:trHeight w:val="885"/>
        </w:trPr>
        <w:tc>
          <w:tcPr>
            <w:tcW w:w="2694" w:type="dxa"/>
            <w:vMerge/>
            <w:vAlign w:val="center"/>
            <w:hideMark/>
          </w:tcPr>
          <w:p w14:paraId="3B4A6B3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551" w:type="dxa"/>
            <w:vMerge/>
            <w:vAlign w:val="center"/>
            <w:hideMark/>
          </w:tcPr>
          <w:p w14:paraId="31012109"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977" w:type="dxa"/>
            <w:vMerge/>
            <w:vAlign w:val="center"/>
            <w:hideMark/>
          </w:tcPr>
          <w:p w14:paraId="135D253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701" w:type="dxa"/>
            <w:vMerge/>
            <w:vAlign w:val="center"/>
            <w:hideMark/>
          </w:tcPr>
          <w:p w14:paraId="776AA698"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518604B6"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1D6F9EC0"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5E29DD0D"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Periodo de datos disponible</w:t>
            </w:r>
          </w:p>
        </w:tc>
      </w:tr>
      <w:tr w:rsidR="00E321CF" w:rsidRPr="00E321CF" w14:paraId="62329A35" w14:textId="77777777" w:rsidTr="00E321CF">
        <w:trPr>
          <w:trHeight w:val="416"/>
        </w:trPr>
        <w:tc>
          <w:tcPr>
            <w:tcW w:w="2694" w:type="dxa"/>
            <w:vMerge/>
            <w:vAlign w:val="center"/>
            <w:hideMark/>
          </w:tcPr>
          <w:p w14:paraId="5ECEA495"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551" w:type="dxa"/>
            <w:vMerge/>
            <w:vAlign w:val="center"/>
            <w:hideMark/>
          </w:tcPr>
          <w:p w14:paraId="388CD1DA"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977" w:type="dxa"/>
            <w:vMerge/>
            <w:vAlign w:val="center"/>
            <w:hideMark/>
          </w:tcPr>
          <w:p w14:paraId="0D5B7D5A"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701" w:type="dxa"/>
            <w:vMerge/>
            <w:vAlign w:val="center"/>
            <w:hideMark/>
          </w:tcPr>
          <w:p w14:paraId="09E4A16B"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2311306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restart"/>
            <w:shd w:val="clear" w:color="auto" w:fill="auto"/>
            <w:vAlign w:val="center"/>
            <w:hideMark/>
          </w:tcPr>
          <w:p w14:paraId="657BCC64"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Equipos de medición</w:t>
            </w:r>
          </w:p>
        </w:tc>
        <w:tc>
          <w:tcPr>
            <w:tcW w:w="1843" w:type="dxa"/>
            <w:shd w:val="clear" w:color="auto" w:fill="auto"/>
            <w:vAlign w:val="center"/>
            <w:hideMark/>
          </w:tcPr>
          <w:p w14:paraId="595D0FC3"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 xml:space="preserve">Principios de medición </w:t>
            </w:r>
          </w:p>
        </w:tc>
      </w:tr>
      <w:tr w:rsidR="00E321CF" w:rsidRPr="00E321CF" w14:paraId="6F879B75" w14:textId="77777777" w:rsidTr="00E321CF">
        <w:trPr>
          <w:trHeight w:val="302"/>
        </w:trPr>
        <w:tc>
          <w:tcPr>
            <w:tcW w:w="2694" w:type="dxa"/>
            <w:shd w:val="clear" w:color="auto" w:fill="auto"/>
            <w:noWrap/>
            <w:vAlign w:val="center"/>
            <w:hideMark/>
          </w:tcPr>
          <w:p w14:paraId="4A52D272"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PROBLEMA ESPECIFICO</w:t>
            </w:r>
          </w:p>
        </w:tc>
        <w:tc>
          <w:tcPr>
            <w:tcW w:w="2551" w:type="dxa"/>
            <w:shd w:val="clear" w:color="auto" w:fill="auto"/>
            <w:noWrap/>
            <w:vAlign w:val="center"/>
            <w:hideMark/>
          </w:tcPr>
          <w:p w14:paraId="66604E88"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OBJETIVOS ESPECIFICOS </w:t>
            </w:r>
          </w:p>
        </w:tc>
        <w:tc>
          <w:tcPr>
            <w:tcW w:w="2977" w:type="dxa"/>
            <w:shd w:val="clear" w:color="auto" w:fill="auto"/>
            <w:noWrap/>
            <w:vAlign w:val="center"/>
            <w:hideMark/>
          </w:tcPr>
          <w:p w14:paraId="17B19F8F"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HIPOTESIS ESPECIFICAS </w:t>
            </w:r>
          </w:p>
        </w:tc>
        <w:tc>
          <w:tcPr>
            <w:tcW w:w="1701" w:type="dxa"/>
            <w:vMerge/>
            <w:vAlign w:val="center"/>
            <w:hideMark/>
          </w:tcPr>
          <w:p w14:paraId="1442F6DC"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68051B74"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26FB2090"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0B1CEB9D"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Sensibilidad de los equipos</w:t>
            </w:r>
          </w:p>
        </w:tc>
      </w:tr>
      <w:tr w:rsidR="00E321CF" w:rsidRPr="00E321CF" w14:paraId="341F7EC2" w14:textId="77777777" w:rsidTr="00E321CF">
        <w:trPr>
          <w:trHeight w:val="705"/>
        </w:trPr>
        <w:tc>
          <w:tcPr>
            <w:tcW w:w="2694" w:type="dxa"/>
            <w:vMerge w:val="restart"/>
            <w:shd w:val="clear" w:color="auto" w:fill="auto"/>
            <w:vAlign w:val="center"/>
            <w:hideMark/>
          </w:tcPr>
          <w:p w14:paraId="4063C4E6" w14:textId="739A6B9C"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En qué aspecto contribuye a la microestructura de lluvia, el análisis de la variabilidad temporal de la lluvia</w:t>
            </w:r>
            <w:r>
              <w:rPr>
                <w:rFonts w:eastAsia="Times New Roman" w:cs="Arial"/>
                <w:color w:val="000000"/>
                <w:sz w:val="18"/>
                <w:szCs w:val="18"/>
                <w:lang w:eastAsia="es-PE"/>
              </w:rPr>
              <w:t>?</w:t>
            </w:r>
          </w:p>
        </w:tc>
        <w:tc>
          <w:tcPr>
            <w:tcW w:w="2551" w:type="dxa"/>
            <w:vMerge w:val="restart"/>
            <w:shd w:val="clear" w:color="auto" w:fill="auto"/>
            <w:vAlign w:val="center"/>
            <w:hideMark/>
          </w:tcPr>
          <w:p w14:paraId="4E858CE3" w14:textId="702263C0"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Examinar la importancia de la variabilidad temporal de la lluvia sobre la microestructura de los eventos de lluvia, a través de los índices de concentración y los umbrales de precipitación</w:t>
            </w:r>
            <w:r>
              <w:rPr>
                <w:rFonts w:eastAsia="Times New Roman" w:cs="Arial"/>
                <w:color w:val="000000"/>
                <w:sz w:val="18"/>
                <w:szCs w:val="18"/>
                <w:lang w:eastAsia="es-PE"/>
              </w:rPr>
              <w:t>.</w:t>
            </w:r>
          </w:p>
        </w:tc>
        <w:tc>
          <w:tcPr>
            <w:tcW w:w="2977" w:type="dxa"/>
            <w:vMerge w:val="restart"/>
            <w:shd w:val="clear" w:color="auto" w:fill="auto"/>
            <w:vAlign w:val="center"/>
            <w:hideMark/>
          </w:tcPr>
          <w:p w14:paraId="747AB86E" w14:textId="4A41BCFB"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La variabilidad temporal de la lluvia juega un rol importante en el análisis de la microestructura, debido a que brinda información referente a los eventos extremos. Así mismo, proporciona alcances sobre el común de las precipitaciones</w:t>
            </w:r>
            <w:r w:rsidR="00E321CF" w:rsidRPr="00E321CF">
              <w:rPr>
                <w:rFonts w:eastAsia="Times New Roman" w:cs="Arial"/>
                <w:color w:val="000000"/>
                <w:sz w:val="18"/>
                <w:szCs w:val="18"/>
                <w:lang w:eastAsia="es-PE"/>
              </w:rPr>
              <w:t>.</w:t>
            </w:r>
          </w:p>
        </w:tc>
        <w:tc>
          <w:tcPr>
            <w:tcW w:w="1701" w:type="dxa"/>
            <w:vMerge/>
            <w:vAlign w:val="center"/>
            <w:hideMark/>
          </w:tcPr>
          <w:p w14:paraId="2302373E"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270E12ED"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restart"/>
            <w:shd w:val="clear" w:color="auto" w:fill="auto"/>
            <w:vAlign w:val="center"/>
            <w:hideMark/>
          </w:tcPr>
          <w:p w14:paraId="61F8D9EC"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Fuentes de error en la lectura y transmisión de datos </w:t>
            </w:r>
          </w:p>
        </w:tc>
        <w:tc>
          <w:tcPr>
            <w:tcW w:w="1843" w:type="dxa"/>
            <w:shd w:val="clear" w:color="auto" w:fill="auto"/>
            <w:vAlign w:val="center"/>
            <w:hideMark/>
          </w:tcPr>
          <w:p w14:paraId="22CD2C0C"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Tipo de errores más frecuentes</w:t>
            </w:r>
          </w:p>
        </w:tc>
      </w:tr>
      <w:tr w:rsidR="00E321CF" w:rsidRPr="00E321CF" w14:paraId="73E13833" w14:textId="77777777" w:rsidTr="00E321CF">
        <w:trPr>
          <w:trHeight w:val="526"/>
        </w:trPr>
        <w:tc>
          <w:tcPr>
            <w:tcW w:w="2694" w:type="dxa"/>
            <w:vMerge/>
            <w:vAlign w:val="center"/>
            <w:hideMark/>
          </w:tcPr>
          <w:p w14:paraId="374EAD5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551" w:type="dxa"/>
            <w:vMerge/>
            <w:vAlign w:val="center"/>
            <w:hideMark/>
          </w:tcPr>
          <w:p w14:paraId="605DE7A2"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977" w:type="dxa"/>
            <w:vMerge/>
            <w:vAlign w:val="center"/>
            <w:hideMark/>
          </w:tcPr>
          <w:p w14:paraId="0D8C0EB1"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701" w:type="dxa"/>
            <w:vMerge/>
            <w:vAlign w:val="center"/>
            <w:hideMark/>
          </w:tcPr>
          <w:p w14:paraId="511C51CD"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467AF379"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75DB462A"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781FB7F5"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Influencia de los errores</w:t>
            </w:r>
          </w:p>
        </w:tc>
      </w:tr>
      <w:tr w:rsidR="00E321CF" w:rsidRPr="00E321CF" w14:paraId="13A14CAA" w14:textId="77777777" w:rsidTr="00E76489">
        <w:trPr>
          <w:trHeight w:val="706"/>
        </w:trPr>
        <w:tc>
          <w:tcPr>
            <w:tcW w:w="2694" w:type="dxa"/>
            <w:vMerge w:val="restart"/>
            <w:shd w:val="clear" w:color="auto" w:fill="auto"/>
            <w:vAlign w:val="center"/>
            <w:hideMark/>
          </w:tcPr>
          <w:p w14:paraId="2235E2A8" w14:textId="78A31371"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Cómo contribuye las características de los sensores en la estimación de la lluvia e identificación de los hidrometeoros?</w:t>
            </w:r>
          </w:p>
        </w:tc>
        <w:tc>
          <w:tcPr>
            <w:tcW w:w="2551" w:type="dxa"/>
            <w:vMerge w:val="restart"/>
            <w:shd w:val="clear" w:color="auto" w:fill="auto"/>
            <w:vAlign w:val="center"/>
            <w:hideMark/>
          </w:tcPr>
          <w:p w14:paraId="084510B1" w14:textId="0494A35E"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Efectuar un análisis instrumental, basado en la sensibilidad para la estimación de precipitación, teniendo en cuenta el porcentaje de variación</w:t>
            </w:r>
            <w:r>
              <w:rPr>
                <w:rFonts w:eastAsia="Times New Roman" w:cs="Arial"/>
                <w:color w:val="000000"/>
                <w:sz w:val="18"/>
                <w:szCs w:val="18"/>
                <w:lang w:eastAsia="es-PE"/>
              </w:rPr>
              <w:t>.</w:t>
            </w:r>
          </w:p>
        </w:tc>
        <w:tc>
          <w:tcPr>
            <w:tcW w:w="2977" w:type="dxa"/>
            <w:vMerge w:val="restart"/>
            <w:shd w:val="clear" w:color="auto" w:fill="auto"/>
            <w:vAlign w:val="center"/>
            <w:hideMark/>
          </w:tcPr>
          <w:p w14:paraId="5C9DF89E" w14:textId="3546120C"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Los parámetros integrales de lluvia y los parámetros del ajuste matemático aplicado a la DSD, facilita el análisis de los espectros de gotas de cada evento de lluvia</w:t>
            </w:r>
            <w:r w:rsidR="00E321CF" w:rsidRPr="00E321CF">
              <w:rPr>
                <w:rFonts w:eastAsia="Times New Roman" w:cs="Arial"/>
                <w:color w:val="000000"/>
                <w:sz w:val="18"/>
                <w:szCs w:val="18"/>
                <w:lang w:eastAsia="es-PE"/>
              </w:rPr>
              <w:t>.</w:t>
            </w:r>
          </w:p>
        </w:tc>
        <w:tc>
          <w:tcPr>
            <w:tcW w:w="1701" w:type="dxa"/>
            <w:vMerge w:val="restart"/>
            <w:shd w:val="clear" w:color="auto" w:fill="auto"/>
            <w:vAlign w:val="center"/>
            <w:hideMark/>
          </w:tcPr>
          <w:p w14:paraId="3357A695" w14:textId="2C798AFA"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Variable dependiente: </w:t>
            </w:r>
            <w:r w:rsidR="00257DBB" w:rsidRPr="00257DBB">
              <w:rPr>
                <w:rFonts w:eastAsia="Times New Roman" w:cs="Arial"/>
                <w:color w:val="000000"/>
                <w:sz w:val="18"/>
                <w:szCs w:val="18"/>
                <w:lang w:eastAsia="es-PE"/>
              </w:rPr>
              <w:t>Microestructura de los eventos de lluvia</w:t>
            </w:r>
          </w:p>
        </w:tc>
        <w:tc>
          <w:tcPr>
            <w:tcW w:w="2126" w:type="dxa"/>
            <w:vMerge w:val="restart"/>
            <w:shd w:val="clear" w:color="auto" w:fill="auto"/>
            <w:vAlign w:val="center"/>
            <w:hideMark/>
          </w:tcPr>
          <w:p w14:paraId="449E6C28" w14:textId="3C9D1DEB" w:rsidR="00E321CF" w:rsidRPr="00E321CF" w:rsidRDefault="00257DBB" w:rsidP="00E321CF">
            <w:pPr>
              <w:spacing w:after="0" w:line="240" w:lineRule="auto"/>
              <w:jc w:val="center"/>
              <w:rPr>
                <w:rFonts w:eastAsia="Times New Roman" w:cs="Arial"/>
                <w:color w:val="000000"/>
                <w:sz w:val="18"/>
                <w:szCs w:val="18"/>
                <w:lang w:eastAsia="es-PE"/>
              </w:rPr>
            </w:pPr>
            <w:r w:rsidRPr="00257DBB">
              <w:rPr>
                <w:rFonts w:eastAsia="Times New Roman" w:cs="Arial"/>
                <w:color w:val="000000"/>
                <w:sz w:val="18"/>
                <w:szCs w:val="18"/>
                <w:lang w:eastAsia="es-PE"/>
              </w:rPr>
              <w:t>Comprende el análisis de las características de los eventos de precipitación, como son la cantidad de lluvia aportada, frecuencia de ocurrencia, el tipo de evento, los tipos de hidrometeoros presentes y el espectro de gotas</w:t>
            </w:r>
          </w:p>
        </w:tc>
        <w:tc>
          <w:tcPr>
            <w:tcW w:w="1559" w:type="dxa"/>
            <w:vMerge w:val="restart"/>
            <w:shd w:val="clear" w:color="auto" w:fill="auto"/>
            <w:vAlign w:val="center"/>
            <w:hideMark/>
          </w:tcPr>
          <w:p w14:paraId="0CA8260F"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Características de los eventos de precipitación </w:t>
            </w:r>
          </w:p>
        </w:tc>
        <w:tc>
          <w:tcPr>
            <w:tcW w:w="1843" w:type="dxa"/>
            <w:shd w:val="clear" w:color="auto" w:fill="auto"/>
            <w:vAlign w:val="center"/>
            <w:hideMark/>
          </w:tcPr>
          <w:p w14:paraId="29C8B3AA"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 xml:space="preserve">Umbrales de acumulado de lluvia  </w:t>
            </w:r>
          </w:p>
        </w:tc>
      </w:tr>
      <w:tr w:rsidR="00E321CF" w:rsidRPr="00E321CF" w14:paraId="3DA7E040" w14:textId="77777777" w:rsidTr="00E321CF">
        <w:trPr>
          <w:trHeight w:val="544"/>
        </w:trPr>
        <w:tc>
          <w:tcPr>
            <w:tcW w:w="2694" w:type="dxa"/>
            <w:vMerge/>
            <w:vAlign w:val="center"/>
            <w:hideMark/>
          </w:tcPr>
          <w:p w14:paraId="2E06C94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551" w:type="dxa"/>
            <w:vMerge/>
            <w:vAlign w:val="center"/>
            <w:hideMark/>
          </w:tcPr>
          <w:p w14:paraId="5565B457"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977" w:type="dxa"/>
            <w:vMerge/>
            <w:vAlign w:val="center"/>
            <w:hideMark/>
          </w:tcPr>
          <w:p w14:paraId="39C442E0"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701" w:type="dxa"/>
            <w:vMerge/>
            <w:vAlign w:val="center"/>
            <w:hideMark/>
          </w:tcPr>
          <w:p w14:paraId="394659FA"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5AF6940D"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409A9475"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053E2F43"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Formas de hidrometeoros predominantes</w:t>
            </w:r>
          </w:p>
        </w:tc>
      </w:tr>
      <w:tr w:rsidR="00E321CF" w:rsidRPr="00E321CF" w14:paraId="05DC0705" w14:textId="77777777" w:rsidTr="00E321CF">
        <w:trPr>
          <w:trHeight w:val="1460"/>
        </w:trPr>
        <w:tc>
          <w:tcPr>
            <w:tcW w:w="2694" w:type="dxa"/>
            <w:shd w:val="clear" w:color="auto" w:fill="auto"/>
            <w:vAlign w:val="center"/>
            <w:hideMark/>
          </w:tcPr>
          <w:p w14:paraId="6C52D8F4" w14:textId="638EDEF7"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Qué información proporciona el tipo de evento de lluvia, los parámetros integrales de lluvia y los parámetros del ajuste matemático aplicado a la DSD respecto a la microestructura</w:t>
            </w:r>
            <w:r w:rsidR="00E321CF" w:rsidRPr="00E321CF">
              <w:rPr>
                <w:rFonts w:eastAsia="Times New Roman" w:cs="Arial"/>
                <w:color w:val="000000"/>
                <w:sz w:val="18"/>
                <w:szCs w:val="18"/>
                <w:lang w:eastAsia="es-PE"/>
              </w:rPr>
              <w:t>?</w:t>
            </w:r>
          </w:p>
        </w:tc>
        <w:tc>
          <w:tcPr>
            <w:tcW w:w="2551" w:type="dxa"/>
            <w:shd w:val="clear" w:color="auto" w:fill="auto"/>
            <w:vAlign w:val="center"/>
            <w:hideMark/>
          </w:tcPr>
          <w:p w14:paraId="415A0373" w14:textId="0995A9BF"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Interpretar la información proporcionada por el tipo de evento de lluvia, los parámetros integrales de lluvia y los parámetros del ajuste matemático aplicado a la DSD</w:t>
            </w:r>
            <w:r w:rsidR="00E321CF" w:rsidRPr="00E321CF">
              <w:rPr>
                <w:rFonts w:eastAsia="Times New Roman" w:cs="Arial"/>
                <w:color w:val="000000"/>
                <w:sz w:val="18"/>
                <w:szCs w:val="18"/>
                <w:lang w:eastAsia="es-PE"/>
              </w:rPr>
              <w:t>.</w:t>
            </w:r>
          </w:p>
        </w:tc>
        <w:tc>
          <w:tcPr>
            <w:tcW w:w="2977" w:type="dxa"/>
            <w:shd w:val="clear" w:color="auto" w:fill="auto"/>
            <w:vAlign w:val="center"/>
            <w:hideMark/>
          </w:tcPr>
          <w:p w14:paraId="35432187"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La presencia de agentes externos al instrumento de medición, generan fuentes de error que perjudican el registro real de los datos.</w:t>
            </w:r>
          </w:p>
        </w:tc>
        <w:tc>
          <w:tcPr>
            <w:tcW w:w="1701" w:type="dxa"/>
            <w:vMerge/>
            <w:vAlign w:val="center"/>
            <w:hideMark/>
          </w:tcPr>
          <w:p w14:paraId="6B6A0E35"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5EB0031C"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21742CC1"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00E5AAF4"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Clasificación de lluvia</w:t>
            </w:r>
          </w:p>
        </w:tc>
      </w:tr>
      <w:tr w:rsidR="00E321CF" w:rsidRPr="00E321CF" w14:paraId="66D22D6F" w14:textId="77777777" w:rsidTr="00E321CF">
        <w:trPr>
          <w:trHeight w:val="848"/>
        </w:trPr>
        <w:tc>
          <w:tcPr>
            <w:tcW w:w="2694" w:type="dxa"/>
            <w:vMerge w:val="restart"/>
            <w:shd w:val="clear" w:color="auto" w:fill="auto"/>
            <w:vAlign w:val="center"/>
            <w:hideMark/>
          </w:tcPr>
          <w:p w14:paraId="6505FD05" w14:textId="0AC6F5E6"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Symbol" w:cs="Symbol"/>
                <w:color w:val="000000"/>
                <w:sz w:val="18"/>
                <w:szCs w:val="18"/>
                <w:lang w:eastAsia="es-PE"/>
              </w:rPr>
              <w:lastRenderedPageBreak/>
              <w:t>¿Cuáles son los aportes que tiene la comparación de los parámetros de la DSD estimados mediante observaciones in situ y por el método estadístico</w:t>
            </w:r>
            <w:r>
              <w:rPr>
                <w:rFonts w:eastAsia="Symbol" w:cs="Symbol"/>
                <w:color w:val="000000"/>
                <w:sz w:val="18"/>
                <w:szCs w:val="18"/>
                <w:lang w:eastAsia="es-PE"/>
              </w:rPr>
              <w:t>?</w:t>
            </w:r>
          </w:p>
        </w:tc>
        <w:tc>
          <w:tcPr>
            <w:tcW w:w="2551" w:type="dxa"/>
            <w:vMerge w:val="restart"/>
            <w:shd w:val="clear" w:color="auto" w:fill="auto"/>
            <w:vAlign w:val="center"/>
            <w:hideMark/>
          </w:tcPr>
          <w:p w14:paraId="31C8829D" w14:textId="202E3AA2"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Comprar los parámetros de la DSD tabulados por observaciones in situ y por el método estadístico</w:t>
            </w:r>
            <w:r w:rsidR="00E321CF" w:rsidRPr="00E321CF">
              <w:rPr>
                <w:rFonts w:eastAsia="Times New Roman" w:cs="Arial"/>
                <w:color w:val="000000"/>
                <w:sz w:val="18"/>
                <w:szCs w:val="18"/>
                <w:lang w:eastAsia="es-PE"/>
              </w:rPr>
              <w:t>.</w:t>
            </w:r>
          </w:p>
        </w:tc>
        <w:tc>
          <w:tcPr>
            <w:tcW w:w="2977" w:type="dxa"/>
            <w:vMerge w:val="restart"/>
            <w:shd w:val="clear" w:color="auto" w:fill="auto"/>
            <w:vAlign w:val="center"/>
            <w:hideMark/>
          </w:tcPr>
          <w:p w14:paraId="74479ACC" w14:textId="1209469C" w:rsidR="00E321CF" w:rsidRPr="00E321CF" w:rsidRDefault="00E76489" w:rsidP="00E321CF">
            <w:pPr>
              <w:spacing w:after="0" w:line="240" w:lineRule="auto"/>
              <w:jc w:val="center"/>
              <w:rPr>
                <w:rFonts w:eastAsia="Times New Roman" w:cs="Arial"/>
                <w:color w:val="000000"/>
                <w:sz w:val="18"/>
                <w:szCs w:val="18"/>
                <w:lang w:eastAsia="es-PE"/>
              </w:rPr>
            </w:pPr>
            <w:r w:rsidRPr="00E76489">
              <w:rPr>
                <w:rFonts w:eastAsia="Times New Roman" w:cs="Arial"/>
                <w:color w:val="000000"/>
                <w:sz w:val="18"/>
                <w:szCs w:val="18"/>
                <w:lang w:eastAsia="es-PE"/>
              </w:rPr>
              <w:t>La comparación de datos del espectro de gotas obtenidos por observación directa referente a los calculados por el método estadístico del momento, permite visualizar ciertas discrepancias y como estas afectan al análisis de la microestructura</w:t>
            </w:r>
            <w:r w:rsidR="00E321CF" w:rsidRPr="00E321CF">
              <w:rPr>
                <w:rFonts w:eastAsia="Times New Roman" w:cs="Arial"/>
                <w:color w:val="000000"/>
                <w:sz w:val="18"/>
                <w:szCs w:val="18"/>
                <w:lang w:eastAsia="es-PE"/>
              </w:rPr>
              <w:t>.</w:t>
            </w:r>
          </w:p>
        </w:tc>
        <w:tc>
          <w:tcPr>
            <w:tcW w:w="1701" w:type="dxa"/>
            <w:vMerge/>
            <w:vAlign w:val="center"/>
            <w:hideMark/>
          </w:tcPr>
          <w:p w14:paraId="7A0A752C"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7E3E1CEE"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restart"/>
            <w:shd w:val="clear" w:color="auto" w:fill="auto"/>
            <w:vAlign w:val="center"/>
            <w:hideMark/>
          </w:tcPr>
          <w:p w14:paraId="2FE8D1B8" w14:textId="77777777" w:rsidR="00E321CF" w:rsidRPr="00E321CF" w:rsidRDefault="00E321CF" w:rsidP="00E321CF">
            <w:pPr>
              <w:spacing w:after="0" w:line="240" w:lineRule="auto"/>
              <w:jc w:val="center"/>
              <w:rPr>
                <w:rFonts w:eastAsia="Times New Roman" w:cs="Arial"/>
                <w:color w:val="000000"/>
                <w:sz w:val="18"/>
                <w:szCs w:val="18"/>
                <w:lang w:eastAsia="es-PE"/>
              </w:rPr>
            </w:pPr>
            <w:r w:rsidRPr="00E321CF">
              <w:rPr>
                <w:rFonts w:eastAsia="Times New Roman" w:cs="Arial"/>
                <w:color w:val="000000"/>
                <w:sz w:val="18"/>
                <w:szCs w:val="18"/>
                <w:lang w:eastAsia="es-PE"/>
              </w:rPr>
              <w:t xml:space="preserve">Variabilidad diaria de la precipitación </w:t>
            </w:r>
          </w:p>
        </w:tc>
        <w:tc>
          <w:tcPr>
            <w:tcW w:w="1843" w:type="dxa"/>
            <w:shd w:val="clear" w:color="auto" w:fill="auto"/>
            <w:vAlign w:val="center"/>
            <w:hideMark/>
          </w:tcPr>
          <w:p w14:paraId="11C2520B"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Umbrales de precipitación total de lluvia diaria</w:t>
            </w:r>
          </w:p>
        </w:tc>
      </w:tr>
      <w:tr w:rsidR="00E321CF" w:rsidRPr="00E321CF" w14:paraId="0A758EA3" w14:textId="77777777" w:rsidTr="00E76489">
        <w:trPr>
          <w:trHeight w:val="548"/>
        </w:trPr>
        <w:tc>
          <w:tcPr>
            <w:tcW w:w="2694" w:type="dxa"/>
            <w:vMerge/>
            <w:vAlign w:val="center"/>
            <w:hideMark/>
          </w:tcPr>
          <w:p w14:paraId="2825F96E"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551" w:type="dxa"/>
            <w:vMerge/>
            <w:vAlign w:val="center"/>
            <w:hideMark/>
          </w:tcPr>
          <w:p w14:paraId="53DEBF56"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977" w:type="dxa"/>
            <w:vMerge/>
            <w:vAlign w:val="center"/>
            <w:hideMark/>
          </w:tcPr>
          <w:p w14:paraId="235F1FEF"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701" w:type="dxa"/>
            <w:vMerge/>
            <w:vAlign w:val="center"/>
            <w:hideMark/>
          </w:tcPr>
          <w:p w14:paraId="1358D790"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2126" w:type="dxa"/>
            <w:vMerge/>
            <w:vAlign w:val="center"/>
            <w:hideMark/>
          </w:tcPr>
          <w:p w14:paraId="52526A94"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559" w:type="dxa"/>
            <w:vMerge/>
            <w:vAlign w:val="center"/>
            <w:hideMark/>
          </w:tcPr>
          <w:p w14:paraId="3ECFA39B" w14:textId="77777777" w:rsidR="00E321CF" w:rsidRPr="00E321CF" w:rsidRDefault="00E321CF" w:rsidP="00E321CF">
            <w:pPr>
              <w:spacing w:after="0" w:line="240" w:lineRule="auto"/>
              <w:jc w:val="left"/>
              <w:rPr>
                <w:rFonts w:eastAsia="Times New Roman" w:cs="Arial"/>
                <w:color w:val="000000"/>
                <w:sz w:val="18"/>
                <w:szCs w:val="18"/>
                <w:lang w:eastAsia="es-PE"/>
              </w:rPr>
            </w:pPr>
          </w:p>
        </w:tc>
        <w:tc>
          <w:tcPr>
            <w:tcW w:w="1843" w:type="dxa"/>
            <w:shd w:val="clear" w:color="auto" w:fill="auto"/>
            <w:vAlign w:val="center"/>
            <w:hideMark/>
          </w:tcPr>
          <w:p w14:paraId="3EC4441B" w14:textId="77777777" w:rsidR="00E321CF" w:rsidRPr="00E321CF" w:rsidRDefault="00E321CF" w:rsidP="00E321CF">
            <w:pPr>
              <w:spacing w:after="0" w:line="240" w:lineRule="auto"/>
              <w:jc w:val="left"/>
              <w:rPr>
                <w:rFonts w:eastAsia="Times New Roman" w:cs="Arial"/>
                <w:color w:val="000000"/>
                <w:sz w:val="18"/>
                <w:szCs w:val="18"/>
                <w:lang w:eastAsia="es-PE"/>
              </w:rPr>
            </w:pPr>
            <w:r w:rsidRPr="00E321CF">
              <w:rPr>
                <w:rFonts w:eastAsia="Times New Roman" w:cs="Arial"/>
                <w:color w:val="000000"/>
                <w:sz w:val="18"/>
                <w:szCs w:val="18"/>
                <w:lang w:eastAsia="es-PE"/>
              </w:rPr>
              <w:t xml:space="preserve">Índice de concentración </w:t>
            </w:r>
          </w:p>
        </w:tc>
      </w:tr>
    </w:tbl>
    <w:p w14:paraId="5AEDB9FC" w14:textId="77777777" w:rsidR="0017176A" w:rsidRDefault="0017176A" w:rsidP="002A0331"/>
    <w:sectPr w:rsidR="0017176A" w:rsidSect="00E321CF">
      <w:pgSz w:w="16838" w:h="11906" w:orient="landscape"/>
      <w:pgMar w:top="720" w:right="720" w:bottom="720" w:left="72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66789" w14:textId="77777777" w:rsidR="00C6754C" w:rsidRDefault="00C6754C" w:rsidP="0030642C">
      <w:pPr>
        <w:spacing w:after="0" w:line="240" w:lineRule="auto"/>
      </w:pPr>
      <w:r>
        <w:separator/>
      </w:r>
    </w:p>
  </w:endnote>
  <w:endnote w:type="continuationSeparator" w:id="0">
    <w:p w14:paraId="17BB0F1F" w14:textId="77777777" w:rsidR="00C6754C" w:rsidRDefault="00C6754C" w:rsidP="00306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charset w:val="00"/>
    <w:family w:val="auto"/>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187196"/>
      <w:docPartObj>
        <w:docPartGallery w:val="Page Numbers (Bottom of Page)"/>
        <w:docPartUnique/>
      </w:docPartObj>
    </w:sdtPr>
    <w:sdtEndPr/>
    <w:sdtContent>
      <w:p w14:paraId="524D0D56" w14:textId="77777777" w:rsidR="005D514D" w:rsidRDefault="005D514D">
        <w:pPr>
          <w:pStyle w:val="Piedepgina"/>
          <w:jc w:val="right"/>
        </w:pPr>
        <w:r>
          <w:fldChar w:fldCharType="begin"/>
        </w:r>
        <w:r>
          <w:instrText>PAGE   \* MERGEFORMAT</w:instrText>
        </w:r>
        <w:r>
          <w:fldChar w:fldCharType="separate"/>
        </w:r>
        <w:r w:rsidRPr="00F0434A">
          <w:rPr>
            <w:noProof/>
            <w:lang w:val="es-ES"/>
          </w:rPr>
          <w:t>4</w:t>
        </w:r>
        <w:r>
          <w:rPr>
            <w:noProof/>
            <w:lang w:val="es-ES"/>
          </w:rPr>
          <w:fldChar w:fldCharType="end"/>
        </w:r>
      </w:p>
    </w:sdtContent>
  </w:sdt>
  <w:p w14:paraId="7105904E" w14:textId="77777777" w:rsidR="005D514D" w:rsidRDefault="005D514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F1FD8" w14:textId="77777777" w:rsidR="00C6754C" w:rsidRDefault="00C6754C" w:rsidP="0030642C">
      <w:pPr>
        <w:spacing w:after="0" w:line="240" w:lineRule="auto"/>
      </w:pPr>
      <w:r>
        <w:separator/>
      </w:r>
    </w:p>
  </w:footnote>
  <w:footnote w:type="continuationSeparator" w:id="0">
    <w:p w14:paraId="454F7BB2" w14:textId="77777777" w:rsidR="00C6754C" w:rsidRDefault="00C6754C" w:rsidP="00306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0C2C"/>
    <w:multiLevelType w:val="hybridMultilevel"/>
    <w:tmpl w:val="1CB0F80C"/>
    <w:lvl w:ilvl="0" w:tplc="2D84ADC4">
      <w:start w:val="1"/>
      <w:numFmt w:val="decimal"/>
      <w:lvlText w:val="1.%1"/>
      <w:lvlJc w:val="left"/>
      <w:pPr>
        <w:ind w:left="720" w:hanging="36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27E44D1"/>
    <w:multiLevelType w:val="hybridMultilevel"/>
    <w:tmpl w:val="8370C5B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4044907"/>
    <w:multiLevelType w:val="hybridMultilevel"/>
    <w:tmpl w:val="0C64B55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6D25E7E"/>
    <w:multiLevelType w:val="hybridMultilevel"/>
    <w:tmpl w:val="1506E06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12CC6321"/>
    <w:multiLevelType w:val="hybridMultilevel"/>
    <w:tmpl w:val="FA8A38F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31F2E5E"/>
    <w:multiLevelType w:val="multilevel"/>
    <w:tmpl w:val="5F1E6818"/>
    <w:lvl w:ilvl="0">
      <w:start w:val="1"/>
      <w:numFmt w:val="upperRoman"/>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40420EE"/>
    <w:multiLevelType w:val="hybridMultilevel"/>
    <w:tmpl w:val="0DCCBD72"/>
    <w:lvl w:ilvl="0" w:tplc="CBAADB7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0628B0"/>
    <w:multiLevelType w:val="hybridMultilevel"/>
    <w:tmpl w:val="34FAB1E8"/>
    <w:lvl w:ilvl="0" w:tplc="BFF22058">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F2E5D4A"/>
    <w:multiLevelType w:val="hybridMultilevel"/>
    <w:tmpl w:val="46463A08"/>
    <w:lvl w:ilvl="0" w:tplc="88A2579A">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1F727DF4"/>
    <w:multiLevelType w:val="hybridMultilevel"/>
    <w:tmpl w:val="A2E2413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1C11B25"/>
    <w:multiLevelType w:val="hybridMultilevel"/>
    <w:tmpl w:val="1E50439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2056023"/>
    <w:multiLevelType w:val="hybridMultilevel"/>
    <w:tmpl w:val="F1FE618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4A15F4A"/>
    <w:multiLevelType w:val="hybridMultilevel"/>
    <w:tmpl w:val="D60E7D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9C05EEA"/>
    <w:multiLevelType w:val="hybridMultilevel"/>
    <w:tmpl w:val="BB5C48B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2D4F7BF3"/>
    <w:multiLevelType w:val="hybridMultilevel"/>
    <w:tmpl w:val="EBA4AF54"/>
    <w:lvl w:ilvl="0" w:tplc="CBAADB7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2E59390D"/>
    <w:multiLevelType w:val="multilevel"/>
    <w:tmpl w:val="CFCAF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7051DF"/>
    <w:multiLevelType w:val="hybridMultilevel"/>
    <w:tmpl w:val="6226D504"/>
    <w:lvl w:ilvl="0" w:tplc="B2EA3512">
      <w:start w:val="1"/>
      <w:numFmt w:val="lowerLetter"/>
      <w:pStyle w:val="Ttulo5"/>
      <w:lvlText w:val="%1."/>
      <w:lvlJc w:val="left"/>
      <w:pPr>
        <w:ind w:left="2421" w:hanging="360"/>
      </w:pPr>
    </w:lvl>
    <w:lvl w:ilvl="1" w:tplc="280A0019" w:tentative="1">
      <w:start w:val="1"/>
      <w:numFmt w:val="lowerLetter"/>
      <w:lvlText w:val="%2."/>
      <w:lvlJc w:val="left"/>
      <w:pPr>
        <w:ind w:left="3141" w:hanging="360"/>
      </w:pPr>
    </w:lvl>
    <w:lvl w:ilvl="2" w:tplc="280A001B" w:tentative="1">
      <w:start w:val="1"/>
      <w:numFmt w:val="lowerRoman"/>
      <w:lvlText w:val="%3."/>
      <w:lvlJc w:val="right"/>
      <w:pPr>
        <w:ind w:left="3861" w:hanging="180"/>
      </w:pPr>
    </w:lvl>
    <w:lvl w:ilvl="3" w:tplc="280A000F" w:tentative="1">
      <w:start w:val="1"/>
      <w:numFmt w:val="decimal"/>
      <w:lvlText w:val="%4."/>
      <w:lvlJc w:val="left"/>
      <w:pPr>
        <w:ind w:left="4581" w:hanging="360"/>
      </w:pPr>
    </w:lvl>
    <w:lvl w:ilvl="4" w:tplc="280A0019" w:tentative="1">
      <w:start w:val="1"/>
      <w:numFmt w:val="lowerLetter"/>
      <w:lvlText w:val="%5."/>
      <w:lvlJc w:val="left"/>
      <w:pPr>
        <w:ind w:left="5301" w:hanging="360"/>
      </w:pPr>
    </w:lvl>
    <w:lvl w:ilvl="5" w:tplc="280A001B" w:tentative="1">
      <w:start w:val="1"/>
      <w:numFmt w:val="lowerRoman"/>
      <w:lvlText w:val="%6."/>
      <w:lvlJc w:val="right"/>
      <w:pPr>
        <w:ind w:left="6021" w:hanging="180"/>
      </w:pPr>
    </w:lvl>
    <w:lvl w:ilvl="6" w:tplc="280A000F" w:tentative="1">
      <w:start w:val="1"/>
      <w:numFmt w:val="decimal"/>
      <w:lvlText w:val="%7."/>
      <w:lvlJc w:val="left"/>
      <w:pPr>
        <w:ind w:left="6741" w:hanging="360"/>
      </w:pPr>
    </w:lvl>
    <w:lvl w:ilvl="7" w:tplc="280A0019" w:tentative="1">
      <w:start w:val="1"/>
      <w:numFmt w:val="lowerLetter"/>
      <w:lvlText w:val="%8."/>
      <w:lvlJc w:val="left"/>
      <w:pPr>
        <w:ind w:left="7461" w:hanging="360"/>
      </w:pPr>
    </w:lvl>
    <w:lvl w:ilvl="8" w:tplc="280A001B" w:tentative="1">
      <w:start w:val="1"/>
      <w:numFmt w:val="lowerRoman"/>
      <w:lvlText w:val="%9."/>
      <w:lvlJc w:val="right"/>
      <w:pPr>
        <w:ind w:left="8181" w:hanging="180"/>
      </w:pPr>
    </w:lvl>
  </w:abstractNum>
  <w:abstractNum w:abstractNumId="17" w15:restartNumberingAfterBreak="0">
    <w:nsid w:val="3D9C5A8C"/>
    <w:multiLevelType w:val="hybridMultilevel"/>
    <w:tmpl w:val="991414FC"/>
    <w:lvl w:ilvl="0" w:tplc="CBAADB7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54813F1"/>
    <w:multiLevelType w:val="hybridMultilevel"/>
    <w:tmpl w:val="F984D69A"/>
    <w:lvl w:ilvl="0" w:tplc="CBAADB76">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ABD03D8"/>
    <w:multiLevelType w:val="multilevel"/>
    <w:tmpl w:val="4560031E"/>
    <w:lvl w:ilvl="0">
      <w:start w:val="1"/>
      <w:numFmt w:val="decimal"/>
      <w:lvlText w:val="%1.0"/>
      <w:lvlJc w:val="left"/>
      <w:pPr>
        <w:ind w:left="435" w:hanging="435"/>
      </w:pPr>
      <w:rPr>
        <w:rFonts w:hint="default"/>
      </w:rPr>
    </w:lvl>
    <w:lvl w:ilvl="1">
      <w:start w:val="1"/>
      <w:numFmt w:val="decimal"/>
      <w:lvlText w:val="%1.%2"/>
      <w:lvlJc w:val="left"/>
      <w:pPr>
        <w:ind w:left="1143" w:hanging="435"/>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0" w15:restartNumberingAfterBreak="0">
    <w:nsid w:val="4DD51ABF"/>
    <w:multiLevelType w:val="hybridMultilevel"/>
    <w:tmpl w:val="774E7B0A"/>
    <w:name w:val="Tesss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5140469D"/>
    <w:multiLevelType w:val="multilevel"/>
    <w:tmpl w:val="839EEA6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19626A0"/>
    <w:multiLevelType w:val="hybridMultilevel"/>
    <w:tmpl w:val="EC80929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6B94A49"/>
    <w:multiLevelType w:val="hybridMultilevel"/>
    <w:tmpl w:val="6F3250A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637544ED"/>
    <w:multiLevelType w:val="hybridMultilevel"/>
    <w:tmpl w:val="183626A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44901FF"/>
    <w:multiLevelType w:val="multilevel"/>
    <w:tmpl w:val="78DC2D72"/>
    <w:name w:val="Tesss"/>
    <w:lvl w:ilvl="0">
      <w:start w:val="1"/>
      <w:numFmt w:val="upperRoman"/>
      <w:pStyle w:val="Ttulo1"/>
      <w:lvlText w:val="%1."/>
      <w:lvlJc w:val="left"/>
      <w:pPr>
        <w:ind w:left="0" w:firstLine="0"/>
      </w:pPr>
      <w:rPr>
        <w:rFonts w:hint="default"/>
      </w:rPr>
    </w:lvl>
    <w:lvl w:ilvl="1">
      <w:start w:val="1"/>
      <w:numFmt w:val="decimal"/>
      <w:pStyle w:val="Ttulo2"/>
      <w:isLgl/>
      <w:lvlText w:val="%1.%2."/>
      <w:lvlJc w:val="left"/>
      <w:pPr>
        <w:tabs>
          <w:tab w:val="num" w:pos="340"/>
        </w:tabs>
        <w:ind w:left="0" w:firstLine="0"/>
      </w:pPr>
      <w:rPr>
        <w:rFonts w:hint="default"/>
      </w:rPr>
    </w:lvl>
    <w:lvl w:ilvl="2">
      <w:start w:val="1"/>
      <w:numFmt w:val="decimal"/>
      <w:pStyle w:val="Ttulo3"/>
      <w:isLgl/>
      <w:lvlText w:val="%1.%2.%3."/>
      <w:lvlJc w:val="left"/>
      <w:pPr>
        <w:tabs>
          <w:tab w:val="num" w:pos="680"/>
        </w:tabs>
        <w:ind w:left="0" w:firstLine="0"/>
      </w:pPr>
      <w:rPr>
        <w:rFonts w:hint="default"/>
      </w:rPr>
    </w:lvl>
    <w:lvl w:ilvl="3">
      <w:start w:val="1"/>
      <w:numFmt w:val="decimal"/>
      <w:pStyle w:val="Ttulo4"/>
      <w:isLgl/>
      <w:lvlText w:val="%1.%2.%3.%4. "/>
      <w:lvlJc w:val="left"/>
      <w:pPr>
        <w:tabs>
          <w:tab w:val="num" w:pos="1021"/>
        </w:tabs>
        <w:ind w:left="0" w:firstLine="0"/>
      </w:pPr>
      <w:rPr>
        <w:rFonts w:hint="default"/>
      </w:rPr>
    </w:lvl>
    <w:lvl w:ilvl="4">
      <w:start w:val="1"/>
      <w:numFmt w:val="decimal"/>
      <w:isLgl/>
      <w:lvlText w:val="%1.%2.%3.%4.%5."/>
      <w:lvlJc w:val="left"/>
      <w:pPr>
        <w:ind w:left="0" w:firstLine="0"/>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6" w15:restartNumberingAfterBreak="0">
    <w:nsid w:val="65036377"/>
    <w:multiLevelType w:val="hybridMultilevel"/>
    <w:tmpl w:val="D778D89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435222"/>
    <w:multiLevelType w:val="hybridMultilevel"/>
    <w:tmpl w:val="361C1ED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FD349AF"/>
    <w:multiLevelType w:val="multilevel"/>
    <w:tmpl w:val="2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9E17B8C"/>
    <w:multiLevelType w:val="multilevel"/>
    <w:tmpl w:val="066A67A2"/>
    <w:lvl w:ilvl="0">
      <w:start w:val="1"/>
      <w:numFmt w:val="upperRoman"/>
      <w:pStyle w:val="Ttulo"/>
      <w:lvlText w:val="%1."/>
      <w:lvlJc w:val="righ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15:restartNumberingAfterBreak="0">
    <w:nsid w:val="7D4059D1"/>
    <w:multiLevelType w:val="hybridMultilevel"/>
    <w:tmpl w:val="EA74F87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9"/>
  </w:num>
  <w:num w:numId="2">
    <w:abstractNumId w:val="0"/>
  </w:num>
  <w:num w:numId="3">
    <w:abstractNumId w:val="0"/>
    <w:lvlOverride w:ilvl="0">
      <w:startOverride w:val="1"/>
    </w:lvlOverride>
  </w:num>
  <w:num w:numId="4">
    <w:abstractNumId w:val="5"/>
  </w:num>
  <w:num w:numId="5">
    <w:abstractNumId w:val="5"/>
  </w:num>
  <w:num w:numId="6">
    <w:abstractNumId w:val="28"/>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0"/>
  </w:num>
  <w:num w:numId="12">
    <w:abstractNumId w:val="12"/>
  </w:num>
  <w:num w:numId="13">
    <w:abstractNumId w:val="27"/>
  </w:num>
  <w:num w:numId="14">
    <w:abstractNumId w:val="22"/>
  </w:num>
  <w:num w:numId="15">
    <w:abstractNumId w:val="18"/>
  </w:num>
  <w:num w:numId="16">
    <w:abstractNumId w:val="25"/>
  </w:num>
  <w:num w:numId="17">
    <w:abstractNumId w:val="7"/>
  </w:num>
  <w:num w:numId="18">
    <w:abstractNumId w:val="20"/>
  </w:num>
  <w:num w:numId="19">
    <w:abstractNumId w:val="24"/>
  </w:num>
  <w:num w:numId="20">
    <w:abstractNumId w:val="30"/>
  </w:num>
  <w:num w:numId="21">
    <w:abstractNumId w:val="3"/>
  </w:num>
  <w:num w:numId="22">
    <w:abstractNumId w:val="14"/>
  </w:num>
  <w:num w:numId="23">
    <w:abstractNumId w:val="6"/>
  </w:num>
  <w:num w:numId="24">
    <w:abstractNumId w:val="8"/>
  </w:num>
  <w:num w:numId="25">
    <w:abstractNumId w:val="9"/>
  </w:num>
  <w:num w:numId="26">
    <w:abstractNumId w:val="1"/>
  </w:num>
  <w:num w:numId="27">
    <w:abstractNumId w:val="26"/>
  </w:num>
  <w:num w:numId="28">
    <w:abstractNumId w:val="23"/>
  </w:num>
  <w:num w:numId="29">
    <w:abstractNumId w:val="13"/>
  </w:num>
  <w:num w:numId="30">
    <w:abstractNumId w:val="11"/>
  </w:num>
  <w:num w:numId="31">
    <w:abstractNumId w:val="17"/>
  </w:num>
  <w:num w:numId="32">
    <w:abstractNumId w:val="15"/>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num>
  <w:num w:numId="37">
    <w:abstractNumId w:val="21"/>
  </w:num>
  <w:num w:numId="38">
    <w:abstractNumId w:val="4"/>
  </w:num>
  <w:num w:numId="39">
    <w:abstractNumId w:val="2"/>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597"/>
    <w:rsid w:val="000001F3"/>
    <w:rsid w:val="0000156E"/>
    <w:rsid w:val="00001B14"/>
    <w:rsid w:val="00005B0B"/>
    <w:rsid w:val="00010CCB"/>
    <w:rsid w:val="00012CEF"/>
    <w:rsid w:val="000147AB"/>
    <w:rsid w:val="0001603E"/>
    <w:rsid w:val="00020105"/>
    <w:rsid w:val="0002047B"/>
    <w:rsid w:val="00021C83"/>
    <w:rsid w:val="00024C77"/>
    <w:rsid w:val="00026C56"/>
    <w:rsid w:val="0003564B"/>
    <w:rsid w:val="00035865"/>
    <w:rsid w:val="00036B18"/>
    <w:rsid w:val="00042636"/>
    <w:rsid w:val="00045ED6"/>
    <w:rsid w:val="000509AB"/>
    <w:rsid w:val="0005169D"/>
    <w:rsid w:val="00052620"/>
    <w:rsid w:val="0005517A"/>
    <w:rsid w:val="00057B61"/>
    <w:rsid w:val="00065C9B"/>
    <w:rsid w:val="00070386"/>
    <w:rsid w:val="000713FA"/>
    <w:rsid w:val="00072400"/>
    <w:rsid w:val="000728B4"/>
    <w:rsid w:val="00077D57"/>
    <w:rsid w:val="00077DFC"/>
    <w:rsid w:val="00081A03"/>
    <w:rsid w:val="000844E7"/>
    <w:rsid w:val="0009028F"/>
    <w:rsid w:val="00091EC0"/>
    <w:rsid w:val="00092888"/>
    <w:rsid w:val="000A13D8"/>
    <w:rsid w:val="000A45E4"/>
    <w:rsid w:val="000A77DB"/>
    <w:rsid w:val="000A7A0B"/>
    <w:rsid w:val="000B1CB7"/>
    <w:rsid w:val="000B46D9"/>
    <w:rsid w:val="000B5513"/>
    <w:rsid w:val="000B594F"/>
    <w:rsid w:val="000B61C1"/>
    <w:rsid w:val="000B7F94"/>
    <w:rsid w:val="000C0E56"/>
    <w:rsid w:val="000C1465"/>
    <w:rsid w:val="000C17D4"/>
    <w:rsid w:val="000C35D9"/>
    <w:rsid w:val="000C4AAF"/>
    <w:rsid w:val="000C56EA"/>
    <w:rsid w:val="000C60E9"/>
    <w:rsid w:val="000C7AC7"/>
    <w:rsid w:val="000D02C3"/>
    <w:rsid w:val="000D630B"/>
    <w:rsid w:val="000E0A43"/>
    <w:rsid w:val="000E1242"/>
    <w:rsid w:val="000E1C5F"/>
    <w:rsid w:val="000E3B95"/>
    <w:rsid w:val="000E47A3"/>
    <w:rsid w:val="000E69EB"/>
    <w:rsid w:val="000F0EF8"/>
    <w:rsid w:val="000F2964"/>
    <w:rsid w:val="000F339D"/>
    <w:rsid w:val="000F46EB"/>
    <w:rsid w:val="000F4B73"/>
    <w:rsid w:val="00100EFD"/>
    <w:rsid w:val="0010603B"/>
    <w:rsid w:val="00106C20"/>
    <w:rsid w:val="00113CB5"/>
    <w:rsid w:val="0011530A"/>
    <w:rsid w:val="00116B88"/>
    <w:rsid w:val="00117F8D"/>
    <w:rsid w:val="00124868"/>
    <w:rsid w:val="00126395"/>
    <w:rsid w:val="00127AEA"/>
    <w:rsid w:val="00127BAD"/>
    <w:rsid w:val="00133FA6"/>
    <w:rsid w:val="001403AF"/>
    <w:rsid w:val="00142527"/>
    <w:rsid w:val="00146264"/>
    <w:rsid w:val="00147FF1"/>
    <w:rsid w:val="00151810"/>
    <w:rsid w:val="0015367F"/>
    <w:rsid w:val="001547C4"/>
    <w:rsid w:val="001559FF"/>
    <w:rsid w:val="00155A3A"/>
    <w:rsid w:val="001575C2"/>
    <w:rsid w:val="001577D2"/>
    <w:rsid w:val="00160634"/>
    <w:rsid w:val="0016172C"/>
    <w:rsid w:val="001625EA"/>
    <w:rsid w:val="0016668A"/>
    <w:rsid w:val="00166716"/>
    <w:rsid w:val="00166883"/>
    <w:rsid w:val="0017176A"/>
    <w:rsid w:val="001724EC"/>
    <w:rsid w:val="00173E47"/>
    <w:rsid w:val="00174EA8"/>
    <w:rsid w:val="001777BD"/>
    <w:rsid w:val="00180772"/>
    <w:rsid w:val="00184CD0"/>
    <w:rsid w:val="001851F3"/>
    <w:rsid w:val="0018552A"/>
    <w:rsid w:val="00185CC5"/>
    <w:rsid w:val="00190BA3"/>
    <w:rsid w:val="001A1FAF"/>
    <w:rsid w:val="001A223C"/>
    <w:rsid w:val="001A39FB"/>
    <w:rsid w:val="001A4B49"/>
    <w:rsid w:val="001A64F8"/>
    <w:rsid w:val="001B2D4F"/>
    <w:rsid w:val="001B52F1"/>
    <w:rsid w:val="001B6A82"/>
    <w:rsid w:val="001B6EBD"/>
    <w:rsid w:val="001B7090"/>
    <w:rsid w:val="001C0219"/>
    <w:rsid w:val="001C7A65"/>
    <w:rsid w:val="001D736E"/>
    <w:rsid w:val="001E06B2"/>
    <w:rsid w:val="001E614C"/>
    <w:rsid w:val="001E774A"/>
    <w:rsid w:val="001F0EEA"/>
    <w:rsid w:val="001F1DE4"/>
    <w:rsid w:val="001F27F1"/>
    <w:rsid w:val="001F3836"/>
    <w:rsid w:val="001F409E"/>
    <w:rsid w:val="001F4D16"/>
    <w:rsid w:val="001F4EF5"/>
    <w:rsid w:val="001F576F"/>
    <w:rsid w:val="001F7ECF"/>
    <w:rsid w:val="00200AAA"/>
    <w:rsid w:val="00201845"/>
    <w:rsid w:val="00203E42"/>
    <w:rsid w:val="002046BE"/>
    <w:rsid w:val="00210AFC"/>
    <w:rsid w:val="00210F79"/>
    <w:rsid w:val="002119A5"/>
    <w:rsid w:val="00212C16"/>
    <w:rsid w:val="00216361"/>
    <w:rsid w:val="0021780D"/>
    <w:rsid w:val="00221972"/>
    <w:rsid w:val="00225E7E"/>
    <w:rsid w:val="00230204"/>
    <w:rsid w:val="002317EF"/>
    <w:rsid w:val="002319FE"/>
    <w:rsid w:val="00233A70"/>
    <w:rsid w:val="002342C8"/>
    <w:rsid w:val="0023654C"/>
    <w:rsid w:val="00237284"/>
    <w:rsid w:val="00237828"/>
    <w:rsid w:val="00237BA2"/>
    <w:rsid w:val="00245419"/>
    <w:rsid w:val="00251855"/>
    <w:rsid w:val="002546DD"/>
    <w:rsid w:val="00257DBB"/>
    <w:rsid w:val="00260906"/>
    <w:rsid w:val="00260E13"/>
    <w:rsid w:val="0026299A"/>
    <w:rsid w:val="00263599"/>
    <w:rsid w:val="00263D35"/>
    <w:rsid w:val="00270BBB"/>
    <w:rsid w:val="0027467A"/>
    <w:rsid w:val="00280113"/>
    <w:rsid w:val="0028184B"/>
    <w:rsid w:val="00284C7D"/>
    <w:rsid w:val="002855B4"/>
    <w:rsid w:val="00287510"/>
    <w:rsid w:val="002879B9"/>
    <w:rsid w:val="00291EF0"/>
    <w:rsid w:val="00292303"/>
    <w:rsid w:val="00293392"/>
    <w:rsid w:val="002933F6"/>
    <w:rsid w:val="0029384C"/>
    <w:rsid w:val="00294380"/>
    <w:rsid w:val="00296DB1"/>
    <w:rsid w:val="002A0331"/>
    <w:rsid w:val="002A03DC"/>
    <w:rsid w:val="002A10EB"/>
    <w:rsid w:val="002A142B"/>
    <w:rsid w:val="002A2590"/>
    <w:rsid w:val="002A453A"/>
    <w:rsid w:val="002A4C17"/>
    <w:rsid w:val="002A71CE"/>
    <w:rsid w:val="002B0EE5"/>
    <w:rsid w:val="002B3B5E"/>
    <w:rsid w:val="002C164B"/>
    <w:rsid w:val="002C1A82"/>
    <w:rsid w:val="002C4EAC"/>
    <w:rsid w:val="002C6F30"/>
    <w:rsid w:val="002D295B"/>
    <w:rsid w:val="002D756A"/>
    <w:rsid w:val="002E13A5"/>
    <w:rsid w:val="002E1E4F"/>
    <w:rsid w:val="002E482B"/>
    <w:rsid w:val="002F0CAA"/>
    <w:rsid w:val="002F11A1"/>
    <w:rsid w:val="002F2A85"/>
    <w:rsid w:val="002F3B92"/>
    <w:rsid w:val="002F43FC"/>
    <w:rsid w:val="002F61A1"/>
    <w:rsid w:val="002F6471"/>
    <w:rsid w:val="002F6D77"/>
    <w:rsid w:val="002F7C41"/>
    <w:rsid w:val="00300330"/>
    <w:rsid w:val="003015BE"/>
    <w:rsid w:val="00302963"/>
    <w:rsid w:val="00304528"/>
    <w:rsid w:val="00305081"/>
    <w:rsid w:val="00305940"/>
    <w:rsid w:val="0030642C"/>
    <w:rsid w:val="003067EF"/>
    <w:rsid w:val="003103B9"/>
    <w:rsid w:val="00312716"/>
    <w:rsid w:val="0031351D"/>
    <w:rsid w:val="00313C5D"/>
    <w:rsid w:val="00317386"/>
    <w:rsid w:val="003175E9"/>
    <w:rsid w:val="0032199F"/>
    <w:rsid w:val="003246C2"/>
    <w:rsid w:val="00325B5A"/>
    <w:rsid w:val="003270D7"/>
    <w:rsid w:val="003302EC"/>
    <w:rsid w:val="003312CF"/>
    <w:rsid w:val="00334164"/>
    <w:rsid w:val="003354E4"/>
    <w:rsid w:val="00335927"/>
    <w:rsid w:val="00337413"/>
    <w:rsid w:val="003411AC"/>
    <w:rsid w:val="00351482"/>
    <w:rsid w:val="00355983"/>
    <w:rsid w:val="00355FA4"/>
    <w:rsid w:val="00360CEC"/>
    <w:rsid w:val="00363D78"/>
    <w:rsid w:val="003644E1"/>
    <w:rsid w:val="00371096"/>
    <w:rsid w:val="00371BDF"/>
    <w:rsid w:val="003762D1"/>
    <w:rsid w:val="00381AC2"/>
    <w:rsid w:val="00382A6A"/>
    <w:rsid w:val="00385C8E"/>
    <w:rsid w:val="00385D2D"/>
    <w:rsid w:val="00386EA8"/>
    <w:rsid w:val="00390057"/>
    <w:rsid w:val="00390993"/>
    <w:rsid w:val="003916BD"/>
    <w:rsid w:val="003932F2"/>
    <w:rsid w:val="0039450C"/>
    <w:rsid w:val="003A057C"/>
    <w:rsid w:val="003A1EB9"/>
    <w:rsid w:val="003A411D"/>
    <w:rsid w:val="003A4C66"/>
    <w:rsid w:val="003A598E"/>
    <w:rsid w:val="003A6E42"/>
    <w:rsid w:val="003A746F"/>
    <w:rsid w:val="003B0823"/>
    <w:rsid w:val="003B0E85"/>
    <w:rsid w:val="003B2C38"/>
    <w:rsid w:val="003B5BA9"/>
    <w:rsid w:val="003B7E46"/>
    <w:rsid w:val="003C1EB4"/>
    <w:rsid w:val="003C1FDF"/>
    <w:rsid w:val="003C4359"/>
    <w:rsid w:val="003C4D41"/>
    <w:rsid w:val="003D09B3"/>
    <w:rsid w:val="003D1F84"/>
    <w:rsid w:val="003D5D6C"/>
    <w:rsid w:val="003D5F09"/>
    <w:rsid w:val="003E0C33"/>
    <w:rsid w:val="003E4B64"/>
    <w:rsid w:val="003F0F79"/>
    <w:rsid w:val="003F5A92"/>
    <w:rsid w:val="003F61A8"/>
    <w:rsid w:val="003F6E66"/>
    <w:rsid w:val="003F799F"/>
    <w:rsid w:val="003F7FDB"/>
    <w:rsid w:val="00400D92"/>
    <w:rsid w:val="00401A93"/>
    <w:rsid w:val="00406DEC"/>
    <w:rsid w:val="00410442"/>
    <w:rsid w:val="004116FC"/>
    <w:rsid w:val="00411F97"/>
    <w:rsid w:val="00412DBF"/>
    <w:rsid w:val="0041416A"/>
    <w:rsid w:val="0042130D"/>
    <w:rsid w:val="0042648A"/>
    <w:rsid w:val="00426E78"/>
    <w:rsid w:val="00427B8B"/>
    <w:rsid w:val="00430AE0"/>
    <w:rsid w:val="0043223B"/>
    <w:rsid w:val="0043250A"/>
    <w:rsid w:val="00433733"/>
    <w:rsid w:val="00434063"/>
    <w:rsid w:val="004369A3"/>
    <w:rsid w:val="00437820"/>
    <w:rsid w:val="004410A8"/>
    <w:rsid w:val="00441B14"/>
    <w:rsid w:val="00442B4D"/>
    <w:rsid w:val="004431D4"/>
    <w:rsid w:val="00443AF6"/>
    <w:rsid w:val="00443FE9"/>
    <w:rsid w:val="00445AC6"/>
    <w:rsid w:val="00446B8C"/>
    <w:rsid w:val="00447178"/>
    <w:rsid w:val="0044770A"/>
    <w:rsid w:val="00447FA0"/>
    <w:rsid w:val="0045079E"/>
    <w:rsid w:val="0045540D"/>
    <w:rsid w:val="00455ED7"/>
    <w:rsid w:val="00457E44"/>
    <w:rsid w:val="0046232C"/>
    <w:rsid w:val="00463046"/>
    <w:rsid w:val="00470274"/>
    <w:rsid w:val="00470C83"/>
    <w:rsid w:val="00471D3D"/>
    <w:rsid w:val="0047275C"/>
    <w:rsid w:val="00476939"/>
    <w:rsid w:val="0048194E"/>
    <w:rsid w:val="00492655"/>
    <w:rsid w:val="00492F93"/>
    <w:rsid w:val="00493A36"/>
    <w:rsid w:val="00494834"/>
    <w:rsid w:val="00494E2E"/>
    <w:rsid w:val="004964CC"/>
    <w:rsid w:val="00496984"/>
    <w:rsid w:val="004A3851"/>
    <w:rsid w:val="004A3D88"/>
    <w:rsid w:val="004A47D5"/>
    <w:rsid w:val="004B075F"/>
    <w:rsid w:val="004B2803"/>
    <w:rsid w:val="004B4290"/>
    <w:rsid w:val="004B5A79"/>
    <w:rsid w:val="004B6953"/>
    <w:rsid w:val="004B70D5"/>
    <w:rsid w:val="004C02BB"/>
    <w:rsid w:val="004C1101"/>
    <w:rsid w:val="004C1411"/>
    <w:rsid w:val="004C3619"/>
    <w:rsid w:val="004C7A02"/>
    <w:rsid w:val="004C7FB8"/>
    <w:rsid w:val="004D1FF5"/>
    <w:rsid w:val="004D294A"/>
    <w:rsid w:val="004D3AA8"/>
    <w:rsid w:val="004D3E86"/>
    <w:rsid w:val="004D4424"/>
    <w:rsid w:val="004D53AE"/>
    <w:rsid w:val="004D77D8"/>
    <w:rsid w:val="004D7914"/>
    <w:rsid w:val="004E00E2"/>
    <w:rsid w:val="004E2587"/>
    <w:rsid w:val="004E7826"/>
    <w:rsid w:val="004F1DD2"/>
    <w:rsid w:val="004F762B"/>
    <w:rsid w:val="005011B3"/>
    <w:rsid w:val="00501E8F"/>
    <w:rsid w:val="00502274"/>
    <w:rsid w:val="00502EA0"/>
    <w:rsid w:val="00507051"/>
    <w:rsid w:val="00510728"/>
    <w:rsid w:val="00510BCE"/>
    <w:rsid w:val="00511854"/>
    <w:rsid w:val="0051442D"/>
    <w:rsid w:val="00516358"/>
    <w:rsid w:val="0051714F"/>
    <w:rsid w:val="005172D2"/>
    <w:rsid w:val="005175F2"/>
    <w:rsid w:val="00517D10"/>
    <w:rsid w:val="00522B52"/>
    <w:rsid w:val="005232A2"/>
    <w:rsid w:val="005232D8"/>
    <w:rsid w:val="0052339B"/>
    <w:rsid w:val="00524A5D"/>
    <w:rsid w:val="00525B52"/>
    <w:rsid w:val="0052608C"/>
    <w:rsid w:val="0052718B"/>
    <w:rsid w:val="005272F2"/>
    <w:rsid w:val="005304D6"/>
    <w:rsid w:val="00530BA2"/>
    <w:rsid w:val="00534D67"/>
    <w:rsid w:val="005353B4"/>
    <w:rsid w:val="0053740E"/>
    <w:rsid w:val="00537C94"/>
    <w:rsid w:val="005407C6"/>
    <w:rsid w:val="0054090F"/>
    <w:rsid w:val="00540EBC"/>
    <w:rsid w:val="0054105B"/>
    <w:rsid w:val="00542BF5"/>
    <w:rsid w:val="00542C07"/>
    <w:rsid w:val="0054392D"/>
    <w:rsid w:val="00543AC9"/>
    <w:rsid w:val="00544961"/>
    <w:rsid w:val="005476A5"/>
    <w:rsid w:val="0055038B"/>
    <w:rsid w:val="005555BD"/>
    <w:rsid w:val="005557A3"/>
    <w:rsid w:val="005559B2"/>
    <w:rsid w:val="005620D9"/>
    <w:rsid w:val="0056292E"/>
    <w:rsid w:val="00563CBE"/>
    <w:rsid w:val="00564B71"/>
    <w:rsid w:val="00564C95"/>
    <w:rsid w:val="00566058"/>
    <w:rsid w:val="00571F27"/>
    <w:rsid w:val="005721DB"/>
    <w:rsid w:val="00572B23"/>
    <w:rsid w:val="00574ED2"/>
    <w:rsid w:val="00574FB5"/>
    <w:rsid w:val="0058299E"/>
    <w:rsid w:val="00583AD6"/>
    <w:rsid w:val="00587590"/>
    <w:rsid w:val="00591D25"/>
    <w:rsid w:val="00593243"/>
    <w:rsid w:val="00594CE2"/>
    <w:rsid w:val="005958FE"/>
    <w:rsid w:val="00597AAA"/>
    <w:rsid w:val="005A0F04"/>
    <w:rsid w:val="005A342D"/>
    <w:rsid w:val="005A6C42"/>
    <w:rsid w:val="005B4DB5"/>
    <w:rsid w:val="005C1FDC"/>
    <w:rsid w:val="005C2446"/>
    <w:rsid w:val="005C27AA"/>
    <w:rsid w:val="005C4BF6"/>
    <w:rsid w:val="005C7547"/>
    <w:rsid w:val="005C7E24"/>
    <w:rsid w:val="005D2EFF"/>
    <w:rsid w:val="005D31B0"/>
    <w:rsid w:val="005D4583"/>
    <w:rsid w:val="005D4720"/>
    <w:rsid w:val="005D514D"/>
    <w:rsid w:val="005D69DA"/>
    <w:rsid w:val="005D794B"/>
    <w:rsid w:val="005E1540"/>
    <w:rsid w:val="005E1706"/>
    <w:rsid w:val="005E232B"/>
    <w:rsid w:val="005E3D8D"/>
    <w:rsid w:val="005E70E6"/>
    <w:rsid w:val="005F2C50"/>
    <w:rsid w:val="005F2FF8"/>
    <w:rsid w:val="005F3FD5"/>
    <w:rsid w:val="005F54CE"/>
    <w:rsid w:val="005F5A7A"/>
    <w:rsid w:val="005F64F0"/>
    <w:rsid w:val="006015A5"/>
    <w:rsid w:val="00602CDF"/>
    <w:rsid w:val="00603EA3"/>
    <w:rsid w:val="00605353"/>
    <w:rsid w:val="00605C94"/>
    <w:rsid w:val="00606B0F"/>
    <w:rsid w:val="00613AAB"/>
    <w:rsid w:val="006168A0"/>
    <w:rsid w:val="00617793"/>
    <w:rsid w:val="00621BF6"/>
    <w:rsid w:val="006229F1"/>
    <w:rsid w:val="00630C5F"/>
    <w:rsid w:val="00631900"/>
    <w:rsid w:val="00640075"/>
    <w:rsid w:val="006414D2"/>
    <w:rsid w:val="0064231E"/>
    <w:rsid w:val="00646580"/>
    <w:rsid w:val="00646F7D"/>
    <w:rsid w:val="00647CB1"/>
    <w:rsid w:val="006504CD"/>
    <w:rsid w:val="0065114B"/>
    <w:rsid w:val="00651ECB"/>
    <w:rsid w:val="006569F5"/>
    <w:rsid w:val="00657984"/>
    <w:rsid w:val="00660562"/>
    <w:rsid w:val="006622C3"/>
    <w:rsid w:val="00662B35"/>
    <w:rsid w:val="00664C0E"/>
    <w:rsid w:val="00667840"/>
    <w:rsid w:val="00670413"/>
    <w:rsid w:val="0067178B"/>
    <w:rsid w:val="006728B3"/>
    <w:rsid w:val="0067374A"/>
    <w:rsid w:val="006741E0"/>
    <w:rsid w:val="00674639"/>
    <w:rsid w:val="00674670"/>
    <w:rsid w:val="00677F06"/>
    <w:rsid w:val="00677FF6"/>
    <w:rsid w:val="00682531"/>
    <w:rsid w:val="00685C62"/>
    <w:rsid w:val="00687599"/>
    <w:rsid w:val="00692F75"/>
    <w:rsid w:val="006932A7"/>
    <w:rsid w:val="00695DA2"/>
    <w:rsid w:val="00697599"/>
    <w:rsid w:val="006A6D5F"/>
    <w:rsid w:val="006A7B52"/>
    <w:rsid w:val="006B06CC"/>
    <w:rsid w:val="006B771B"/>
    <w:rsid w:val="006C025F"/>
    <w:rsid w:val="006C3439"/>
    <w:rsid w:val="006C595F"/>
    <w:rsid w:val="006C6179"/>
    <w:rsid w:val="006C78BF"/>
    <w:rsid w:val="006C7AD4"/>
    <w:rsid w:val="006D0839"/>
    <w:rsid w:val="006D218C"/>
    <w:rsid w:val="006D24FD"/>
    <w:rsid w:val="006D4D17"/>
    <w:rsid w:val="006D62A6"/>
    <w:rsid w:val="006E1744"/>
    <w:rsid w:val="006E4C1F"/>
    <w:rsid w:val="006E7586"/>
    <w:rsid w:val="006F0658"/>
    <w:rsid w:val="006F06F4"/>
    <w:rsid w:val="006F7027"/>
    <w:rsid w:val="006F7520"/>
    <w:rsid w:val="00700202"/>
    <w:rsid w:val="0070032C"/>
    <w:rsid w:val="00702F67"/>
    <w:rsid w:val="007030D2"/>
    <w:rsid w:val="00703202"/>
    <w:rsid w:val="0070644A"/>
    <w:rsid w:val="00706DB8"/>
    <w:rsid w:val="007100E6"/>
    <w:rsid w:val="0071082D"/>
    <w:rsid w:val="00713549"/>
    <w:rsid w:val="0071400D"/>
    <w:rsid w:val="00714478"/>
    <w:rsid w:val="00720B3D"/>
    <w:rsid w:val="007212CE"/>
    <w:rsid w:val="00721B97"/>
    <w:rsid w:val="00722472"/>
    <w:rsid w:val="00725148"/>
    <w:rsid w:val="007257B7"/>
    <w:rsid w:val="00727A00"/>
    <w:rsid w:val="007301A0"/>
    <w:rsid w:val="00730AEB"/>
    <w:rsid w:val="00730F94"/>
    <w:rsid w:val="00731C53"/>
    <w:rsid w:val="007331B3"/>
    <w:rsid w:val="007355B8"/>
    <w:rsid w:val="00736351"/>
    <w:rsid w:val="0074005D"/>
    <w:rsid w:val="0074296A"/>
    <w:rsid w:val="00745D6F"/>
    <w:rsid w:val="00753DE3"/>
    <w:rsid w:val="007542B4"/>
    <w:rsid w:val="00755FD5"/>
    <w:rsid w:val="007573F0"/>
    <w:rsid w:val="00760C71"/>
    <w:rsid w:val="007610F8"/>
    <w:rsid w:val="0076474B"/>
    <w:rsid w:val="00765C48"/>
    <w:rsid w:val="00765C87"/>
    <w:rsid w:val="00766CFE"/>
    <w:rsid w:val="00772BA7"/>
    <w:rsid w:val="00772C3A"/>
    <w:rsid w:val="007733C0"/>
    <w:rsid w:val="00774873"/>
    <w:rsid w:val="00777947"/>
    <w:rsid w:val="00782136"/>
    <w:rsid w:val="00784D3F"/>
    <w:rsid w:val="007863FA"/>
    <w:rsid w:val="00790F67"/>
    <w:rsid w:val="00794F67"/>
    <w:rsid w:val="00796311"/>
    <w:rsid w:val="00797A91"/>
    <w:rsid w:val="007A16F2"/>
    <w:rsid w:val="007A3946"/>
    <w:rsid w:val="007A3BC4"/>
    <w:rsid w:val="007A45F0"/>
    <w:rsid w:val="007A5A6C"/>
    <w:rsid w:val="007B3977"/>
    <w:rsid w:val="007B3A76"/>
    <w:rsid w:val="007B6D5C"/>
    <w:rsid w:val="007B7B9E"/>
    <w:rsid w:val="007C2957"/>
    <w:rsid w:val="007C63D7"/>
    <w:rsid w:val="007C6E15"/>
    <w:rsid w:val="007C70AD"/>
    <w:rsid w:val="007D0DFE"/>
    <w:rsid w:val="007D27CE"/>
    <w:rsid w:val="007D7830"/>
    <w:rsid w:val="007E1EB3"/>
    <w:rsid w:val="007E3F45"/>
    <w:rsid w:val="007E40DB"/>
    <w:rsid w:val="007E4772"/>
    <w:rsid w:val="007E52F6"/>
    <w:rsid w:val="007E597F"/>
    <w:rsid w:val="007E715B"/>
    <w:rsid w:val="007E79C0"/>
    <w:rsid w:val="007F07D1"/>
    <w:rsid w:val="007F0B7C"/>
    <w:rsid w:val="007F0F7D"/>
    <w:rsid w:val="007F4091"/>
    <w:rsid w:val="007F6E86"/>
    <w:rsid w:val="00801148"/>
    <w:rsid w:val="00801585"/>
    <w:rsid w:val="00801F8A"/>
    <w:rsid w:val="008025D6"/>
    <w:rsid w:val="00804ED9"/>
    <w:rsid w:val="008059C3"/>
    <w:rsid w:val="00806E28"/>
    <w:rsid w:val="008070BF"/>
    <w:rsid w:val="00807A1C"/>
    <w:rsid w:val="008105D8"/>
    <w:rsid w:val="0081179C"/>
    <w:rsid w:val="00815348"/>
    <w:rsid w:val="00816592"/>
    <w:rsid w:val="00817DDE"/>
    <w:rsid w:val="008219D2"/>
    <w:rsid w:val="00823D18"/>
    <w:rsid w:val="0082577A"/>
    <w:rsid w:val="00825825"/>
    <w:rsid w:val="00830AD9"/>
    <w:rsid w:val="00833612"/>
    <w:rsid w:val="00834267"/>
    <w:rsid w:val="0083471F"/>
    <w:rsid w:val="008371F1"/>
    <w:rsid w:val="00840578"/>
    <w:rsid w:val="00841D36"/>
    <w:rsid w:val="00841F57"/>
    <w:rsid w:val="008501BB"/>
    <w:rsid w:val="008521CE"/>
    <w:rsid w:val="0085477B"/>
    <w:rsid w:val="00854A52"/>
    <w:rsid w:val="008555B8"/>
    <w:rsid w:val="00856B8F"/>
    <w:rsid w:val="00861281"/>
    <w:rsid w:val="0086211B"/>
    <w:rsid w:val="00870355"/>
    <w:rsid w:val="00871724"/>
    <w:rsid w:val="0087378D"/>
    <w:rsid w:val="00875CE6"/>
    <w:rsid w:val="00876986"/>
    <w:rsid w:val="00876B30"/>
    <w:rsid w:val="008820A8"/>
    <w:rsid w:val="00882DB1"/>
    <w:rsid w:val="008830C3"/>
    <w:rsid w:val="00883382"/>
    <w:rsid w:val="00885281"/>
    <w:rsid w:val="00885C31"/>
    <w:rsid w:val="00887569"/>
    <w:rsid w:val="0089011D"/>
    <w:rsid w:val="008915D4"/>
    <w:rsid w:val="008917DD"/>
    <w:rsid w:val="00892C0D"/>
    <w:rsid w:val="0089478A"/>
    <w:rsid w:val="00895176"/>
    <w:rsid w:val="00896A19"/>
    <w:rsid w:val="008A1ADC"/>
    <w:rsid w:val="008A2186"/>
    <w:rsid w:val="008A2D01"/>
    <w:rsid w:val="008A3482"/>
    <w:rsid w:val="008A4E05"/>
    <w:rsid w:val="008A7F79"/>
    <w:rsid w:val="008B0EB2"/>
    <w:rsid w:val="008B10C5"/>
    <w:rsid w:val="008B3CCF"/>
    <w:rsid w:val="008B5B4C"/>
    <w:rsid w:val="008C0614"/>
    <w:rsid w:val="008C413F"/>
    <w:rsid w:val="008C4C99"/>
    <w:rsid w:val="008C60DE"/>
    <w:rsid w:val="008C6864"/>
    <w:rsid w:val="008D1E6C"/>
    <w:rsid w:val="008D282E"/>
    <w:rsid w:val="008D51D6"/>
    <w:rsid w:val="008D5D2B"/>
    <w:rsid w:val="008D6CBE"/>
    <w:rsid w:val="008E1222"/>
    <w:rsid w:val="008E42EB"/>
    <w:rsid w:val="008E5445"/>
    <w:rsid w:val="008E5E7E"/>
    <w:rsid w:val="008E673E"/>
    <w:rsid w:val="008E72FA"/>
    <w:rsid w:val="008F0E2E"/>
    <w:rsid w:val="008F1CA5"/>
    <w:rsid w:val="008F2DA7"/>
    <w:rsid w:val="008F3312"/>
    <w:rsid w:val="00900183"/>
    <w:rsid w:val="00900474"/>
    <w:rsid w:val="0090508B"/>
    <w:rsid w:val="0090563B"/>
    <w:rsid w:val="00905D6E"/>
    <w:rsid w:val="00910B9C"/>
    <w:rsid w:val="00912287"/>
    <w:rsid w:val="009123E8"/>
    <w:rsid w:val="00913635"/>
    <w:rsid w:val="009153AC"/>
    <w:rsid w:val="009164E6"/>
    <w:rsid w:val="009166C5"/>
    <w:rsid w:val="00916BEC"/>
    <w:rsid w:val="00917242"/>
    <w:rsid w:val="009255EE"/>
    <w:rsid w:val="00926AA7"/>
    <w:rsid w:val="00931C2B"/>
    <w:rsid w:val="00931E25"/>
    <w:rsid w:val="00931FFA"/>
    <w:rsid w:val="009321C6"/>
    <w:rsid w:val="00933DA0"/>
    <w:rsid w:val="00936675"/>
    <w:rsid w:val="009373E7"/>
    <w:rsid w:val="00937986"/>
    <w:rsid w:val="00942DBF"/>
    <w:rsid w:val="0094574D"/>
    <w:rsid w:val="00957783"/>
    <w:rsid w:val="0096026A"/>
    <w:rsid w:val="00966104"/>
    <w:rsid w:val="00966AA9"/>
    <w:rsid w:val="00970A4C"/>
    <w:rsid w:val="009715E6"/>
    <w:rsid w:val="00971BD4"/>
    <w:rsid w:val="009731AE"/>
    <w:rsid w:val="0097670D"/>
    <w:rsid w:val="00980DF0"/>
    <w:rsid w:val="0098128C"/>
    <w:rsid w:val="00984C5F"/>
    <w:rsid w:val="00986C7A"/>
    <w:rsid w:val="00994EF9"/>
    <w:rsid w:val="009A44D3"/>
    <w:rsid w:val="009A5A52"/>
    <w:rsid w:val="009B4EC6"/>
    <w:rsid w:val="009B5D09"/>
    <w:rsid w:val="009C2696"/>
    <w:rsid w:val="009C2EB0"/>
    <w:rsid w:val="009C3425"/>
    <w:rsid w:val="009C4F39"/>
    <w:rsid w:val="009C4FB9"/>
    <w:rsid w:val="009C785C"/>
    <w:rsid w:val="009D0DBF"/>
    <w:rsid w:val="009D1D22"/>
    <w:rsid w:val="009D284C"/>
    <w:rsid w:val="009D327B"/>
    <w:rsid w:val="009D3DB8"/>
    <w:rsid w:val="009D42EB"/>
    <w:rsid w:val="009D5431"/>
    <w:rsid w:val="009D68BE"/>
    <w:rsid w:val="009D760A"/>
    <w:rsid w:val="009D7FDC"/>
    <w:rsid w:val="009E0480"/>
    <w:rsid w:val="009E184D"/>
    <w:rsid w:val="009E2FAC"/>
    <w:rsid w:val="009E4D22"/>
    <w:rsid w:val="009E6D1C"/>
    <w:rsid w:val="009F33A5"/>
    <w:rsid w:val="009F36BC"/>
    <w:rsid w:val="009F3817"/>
    <w:rsid w:val="009F4395"/>
    <w:rsid w:val="009F4AEF"/>
    <w:rsid w:val="009F6E4F"/>
    <w:rsid w:val="00A04F09"/>
    <w:rsid w:val="00A05A1A"/>
    <w:rsid w:val="00A07CF8"/>
    <w:rsid w:val="00A10A44"/>
    <w:rsid w:val="00A15ACC"/>
    <w:rsid w:val="00A22412"/>
    <w:rsid w:val="00A238AC"/>
    <w:rsid w:val="00A249C0"/>
    <w:rsid w:val="00A26C8E"/>
    <w:rsid w:val="00A26FBD"/>
    <w:rsid w:val="00A27846"/>
    <w:rsid w:val="00A27A81"/>
    <w:rsid w:val="00A30D78"/>
    <w:rsid w:val="00A32FDE"/>
    <w:rsid w:val="00A33891"/>
    <w:rsid w:val="00A34212"/>
    <w:rsid w:val="00A3443C"/>
    <w:rsid w:val="00A348A7"/>
    <w:rsid w:val="00A363D6"/>
    <w:rsid w:val="00A37739"/>
    <w:rsid w:val="00A37CED"/>
    <w:rsid w:val="00A41A5A"/>
    <w:rsid w:val="00A42667"/>
    <w:rsid w:val="00A42CF4"/>
    <w:rsid w:val="00A52350"/>
    <w:rsid w:val="00A551F4"/>
    <w:rsid w:val="00A55616"/>
    <w:rsid w:val="00A63FE6"/>
    <w:rsid w:val="00A64F59"/>
    <w:rsid w:val="00A67121"/>
    <w:rsid w:val="00A70BB3"/>
    <w:rsid w:val="00A70EAB"/>
    <w:rsid w:val="00A71A0D"/>
    <w:rsid w:val="00A724D9"/>
    <w:rsid w:val="00A750E2"/>
    <w:rsid w:val="00A81844"/>
    <w:rsid w:val="00A82C88"/>
    <w:rsid w:val="00A859C9"/>
    <w:rsid w:val="00A85A90"/>
    <w:rsid w:val="00A91303"/>
    <w:rsid w:val="00A92388"/>
    <w:rsid w:val="00A92590"/>
    <w:rsid w:val="00A92C1D"/>
    <w:rsid w:val="00A94FE6"/>
    <w:rsid w:val="00AA30C2"/>
    <w:rsid w:val="00AA461F"/>
    <w:rsid w:val="00AA49DC"/>
    <w:rsid w:val="00AB1E40"/>
    <w:rsid w:val="00AB24CD"/>
    <w:rsid w:val="00AC0C1B"/>
    <w:rsid w:val="00AC1CBB"/>
    <w:rsid w:val="00AC1EF5"/>
    <w:rsid w:val="00AC24F4"/>
    <w:rsid w:val="00AD0C2C"/>
    <w:rsid w:val="00AD1F1A"/>
    <w:rsid w:val="00AD2673"/>
    <w:rsid w:val="00AD61EC"/>
    <w:rsid w:val="00AD6EAD"/>
    <w:rsid w:val="00AD7601"/>
    <w:rsid w:val="00AD7B3E"/>
    <w:rsid w:val="00AE0115"/>
    <w:rsid w:val="00AE20B6"/>
    <w:rsid w:val="00AE211A"/>
    <w:rsid w:val="00AE2889"/>
    <w:rsid w:val="00AE5212"/>
    <w:rsid w:val="00AE5DA3"/>
    <w:rsid w:val="00AE72F8"/>
    <w:rsid w:val="00AF3787"/>
    <w:rsid w:val="00AF49AE"/>
    <w:rsid w:val="00AF56A3"/>
    <w:rsid w:val="00AF56E3"/>
    <w:rsid w:val="00B04C7C"/>
    <w:rsid w:val="00B05947"/>
    <w:rsid w:val="00B115F6"/>
    <w:rsid w:val="00B12531"/>
    <w:rsid w:val="00B12E06"/>
    <w:rsid w:val="00B17168"/>
    <w:rsid w:val="00B17701"/>
    <w:rsid w:val="00B2129B"/>
    <w:rsid w:val="00B21E78"/>
    <w:rsid w:val="00B23E91"/>
    <w:rsid w:val="00B24883"/>
    <w:rsid w:val="00B25B7D"/>
    <w:rsid w:val="00B34307"/>
    <w:rsid w:val="00B34827"/>
    <w:rsid w:val="00B36A02"/>
    <w:rsid w:val="00B44072"/>
    <w:rsid w:val="00B44D78"/>
    <w:rsid w:val="00B46F52"/>
    <w:rsid w:val="00B47377"/>
    <w:rsid w:val="00B5504F"/>
    <w:rsid w:val="00B61979"/>
    <w:rsid w:val="00B61BED"/>
    <w:rsid w:val="00B64EB1"/>
    <w:rsid w:val="00B65130"/>
    <w:rsid w:val="00B66671"/>
    <w:rsid w:val="00B666A2"/>
    <w:rsid w:val="00B71CE7"/>
    <w:rsid w:val="00B7386C"/>
    <w:rsid w:val="00B74AB8"/>
    <w:rsid w:val="00B77B6E"/>
    <w:rsid w:val="00B8183E"/>
    <w:rsid w:val="00B826FF"/>
    <w:rsid w:val="00B82F93"/>
    <w:rsid w:val="00B8436C"/>
    <w:rsid w:val="00B87658"/>
    <w:rsid w:val="00B91400"/>
    <w:rsid w:val="00B9162F"/>
    <w:rsid w:val="00B944CE"/>
    <w:rsid w:val="00B94851"/>
    <w:rsid w:val="00B97F60"/>
    <w:rsid w:val="00BA24B3"/>
    <w:rsid w:val="00BA3429"/>
    <w:rsid w:val="00BA4D48"/>
    <w:rsid w:val="00BA69B6"/>
    <w:rsid w:val="00BB2795"/>
    <w:rsid w:val="00BB2F3F"/>
    <w:rsid w:val="00BB664E"/>
    <w:rsid w:val="00BC0FF4"/>
    <w:rsid w:val="00BC12D7"/>
    <w:rsid w:val="00BC13E2"/>
    <w:rsid w:val="00BC3227"/>
    <w:rsid w:val="00BC5AA1"/>
    <w:rsid w:val="00BD054E"/>
    <w:rsid w:val="00BD132D"/>
    <w:rsid w:val="00BD151A"/>
    <w:rsid w:val="00BD181A"/>
    <w:rsid w:val="00BD3B9B"/>
    <w:rsid w:val="00BD4340"/>
    <w:rsid w:val="00BD55A7"/>
    <w:rsid w:val="00BD5FE4"/>
    <w:rsid w:val="00BE03C9"/>
    <w:rsid w:val="00BE10FD"/>
    <w:rsid w:val="00BE17DA"/>
    <w:rsid w:val="00BE1BBB"/>
    <w:rsid w:val="00BE2BB4"/>
    <w:rsid w:val="00BF056E"/>
    <w:rsid w:val="00BF076C"/>
    <w:rsid w:val="00BF1C74"/>
    <w:rsid w:val="00BF36B6"/>
    <w:rsid w:val="00BF39CF"/>
    <w:rsid w:val="00BF409F"/>
    <w:rsid w:val="00C0118A"/>
    <w:rsid w:val="00C1004E"/>
    <w:rsid w:val="00C10BA0"/>
    <w:rsid w:val="00C12B05"/>
    <w:rsid w:val="00C12B94"/>
    <w:rsid w:val="00C139DB"/>
    <w:rsid w:val="00C16CE4"/>
    <w:rsid w:val="00C21C32"/>
    <w:rsid w:val="00C2233E"/>
    <w:rsid w:val="00C226BB"/>
    <w:rsid w:val="00C232C5"/>
    <w:rsid w:val="00C24024"/>
    <w:rsid w:val="00C24AF8"/>
    <w:rsid w:val="00C25AA0"/>
    <w:rsid w:val="00C3111C"/>
    <w:rsid w:val="00C31168"/>
    <w:rsid w:val="00C33B78"/>
    <w:rsid w:val="00C357C5"/>
    <w:rsid w:val="00C36344"/>
    <w:rsid w:val="00C37459"/>
    <w:rsid w:val="00C37FCA"/>
    <w:rsid w:val="00C4010D"/>
    <w:rsid w:val="00C40227"/>
    <w:rsid w:val="00C405F6"/>
    <w:rsid w:val="00C45F8A"/>
    <w:rsid w:val="00C54562"/>
    <w:rsid w:val="00C54714"/>
    <w:rsid w:val="00C576AB"/>
    <w:rsid w:val="00C57E61"/>
    <w:rsid w:val="00C623AD"/>
    <w:rsid w:val="00C64824"/>
    <w:rsid w:val="00C6720A"/>
    <w:rsid w:val="00C67262"/>
    <w:rsid w:val="00C6754C"/>
    <w:rsid w:val="00C70D94"/>
    <w:rsid w:val="00C71402"/>
    <w:rsid w:val="00C720BC"/>
    <w:rsid w:val="00C72219"/>
    <w:rsid w:val="00C7310A"/>
    <w:rsid w:val="00C7403D"/>
    <w:rsid w:val="00C74CBE"/>
    <w:rsid w:val="00C8072F"/>
    <w:rsid w:val="00C82049"/>
    <w:rsid w:val="00C830EC"/>
    <w:rsid w:val="00C83AE5"/>
    <w:rsid w:val="00C85EDD"/>
    <w:rsid w:val="00C86185"/>
    <w:rsid w:val="00C931AE"/>
    <w:rsid w:val="00C933AD"/>
    <w:rsid w:val="00C93C10"/>
    <w:rsid w:val="00C955D7"/>
    <w:rsid w:val="00C959AE"/>
    <w:rsid w:val="00C96EC6"/>
    <w:rsid w:val="00C97716"/>
    <w:rsid w:val="00CA0421"/>
    <w:rsid w:val="00CB2397"/>
    <w:rsid w:val="00CB2795"/>
    <w:rsid w:val="00CB5A8A"/>
    <w:rsid w:val="00CC12D7"/>
    <w:rsid w:val="00CC292F"/>
    <w:rsid w:val="00CC4D30"/>
    <w:rsid w:val="00CC6254"/>
    <w:rsid w:val="00CD116B"/>
    <w:rsid w:val="00CD204A"/>
    <w:rsid w:val="00CD3292"/>
    <w:rsid w:val="00CD5D79"/>
    <w:rsid w:val="00CE3C4C"/>
    <w:rsid w:val="00CE4DB5"/>
    <w:rsid w:val="00CE520F"/>
    <w:rsid w:val="00CE6ABD"/>
    <w:rsid w:val="00CF02B9"/>
    <w:rsid w:val="00CF2B34"/>
    <w:rsid w:val="00CF4D3E"/>
    <w:rsid w:val="00CF71D5"/>
    <w:rsid w:val="00D02BDF"/>
    <w:rsid w:val="00D02D70"/>
    <w:rsid w:val="00D04814"/>
    <w:rsid w:val="00D05782"/>
    <w:rsid w:val="00D107B5"/>
    <w:rsid w:val="00D10A9A"/>
    <w:rsid w:val="00D1447E"/>
    <w:rsid w:val="00D163CA"/>
    <w:rsid w:val="00D2025E"/>
    <w:rsid w:val="00D2107F"/>
    <w:rsid w:val="00D21EE8"/>
    <w:rsid w:val="00D24208"/>
    <w:rsid w:val="00D25CB4"/>
    <w:rsid w:val="00D26950"/>
    <w:rsid w:val="00D26974"/>
    <w:rsid w:val="00D31386"/>
    <w:rsid w:val="00D351AC"/>
    <w:rsid w:val="00D4133F"/>
    <w:rsid w:val="00D43FF6"/>
    <w:rsid w:val="00D46EF0"/>
    <w:rsid w:val="00D471A0"/>
    <w:rsid w:val="00D47EA6"/>
    <w:rsid w:val="00D50F12"/>
    <w:rsid w:val="00D53771"/>
    <w:rsid w:val="00D5377F"/>
    <w:rsid w:val="00D56499"/>
    <w:rsid w:val="00D602A3"/>
    <w:rsid w:val="00D604DD"/>
    <w:rsid w:val="00D619D3"/>
    <w:rsid w:val="00D64E02"/>
    <w:rsid w:val="00D6645F"/>
    <w:rsid w:val="00D66D79"/>
    <w:rsid w:val="00D701AC"/>
    <w:rsid w:val="00D71D49"/>
    <w:rsid w:val="00D75144"/>
    <w:rsid w:val="00D76E38"/>
    <w:rsid w:val="00D7706C"/>
    <w:rsid w:val="00D779D3"/>
    <w:rsid w:val="00D80213"/>
    <w:rsid w:val="00D8142B"/>
    <w:rsid w:val="00D81501"/>
    <w:rsid w:val="00D854A3"/>
    <w:rsid w:val="00D864A6"/>
    <w:rsid w:val="00D870F3"/>
    <w:rsid w:val="00D952A1"/>
    <w:rsid w:val="00D960F2"/>
    <w:rsid w:val="00D96D91"/>
    <w:rsid w:val="00DA1012"/>
    <w:rsid w:val="00DA164A"/>
    <w:rsid w:val="00DA1BAF"/>
    <w:rsid w:val="00DA428A"/>
    <w:rsid w:val="00DA5658"/>
    <w:rsid w:val="00DA587F"/>
    <w:rsid w:val="00DA6A43"/>
    <w:rsid w:val="00DB1144"/>
    <w:rsid w:val="00DB3D06"/>
    <w:rsid w:val="00DB4B23"/>
    <w:rsid w:val="00DC1FC2"/>
    <w:rsid w:val="00DC2631"/>
    <w:rsid w:val="00DC3570"/>
    <w:rsid w:val="00DC45A7"/>
    <w:rsid w:val="00DC4CB7"/>
    <w:rsid w:val="00DC7216"/>
    <w:rsid w:val="00DD2229"/>
    <w:rsid w:val="00DD45D2"/>
    <w:rsid w:val="00DD5AAB"/>
    <w:rsid w:val="00DD6EED"/>
    <w:rsid w:val="00DD7B5D"/>
    <w:rsid w:val="00DE07C3"/>
    <w:rsid w:val="00DF0343"/>
    <w:rsid w:val="00DF0D21"/>
    <w:rsid w:val="00DF0ECF"/>
    <w:rsid w:val="00DF2C2D"/>
    <w:rsid w:val="00DF2E27"/>
    <w:rsid w:val="00DF3463"/>
    <w:rsid w:val="00DF5B3F"/>
    <w:rsid w:val="00DF7321"/>
    <w:rsid w:val="00DF7D93"/>
    <w:rsid w:val="00E0083F"/>
    <w:rsid w:val="00E00AE4"/>
    <w:rsid w:val="00E03174"/>
    <w:rsid w:val="00E03AEF"/>
    <w:rsid w:val="00E0700A"/>
    <w:rsid w:val="00E12AAC"/>
    <w:rsid w:val="00E14571"/>
    <w:rsid w:val="00E152E8"/>
    <w:rsid w:val="00E15693"/>
    <w:rsid w:val="00E227FD"/>
    <w:rsid w:val="00E22E76"/>
    <w:rsid w:val="00E23597"/>
    <w:rsid w:val="00E25B18"/>
    <w:rsid w:val="00E273A3"/>
    <w:rsid w:val="00E30613"/>
    <w:rsid w:val="00E3068D"/>
    <w:rsid w:val="00E30DF6"/>
    <w:rsid w:val="00E321CF"/>
    <w:rsid w:val="00E35289"/>
    <w:rsid w:val="00E3542F"/>
    <w:rsid w:val="00E37AD7"/>
    <w:rsid w:val="00E43202"/>
    <w:rsid w:val="00E44AA2"/>
    <w:rsid w:val="00E46C38"/>
    <w:rsid w:val="00E5117E"/>
    <w:rsid w:val="00E5304C"/>
    <w:rsid w:val="00E5316A"/>
    <w:rsid w:val="00E53962"/>
    <w:rsid w:val="00E54D90"/>
    <w:rsid w:val="00E55F77"/>
    <w:rsid w:val="00E56668"/>
    <w:rsid w:val="00E57032"/>
    <w:rsid w:val="00E57B79"/>
    <w:rsid w:val="00E6031C"/>
    <w:rsid w:val="00E6137F"/>
    <w:rsid w:val="00E67B28"/>
    <w:rsid w:val="00E7009A"/>
    <w:rsid w:val="00E70B3E"/>
    <w:rsid w:val="00E70CE9"/>
    <w:rsid w:val="00E7176B"/>
    <w:rsid w:val="00E721A1"/>
    <w:rsid w:val="00E7591D"/>
    <w:rsid w:val="00E76489"/>
    <w:rsid w:val="00E76AAA"/>
    <w:rsid w:val="00E77126"/>
    <w:rsid w:val="00E8469D"/>
    <w:rsid w:val="00E86CDC"/>
    <w:rsid w:val="00E934B0"/>
    <w:rsid w:val="00E93554"/>
    <w:rsid w:val="00EA24FC"/>
    <w:rsid w:val="00EA5A50"/>
    <w:rsid w:val="00EA6670"/>
    <w:rsid w:val="00EA6EB5"/>
    <w:rsid w:val="00EB0961"/>
    <w:rsid w:val="00EB27E5"/>
    <w:rsid w:val="00EB33F6"/>
    <w:rsid w:val="00EB47F3"/>
    <w:rsid w:val="00EB713E"/>
    <w:rsid w:val="00EC0259"/>
    <w:rsid w:val="00EC1EC8"/>
    <w:rsid w:val="00EC3B28"/>
    <w:rsid w:val="00EC4DFD"/>
    <w:rsid w:val="00EC6274"/>
    <w:rsid w:val="00EC713F"/>
    <w:rsid w:val="00EC79A0"/>
    <w:rsid w:val="00ED14ED"/>
    <w:rsid w:val="00ED4DD7"/>
    <w:rsid w:val="00EE3DBE"/>
    <w:rsid w:val="00EE5E3D"/>
    <w:rsid w:val="00EE6FA9"/>
    <w:rsid w:val="00EF1872"/>
    <w:rsid w:val="00EF1AF1"/>
    <w:rsid w:val="00EF4DF7"/>
    <w:rsid w:val="00EF689E"/>
    <w:rsid w:val="00F032C3"/>
    <w:rsid w:val="00F0434A"/>
    <w:rsid w:val="00F04621"/>
    <w:rsid w:val="00F06238"/>
    <w:rsid w:val="00F0763B"/>
    <w:rsid w:val="00F07C9A"/>
    <w:rsid w:val="00F10412"/>
    <w:rsid w:val="00F12E9F"/>
    <w:rsid w:val="00F15477"/>
    <w:rsid w:val="00F21279"/>
    <w:rsid w:val="00F21714"/>
    <w:rsid w:val="00F24FE3"/>
    <w:rsid w:val="00F3445B"/>
    <w:rsid w:val="00F37D81"/>
    <w:rsid w:val="00F37DD1"/>
    <w:rsid w:val="00F414EA"/>
    <w:rsid w:val="00F4157F"/>
    <w:rsid w:val="00F41C82"/>
    <w:rsid w:val="00F4285F"/>
    <w:rsid w:val="00F44376"/>
    <w:rsid w:val="00F4446D"/>
    <w:rsid w:val="00F45DDD"/>
    <w:rsid w:val="00F45F2D"/>
    <w:rsid w:val="00F462CF"/>
    <w:rsid w:val="00F532E8"/>
    <w:rsid w:val="00F534B7"/>
    <w:rsid w:val="00F54695"/>
    <w:rsid w:val="00F555EE"/>
    <w:rsid w:val="00F57B9F"/>
    <w:rsid w:val="00F62C77"/>
    <w:rsid w:val="00F66C6E"/>
    <w:rsid w:val="00F7561D"/>
    <w:rsid w:val="00F76F9D"/>
    <w:rsid w:val="00F82E8E"/>
    <w:rsid w:val="00F85773"/>
    <w:rsid w:val="00F9393E"/>
    <w:rsid w:val="00F944E3"/>
    <w:rsid w:val="00F97510"/>
    <w:rsid w:val="00F97D4E"/>
    <w:rsid w:val="00FA301D"/>
    <w:rsid w:val="00FA458F"/>
    <w:rsid w:val="00FA4BAA"/>
    <w:rsid w:val="00FA657B"/>
    <w:rsid w:val="00FB0238"/>
    <w:rsid w:val="00FB157D"/>
    <w:rsid w:val="00FB3550"/>
    <w:rsid w:val="00FB493D"/>
    <w:rsid w:val="00FB697B"/>
    <w:rsid w:val="00FB7EF0"/>
    <w:rsid w:val="00FC0863"/>
    <w:rsid w:val="00FC0C95"/>
    <w:rsid w:val="00FC30E2"/>
    <w:rsid w:val="00FC33E4"/>
    <w:rsid w:val="00FC7854"/>
    <w:rsid w:val="00FD1386"/>
    <w:rsid w:val="00FD18CD"/>
    <w:rsid w:val="00FD445E"/>
    <w:rsid w:val="00FD6626"/>
    <w:rsid w:val="00FE4F62"/>
    <w:rsid w:val="00FE5058"/>
    <w:rsid w:val="00FE6B73"/>
    <w:rsid w:val="00FF006F"/>
    <w:rsid w:val="00FF0E0E"/>
    <w:rsid w:val="00FF0F08"/>
    <w:rsid w:val="00FF30C5"/>
    <w:rsid w:val="00FF5A13"/>
    <w:rsid w:val="00FF69A4"/>
    <w:rsid w:val="00FF7414"/>
    <w:rsid w:val="00FF76D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557BDC"/>
  <w15:docId w15:val="{3BC15A60-BE73-483F-9812-716911A5C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724"/>
    <w:pPr>
      <w:spacing w:after="200" w:line="276" w:lineRule="auto"/>
      <w:jc w:val="both"/>
    </w:pPr>
    <w:rPr>
      <w:rFonts w:ascii="Arial" w:hAnsi="Arial"/>
      <w:sz w:val="24"/>
    </w:rPr>
  </w:style>
  <w:style w:type="paragraph" w:styleId="Ttulo1">
    <w:name w:val="heading 1"/>
    <w:basedOn w:val="Ttulo3"/>
    <w:next w:val="Normal"/>
    <w:link w:val="Ttulo1Car"/>
    <w:uiPriority w:val="9"/>
    <w:qFormat/>
    <w:rsid w:val="00BE10FD"/>
    <w:pPr>
      <w:numPr>
        <w:ilvl w:val="0"/>
      </w:numPr>
      <w:ind w:left="709" w:hanging="709"/>
      <w:jc w:val="center"/>
      <w:outlineLvl w:val="0"/>
    </w:pPr>
    <w:rPr>
      <w:sz w:val="28"/>
    </w:rPr>
  </w:style>
  <w:style w:type="paragraph" w:styleId="Ttulo2">
    <w:name w:val="heading 2"/>
    <w:basedOn w:val="Normal"/>
    <w:next w:val="Normal"/>
    <w:link w:val="Ttulo2Car"/>
    <w:uiPriority w:val="9"/>
    <w:unhideWhenUsed/>
    <w:qFormat/>
    <w:rsid w:val="00606B0F"/>
    <w:pPr>
      <w:keepNext/>
      <w:keepLines/>
      <w:numPr>
        <w:ilvl w:val="1"/>
        <w:numId w:val="16"/>
      </w:numPr>
      <w:spacing w:before="160" w:after="120"/>
      <w:ind w:left="907" w:hanging="3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606B0F"/>
    <w:pPr>
      <w:keepNext/>
      <w:keepLines/>
      <w:numPr>
        <w:ilvl w:val="2"/>
        <w:numId w:val="16"/>
      </w:numPr>
      <w:spacing w:before="160" w:after="120"/>
      <w:ind w:left="1757" w:hanging="680"/>
      <w:outlineLvl w:val="2"/>
    </w:pPr>
    <w:rPr>
      <w:rFonts w:eastAsiaTheme="majorEastAsia" w:cstheme="majorBidi"/>
      <w:b/>
      <w:szCs w:val="26"/>
    </w:rPr>
  </w:style>
  <w:style w:type="paragraph" w:styleId="Ttulo4">
    <w:name w:val="heading 4"/>
    <w:basedOn w:val="Ttulo3"/>
    <w:next w:val="Normal"/>
    <w:link w:val="Ttulo4Car"/>
    <w:uiPriority w:val="9"/>
    <w:unhideWhenUsed/>
    <w:qFormat/>
    <w:rsid w:val="00606B0F"/>
    <w:pPr>
      <w:numPr>
        <w:ilvl w:val="3"/>
      </w:numPr>
      <w:ind w:left="1418"/>
      <w:outlineLvl w:val="3"/>
    </w:pPr>
  </w:style>
  <w:style w:type="paragraph" w:styleId="Ttulo5">
    <w:name w:val="heading 5"/>
    <w:basedOn w:val="Normal"/>
    <w:next w:val="Normal"/>
    <w:link w:val="Ttulo5Car"/>
    <w:uiPriority w:val="9"/>
    <w:unhideWhenUsed/>
    <w:qFormat/>
    <w:rsid w:val="00606B0F"/>
    <w:pPr>
      <w:keepNext/>
      <w:keepLines/>
      <w:numPr>
        <w:numId w:val="40"/>
      </w:numPr>
      <w:spacing w:before="40" w:after="0"/>
      <w:outlineLvl w:val="4"/>
    </w:pPr>
    <w:rPr>
      <w:rFonts w:eastAsiaTheme="majorEastAsia" w:cstheme="majorBidi"/>
      <w:b/>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E10FD"/>
    <w:rPr>
      <w:rFonts w:ascii="Arial" w:eastAsiaTheme="majorEastAsia" w:hAnsi="Arial" w:cstheme="majorBidi"/>
      <w:b/>
      <w:sz w:val="28"/>
      <w:szCs w:val="26"/>
    </w:rPr>
  </w:style>
  <w:style w:type="character" w:customStyle="1" w:styleId="Ttulo2Car">
    <w:name w:val="Título 2 Car"/>
    <w:basedOn w:val="Fuentedeprrafopredeter"/>
    <w:link w:val="Ttulo2"/>
    <w:uiPriority w:val="9"/>
    <w:rsid w:val="00606B0F"/>
    <w:rPr>
      <w:rFonts w:ascii="Arial" w:eastAsiaTheme="majorEastAsia" w:hAnsi="Arial" w:cstheme="majorBidi"/>
      <w:b/>
      <w:sz w:val="24"/>
      <w:szCs w:val="26"/>
    </w:rPr>
  </w:style>
  <w:style w:type="paragraph" w:styleId="Ttulo">
    <w:name w:val="Title"/>
    <w:basedOn w:val="Normal"/>
    <w:next w:val="Normal"/>
    <w:link w:val="TtuloCar"/>
    <w:uiPriority w:val="10"/>
    <w:qFormat/>
    <w:rsid w:val="0005517A"/>
    <w:pPr>
      <w:numPr>
        <w:numId w:val="1"/>
      </w:numPr>
      <w:spacing w:before="600" w:after="600" w:line="240" w:lineRule="auto"/>
      <w:contextualSpacing/>
    </w:pPr>
    <w:rPr>
      <w:rFonts w:eastAsiaTheme="majorEastAsia" w:cstheme="majorBidi"/>
      <w:b/>
      <w:spacing w:val="-10"/>
      <w:kern w:val="28"/>
      <w:sz w:val="28"/>
      <w:szCs w:val="56"/>
    </w:rPr>
  </w:style>
  <w:style w:type="character" w:customStyle="1" w:styleId="TtuloCar">
    <w:name w:val="Título Car"/>
    <w:basedOn w:val="Fuentedeprrafopredeter"/>
    <w:link w:val="Ttulo"/>
    <w:uiPriority w:val="10"/>
    <w:rsid w:val="0005517A"/>
    <w:rPr>
      <w:rFonts w:ascii="Arial" w:eastAsiaTheme="majorEastAsia" w:hAnsi="Arial" w:cstheme="majorBidi"/>
      <w:b/>
      <w:spacing w:val="-10"/>
      <w:kern w:val="28"/>
      <w:sz w:val="28"/>
      <w:szCs w:val="56"/>
    </w:rPr>
  </w:style>
  <w:style w:type="character" w:customStyle="1" w:styleId="Ttulo3Car">
    <w:name w:val="Título 3 Car"/>
    <w:basedOn w:val="Fuentedeprrafopredeter"/>
    <w:link w:val="Ttulo3"/>
    <w:uiPriority w:val="9"/>
    <w:rsid w:val="00606B0F"/>
    <w:rPr>
      <w:rFonts w:ascii="Arial" w:eastAsiaTheme="majorEastAsia" w:hAnsi="Arial" w:cstheme="majorBidi"/>
      <w:b/>
      <w:sz w:val="24"/>
      <w:szCs w:val="26"/>
    </w:rPr>
  </w:style>
  <w:style w:type="paragraph" w:styleId="TDC1">
    <w:name w:val="toc 1"/>
    <w:basedOn w:val="Normal"/>
    <w:next w:val="Normal"/>
    <w:autoRedefine/>
    <w:uiPriority w:val="39"/>
    <w:unhideWhenUsed/>
    <w:rsid w:val="0030642C"/>
    <w:pPr>
      <w:spacing w:after="100"/>
    </w:pPr>
  </w:style>
  <w:style w:type="paragraph" w:styleId="TDC2">
    <w:name w:val="toc 2"/>
    <w:basedOn w:val="Normal"/>
    <w:next w:val="Normal"/>
    <w:autoRedefine/>
    <w:uiPriority w:val="39"/>
    <w:unhideWhenUsed/>
    <w:rsid w:val="0030642C"/>
    <w:pPr>
      <w:spacing w:after="100"/>
      <w:ind w:left="240"/>
    </w:pPr>
  </w:style>
  <w:style w:type="character" w:styleId="Hipervnculo">
    <w:name w:val="Hyperlink"/>
    <w:basedOn w:val="Fuentedeprrafopredeter"/>
    <w:uiPriority w:val="99"/>
    <w:unhideWhenUsed/>
    <w:rsid w:val="0030642C"/>
    <w:rPr>
      <w:color w:val="0563C1" w:themeColor="hyperlink"/>
      <w:u w:val="single"/>
    </w:rPr>
  </w:style>
  <w:style w:type="paragraph" w:styleId="Encabezado">
    <w:name w:val="header"/>
    <w:basedOn w:val="Normal"/>
    <w:link w:val="EncabezadoCar"/>
    <w:uiPriority w:val="99"/>
    <w:unhideWhenUsed/>
    <w:rsid w:val="003064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0642C"/>
    <w:rPr>
      <w:rFonts w:ascii="Arial" w:hAnsi="Arial"/>
      <w:sz w:val="24"/>
    </w:rPr>
  </w:style>
  <w:style w:type="paragraph" w:styleId="Piedepgina">
    <w:name w:val="footer"/>
    <w:basedOn w:val="Normal"/>
    <w:link w:val="PiedepginaCar"/>
    <w:uiPriority w:val="99"/>
    <w:unhideWhenUsed/>
    <w:rsid w:val="003064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0642C"/>
    <w:rPr>
      <w:rFonts w:ascii="Arial" w:hAnsi="Arial"/>
      <w:sz w:val="24"/>
    </w:rPr>
  </w:style>
  <w:style w:type="paragraph" w:styleId="Textodeglobo">
    <w:name w:val="Balloon Text"/>
    <w:basedOn w:val="Normal"/>
    <w:link w:val="TextodegloboCar"/>
    <w:uiPriority w:val="99"/>
    <w:semiHidden/>
    <w:unhideWhenUsed/>
    <w:rsid w:val="0030642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642C"/>
    <w:rPr>
      <w:rFonts w:ascii="Segoe UI" w:hAnsi="Segoe UI" w:cs="Segoe UI"/>
      <w:sz w:val="18"/>
      <w:szCs w:val="18"/>
    </w:rPr>
  </w:style>
  <w:style w:type="character" w:customStyle="1" w:styleId="Ttulo4Car">
    <w:name w:val="Título 4 Car"/>
    <w:basedOn w:val="Fuentedeprrafopredeter"/>
    <w:link w:val="Ttulo4"/>
    <w:uiPriority w:val="9"/>
    <w:rsid w:val="00606B0F"/>
    <w:rPr>
      <w:rFonts w:ascii="Arial" w:eastAsiaTheme="majorEastAsia" w:hAnsi="Arial" w:cstheme="majorBidi"/>
      <w:b/>
      <w:sz w:val="24"/>
      <w:szCs w:val="26"/>
    </w:rPr>
  </w:style>
  <w:style w:type="paragraph" w:styleId="Prrafodelista">
    <w:name w:val="List Paragraph"/>
    <w:basedOn w:val="Normal"/>
    <w:uiPriority w:val="34"/>
    <w:qFormat/>
    <w:rsid w:val="0030642C"/>
    <w:pPr>
      <w:ind w:left="720"/>
      <w:contextualSpacing/>
    </w:pPr>
  </w:style>
  <w:style w:type="paragraph" w:styleId="TDC3">
    <w:name w:val="toc 3"/>
    <w:basedOn w:val="Normal"/>
    <w:next w:val="Normal"/>
    <w:autoRedefine/>
    <w:uiPriority w:val="39"/>
    <w:unhideWhenUsed/>
    <w:rsid w:val="004369A3"/>
    <w:pPr>
      <w:spacing w:after="100"/>
      <w:ind w:left="480"/>
    </w:pPr>
  </w:style>
  <w:style w:type="paragraph" w:styleId="TDC4">
    <w:name w:val="toc 4"/>
    <w:basedOn w:val="Normal"/>
    <w:next w:val="Normal"/>
    <w:autoRedefine/>
    <w:uiPriority w:val="39"/>
    <w:unhideWhenUsed/>
    <w:rsid w:val="004369A3"/>
    <w:pPr>
      <w:spacing w:after="100"/>
      <w:ind w:left="720"/>
    </w:pPr>
  </w:style>
  <w:style w:type="paragraph" w:styleId="TtuloTDC">
    <w:name w:val="TOC Heading"/>
    <w:basedOn w:val="Ttulo1"/>
    <w:next w:val="Normal"/>
    <w:uiPriority w:val="39"/>
    <w:unhideWhenUsed/>
    <w:qFormat/>
    <w:rsid w:val="00E227FD"/>
    <w:pPr>
      <w:numPr>
        <w:numId w:val="0"/>
      </w:numPr>
      <w:spacing w:before="240" w:after="0" w:line="259" w:lineRule="auto"/>
      <w:jc w:val="left"/>
      <w:outlineLvl w:val="9"/>
    </w:pPr>
    <w:rPr>
      <w:rFonts w:asciiTheme="majorHAnsi" w:hAnsiTheme="majorHAnsi"/>
      <w:b w:val="0"/>
      <w:color w:val="2F5496" w:themeColor="accent1" w:themeShade="BF"/>
      <w:sz w:val="32"/>
      <w:szCs w:val="32"/>
      <w:lang w:eastAsia="es-PE"/>
    </w:rPr>
  </w:style>
  <w:style w:type="character" w:styleId="Refdecomentario">
    <w:name w:val="annotation reference"/>
    <w:basedOn w:val="Fuentedeprrafopredeter"/>
    <w:uiPriority w:val="99"/>
    <w:semiHidden/>
    <w:unhideWhenUsed/>
    <w:rsid w:val="006015A5"/>
    <w:rPr>
      <w:sz w:val="16"/>
      <w:szCs w:val="16"/>
    </w:rPr>
  </w:style>
  <w:style w:type="paragraph" w:styleId="Textocomentario">
    <w:name w:val="annotation text"/>
    <w:basedOn w:val="Normal"/>
    <w:link w:val="TextocomentarioCar"/>
    <w:uiPriority w:val="99"/>
    <w:semiHidden/>
    <w:unhideWhenUsed/>
    <w:rsid w:val="006015A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015A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6015A5"/>
    <w:rPr>
      <w:b/>
      <w:bCs/>
    </w:rPr>
  </w:style>
  <w:style w:type="character" w:customStyle="1" w:styleId="AsuntodelcomentarioCar">
    <w:name w:val="Asunto del comentario Car"/>
    <w:basedOn w:val="TextocomentarioCar"/>
    <w:link w:val="Asuntodelcomentario"/>
    <w:uiPriority w:val="99"/>
    <w:semiHidden/>
    <w:rsid w:val="006015A5"/>
    <w:rPr>
      <w:rFonts w:ascii="Arial" w:hAnsi="Arial"/>
      <w:b/>
      <w:bCs/>
      <w:sz w:val="20"/>
      <w:szCs w:val="20"/>
    </w:rPr>
  </w:style>
  <w:style w:type="character" w:customStyle="1" w:styleId="Ttulo5Car">
    <w:name w:val="Título 5 Car"/>
    <w:basedOn w:val="Fuentedeprrafopredeter"/>
    <w:link w:val="Ttulo5"/>
    <w:uiPriority w:val="9"/>
    <w:rsid w:val="00606B0F"/>
    <w:rPr>
      <w:rFonts w:ascii="Arial" w:eastAsiaTheme="majorEastAsia" w:hAnsi="Arial" w:cstheme="majorBidi"/>
      <w:b/>
      <w:color w:val="000000" w:themeColor="text1"/>
      <w:sz w:val="24"/>
    </w:rPr>
  </w:style>
  <w:style w:type="paragraph" w:styleId="TDC5">
    <w:name w:val="toc 5"/>
    <w:basedOn w:val="Normal"/>
    <w:next w:val="Normal"/>
    <w:autoRedefine/>
    <w:uiPriority w:val="39"/>
    <w:unhideWhenUsed/>
    <w:rsid w:val="000844E7"/>
    <w:pPr>
      <w:spacing w:after="100"/>
      <w:ind w:left="960"/>
    </w:pPr>
  </w:style>
  <w:style w:type="table" w:styleId="Tablaconcuadrcula">
    <w:name w:val="Table Grid"/>
    <w:basedOn w:val="Tablanormal"/>
    <w:uiPriority w:val="59"/>
    <w:rsid w:val="003050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05081"/>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292303"/>
    <w:pPr>
      <w:spacing w:after="0"/>
    </w:pPr>
  </w:style>
  <w:style w:type="paragraph" w:styleId="Sinespaciado">
    <w:name w:val="No Spacing"/>
    <w:uiPriority w:val="1"/>
    <w:qFormat/>
    <w:rsid w:val="0041416A"/>
    <w:pPr>
      <w:spacing w:after="0" w:line="240" w:lineRule="auto"/>
      <w:jc w:val="both"/>
    </w:pPr>
    <w:rPr>
      <w:rFonts w:ascii="Arial" w:hAnsi="Arial"/>
      <w:sz w:val="24"/>
    </w:rPr>
  </w:style>
  <w:style w:type="paragraph" w:styleId="Textonotapie">
    <w:name w:val="footnote text"/>
    <w:basedOn w:val="Normal"/>
    <w:link w:val="TextonotapieCar"/>
    <w:uiPriority w:val="99"/>
    <w:semiHidden/>
    <w:unhideWhenUsed/>
    <w:rsid w:val="0005169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69D"/>
    <w:rPr>
      <w:rFonts w:ascii="Arial" w:hAnsi="Arial"/>
      <w:sz w:val="20"/>
      <w:szCs w:val="20"/>
    </w:rPr>
  </w:style>
  <w:style w:type="character" w:styleId="Refdenotaalpie">
    <w:name w:val="footnote reference"/>
    <w:basedOn w:val="Fuentedeprrafopredeter"/>
    <w:uiPriority w:val="99"/>
    <w:semiHidden/>
    <w:unhideWhenUsed/>
    <w:rsid w:val="0005169D"/>
    <w:rPr>
      <w:vertAlign w:val="superscript"/>
    </w:rPr>
  </w:style>
  <w:style w:type="character" w:styleId="Textodelmarcadordeposicin">
    <w:name w:val="Placeholder Text"/>
    <w:basedOn w:val="Fuentedeprrafopredeter"/>
    <w:uiPriority w:val="99"/>
    <w:semiHidden/>
    <w:rsid w:val="005D4583"/>
    <w:rPr>
      <w:color w:val="808080"/>
    </w:rPr>
  </w:style>
  <w:style w:type="paragraph" w:styleId="NormalWeb">
    <w:name w:val="Normal (Web)"/>
    <w:basedOn w:val="Normal"/>
    <w:uiPriority w:val="99"/>
    <w:semiHidden/>
    <w:unhideWhenUsed/>
    <w:rsid w:val="00020105"/>
    <w:pPr>
      <w:spacing w:before="100" w:beforeAutospacing="1" w:after="100" w:afterAutospacing="1" w:line="240" w:lineRule="auto"/>
      <w:jc w:val="left"/>
    </w:pPr>
    <w:rPr>
      <w:rFonts w:ascii="Times New Roman" w:eastAsia="Times New Roman" w:hAnsi="Times New Roman" w:cs="Times New Roman"/>
      <w:szCs w:val="24"/>
      <w:lang w:eastAsia="es-PE"/>
    </w:rPr>
  </w:style>
  <w:style w:type="table" w:customStyle="1" w:styleId="Tablanormal21">
    <w:name w:val="Tabla normal 21"/>
    <w:basedOn w:val="Tablanormal"/>
    <w:uiPriority w:val="42"/>
    <w:rsid w:val="00730F9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conformatoprevio">
    <w:name w:val="HTML Preformatted"/>
    <w:basedOn w:val="Normal"/>
    <w:link w:val="HTMLconformatoprevioCar"/>
    <w:uiPriority w:val="99"/>
    <w:semiHidden/>
    <w:unhideWhenUsed/>
    <w:rsid w:val="004D44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4D4424"/>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39095">
      <w:bodyDiv w:val="1"/>
      <w:marLeft w:val="0"/>
      <w:marRight w:val="0"/>
      <w:marTop w:val="0"/>
      <w:marBottom w:val="0"/>
      <w:divBdr>
        <w:top w:val="none" w:sz="0" w:space="0" w:color="auto"/>
        <w:left w:val="none" w:sz="0" w:space="0" w:color="auto"/>
        <w:bottom w:val="none" w:sz="0" w:space="0" w:color="auto"/>
        <w:right w:val="none" w:sz="0" w:space="0" w:color="auto"/>
      </w:divBdr>
    </w:div>
    <w:div w:id="107237472">
      <w:bodyDiv w:val="1"/>
      <w:marLeft w:val="0"/>
      <w:marRight w:val="0"/>
      <w:marTop w:val="0"/>
      <w:marBottom w:val="0"/>
      <w:divBdr>
        <w:top w:val="none" w:sz="0" w:space="0" w:color="auto"/>
        <w:left w:val="none" w:sz="0" w:space="0" w:color="auto"/>
        <w:bottom w:val="none" w:sz="0" w:space="0" w:color="auto"/>
        <w:right w:val="none" w:sz="0" w:space="0" w:color="auto"/>
      </w:divBdr>
    </w:div>
    <w:div w:id="219754832">
      <w:bodyDiv w:val="1"/>
      <w:marLeft w:val="0"/>
      <w:marRight w:val="0"/>
      <w:marTop w:val="0"/>
      <w:marBottom w:val="0"/>
      <w:divBdr>
        <w:top w:val="none" w:sz="0" w:space="0" w:color="auto"/>
        <w:left w:val="none" w:sz="0" w:space="0" w:color="auto"/>
        <w:bottom w:val="none" w:sz="0" w:space="0" w:color="auto"/>
        <w:right w:val="none" w:sz="0" w:space="0" w:color="auto"/>
      </w:divBdr>
    </w:div>
    <w:div w:id="306131512">
      <w:bodyDiv w:val="1"/>
      <w:marLeft w:val="0"/>
      <w:marRight w:val="0"/>
      <w:marTop w:val="0"/>
      <w:marBottom w:val="0"/>
      <w:divBdr>
        <w:top w:val="none" w:sz="0" w:space="0" w:color="auto"/>
        <w:left w:val="none" w:sz="0" w:space="0" w:color="auto"/>
        <w:bottom w:val="none" w:sz="0" w:space="0" w:color="auto"/>
        <w:right w:val="none" w:sz="0" w:space="0" w:color="auto"/>
      </w:divBdr>
    </w:div>
    <w:div w:id="364527717">
      <w:bodyDiv w:val="1"/>
      <w:marLeft w:val="0"/>
      <w:marRight w:val="0"/>
      <w:marTop w:val="0"/>
      <w:marBottom w:val="0"/>
      <w:divBdr>
        <w:top w:val="none" w:sz="0" w:space="0" w:color="auto"/>
        <w:left w:val="none" w:sz="0" w:space="0" w:color="auto"/>
        <w:bottom w:val="none" w:sz="0" w:space="0" w:color="auto"/>
        <w:right w:val="none" w:sz="0" w:space="0" w:color="auto"/>
      </w:divBdr>
    </w:div>
    <w:div w:id="395127034">
      <w:bodyDiv w:val="1"/>
      <w:marLeft w:val="0"/>
      <w:marRight w:val="0"/>
      <w:marTop w:val="0"/>
      <w:marBottom w:val="0"/>
      <w:divBdr>
        <w:top w:val="none" w:sz="0" w:space="0" w:color="auto"/>
        <w:left w:val="none" w:sz="0" w:space="0" w:color="auto"/>
        <w:bottom w:val="none" w:sz="0" w:space="0" w:color="auto"/>
        <w:right w:val="none" w:sz="0" w:space="0" w:color="auto"/>
      </w:divBdr>
    </w:div>
    <w:div w:id="408887006">
      <w:bodyDiv w:val="1"/>
      <w:marLeft w:val="0"/>
      <w:marRight w:val="0"/>
      <w:marTop w:val="0"/>
      <w:marBottom w:val="0"/>
      <w:divBdr>
        <w:top w:val="none" w:sz="0" w:space="0" w:color="auto"/>
        <w:left w:val="none" w:sz="0" w:space="0" w:color="auto"/>
        <w:bottom w:val="none" w:sz="0" w:space="0" w:color="auto"/>
        <w:right w:val="none" w:sz="0" w:space="0" w:color="auto"/>
      </w:divBdr>
    </w:div>
    <w:div w:id="440492998">
      <w:bodyDiv w:val="1"/>
      <w:marLeft w:val="0"/>
      <w:marRight w:val="0"/>
      <w:marTop w:val="0"/>
      <w:marBottom w:val="0"/>
      <w:divBdr>
        <w:top w:val="none" w:sz="0" w:space="0" w:color="auto"/>
        <w:left w:val="none" w:sz="0" w:space="0" w:color="auto"/>
        <w:bottom w:val="none" w:sz="0" w:space="0" w:color="auto"/>
        <w:right w:val="none" w:sz="0" w:space="0" w:color="auto"/>
      </w:divBdr>
    </w:div>
    <w:div w:id="466357967">
      <w:bodyDiv w:val="1"/>
      <w:marLeft w:val="0"/>
      <w:marRight w:val="0"/>
      <w:marTop w:val="0"/>
      <w:marBottom w:val="0"/>
      <w:divBdr>
        <w:top w:val="none" w:sz="0" w:space="0" w:color="auto"/>
        <w:left w:val="none" w:sz="0" w:space="0" w:color="auto"/>
        <w:bottom w:val="none" w:sz="0" w:space="0" w:color="auto"/>
        <w:right w:val="none" w:sz="0" w:space="0" w:color="auto"/>
      </w:divBdr>
    </w:div>
    <w:div w:id="600457183">
      <w:bodyDiv w:val="1"/>
      <w:marLeft w:val="0"/>
      <w:marRight w:val="0"/>
      <w:marTop w:val="0"/>
      <w:marBottom w:val="0"/>
      <w:divBdr>
        <w:top w:val="none" w:sz="0" w:space="0" w:color="auto"/>
        <w:left w:val="none" w:sz="0" w:space="0" w:color="auto"/>
        <w:bottom w:val="none" w:sz="0" w:space="0" w:color="auto"/>
        <w:right w:val="none" w:sz="0" w:space="0" w:color="auto"/>
      </w:divBdr>
    </w:div>
    <w:div w:id="634141959">
      <w:bodyDiv w:val="1"/>
      <w:marLeft w:val="0"/>
      <w:marRight w:val="0"/>
      <w:marTop w:val="0"/>
      <w:marBottom w:val="0"/>
      <w:divBdr>
        <w:top w:val="none" w:sz="0" w:space="0" w:color="auto"/>
        <w:left w:val="none" w:sz="0" w:space="0" w:color="auto"/>
        <w:bottom w:val="none" w:sz="0" w:space="0" w:color="auto"/>
        <w:right w:val="none" w:sz="0" w:space="0" w:color="auto"/>
      </w:divBdr>
    </w:div>
    <w:div w:id="647171830">
      <w:bodyDiv w:val="1"/>
      <w:marLeft w:val="0"/>
      <w:marRight w:val="0"/>
      <w:marTop w:val="0"/>
      <w:marBottom w:val="0"/>
      <w:divBdr>
        <w:top w:val="none" w:sz="0" w:space="0" w:color="auto"/>
        <w:left w:val="none" w:sz="0" w:space="0" w:color="auto"/>
        <w:bottom w:val="none" w:sz="0" w:space="0" w:color="auto"/>
        <w:right w:val="none" w:sz="0" w:space="0" w:color="auto"/>
      </w:divBdr>
    </w:div>
    <w:div w:id="699820976">
      <w:bodyDiv w:val="1"/>
      <w:marLeft w:val="0"/>
      <w:marRight w:val="0"/>
      <w:marTop w:val="0"/>
      <w:marBottom w:val="0"/>
      <w:divBdr>
        <w:top w:val="none" w:sz="0" w:space="0" w:color="auto"/>
        <w:left w:val="none" w:sz="0" w:space="0" w:color="auto"/>
        <w:bottom w:val="none" w:sz="0" w:space="0" w:color="auto"/>
        <w:right w:val="none" w:sz="0" w:space="0" w:color="auto"/>
      </w:divBdr>
    </w:div>
    <w:div w:id="713307989">
      <w:bodyDiv w:val="1"/>
      <w:marLeft w:val="0"/>
      <w:marRight w:val="0"/>
      <w:marTop w:val="0"/>
      <w:marBottom w:val="0"/>
      <w:divBdr>
        <w:top w:val="none" w:sz="0" w:space="0" w:color="auto"/>
        <w:left w:val="none" w:sz="0" w:space="0" w:color="auto"/>
        <w:bottom w:val="none" w:sz="0" w:space="0" w:color="auto"/>
        <w:right w:val="none" w:sz="0" w:space="0" w:color="auto"/>
      </w:divBdr>
    </w:div>
    <w:div w:id="829324761">
      <w:bodyDiv w:val="1"/>
      <w:marLeft w:val="0"/>
      <w:marRight w:val="0"/>
      <w:marTop w:val="0"/>
      <w:marBottom w:val="0"/>
      <w:divBdr>
        <w:top w:val="none" w:sz="0" w:space="0" w:color="auto"/>
        <w:left w:val="none" w:sz="0" w:space="0" w:color="auto"/>
        <w:bottom w:val="none" w:sz="0" w:space="0" w:color="auto"/>
        <w:right w:val="none" w:sz="0" w:space="0" w:color="auto"/>
      </w:divBdr>
    </w:div>
    <w:div w:id="829373898">
      <w:bodyDiv w:val="1"/>
      <w:marLeft w:val="0"/>
      <w:marRight w:val="0"/>
      <w:marTop w:val="0"/>
      <w:marBottom w:val="0"/>
      <w:divBdr>
        <w:top w:val="none" w:sz="0" w:space="0" w:color="auto"/>
        <w:left w:val="none" w:sz="0" w:space="0" w:color="auto"/>
        <w:bottom w:val="none" w:sz="0" w:space="0" w:color="auto"/>
        <w:right w:val="none" w:sz="0" w:space="0" w:color="auto"/>
      </w:divBdr>
      <w:divsChild>
        <w:div w:id="2001234225">
          <w:marLeft w:val="0"/>
          <w:marRight w:val="0"/>
          <w:marTop w:val="0"/>
          <w:marBottom w:val="0"/>
          <w:divBdr>
            <w:top w:val="none" w:sz="0" w:space="0" w:color="auto"/>
            <w:left w:val="none" w:sz="0" w:space="0" w:color="auto"/>
            <w:bottom w:val="none" w:sz="0" w:space="0" w:color="auto"/>
            <w:right w:val="none" w:sz="0" w:space="0" w:color="auto"/>
          </w:divBdr>
        </w:div>
      </w:divsChild>
    </w:div>
    <w:div w:id="857960683">
      <w:bodyDiv w:val="1"/>
      <w:marLeft w:val="0"/>
      <w:marRight w:val="0"/>
      <w:marTop w:val="0"/>
      <w:marBottom w:val="0"/>
      <w:divBdr>
        <w:top w:val="none" w:sz="0" w:space="0" w:color="auto"/>
        <w:left w:val="none" w:sz="0" w:space="0" w:color="auto"/>
        <w:bottom w:val="none" w:sz="0" w:space="0" w:color="auto"/>
        <w:right w:val="none" w:sz="0" w:space="0" w:color="auto"/>
      </w:divBdr>
    </w:div>
    <w:div w:id="924415217">
      <w:bodyDiv w:val="1"/>
      <w:marLeft w:val="0"/>
      <w:marRight w:val="0"/>
      <w:marTop w:val="0"/>
      <w:marBottom w:val="0"/>
      <w:divBdr>
        <w:top w:val="none" w:sz="0" w:space="0" w:color="auto"/>
        <w:left w:val="none" w:sz="0" w:space="0" w:color="auto"/>
        <w:bottom w:val="none" w:sz="0" w:space="0" w:color="auto"/>
        <w:right w:val="none" w:sz="0" w:space="0" w:color="auto"/>
      </w:divBdr>
    </w:div>
    <w:div w:id="977688637">
      <w:bodyDiv w:val="1"/>
      <w:marLeft w:val="0"/>
      <w:marRight w:val="0"/>
      <w:marTop w:val="0"/>
      <w:marBottom w:val="0"/>
      <w:divBdr>
        <w:top w:val="none" w:sz="0" w:space="0" w:color="auto"/>
        <w:left w:val="none" w:sz="0" w:space="0" w:color="auto"/>
        <w:bottom w:val="none" w:sz="0" w:space="0" w:color="auto"/>
        <w:right w:val="none" w:sz="0" w:space="0" w:color="auto"/>
      </w:divBdr>
    </w:div>
    <w:div w:id="993027901">
      <w:bodyDiv w:val="1"/>
      <w:marLeft w:val="0"/>
      <w:marRight w:val="0"/>
      <w:marTop w:val="0"/>
      <w:marBottom w:val="0"/>
      <w:divBdr>
        <w:top w:val="none" w:sz="0" w:space="0" w:color="auto"/>
        <w:left w:val="none" w:sz="0" w:space="0" w:color="auto"/>
        <w:bottom w:val="none" w:sz="0" w:space="0" w:color="auto"/>
        <w:right w:val="none" w:sz="0" w:space="0" w:color="auto"/>
      </w:divBdr>
    </w:div>
    <w:div w:id="1031566959">
      <w:bodyDiv w:val="1"/>
      <w:marLeft w:val="0"/>
      <w:marRight w:val="0"/>
      <w:marTop w:val="0"/>
      <w:marBottom w:val="0"/>
      <w:divBdr>
        <w:top w:val="none" w:sz="0" w:space="0" w:color="auto"/>
        <w:left w:val="none" w:sz="0" w:space="0" w:color="auto"/>
        <w:bottom w:val="none" w:sz="0" w:space="0" w:color="auto"/>
        <w:right w:val="none" w:sz="0" w:space="0" w:color="auto"/>
      </w:divBdr>
    </w:div>
    <w:div w:id="1069645684">
      <w:bodyDiv w:val="1"/>
      <w:marLeft w:val="0"/>
      <w:marRight w:val="0"/>
      <w:marTop w:val="0"/>
      <w:marBottom w:val="0"/>
      <w:divBdr>
        <w:top w:val="none" w:sz="0" w:space="0" w:color="auto"/>
        <w:left w:val="none" w:sz="0" w:space="0" w:color="auto"/>
        <w:bottom w:val="none" w:sz="0" w:space="0" w:color="auto"/>
        <w:right w:val="none" w:sz="0" w:space="0" w:color="auto"/>
      </w:divBdr>
    </w:div>
    <w:div w:id="1095129878">
      <w:bodyDiv w:val="1"/>
      <w:marLeft w:val="0"/>
      <w:marRight w:val="0"/>
      <w:marTop w:val="0"/>
      <w:marBottom w:val="0"/>
      <w:divBdr>
        <w:top w:val="none" w:sz="0" w:space="0" w:color="auto"/>
        <w:left w:val="none" w:sz="0" w:space="0" w:color="auto"/>
        <w:bottom w:val="none" w:sz="0" w:space="0" w:color="auto"/>
        <w:right w:val="none" w:sz="0" w:space="0" w:color="auto"/>
      </w:divBdr>
    </w:div>
    <w:div w:id="1096560601">
      <w:bodyDiv w:val="1"/>
      <w:marLeft w:val="0"/>
      <w:marRight w:val="0"/>
      <w:marTop w:val="0"/>
      <w:marBottom w:val="0"/>
      <w:divBdr>
        <w:top w:val="none" w:sz="0" w:space="0" w:color="auto"/>
        <w:left w:val="none" w:sz="0" w:space="0" w:color="auto"/>
        <w:bottom w:val="none" w:sz="0" w:space="0" w:color="auto"/>
        <w:right w:val="none" w:sz="0" w:space="0" w:color="auto"/>
      </w:divBdr>
    </w:div>
    <w:div w:id="1200973042">
      <w:bodyDiv w:val="1"/>
      <w:marLeft w:val="0"/>
      <w:marRight w:val="0"/>
      <w:marTop w:val="0"/>
      <w:marBottom w:val="0"/>
      <w:divBdr>
        <w:top w:val="none" w:sz="0" w:space="0" w:color="auto"/>
        <w:left w:val="none" w:sz="0" w:space="0" w:color="auto"/>
        <w:bottom w:val="none" w:sz="0" w:space="0" w:color="auto"/>
        <w:right w:val="none" w:sz="0" w:space="0" w:color="auto"/>
      </w:divBdr>
    </w:div>
    <w:div w:id="1209486547">
      <w:bodyDiv w:val="1"/>
      <w:marLeft w:val="0"/>
      <w:marRight w:val="0"/>
      <w:marTop w:val="0"/>
      <w:marBottom w:val="0"/>
      <w:divBdr>
        <w:top w:val="none" w:sz="0" w:space="0" w:color="auto"/>
        <w:left w:val="none" w:sz="0" w:space="0" w:color="auto"/>
        <w:bottom w:val="none" w:sz="0" w:space="0" w:color="auto"/>
        <w:right w:val="none" w:sz="0" w:space="0" w:color="auto"/>
      </w:divBdr>
    </w:div>
    <w:div w:id="1230120047">
      <w:bodyDiv w:val="1"/>
      <w:marLeft w:val="0"/>
      <w:marRight w:val="0"/>
      <w:marTop w:val="0"/>
      <w:marBottom w:val="0"/>
      <w:divBdr>
        <w:top w:val="none" w:sz="0" w:space="0" w:color="auto"/>
        <w:left w:val="none" w:sz="0" w:space="0" w:color="auto"/>
        <w:bottom w:val="none" w:sz="0" w:space="0" w:color="auto"/>
        <w:right w:val="none" w:sz="0" w:space="0" w:color="auto"/>
      </w:divBdr>
    </w:div>
    <w:div w:id="1238637438">
      <w:bodyDiv w:val="1"/>
      <w:marLeft w:val="0"/>
      <w:marRight w:val="0"/>
      <w:marTop w:val="0"/>
      <w:marBottom w:val="0"/>
      <w:divBdr>
        <w:top w:val="none" w:sz="0" w:space="0" w:color="auto"/>
        <w:left w:val="none" w:sz="0" w:space="0" w:color="auto"/>
        <w:bottom w:val="none" w:sz="0" w:space="0" w:color="auto"/>
        <w:right w:val="none" w:sz="0" w:space="0" w:color="auto"/>
      </w:divBdr>
    </w:div>
    <w:div w:id="1260328810">
      <w:bodyDiv w:val="1"/>
      <w:marLeft w:val="0"/>
      <w:marRight w:val="0"/>
      <w:marTop w:val="0"/>
      <w:marBottom w:val="0"/>
      <w:divBdr>
        <w:top w:val="none" w:sz="0" w:space="0" w:color="auto"/>
        <w:left w:val="none" w:sz="0" w:space="0" w:color="auto"/>
        <w:bottom w:val="none" w:sz="0" w:space="0" w:color="auto"/>
        <w:right w:val="none" w:sz="0" w:space="0" w:color="auto"/>
      </w:divBdr>
    </w:div>
    <w:div w:id="1282958954">
      <w:bodyDiv w:val="1"/>
      <w:marLeft w:val="0"/>
      <w:marRight w:val="0"/>
      <w:marTop w:val="0"/>
      <w:marBottom w:val="0"/>
      <w:divBdr>
        <w:top w:val="none" w:sz="0" w:space="0" w:color="auto"/>
        <w:left w:val="none" w:sz="0" w:space="0" w:color="auto"/>
        <w:bottom w:val="none" w:sz="0" w:space="0" w:color="auto"/>
        <w:right w:val="none" w:sz="0" w:space="0" w:color="auto"/>
      </w:divBdr>
    </w:div>
    <w:div w:id="1349790207">
      <w:bodyDiv w:val="1"/>
      <w:marLeft w:val="0"/>
      <w:marRight w:val="0"/>
      <w:marTop w:val="0"/>
      <w:marBottom w:val="0"/>
      <w:divBdr>
        <w:top w:val="none" w:sz="0" w:space="0" w:color="auto"/>
        <w:left w:val="none" w:sz="0" w:space="0" w:color="auto"/>
        <w:bottom w:val="none" w:sz="0" w:space="0" w:color="auto"/>
        <w:right w:val="none" w:sz="0" w:space="0" w:color="auto"/>
      </w:divBdr>
    </w:div>
    <w:div w:id="1417089876">
      <w:bodyDiv w:val="1"/>
      <w:marLeft w:val="0"/>
      <w:marRight w:val="0"/>
      <w:marTop w:val="0"/>
      <w:marBottom w:val="0"/>
      <w:divBdr>
        <w:top w:val="none" w:sz="0" w:space="0" w:color="auto"/>
        <w:left w:val="none" w:sz="0" w:space="0" w:color="auto"/>
        <w:bottom w:val="none" w:sz="0" w:space="0" w:color="auto"/>
        <w:right w:val="none" w:sz="0" w:space="0" w:color="auto"/>
      </w:divBdr>
    </w:div>
    <w:div w:id="1458912506">
      <w:bodyDiv w:val="1"/>
      <w:marLeft w:val="0"/>
      <w:marRight w:val="0"/>
      <w:marTop w:val="0"/>
      <w:marBottom w:val="0"/>
      <w:divBdr>
        <w:top w:val="none" w:sz="0" w:space="0" w:color="auto"/>
        <w:left w:val="none" w:sz="0" w:space="0" w:color="auto"/>
        <w:bottom w:val="none" w:sz="0" w:space="0" w:color="auto"/>
        <w:right w:val="none" w:sz="0" w:space="0" w:color="auto"/>
      </w:divBdr>
    </w:div>
    <w:div w:id="1508247556">
      <w:bodyDiv w:val="1"/>
      <w:marLeft w:val="0"/>
      <w:marRight w:val="0"/>
      <w:marTop w:val="0"/>
      <w:marBottom w:val="0"/>
      <w:divBdr>
        <w:top w:val="none" w:sz="0" w:space="0" w:color="auto"/>
        <w:left w:val="none" w:sz="0" w:space="0" w:color="auto"/>
        <w:bottom w:val="none" w:sz="0" w:space="0" w:color="auto"/>
        <w:right w:val="none" w:sz="0" w:space="0" w:color="auto"/>
      </w:divBdr>
    </w:div>
    <w:div w:id="1565337438">
      <w:bodyDiv w:val="1"/>
      <w:marLeft w:val="0"/>
      <w:marRight w:val="0"/>
      <w:marTop w:val="0"/>
      <w:marBottom w:val="0"/>
      <w:divBdr>
        <w:top w:val="none" w:sz="0" w:space="0" w:color="auto"/>
        <w:left w:val="none" w:sz="0" w:space="0" w:color="auto"/>
        <w:bottom w:val="none" w:sz="0" w:space="0" w:color="auto"/>
        <w:right w:val="none" w:sz="0" w:space="0" w:color="auto"/>
      </w:divBdr>
    </w:div>
    <w:div w:id="1585191038">
      <w:bodyDiv w:val="1"/>
      <w:marLeft w:val="0"/>
      <w:marRight w:val="0"/>
      <w:marTop w:val="0"/>
      <w:marBottom w:val="0"/>
      <w:divBdr>
        <w:top w:val="none" w:sz="0" w:space="0" w:color="auto"/>
        <w:left w:val="none" w:sz="0" w:space="0" w:color="auto"/>
        <w:bottom w:val="none" w:sz="0" w:space="0" w:color="auto"/>
        <w:right w:val="none" w:sz="0" w:space="0" w:color="auto"/>
      </w:divBdr>
    </w:div>
    <w:div w:id="1603806763">
      <w:bodyDiv w:val="1"/>
      <w:marLeft w:val="0"/>
      <w:marRight w:val="0"/>
      <w:marTop w:val="0"/>
      <w:marBottom w:val="0"/>
      <w:divBdr>
        <w:top w:val="none" w:sz="0" w:space="0" w:color="auto"/>
        <w:left w:val="none" w:sz="0" w:space="0" w:color="auto"/>
        <w:bottom w:val="none" w:sz="0" w:space="0" w:color="auto"/>
        <w:right w:val="none" w:sz="0" w:space="0" w:color="auto"/>
      </w:divBdr>
    </w:div>
    <w:div w:id="1674458360">
      <w:bodyDiv w:val="1"/>
      <w:marLeft w:val="0"/>
      <w:marRight w:val="0"/>
      <w:marTop w:val="0"/>
      <w:marBottom w:val="0"/>
      <w:divBdr>
        <w:top w:val="none" w:sz="0" w:space="0" w:color="auto"/>
        <w:left w:val="none" w:sz="0" w:space="0" w:color="auto"/>
        <w:bottom w:val="none" w:sz="0" w:space="0" w:color="auto"/>
        <w:right w:val="none" w:sz="0" w:space="0" w:color="auto"/>
      </w:divBdr>
    </w:div>
    <w:div w:id="1675838346">
      <w:bodyDiv w:val="1"/>
      <w:marLeft w:val="0"/>
      <w:marRight w:val="0"/>
      <w:marTop w:val="0"/>
      <w:marBottom w:val="0"/>
      <w:divBdr>
        <w:top w:val="none" w:sz="0" w:space="0" w:color="auto"/>
        <w:left w:val="none" w:sz="0" w:space="0" w:color="auto"/>
        <w:bottom w:val="none" w:sz="0" w:space="0" w:color="auto"/>
        <w:right w:val="none" w:sz="0" w:space="0" w:color="auto"/>
      </w:divBdr>
    </w:div>
    <w:div w:id="1691446040">
      <w:bodyDiv w:val="1"/>
      <w:marLeft w:val="0"/>
      <w:marRight w:val="0"/>
      <w:marTop w:val="0"/>
      <w:marBottom w:val="0"/>
      <w:divBdr>
        <w:top w:val="none" w:sz="0" w:space="0" w:color="auto"/>
        <w:left w:val="none" w:sz="0" w:space="0" w:color="auto"/>
        <w:bottom w:val="none" w:sz="0" w:space="0" w:color="auto"/>
        <w:right w:val="none" w:sz="0" w:space="0" w:color="auto"/>
      </w:divBdr>
    </w:div>
    <w:div w:id="1723551965">
      <w:bodyDiv w:val="1"/>
      <w:marLeft w:val="0"/>
      <w:marRight w:val="0"/>
      <w:marTop w:val="0"/>
      <w:marBottom w:val="0"/>
      <w:divBdr>
        <w:top w:val="none" w:sz="0" w:space="0" w:color="auto"/>
        <w:left w:val="none" w:sz="0" w:space="0" w:color="auto"/>
        <w:bottom w:val="none" w:sz="0" w:space="0" w:color="auto"/>
        <w:right w:val="none" w:sz="0" w:space="0" w:color="auto"/>
      </w:divBdr>
    </w:div>
    <w:div w:id="1728724049">
      <w:bodyDiv w:val="1"/>
      <w:marLeft w:val="0"/>
      <w:marRight w:val="0"/>
      <w:marTop w:val="0"/>
      <w:marBottom w:val="0"/>
      <w:divBdr>
        <w:top w:val="none" w:sz="0" w:space="0" w:color="auto"/>
        <w:left w:val="none" w:sz="0" w:space="0" w:color="auto"/>
        <w:bottom w:val="none" w:sz="0" w:space="0" w:color="auto"/>
        <w:right w:val="none" w:sz="0" w:space="0" w:color="auto"/>
      </w:divBdr>
    </w:div>
    <w:div w:id="1729499342">
      <w:bodyDiv w:val="1"/>
      <w:marLeft w:val="0"/>
      <w:marRight w:val="0"/>
      <w:marTop w:val="0"/>
      <w:marBottom w:val="0"/>
      <w:divBdr>
        <w:top w:val="none" w:sz="0" w:space="0" w:color="auto"/>
        <w:left w:val="none" w:sz="0" w:space="0" w:color="auto"/>
        <w:bottom w:val="none" w:sz="0" w:space="0" w:color="auto"/>
        <w:right w:val="none" w:sz="0" w:space="0" w:color="auto"/>
      </w:divBdr>
    </w:div>
    <w:div w:id="1739788370">
      <w:bodyDiv w:val="1"/>
      <w:marLeft w:val="0"/>
      <w:marRight w:val="0"/>
      <w:marTop w:val="0"/>
      <w:marBottom w:val="0"/>
      <w:divBdr>
        <w:top w:val="none" w:sz="0" w:space="0" w:color="auto"/>
        <w:left w:val="none" w:sz="0" w:space="0" w:color="auto"/>
        <w:bottom w:val="none" w:sz="0" w:space="0" w:color="auto"/>
        <w:right w:val="none" w:sz="0" w:space="0" w:color="auto"/>
      </w:divBdr>
    </w:div>
    <w:div w:id="1772821833">
      <w:bodyDiv w:val="1"/>
      <w:marLeft w:val="0"/>
      <w:marRight w:val="0"/>
      <w:marTop w:val="0"/>
      <w:marBottom w:val="0"/>
      <w:divBdr>
        <w:top w:val="none" w:sz="0" w:space="0" w:color="auto"/>
        <w:left w:val="none" w:sz="0" w:space="0" w:color="auto"/>
        <w:bottom w:val="none" w:sz="0" w:space="0" w:color="auto"/>
        <w:right w:val="none" w:sz="0" w:space="0" w:color="auto"/>
      </w:divBdr>
    </w:div>
    <w:div w:id="1842885992">
      <w:bodyDiv w:val="1"/>
      <w:marLeft w:val="0"/>
      <w:marRight w:val="0"/>
      <w:marTop w:val="0"/>
      <w:marBottom w:val="0"/>
      <w:divBdr>
        <w:top w:val="none" w:sz="0" w:space="0" w:color="auto"/>
        <w:left w:val="none" w:sz="0" w:space="0" w:color="auto"/>
        <w:bottom w:val="none" w:sz="0" w:space="0" w:color="auto"/>
        <w:right w:val="none" w:sz="0" w:space="0" w:color="auto"/>
      </w:divBdr>
    </w:div>
    <w:div w:id="1874296124">
      <w:bodyDiv w:val="1"/>
      <w:marLeft w:val="0"/>
      <w:marRight w:val="0"/>
      <w:marTop w:val="0"/>
      <w:marBottom w:val="0"/>
      <w:divBdr>
        <w:top w:val="none" w:sz="0" w:space="0" w:color="auto"/>
        <w:left w:val="none" w:sz="0" w:space="0" w:color="auto"/>
        <w:bottom w:val="none" w:sz="0" w:space="0" w:color="auto"/>
        <w:right w:val="none" w:sz="0" w:space="0" w:color="auto"/>
      </w:divBdr>
    </w:div>
    <w:div w:id="1940019449">
      <w:bodyDiv w:val="1"/>
      <w:marLeft w:val="0"/>
      <w:marRight w:val="0"/>
      <w:marTop w:val="0"/>
      <w:marBottom w:val="0"/>
      <w:divBdr>
        <w:top w:val="none" w:sz="0" w:space="0" w:color="auto"/>
        <w:left w:val="none" w:sz="0" w:space="0" w:color="auto"/>
        <w:bottom w:val="none" w:sz="0" w:space="0" w:color="auto"/>
        <w:right w:val="none" w:sz="0" w:space="0" w:color="auto"/>
      </w:divBdr>
    </w:div>
    <w:div w:id="1950966189">
      <w:bodyDiv w:val="1"/>
      <w:marLeft w:val="0"/>
      <w:marRight w:val="0"/>
      <w:marTop w:val="0"/>
      <w:marBottom w:val="0"/>
      <w:divBdr>
        <w:top w:val="none" w:sz="0" w:space="0" w:color="auto"/>
        <w:left w:val="none" w:sz="0" w:space="0" w:color="auto"/>
        <w:bottom w:val="none" w:sz="0" w:space="0" w:color="auto"/>
        <w:right w:val="none" w:sz="0" w:space="0" w:color="auto"/>
      </w:divBdr>
    </w:div>
    <w:div w:id="1982886293">
      <w:bodyDiv w:val="1"/>
      <w:marLeft w:val="0"/>
      <w:marRight w:val="0"/>
      <w:marTop w:val="0"/>
      <w:marBottom w:val="0"/>
      <w:divBdr>
        <w:top w:val="none" w:sz="0" w:space="0" w:color="auto"/>
        <w:left w:val="none" w:sz="0" w:space="0" w:color="auto"/>
        <w:bottom w:val="none" w:sz="0" w:space="0" w:color="auto"/>
        <w:right w:val="none" w:sz="0" w:space="0" w:color="auto"/>
      </w:divBdr>
    </w:div>
    <w:div w:id="2114861612">
      <w:bodyDiv w:val="1"/>
      <w:marLeft w:val="0"/>
      <w:marRight w:val="0"/>
      <w:marTop w:val="0"/>
      <w:marBottom w:val="0"/>
      <w:divBdr>
        <w:top w:val="none" w:sz="0" w:space="0" w:color="auto"/>
        <w:left w:val="none" w:sz="0" w:space="0" w:color="auto"/>
        <w:bottom w:val="none" w:sz="0" w:space="0" w:color="auto"/>
        <w:right w:val="none" w:sz="0" w:space="0" w:color="auto"/>
      </w:divBdr>
    </w:div>
    <w:div w:id="2121483980">
      <w:bodyDiv w:val="1"/>
      <w:marLeft w:val="0"/>
      <w:marRight w:val="0"/>
      <w:marTop w:val="0"/>
      <w:marBottom w:val="0"/>
      <w:divBdr>
        <w:top w:val="none" w:sz="0" w:space="0" w:color="auto"/>
        <w:left w:val="none" w:sz="0" w:space="0" w:color="auto"/>
        <w:bottom w:val="none" w:sz="0" w:space="0" w:color="auto"/>
        <w:right w:val="none" w:sz="0" w:space="0" w:color="auto"/>
      </w:divBdr>
    </w:div>
    <w:div w:id="214534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tmp"/><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mp"/><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A70A7-A1AA-41C1-B392-0D6378655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8</TotalTime>
  <Pages>1</Pages>
  <Words>47838</Words>
  <Characters>263111</Characters>
  <Application>Microsoft Office Word</Application>
  <DocSecurity>0</DocSecurity>
  <Lines>2192</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7</cp:revision>
  <cp:lastPrinted>2020-01-31T19:55:00Z</cp:lastPrinted>
  <dcterms:created xsi:type="dcterms:W3CDTF">2020-06-12T01:01:00Z</dcterms:created>
  <dcterms:modified xsi:type="dcterms:W3CDTF">2022-02-1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ica-catie</vt:lpwstr>
  </property>
  <property fmtid="{D5CDD505-2E9C-101B-9397-08002B2CF9AE}" pid="17" name="Mendeley Recent Style Name 7_1">
    <vt:lpwstr>IICA-CATIE (Spanis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09e7f4b-7942-3514-a4a2-807688d6ee8f</vt:lpwstr>
  </property>
  <property fmtid="{D5CDD505-2E9C-101B-9397-08002B2CF9AE}" pid="24" name="Mendeley Citation Style_1">
    <vt:lpwstr>http://www.zotero.org/styles/apa</vt:lpwstr>
  </property>
</Properties>
</file>